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83" w:rsidRPr="00562157" w:rsidRDefault="00882D83" w:rsidP="001923B0">
      <w:pPr>
        <w:pStyle w:val="Schoolandfaculty"/>
        <w:rPr>
          <w:lang w:val="en-US"/>
        </w:rPr>
      </w:pPr>
      <w:bookmarkStart w:id="0" w:name="_Toc201850464"/>
      <w:bookmarkStart w:id="1" w:name="_Toc201850469"/>
    </w:p>
    <w:p w:rsidR="00882D83" w:rsidRPr="00562157" w:rsidRDefault="00882D83" w:rsidP="001923B0">
      <w:pPr>
        <w:pStyle w:val="Schoolandfaculty"/>
        <w:rPr>
          <w:lang w:val="en-US"/>
        </w:rPr>
      </w:pPr>
      <w:r w:rsidRPr="00562157">
        <w:rPr>
          <w:lang w:val="en-US"/>
        </w:rPr>
        <w:t>TRƯỜNG ĐẠI HỌC KHOA HỌC TỰ NHIÊN</w:t>
      </w:r>
      <w:bookmarkEnd w:id="0"/>
    </w:p>
    <w:p w:rsidR="00882D83" w:rsidRPr="00562157" w:rsidRDefault="00882D83" w:rsidP="001923B0">
      <w:pPr>
        <w:pStyle w:val="Schoolandfaculty"/>
        <w:rPr>
          <w:lang w:val="en-US"/>
        </w:rPr>
      </w:pPr>
      <w:bookmarkStart w:id="2" w:name="_Toc201850465"/>
      <w:r w:rsidRPr="00562157">
        <w:rPr>
          <w:lang w:val="en-US"/>
        </w:rPr>
        <w:t>KHOA CÔNG NGHỆ THÔNG TIN</w:t>
      </w:r>
      <w:bookmarkEnd w:id="2"/>
    </w:p>
    <w:p w:rsidR="00882D83" w:rsidRPr="00562157" w:rsidRDefault="00503A1B" w:rsidP="001923B0">
      <w:pPr>
        <w:pStyle w:val="Schoolandfaculty"/>
        <w:rPr>
          <w:lang w:val="en-US"/>
        </w:rPr>
      </w:pPr>
      <w:r w:rsidRPr="00562157">
        <w:rPr>
          <w:lang w:val="en-US"/>
        </w:rPr>
        <w:t>BỘ MÔN CÔNG NGHỆ PHẦN MỀM</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6C2700" w:rsidRPr="00562157" w:rsidRDefault="00F80AB0" w:rsidP="00483DDC">
      <w:pPr>
        <w:pStyle w:val="Studentname"/>
        <w:ind w:left="0" w:firstLine="0"/>
      </w:pPr>
      <w:r>
        <w:t>LÊ ĐÌNH HÂN</w:t>
      </w:r>
      <w:r w:rsidR="00DB5367" w:rsidRPr="00562157">
        <w:t xml:space="preserve"> – </w:t>
      </w:r>
      <w:r>
        <w:t>TRẦN PHƯỚC HIỀN</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C60CBB"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882D83" w:rsidRPr="00562157" w:rsidRDefault="00882D83" w:rsidP="00483DDC">
      <w:pPr>
        <w:pStyle w:val="PaddingLine"/>
        <w:ind w:left="0" w:firstLine="0"/>
        <w:rPr>
          <w:rFonts w:ascii="Arial" w:hAnsi="Arial" w:cs="Arial"/>
          <w:lang w:val="en-US"/>
        </w:rPr>
      </w:pPr>
    </w:p>
    <w:p w:rsidR="00882D83" w:rsidRPr="00562157" w:rsidRDefault="00882D83" w:rsidP="00483DDC">
      <w:pPr>
        <w:pStyle w:val="PaddingLine"/>
        <w:ind w:left="0" w:firstLine="0"/>
        <w:rPr>
          <w:rFonts w:ascii="Arial" w:hAnsi="Arial" w:cs="Arial"/>
          <w:lang w:val="en-US"/>
        </w:rPr>
      </w:pPr>
    </w:p>
    <w:p w:rsidR="00882D83" w:rsidRPr="00562157" w:rsidRDefault="00197930" w:rsidP="00483DDC">
      <w:pPr>
        <w:pStyle w:val="Thesistype"/>
        <w:ind w:left="0" w:firstLine="0"/>
      </w:pPr>
      <w:bookmarkStart w:id="3" w:name="_Toc201850467"/>
      <w:r w:rsidRPr="00562157">
        <w:t>KHOÁ</w:t>
      </w:r>
      <w:r w:rsidR="00882D83" w:rsidRPr="00562157">
        <w:t xml:space="preserve"> LUẬN TỐT NGHIỆP CỬ NHÂN CNTT</w:t>
      </w:r>
      <w:bookmarkEnd w:id="3"/>
    </w:p>
    <w:p w:rsidR="00882D83" w:rsidRPr="00562157" w:rsidRDefault="00882D83" w:rsidP="00483DDC">
      <w:pPr>
        <w:pStyle w:val="PaddingLine"/>
        <w:ind w:left="0" w:firstLine="0"/>
        <w:rPr>
          <w:rFonts w:ascii="Arial" w:hAnsi="Arial" w:cs="Arial"/>
          <w:lang w:val="en-US"/>
        </w:rPr>
      </w:pPr>
      <w:bookmarkStart w:id="4" w:name="_Toc201850468"/>
    </w:p>
    <w:p w:rsidR="00882D83" w:rsidRPr="00562157" w:rsidRDefault="00882D83" w:rsidP="00483DDC">
      <w:pPr>
        <w:pStyle w:val="Time"/>
        <w:ind w:left="0" w:firstLine="0"/>
        <w:rPr>
          <w:rFonts w:ascii="Arial" w:hAnsi="Arial" w:cs="Arial"/>
        </w:rPr>
      </w:pPr>
    </w:p>
    <w:p w:rsidR="00882D83" w:rsidRPr="00562157" w:rsidRDefault="008A3D56" w:rsidP="00483DDC">
      <w:pPr>
        <w:pStyle w:val="Time"/>
        <w:ind w:left="0" w:firstLine="0"/>
        <w:rPr>
          <w:rFonts w:ascii="Arial" w:hAnsi="Arial" w:cs="Arial"/>
        </w:rPr>
      </w:pPr>
      <w:r>
        <w:rPr>
          <w:rFonts w:ascii="Arial" w:hAnsi="Arial" w:cs="Arial"/>
        </w:rPr>
        <w:t>x</w:t>
      </w:r>
    </w:p>
    <w:p w:rsidR="00882D83" w:rsidRPr="00562157" w:rsidRDefault="00882D83" w:rsidP="00483DDC">
      <w:pPr>
        <w:pStyle w:val="Time"/>
        <w:ind w:left="0" w:firstLine="0"/>
        <w:rPr>
          <w:rFonts w:ascii="Arial" w:hAnsi="Arial" w:cs="Arial"/>
        </w:rPr>
      </w:pPr>
    </w:p>
    <w:p w:rsidR="00611AD7" w:rsidRPr="00562157" w:rsidRDefault="00882D83" w:rsidP="00483DDC">
      <w:pPr>
        <w:pStyle w:val="Time"/>
        <w:ind w:left="0" w:firstLine="0"/>
        <w:rPr>
          <w:rFonts w:cs="Tahoma"/>
        </w:rPr>
      </w:pPr>
      <w:r w:rsidRPr="00562157">
        <w:rPr>
          <w:rFonts w:cs="Tahoma"/>
        </w:rPr>
        <w:t>TP.HCM, 20</w:t>
      </w:r>
      <w:bookmarkEnd w:id="4"/>
      <w:r w:rsidRPr="00562157">
        <w:rPr>
          <w:rFonts w:cs="Tahoma"/>
        </w:rPr>
        <w:t>1</w:t>
      </w:r>
      <w:r w:rsidR="00F80AB0">
        <w:rPr>
          <w:rFonts w:cs="Tahoma"/>
        </w:rPr>
        <w:t>8</w:t>
      </w:r>
      <w:r w:rsidR="00134A37" w:rsidRPr="00562157">
        <w:rPr>
          <w:rFonts w:cs="Tahoma"/>
        </w:rPr>
        <w:br w:type="page"/>
      </w:r>
    </w:p>
    <w:p w:rsidR="00611AD7" w:rsidRPr="00562157" w:rsidRDefault="00F142E5" w:rsidP="001923B0">
      <w:pPr>
        <w:pStyle w:val="Schoolandfaculty"/>
        <w:rPr>
          <w:lang w:val="en-US"/>
        </w:rPr>
      </w:pPr>
      <w:r w:rsidRPr="00562157">
        <w:rPr>
          <w:lang w:val="en-US"/>
        </w:rPr>
        <w:lastRenderedPageBreak/>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r w:rsidRPr="00562157">
        <w:rPr>
          <w:lang w:val="en-US"/>
        </w:rPr>
        <w:tab/>
      </w:r>
    </w:p>
    <w:p w:rsidR="007D5C4C" w:rsidRPr="00562157" w:rsidRDefault="007D5C4C" w:rsidP="001923B0">
      <w:pPr>
        <w:pStyle w:val="Schoolandfaculty"/>
        <w:rPr>
          <w:lang w:val="en-US"/>
        </w:rPr>
      </w:pPr>
      <w:r w:rsidRPr="00562157">
        <w:rPr>
          <w:lang w:val="en-US"/>
        </w:rPr>
        <w:t>TRƯỜNG ĐẠI HỌC KHOA HỌC TỰ NHIÊN</w:t>
      </w:r>
      <w:bookmarkEnd w:id="1"/>
    </w:p>
    <w:p w:rsidR="007D5C4C" w:rsidRPr="00562157" w:rsidRDefault="007D5C4C" w:rsidP="001923B0">
      <w:pPr>
        <w:pStyle w:val="Schoolandfaculty"/>
        <w:rPr>
          <w:lang w:val="en-US"/>
        </w:rPr>
      </w:pPr>
      <w:r w:rsidRPr="00562157">
        <w:rPr>
          <w:lang w:val="en-US"/>
        </w:rPr>
        <w:t>KHOA CÔNG NGHỆ THÔNG TIN</w:t>
      </w:r>
    </w:p>
    <w:p w:rsidR="00590C45" w:rsidRPr="00562157" w:rsidRDefault="00590C45" w:rsidP="00590C45">
      <w:pPr>
        <w:pStyle w:val="Schoolandfaculty"/>
        <w:rPr>
          <w:lang w:val="en-US"/>
        </w:rPr>
      </w:pPr>
      <w:r w:rsidRPr="00562157">
        <w:rPr>
          <w:lang w:val="en-US"/>
        </w:rPr>
        <w:t>BỘ MÔN CÔNG NGHỆ PHẦN MỀM</w:t>
      </w:r>
    </w:p>
    <w:p w:rsidR="000F1770" w:rsidRPr="00562157" w:rsidRDefault="000F1770" w:rsidP="00483DDC">
      <w:pPr>
        <w:pStyle w:val="PaddingLine"/>
        <w:ind w:left="0" w:firstLine="0"/>
        <w:rPr>
          <w:rFonts w:ascii="Arial" w:hAnsi="Arial" w:cs="Arial"/>
          <w:lang w:val="en-US"/>
        </w:rPr>
      </w:pPr>
    </w:p>
    <w:p w:rsidR="000F1770" w:rsidRPr="00562157" w:rsidRDefault="000F1770" w:rsidP="00483DDC">
      <w:pPr>
        <w:pStyle w:val="PaddingLine"/>
        <w:ind w:left="0" w:firstLine="0"/>
        <w:rPr>
          <w:rFonts w:ascii="Arial" w:hAnsi="Arial" w:cs="Arial"/>
          <w:lang w:val="en-US"/>
        </w:rPr>
      </w:pPr>
    </w:p>
    <w:p w:rsidR="00702195" w:rsidRPr="00562157" w:rsidRDefault="00702195" w:rsidP="00483DDC">
      <w:pPr>
        <w:pStyle w:val="Studentname"/>
        <w:tabs>
          <w:tab w:val="left" w:pos="1843"/>
          <w:tab w:val="left" w:pos="5670"/>
        </w:tabs>
        <w:spacing w:before="60"/>
        <w:ind w:left="0" w:firstLine="0"/>
        <w:jc w:val="left"/>
      </w:pPr>
      <w:r w:rsidRPr="00562157">
        <w:rPr>
          <w:rFonts w:ascii="Arial" w:hAnsi="Arial" w:cs="Arial"/>
        </w:rPr>
        <w:tab/>
      </w:r>
      <w:r w:rsidR="00F80AB0">
        <w:t>LÊ ĐÌNH HÂN</w:t>
      </w:r>
      <w:r w:rsidRPr="00562157">
        <w:tab/>
      </w:r>
      <w:r w:rsidR="00F80AB0">
        <w:t>1412153</w:t>
      </w:r>
    </w:p>
    <w:p w:rsidR="000F1770" w:rsidRPr="00562157" w:rsidRDefault="006C2700" w:rsidP="00483DDC">
      <w:pPr>
        <w:pStyle w:val="Studentname"/>
        <w:tabs>
          <w:tab w:val="left" w:pos="1843"/>
          <w:tab w:val="left" w:pos="5670"/>
        </w:tabs>
        <w:spacing w:before="60"/>
        <w:ind w:left="0" w:firstLine="0"/>
        <w:jc w:val="left"/>
      </w:pPr>
      <w:r w:rsidRPr="00562157">
        <w:tab/>
      </w:r>
      <w:r w:rsidR="00F80AB0">
        <w:t>TRẦN PHƯỚC HIỀN</w:t>
      </w:r>
      <w:r w:rsidRPr="00562157">
        <w:tab/>
      </w:r>
      <w:r w:rsidR="00F80AB0">
        <w:t>1412171</w:t>
      </w:r>
    </w:p>
    <w:p w:rsidR="000F1770" w:rsidRPr="00562157" w:rsidRDefault="000F1770" w:rsidP="00483DDC">
      <w:pPr>
        <w:pStyle w:val="PaddingLine"/>
        <w:ind w:left="0" w:firstLine="0"/>
        <w:rPr>
          <w:rFonts w:ascii="Arial" w:hAnsi="Arial" w:cs="Arial"/>
          <w:lang w:val="en-US"/>
        </w:rPr>
      </w:pPr>
    </w:p>
    <w:p w:rsidR="00F76411" w:rsidRPr="00562157" w:rsidRDefault="00C60CBB" w:rsidP="00F80AB0">
      <w:pPr>
        <w:pStyle w:val="Projectname"/>
        <w:ind w:left="0" w:firstLine="0"/>
        <w:rPr>
          <w:rFonts w:cs="Tahoma"/>
          <w:caps/>
        </w:rPr>
      </w:pPr>
      <w:r w:rsidRPr="00562157">
        <w:rPr>
          <w:rFonts w:cs="Tahoma"/>
        </w:rPr>
        <w:t xml:space="preserve">ỨNG DỤNG </w:t>
      </w:r>
      <w:r w:rsidR="00F80AB0">
        <w:rPr>
          <w:rFonts w:cs="Tahoma"/>
        </w:rPr>
        <w:t>ABC</w:t>
      </w:r>
    </w:p>
    <w:p w:rsidR="000F1770" w:rsidRPr="00562157" w:rsidRDefault="000F1770" w:rsidP="00483DDC">
      <w:pPr>
        <w:pStyle w:val="PaddingLine"/>
        <w:ind w:left="0" w:firstLine="0"/>
        <w:rPr>
          <w:rFonts w:ascii="Arial" w:hAnsi="Arial" w:cs="Arial"/>
          <w:lang w:val="en-US"/>
        </w:rPr>
      </w:pPr>
    </w:p>
    <w:p w:rsidR="007D5C4C" w:rsidRPr="00562157" w:rsidRDefault="00FD6752" w:rsidP="00483DDC">
      <w:pPr>
        <w:pStyle w:val="Thesistype"/>
        <w:ind w:left="0" w:firstLine="0"/>
        <w:rPr>
          <w:rFonts w:ascii="Arial" w:hAnsi="Arial" w:cs="Arial"/>
        </w:rPr>
      </w:pPr>
      <w:bookmarkStart w:id="5" w:name="_Toc201850470"/>
      <w:r w:rsidRPr="00562157">
        <w:rPr>
          <w:rFonts w:ascii="Arial" w:hAnsi="Arial" w:cs="Arial"/>
        </w:rPr>
        <w:t>KHÓA LUẬN TỐT NGHIỆP C</w:t>
      </w:r>
      <w:r w:rsidR="005B3C6C" w:rsidRPr="00562157">
        <w:rPr>
          <w:rFonts w:ascii="Arial" w:hAnsi="Arial" w:cs="Arial"/>
        </w:rPr>
        <w:t>Ử</w:t>
      </w:r>
      <w:r w:rsidRPr="00562157">
        <w:rPr>
          <w:rFonts w:ascii="Arial" w:hAnsi="Arial" w:cs="Arial"/>
        </w:rPr>
        <w:t xml:space="preserve"> NHÂN TIN HỌC</w:t>
      </w:r>
      <w:bookmarkEnd w:id="5"/>
    </w:p>
    <w:p w:rsidR="000F1770" w:rsidRPr="00562157" w:rsidRDefault="000F1770" w:rsidP="00483DDC">
      <w:pPr>
        <w:pStyle w:val="PaddingLine"/>
        <w:ind w:left="0" w:firstLine="0"/>
        <w:rPr>
          <w:rFonts w:ascii="Arial" w:hAnsi="Arial" w:cs="Arial"/>
          <w:lang w:val="en-US"/>
        </w:rPr>
      </w:pPr>
    </w:p>
    <w:p w:rsidR="002C30C2" w:rsidRPr="00562157" w:rsidRDefault="002C30C2" w:rsidP="00483DDC">
      <w:pPr>
        <w:pStyle w:val="Thesistype"/>
        <w:ind w:left="0" w:firstLine="0"/>
        <w:rPr>
          <w:rFonts w:ascii="Arial" w:hAnsi="Arial" w:cs="Arial"/>
        </w:rPr>
      </w:pPr>
      <w:bookmarkStart w:id="6" w:name="_Toc201850471"/>
    </w:p>
    <w:p w:rsidR="00FD6752" w:rsidRPr="00562157" w:rsidRDefault="00FD6752" w:rsidP="00483DDC">
      <w:pPr>
        <w:pStyle w:val="Thesistype"/>
        <w:ind w:left="0" w:firstLine="0"/>
        <w:rPr>
          <w:rFonts w:ascii="Arial" w:hAnsi="Arial" w:cs="Arial"/>
        </w:rPr>
      </w:pPr>
      <w:r w:rsidRPr="00562157">
        <w:rPr>
          <w:rFonts w:ascii="Arial" w:hAnsi="Arial" w:cs="Arial"/>
        </w:rPr>
        <w:t>GIÁO VIÊN HƯỚNG DẪN</w:t>
      </w:r>
      <w:bookmarkEnd w:id="6"/>
    </w:p>
    <w:p w:rsidR="00663E0E" w:rsidRPr="00562157" w:rsidRDefault="00CE0A25" w:rsidP="00483DDC">
      <w:pPr>
        <w:pStyle w:val="Instructor"/>
        <w:spacing w:before="120"/>
        <w:ind w:left="0" w:firstLine="0"/>
        <w:rPr>
          <w:caps/>
          <w:sz w:val="28"/>
          <w:szCs w:val="28"/>
        </w:rPr>
      </w:pPr>
      <w:r w:rsidRPr="00562157">
        <w:rPr>
          <w:sz w:val="28"/>
          <w:szCs w:val="28"/>
        </w:rPr>
        <w:t>T</w:t>
      </w:r>
      <w:r w:rsidR="00F80AB0">
        <w:rPr>
          <w:sz w:val="28"/>
          <w:szCs w:val="28"/>
        </w:rPr>
        <w:t>h</w:t>
      </w:r>
      <w:r w:rsidRPr="00562157">
        <w:rPr>
          <w:sz w:val="28"/>
          <w:szCs w:val="28"/>
        </w:rPr>
        <w:t xml:space="preserve">S. TRẦN </w:t>
      </w:r>
      <w:r w:rsidR="00F80AB0">
        <w:rPr>
          <w:sz w:val="28"/>
          <w:szCs w:val="28"/>
        </w:rPr>
        <w:t>QUANG TÁNH</w:t>
      </w:r>
      <w:r w:rsidR="00C60CBB" w:rsidRPr="00562157">
        <w:rPr>
          <w:sz w:val="28"/>
          <w:szCs w:val="28"/>
        </w:rPr>
        <w:t xml:space="preserve"> – </w:t>
      </w:r>
      <w:r w:rsidR="0000226F" w:rsidRPr="00562157">
        <w:rPr>
          <w:sz w:val="28"/>
          <w:szCs w:val="28"/>
        </w:rPr>
        <w:t xml:space="preserve">ThS. </w:t>
      </w:r>
      <w:r w:rsidR="00F80AB0">
        <w:rPr>
          <w:sz w:val="28"/>
          <w:szCs w:val="28"/>
        </w:rPr>
        <w:t>ĐẶNG BÌNH PHƯƠNG</w:t>
      </w:r>
    </w:p>
    <w:p w:rsidR="00C60CBB" w:rsidRPr="00562157" w:rsidRDefault="00C60CBB" w:rsidP="00483DDC">
      <w:pPr>
        <w:pStyle w:val="Time"/>
        <w:ind w:left="0" w:firstLine="0"/>
        <w:jc w:val="both"/>
        <w:rPr>
          <w:rFonts w:ascii="Arial" w:hAnsi="Arial" w:cs="Arial"/>
        </w:rPr>
      </w:pPr>
      <w:bookmarkStart w:id="7" w:name="_Toc201850472"/>
    </w:p>
    <w:p w:rsidR="00C60CBB" w:rsidRPr="00562157" w:rsidRDefault="00C60CBB" w:rsidP="00483DDC">
      <w:pPr>
        <w:pStyle w:val="Time"/>
        <w:ind w:left="0" w:firstLine="0"/>
        <w:rPr>
          <w:rFonts w:ascii="Arial" w:hAnsi="Arial" w:cs="Arial"/>
        </w:rPr>
      </w:pPr>
    </w:p>
    <w:p w:rsidR="0009293F" w:rsidRPr="00562157" w:rsidRDefault="00FA0DDB" w:rsidP="00483DDC">
      <w:pPr>
        <w:pStyle w:val="Time"/>
        <w:ind w:left="0" w:firstLine="0"/>
        <w:rPr>
          <w:rFonts w:ascii="Times New Roman" w:hAnsi="Times New Roman"/>
        </w:rPr>
        <w:sectPr w:rsidR="0009293F" w:rsidRPr="00562157" w:rsidSect="0009293F">
          <w:pgSz w:w="11907" w:h="16840" w:code="9"/>
          <w:pgMar w:top="1701" w:right="1134" w:bottom="1985" w:left="1985" w:header="720" w:footer="720" w:gutter="0"/>
          <w:pgBorders>
            <w:top w:val="single" w:sz="4" w:space="1" w:color="auto"/>
            <w:left w:val="single" w:sz="4" w:space="1" w:color="auto"/>
            <w:bottom w:val="single" w:sz="4" w:space="0" w:color="auto"/>
            <w:right w:val="single" w:sz="4" w:space="1" w:color="auto"/>
          </w:pgBorders>
          <w:pgNumType w:fmt="lowerRoman" w:start="1"/>
          <w:cols w:space="720"/>
          <w:docGrid w:linePitch="360"/>
        </w:sectPr>
      </w:pPr>
      <w:r w:rsidRPr="00562157">
        <w:rPr>
          <w:rFonts w:ascii="Arial" w:hAnsi="Arial" w:cs="Arial"/>
        </w:rPr>
        <w:t>NI</w:t>
      </w:r>
      <w:r w:rsidR="00076A1D" w:rsidRPr="00562157">
        <w:rPr>
          <w:rFonts w:ascii="Arial" w:hAnsi="Arial" w:cs="Arial"/>
        </w:rPr>
        <w:t>Ê</w:t>
      </w:r>
      <w:r w:rsidRPr="00562157">
        <w:rPr>
          <w:rFonts w:ascii="Arial" w:hAnsi="Arial" w:cs="Arial"/>
        </w:rPr>
        <w:t>N K</w:t>
      </w:r>
      <w:r w:rsidR="00076A1D" w:rsidRPr="00562157">
        <w:rPr>
          <w:rFonts w:ascii="Arial" w:hAnsi="Arial" w:cs="Arial"/>
        </w:rPr>
        <w:t>HÓA</w:t>
      </w:r>
      <w:r w:rsidR="007D5C4C" w:rsidRPr="00562157">
        <w:rPr>
          <w:rFonts w:ascii="Arial" w:hAnsi="Arial" w:cs="Arial"/>
        </w:rPr>
        <w:t xml:space="preserve"> 20</w:t>
      </w:r>
      <w:r w:rsidR="00F80AB0">
        <w:rPr>
          <w:rFonts w:ascii="Arial" w:hAnsi="Arial" w:cs="Arial"/>
        </w:rPr>
        <w:t>14</w:t>
      </w:r>
      <w:r w:rsidR="00663E0E" w:rsidRPr="00562157">
        <w:rPr>
          <w:rFonts w:ascii="Arial" w:hAnsi="Arial" w:cs="Arial"/>
        </w:rPr>
        <w:t xml:space="preserve"> </w:t>
      </w:r>
      <w:r w:rsidR="002E783D" w:rsidRPr="00562157">
        <w:rPr>
          <w:rFonts w:ascii="Arial" w:hAnsi="Arial" w:cs="Arial"/>
        </w:rPr>
        <w:t>–</w:t>
      </w:r>
      <w:r w:rsidR="007D5C4C" w:rsidRPr="00562157">
        <w:rPr>
          <w:rFonts w:ascii="Arial" w:hAnsi="Arial" w:cs="Arial"/>
        </w:rPr>
        <w:t xml:space="preserve"> 20</w:t>
      </w:r>
      <w:bookmarkEnd w:id="7"/>
      <w:r w:rsidR="007622DD" w:rsidRPr="00562157">
        <w:rPr>
          <w:rFonts w:ascii="Arial" w:hAnsi="Arial" w:cs="Arial"/>
        </w:rPr>
        <w:t>1</w:t>
      </w:r>
      <w:r w:rsidR="00F80AB0">
        <w:rPr>
          <w:rFonts w:ascii="Arial" w:hAnsi="Arial" w:cs="Arial"/>
        </w:rPr>
        <w:t>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3"/>
      </w:tblGrid>
      <w:tr w:rsidR="001F283A" w:rsidRPr="00562157">
        <w:trPr>
          <w:trHeight w:val="15133"/>
        </w:trPr>
        <w:tc>
          <w:tcPr>
            <w:tcW w:w="9004" w:type="dxa"/>
          </w:tcPr>
          <w:p w:rsidR="001F283A" w:rsidRPr="00562157" w:rsidRDefault="001F283A" w:rsidP="00CD778B">
            <w:pPr>
              <w:pStyle w:val="Pagetitle"/>
              <w:rPr>
                <w:lang w:val="en-US"/>
              </w:rPr>
            </w:pPr>
            <w:bookmarkStart w:id="8" w:name="_Toc201850473"/>
            <w:bookmarkStart w:id="9" w:name="_Toc201850474"/>
          </w:p>
          <w:p w:rsidR="001F283A" w:rsidRPr="00562157" w:rsidRDefault="001F283A" w:rsidP="00480F8F">
            <w:pPr>
              <w:jc w:val="center"/>
              <w:rPr>
                <w:rFonts w:ascii="Arial" w:hAnsi="Arial" w:cs="Arial"/>
                <w:b/>
                <w:lang w:val="en-US"/>
              </w:rPr>
            </w:pPr>
            <w:bookmarkStart w:id="10" w:name="_Toc233883150"/>
            <w:bookmarkStart w:id="11" w:name="_Toc234179408"/>
            <w:bookmarkStart w:id="12" w:name="_Toc234539350"/>
            <w:bookmarkStart w:id="13" w:name="_Toc234539839"/>
            <w:bookmarkStart w:id="14" w:name="_Toc234689461"/>
            <w:bookmarkStart w:id="15" w:name="_Toc234708155"/>
            <w:bookmarkStart w:id="16" w:name="_Toc234708462"/>
            <w:bookmarkStart w:id="17" w:name="_Toc234719563"/>
            <w:bookmarkStart w:id="18" w:name="_Toc234733380"/>
            <w:bookmarkStart w:id="19" w:name="_Toc234735485"/>
            <w:bookmarkStart w:id="20" w:name="_Toc234736005"/>
            <w:bookmarkStart w:id="21" w:name="_Toc266117567"/>
            <w:bookmarkStart w:id="22" w:name="_Toc266117616"/>
            <w:r w:rsidRPr="00562157">
              <w:rPr>
                <w:rFonts w:ascii="Arial" w:hAnsi="Arial" w:cs="Arial"/>
                <w:b/>
                <w:lang w:val="en-US"/>
              </w:rPr>
              <w:t>NHẬN XÉT CỦA GIÁO VIÊN HƯỚNG DẪN</w:t>
            </w:r>
            <w:bookmarkEnd w:id="10"/>
            <w:bookmarkEnd w:id="11"/>
            <w:bookmarkEnd w:id="12"/>
            <w:bookmarkEnd w:id="13"/>
            <w:bookmarkEnd w:id="14"/>
            <w:bookmarkEnd w:id="15"/>
            <w:bookmarkEnd w:id="16"/>
            <w:bookmarkEnd w:id="17"/>
            <w:bookmarkEnd w:id="18"/>
            <w:bookmarkEnd w:id="19"/>
            <w:bookmarkEnd w:id="20"/>
            <w:bookmarkEnd w:id="21"/>
            <w:bookmarkEnd w:id="22"/>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3802F2" w:rsidP="00CD778B">
            <w:pPr>
              <w:rPr>
                <w:lang w:val="en-US"/>
              </w:rPr>
            </w:pPr>
            <w:r w:rsidRPr="00562157">
              <w:rPr>
                <w:lang w:val="en-US"/>
              </w:rPr>
              <w:t>TP.</w:t>
            </w:r>
            <w:r w:rsidR="001F283A"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hướng dẫn</w:t>
            </w:r>
          </w:p>
          <w:p w:rsidR="001F283A" w:rsidRPr="00562157" w:rsidRDefault="001F283A" w:rsidP="00CD778B">
            <w:pPr>
              <w:pStyle w:val="Pagetitle"/>
              <w:rPr>
                <w:lang w:val="en-US"/>
              </w:rPr>
            </w:pPr>
          </w:p>
          <w:p w:rsidR="00517229" w:rsidRPr="00562157" w:rsidRDefault="00517229" w:rsidP="00CD778B">
            <w:pPr>
              <w:rPr>
                <w:lang w:val="en-US"/>
              </w:rPr>
            </w:pPr>
          </w:p>
          <w:p w:rsidR="00517229" w:rsidRPr="00562157" w:rsidRDefault="00517229" w:rsidP="00CD778B">
            <w:pPr>
              <w:rPr>
                <w:lang w:val="en-US"/>
              </w:rPr>
            </w:pPr>
          </w:p>
        </w:tc>
      </w:tr>
      <w:bookmarkEnd w:id="8"/>
      <w:tr w:rsidR="001F283A" w:rsidRPr="00562157">
        <w:trPr>
          <w:trHeight w:val="15133"/>
        </w:trPr>
        <w:tc>
          <w:tcPr>
            <w:tcW w:w="9004" w:type="dxa"/>
          </w:tcPr>
          <w:p w:rsidR="001F283A" w:rsidRPr="00562157" w:rsidRDefault="001F283A" w:rsidP="00CD778B">
            <w:pPr>
              <w:pStyle w:val="Pagetitle"/>
              <w:rPr>
                <w:lang w:val="en-US"/>
              </w:rPr>
            </w:pPr>
          </w:p>
          <w:p w:rsidR="001F283A" w:rsidRPr="00562157" w:rsidRDefault="001F283A" w:rsidP="00480F8F">
            <w:pPr>
              <w:jc w:val="center"/>
              <w:rPr>
                <w:rFonts w:ascii="Arial" w:hAnsi="Arial" w:cs="Arial"/>
                <w:b/>
                <w:lang w:val="en-US"/>
              </w:rPr>
            </w:pPr>
            <w:bookmarkStart w:id="23" w:name="_Toc233883151"/>
            <w:bookmarkStart w:id="24" w:name="_Toc234179409"/>
            <w:bookmarkStart w:id="25" w:name="_Toc234539351"/>
            <w:bookmarkStart w:id="26" w:name="_Toc234539840"/>
            <w:bookmarkStart w:id="27" w:name="_Toc234689462"/>
            <w:bookmarkStart w:id="28" w:name="_Toc234708156"/>
            <w:bookmarkStart w:id="29" w:name="_Toc234708463"/>
            <w:bookmarkStart w:id="30" w:name="_Toc234719564"/>
            <w:bookmarkStart w:id="31" w:name="_Toc234733381"/>
            <w:bookmarkStart w:id="32" w:name="_Toc234735486"/>
            <w:bookmarkStart w:id="33" w:name="_Toc234736006"/>
            <w:bookmarkStart w:id="34" w:name="_Toc266117568"/>
            <w:bookmarkStart w:id="35" w:name="_Toc266117617"/>
            <w:r w:rsidRPr="00562157">
              <w:rPr>
                <w:rFonts w:ascii="Arial" w:hAnsi="Arial" w:cs="Arial"/>
                <w:b/>
                <w:lang w:val="en-US"/>
              </w:rPr>
              <w:t>NHẬN XÉT CỦA GIÁO VIÊN PHẢN BIỆN</w:t>
            </w:r>
            <w:bookmarkEnd w:id="23"/>
            <w:bookmarkEnd w:id="24"/>
            <w:bookmarkEnd w:id="25"/>
            <w:bookmarkEnd w:id="26"/>
            <w:bookmarkEnd w:id="27"/>
            <w:bookmarkEnd w:id="28"/>
            <w:bookmarkEnd w:id="29"/>
            <w:bookmarkEnd w:id="30"/>
            <w:bookmarkEnd w:id="31"/>
            <w:bookmarkEnd w:id="32"/>
            <w:bookmarkEnd w:id="33"/>
            <w:bookmarkEnd w:id="34"/>
            <w:bookmarkEnd w:id="35"/>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w:t>
            </w:r>
          </w:p>
          <w:p w:rsidR="001F283A" w:rsidRPr="00562157" w:rsidRDefault="001F283A" w:rsidP="00CD778B">
            <w:pPr>
              <w:rPr>
                <w:lang w:val="en-US"/>
              </w:rPr>
            </w:pPr>
            <w:r w:rsidRPr="00562157">
              <w:rPr>
                <w:lang w:val="en-US"/>
              </w:rPr>
              <w:t>Khóa luận đáp ứng yêu cầu của LV cử nhân tin học.</w:t>
            </w:r>
          </w:p>
          <w:p w:rsidR="001F283A" w:rsidRPr="00562157" w:rsidRDefault="001F283A" w:rsidP="00CD778B">
            <w:pPr>
              <w:rPr>
                <w:lang w:val="en-US"/>
              </w:rPr>
            </w:pPr>
            <w:r w:rsidRPr="00562157">
              <w:rPr>
                <w:lang w:val="en-US"/>
              </w:rPr>
              <w:t>T</w:t>
            </w:r>
            <w:r w:rsidR="003802F2" w:rsidRPr="00562157">
              <w:rPr>
                <w:lang w:val="en-US"/>
              </w:rPr>
              <w:t>P.</w:t>
            </w:r>
            <w:r w:rsidRPr="00562157">
              <w:rPr>
                <w:lang w:val="en-US"/>
              </w:rPr>
              <w:t xml:space="preserve">HCM, ngày </w:t>
            </w:r>
            <w:r w:rsidR="005B61F0" w:rsidRPr="00562157">
              <w:rPr>
                <w:lang w:val="en-US"/>
              </w:rPr>
              <w:t>……</w:t>
            </w:r>
            <w:r w:rsidR="00C32D32" w:rsidRPr="00562157">
              <w:rPr>
                <w:lang w:val="en-US"/>
              </w:rPr>
              <w:t xml:space="preserve"> tháng …… năm 20</w:t>
            </w:r>
            <w:r w:rsidR="00CE0A25" w:rsidRPr="00562157">
              <w:rPr>
                <w:lang w:val="en-US"/>
              </w:rPr>
              <w:t>1</w:t>
            </w:r>
            <w:r w:rsidR="00F80AB0">
              <w:rPr>
                <w:lang w:val="en-US"/>
              </w:rPr>
              <w:t>8</w:t>
            </w:r>
          </w:p>
          <w:p w:rsidR="001F283A" w:rsidRPr="00562157" w:rsidRDefault="001F283A" w:rsidP="00CD778B">
            <w:pPr>
              <w:rPr>
                <w:lang w:val="en-US"/>
              </w:rPr>
            </w:pPr>
            <w:r w:rsidRPr="00562157">
              <w:rPr>
                <w:lang w:val="en-US"/>
              </w:rPr>
              <w:t>Giáo viên phản biện</w:t>
            </w:r>
          </w:p>
          <w:p w:rsidR="001F283A" w:rsidRPr="00562157" w:rsidRDefault="001F283A" w:rsidP="00CD778B">
            <w:pPr>
              <w:pStyle w:val="Pagetitle"/>
              <w:rPr>
                <w:lang w:val="en-US"/>
              </w:rPr>
            </w:pPr>
          </w:p>
        </w:tc>
      </w:tr>
    </w:tbl>
    <w:p w:rsidR="00BA721A" w:rsidRPr="00562157" w:rsidRDefault="00BA721A" w:rsidP="00C05AA3">
      <w:pPr>
        <w:pStyle w:val="Title"/>
        <w:rPr>
          <w:lang w:val="en-US"/>
        </w:rPr>
      </w:pPr>
      <w:bookmarkStart w:id="36" w:name="_Toc233883152"/>
      <w:bookmarkStart w:id="37" w:name="_Toc234179410"/>
      <w:bookmarkStart w:id="38" w:name="_Toc234539352"/>
      <w:bookmarkStart w:id="39" w:name="_Toc234539841"/>
      <w:bookmarkStart w:id="40" w:name="_Toc234689463"/>
      <w:bookmarkStart w:id="41" w:name="_Toc234708157"/>
      <w:bookmarkStart w:id="42" w:name="_Toc234708464"/>
      <w:bookmarkStart w:id="43" w:name="_Toc234719565"/>
      <w:bookmarkStart w:id="44" w:name="_Toc234733382"/>
      <w:bookmarkStart w:id="45" w:name="_Toc234735487"/>
      <w:bookmarkStart w:id="46" w:name="_Toc234736007"/>
      <w:bookmarkStart w:id="47" w:name="_Toc266117569"/>
      <w:bookmarkStart w:id="48" w:name="_Toc266117618"/>
      <w:bookmarkStart w:id="49" w:name="_Toc267996369"/>
      <w:bookmarkStart w:id="50" w:name="_Toc329630360"/>
      <w:bookmarkStart w:id="51" w:name="_Toc329630446"/>
      <w:bookmarkStart w:id="52" w:name="_Toc329635643"/>
      <w:bookmarkStart w:id="53" w:name="_Toc359938268"/>
      <w:bookmarkStart w:id="54" w:name="_Toc360055345"/>
      <w:bookmarkStart w:id="55" w:name="_Toc360417464"/>
      <w:bookmarkStart w:id="56" w:name="_Toc360417644"/>
      <w:bookmarkStart w:id="57" w:name="_Toc515781194"/>
      <w:r w:rsidRPr="00562157">
        <w:rPr>
          <w:lang w:val="en-US"/>
        </w:rPr>
        <w:lastRenderedPageBreak/>
        <w:t>LỜI CÁM ƠN</w:t>
      </w:r>
      <w:bookmarkEnd w:id="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A721A" w:rsidRPr="00562157" w:rsidRDefault="00BA721A" w:rsidP="00CD778B">
      <w:pPr>
        <w:rPr>
          <w:lang w:val="en-US"/>
        </w:rPr>
      </w:pPr>
    </w:p>
    <w:p w:rsidR="00D52D9D" w:rsidRPr="00562157" w:rsidRDefault="000511C6" w:rsidP="00CD778B">
      <w:pPr>
        <w:rPr>
          <w:lang w:val="en-US"/>
        </w:rPr>
      </w:pPr>
      <w:r w:rsidRPr="00562157">
        <w:rPr>
          <w:lang w:val="en-US"/>
        </w:rPr>
        <w:t>Chúng em</w:t>
      </w:r>
      <w:r w:rsidR="00D52D9D" w:rsidRPr="00562157">
        <w:rPr>
          <w:lang w:val="en-US"/>
        </w:rPr>
        <w:t xml:space="preserve"> xin chân thành cảm ơn Khoa Công Nghệ Thông Tin, trường Đại Học Khoa Học Tự Nhiên, Tp.HCM đã tạo điều kiện tốt cho </w:t>
      </w:r>
      <w:r w:rsidRPr="00562157">
        <w:rPr>
          <w:lang w:val="en-US"/>
        </w:rPr>
        <w:t>chúng em</w:t>
      </w:r>
      <w:r w:rsidR="00D52D9D" w:rsidRPr="00562157">
        <w:rPr>
          <w:lang w:val="en-US"/>
        </w:rPr>
        <w:t xml:space="preserve"> thực hiện đề tài này.</w:t>
      </w:r>
    </w:p>
    <w:p w:rsidR="003A75B8" w:rsidRPr="00562157" w:rsidRDefault="003A75B8" w:rsidP="00CD778B">
      <w:pPr>
        <w:rPr>
          <w:lang w:val="en-US"/>
        </w:rPr>
      </w:pPr>
      <w:r w:rsidRPr="00562157">
        <w:rPr>
          <w:lang w:val="en-US"/>
        </w:rPr>
        <w:t xml:space="preserve">Chúng em xin chân thành cảm ơn Thầy </w:t>
      </w:r>
      <w:r w:rsidR="00F80AB0">
        <w:rPr>
          <w:lang w:val="en-US"/>
        </w:rPr>
        <w:t>Trần Quang Tánh</w:t>
      </w:r>
      <w:r w:rsidRPr="00562157">
        <w:rPr>
          <w:lang w:val="en-US"/>
        </w:rPr>
        <w:t xml:space="preserve"> </w:t>
      </w:r>
      <w:r w:rsidR="00480F8F" w:rsidRPr="00562157">
        <w:rPr>
          <w:lang w:val="en-US"/>
        </w:rPr>
        <w:t xml:space="preserve">và Thầy </w:t>
      </w:r>
      <w:r w:rsidR="00F80AB0">
        <w:rPr>
          <w:lang w:val="en-US"/>
        </w:rPr>
        <w:t>Đặng Bình Phương</w:t>
      </w:r>
      <w:r w:rsidR="00480F8F" w:rsidRPr="00562157">
        <w:rPr>
          <w:lang w:val="en-US"/>
        </w:rPr>
        <w:t xml:space="preserve"> </w:t>
      </w:r>
      <w:r w:rsidRPr="00562157">
        <w:rPr>
          <w:lang w:val="en-US"/>
        </w:rPr>
        <w:t xml:space="preserve">đã tận tình hướng dẫn, chỉ bảo chúng em trong suốt thời gian thực hiện đề tài. </w:t>
      </w:r>
    </w:p>
    <w:p w:rsidR="00D52D9D" w:rsidRPr="00562157" w:rsidRDefault="000511C6" w:rsidP="00CD778B">
      <w:pPr>
        <w:rPr>
          <w:lang w:val="en-US"/>
        </w:rPr>
      </w:pPr>
      <w:r w:rsidRPr="00562157">
        <w:rPr>
          <w:lang w:val="en-US"/>
        </w:rPr>
        <w:t>Chúng em</w:t>
      </w:r>
      <w:r w:rsidR="00D52D9D" w:rsidRPr="00562157">
        <w:rPr>
          <w:lang w:val="en-US"/>
        </w:rPr>
        <w:t xml:space="preserve"> cũng xin gửi lời cảm ơn sâu sắc đến quý Thầy Cô trong Khoa đã tận tình giảng dạy, trang bị cho </w:t>
      </w:r>
      <w:r w:rsidRPr="00562157">
        <w:rPr>
          <w:lang w:val="en-US"/>
        </w:rPr>
        <w:t>chúng em</w:t>
      </w:r>
      <w:r w:rsidR="00D52D9D" w:rsidRPr="00562157">
        <w:rPr>
          <w:lang w:val="en-US"/>
        </w:rPr>
        <w:t xml:space="preserve"> những kiến thức qu</w:t>
      </w:r>
      <w:r w:rsidR="00C10A95" w:rsidRPr="00562157">
        <w:rPr>
          <w:lang w:val="en-US"/>
        </w:rPr>
        <w:t>ý</w:t>
      </w:r>
      <w:r w:rsidR="00D52D9D" w:rsidRPr="00562157">
        <w:rPr>
          <w:lang w:val="en-US"/>
        </w:rPr>
        <w:t xml:space="preserve"> báu trong những năm học vừa qua.</w:t>
      </w:r>
    </w:p>
    <w:p w:rsidR="00D52D9D" w:rsidRPr="00562157" w:rsidRDefault="000511C6" w:rsidP="00CD778B">
      <w:pPr>
        <w:rPr>
          <w:lang w:val="en-US"/>
        </w:rPr>
      </w:pPr>
      <w:r w:rsidRPr="00562157">
        <w:rPr>
          <w:lang w:val="en-US"/>
        </w:rPr>
        <w:t>Chúng em</w:t>
      </w:r>
      <w:r w:rsidR="00D52D9D" w:rsidRPr="00562157">
        <w:rPr>
          <w:lang w:val="en-US"/>
        </w:rPr>
        <w:t xml:space="preserve"> xin gửi lòng biết ơn sâu sắc đến Ba, Mẹ, các anh chị và bạn bè đã ủng hộ, giúp đỡ và động viên </w:t>
      </w:r>
      <w:r w:rsidRPr="00562157">
        <w:rPr>
          <w:lang w:val="en-US"/>
        </w:rPr>
        <w:t>chúng em</w:t>
      </w:r>
      <w:r w:rsidR="00D52D9D" w:rsidRPr="00562157">
        <w:rPr>
          <w:lang w:val="en-US"/>
        </w:rPr>
        <w:t xml:space="preserve"> trong những lúc khó khăn cũng như trong suốt thời gian học tập và nghiên cứu.</w:t>
      </w:r>
    </w:p>
    <w:p w:rsidR="00D52D9D" w:rsidRPr="00562157" w:rsidRDefault="00D52D9D" w:rsidP="00CD778B">
      <w:pPr>
        <w:rPr>
          <w:lang w:val="en-US"/>
        </w:rPr>
      </w:pPr>
      <w:r w:rsidRPr="00562157">
        <w:rPr>
          <w:lang w:val="en-US"/>
        </w:rPr>
        <w:t xml:space="preserve">Mặc dù </w:t>
      </w:r>
      <w:r w:rsidR="000511C6" w:rsidRPr="00562157">
        <w:rPr>
          <w:lang w:val="en-US"/>
        </w:rPr>
        <w:t>chúng em</w:t>
      </w:r>
      <w:r w:rsidRPr="00562157">
        <w:rPr>
          <w:lang w:val="en-US"/>
        </w:rPr>
        <w:t xml:space="preserve"> đã cố gắng hoàn thành luận văn trong phạm vi và khả năng cho phép, nhưng chắc chắn sẽ không tránh khỏi những thiếu sót, kính mong sự cảm thông và tận tình chỉ bảo của quý Thầy Cô và các bạn.</w:t>
      </w:r>
    </w:p>
    <w:p w:rsidR="005874B1" w:rsidRPr="00562157" w:rsidRDefault="00AC2440" w:rsidP="00F53655">
      <w:pPr>
        <w:pStyle w:val="K-RightAlignment"/>
        <w:rPr>
          <w:lang w:val="en-US"/>
        </w:rPr>
      </w:pPr>
      <w:r w:rsidRPr="00562157">
        <w:rPr>
          <w:lang w:val="en-US"/>
        </w:rPr>
        <w:tab/>
      </w:r>
      <w:r w:rsidR="00D52D9D" w:rsidRPr="00562157">
        <w:rPr>
          <w:lang w:val="en-US"/>
        </w:rPr>
        <w:t>Nhóm thực hiện</w:t>
      </w:r>
    </w:p>
    <w:p w:rsidR="00401D66" w:rsidRPr="00562157" w:rsidRDefault="00401D66" w:rsidP="00C05AA3">
      <w:pPr>
        <w:pStyle w:val="Title"/>
        <w:rPr>
          <w:lang w:val="en-US"/>
        </w:rPr>
      </w:pPr>
      <w:bookmarkStart w:id="58" w:name="_Toc173713846"/>
      <w:bookmarkStart w:id="59" w:name="_Toc201850475"/>
      <w:bookmarkStart w:id="60" w:name="_Toc233883153"/>
      <w:bookmarkStart w:id="61" w:name="_Toc234179411"/>
      <w:bookmarkStart w:id="62" w:name="_Toc234539353"/>
      <w:bookmarkStart w:id="63" w:name="_Toc234539842"/>
      <w:bookmarkStart w:id="64" w:name="_Toc234689464"/>
      <w:bookmarkStart w:id="65" w:name="_Toc234708158"/>
      <w:bookmarkStart w:id="66" w:name="_Toc234708465"/>
      <w:bookmarkStart w:id="67" w:name="_Toc234719566"/>
      <w:bookmarkStart w:id="68" w:name="_Toc234733383"/>
      <w:bookmarkStart w:id="69" w:name="_Toc234735488"/>
      <w:bookmarkStart w:id="70" w:name="_Toc234736008"/>
      <w:bookmarkStart w:id="71" w:name="_Toc266117570"/>
      <w:bookmarkStart w:id="72" w:name="_Toc266117619"/>
      <w:bookmarkStart w:id="73" w:name="_Toc267996370"/>
      <w:bookmarkStart w:id="74" w:name="_Toc329630361"/>
      <w:bookmarkStart w:id="75" w:name="_Toc329630447"/>
      <w:bookmarkStart w:id="76" w:name="_Toc329635644"/>
      <w:bookmarkStart w:id="77" w:name="_Toc359938269"/>
      <w:bookmarkStart w:id="78" w:name="_Toc360055346"/>
      <w:bookmarkStart w:id="79" w:name="_Toc360417465"/>
      <w:bookmarkStart w:id="80" w:name="_Toc360417645"/>
      <w:bookmarkStart w:id="81" w:name="_Toc515781195"/>
      <w:r w:rsidRPr="00562157">
        <w:rPr>
          <w:lang w:val="en-US"/>
        </w:rPr>
        <w:lastRenderedPageBreak/>
        <w:t>ĐỀ CƯƠNG CHI TIẾ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20"/>
      </w:tblGrid>
      <w:tr w:rsidR="00D52D9D" w:rsidRPr="00562157" w:rsidTr="00691A08">
        <w:tc>
          <w:tcPr>
            <w:tcW w:w="8820" w:type="dxa"/>
          </w:tcPr>
          <w:p w:rsidR="00D52D9D" w:rsidRPr="00562157" w:rsidRDefault="00D52D9D" w:rsidP="008E2479">
            <w:pPr>
              <w:pStyle w:val="K-Normal-NoSpecial"/>
              <w:rPr>
                <w:lang w:val="en-US"/>
              </w:rPr>
            </w:pPr>
            <w:r w:rsidRPr="00562157">
              <w:rPr>
                <w:b/>
                <w:lang w:val="en-US"/>
              </w:rPr>
              <w:t>Tên Đề Tài</w:t>
            </w:r>
            <w:r w:rsidR="000103E1" w:rsidRPr="00562157">
              <w:rPr>
                <w:b/>
                <w:lang w:val="en-US"/>
              </w:rPr>
              <w:t xml:space="preserve"> </w:t>
            </w:r>
            <w:r w:rsidRPr="00562157">
              <w:rPr>
                <w:lang w:val="en-US"/>
              </w:rPr>
              <w:t xml:space="preserve">: </w:t>
            </w:r>
            <w:r w:rsidR="00C36D29" w:rsidRPr="00562157">
              <w:rPr>
                <w:lang w:val="en-US"/>
              </w:rPr>
              <w:t xml:space="preserve">Ứng dụng </w:t>
            </w:r>
            <w:r w:rsidR="00F80AB0">
              <w:rPr>
                <w:lang w:val="en-US"/>
              </w:rPr>
              <w:t>abc</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Giáo viên hướng dẫn</w:t>
            </w:r>
            <w:r w:rsidRPr="00562157">
              <w:rPr>
                <w:lang w:val="en-US"/>
              </w:rPr>
              <w:t xml:space="preserve">: </w:t>
            </w:r>
            <w:r w:rsidR="00B56E84" w:rsidRPr="00562157">
              <w:rPr>
                <w:lang w:val="en-US"/>
              </w:rPr>
              <w:t>T</w:t>
            </w:r>
            <w:r w:rsidR="00F80AB0">
              <w:rPr>
                <w:lang w:val="en-US"/>
              </w:rPr>
              <w:t>h</w:t>
            </w:r>
            <w:r w:rsidR="00B56E84" w:rsidRPr="00562157">
              <w:rPr>
                <w:lang w:val="en-US"/>
              </w:rPr>
              <w:t>S. Trần</w:t>
            </w:r>
            <w:r w:rsidR="00F80AB0">
              <w:rPr>
                <w:lang w:val="en-US"/>
              </w:rPr>
              <w:t xml:space="preserve"> Quang Tánh</w:t>
            </w:r>
            <w:r w:rsidR="00C36D29" w:rsidRPr="00562157">
              <w:rPr>
                <w:lang w:val="en-US"/>
              </w:rPr>
              <w:t xml:space="preserve"> – ThS. </w:t>
            </w:r>
            <w:r w:rsidR="00F80AB0">
              <w:rPr>
                <w:lang w:val="en-US"/>
              </w:rPr>
              <w:t>Đặng Bình Phương</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Thời gian thực hiện</w:t>
            </w:r>
            <w:r w:rsidR="000103E1" w:rsidRPr="00562157">
              <w:rPr>
                <w:b/>
                <w:lang w:val="en-US"/>
              </w:rPr>
              <w:t xml:space="preserve"> </w:t>
            </w:r>
            <w:r w:rsidRPr="00562157">
              <w:rPr>
                <w:lang w:val="en-US"/>
              </w:rPr>
              <w:t xml:space="preserve">: </w:t>
            </w:r>
            <w:r w:rsidR="006F7409" w:rsidRPr="00562157">
              <w:rPr>
                <w:lang w:val="en-US"/>
              </w:rPr>
              <w:t xml:space="preserve">từ ngày </w:t>
            </w:r>
            <w:r w:rsidR="00F80AB0">
              <w:rPr>
                <w:lang w:val="en-US"/>
              </w:rPr>
              <w:t>aa</w:t>
            </w:r>
            <w:r w:rsidR="00B56E84" w:rsidRPr="00562157">
              <w:rPr>
                <w:lang w:val="en-US"/>
              </w:rPr>
              <w:t>/</w:t>
            </w:r>
            <w:r w:rsidR="00F80AB0">
              <w:rPr>
                <w:lang w:val="en-US"/>
              </w:rPr>
              <w:t>bb</w:t>
            </w:r>
            <w:r w:rsidR="00B56E84" w:rsidRPr="00562157">
              <w:rPr>
                <w:lang w:val="en-US"/>
              </w:rPr>
              <w:t>/201</w:t>
            </w:r>
            <w:r w:rsidR="00F80AB0">
              <w:rPr>
                <w:lang w:val="en-US"/>
              </w:rPr>
              <w:t>8</w:t>
            </w:r>
            <w:r w:rsidR="006F7409" w:rsidRPr="00562157">
              <w:rPr>
                <w:lang w:val="en-US"/>
              </w:rPr>
              <w:t xml:space="preserve"> đến ngày </w:t>
            </w:r>
            <w:r w:rsidR="00F80AB0">
              <w:rPr>
                <w:lang w:val="en-US"/>
              </w:rPr>
              <w:t>aa</w:t>
            </w:r>
            <w:r w:rsidR="006F7409" w:rsidRPr="00562157">
              <w:rPr>
                <w:lang w:val="en-US"/>
              </w:rPr>
              <w:t>/</w:t>
            </w:r>
            <w:r w:rsidR="00F80AB0">
              <w:rPr>
                <w:lang w:val="en-US"/>
              </w:rPr>
              <w:t>bb</w:t>
            </w:r>
            <w:r w:rsidR="006F7409" w:rsidRPr="00562157">
              <w:rPr>
                <w:lang w:val="en-US"/>
              </w:rPr>
              <w:t>/201</w:t>
            </w:r>
            <w:r w:rsidR="00F80AB0">
              <w:rPr>
                <w:lang w:val="en-US"/>
              </w:rPr>
              <w:t>8</w:t>
            </w:r>
          </w:p>
        </w:tc>
      </w:tr>
      <w:tr w:rsidR="00D52D9D" w:rsidRPr="00562157" w:rsidTr="00691A08">
        <w:tc>
          <w:tcPr>
            <w:tcW w:w="8820" w:type="dxa"/>
          </w:tcPr>
          <w:p w:rsidR="003C649E" w:rsidRPr="00562157" w:rsidRDefault="00D52D9D" w:rsidP="005D0E05">
            <w:pPr>
              <w:pStyle w:val="K-Normal-NoSpecial"/>
              <w:rPr>
                <w:b/>
                <w:lang w:val="en-US"/>
              </w:rPr>
            </w:pPr>
            <w:r w:rsidRPr="00562157">
              <w:rPr>
                <w:b/>
                <w:lang w:val="en-US"/>
              </w:rPr>
              <w:t>Sinh viên thực hiệ</w:t>
            </w:r>
            <w:r w:rsidR="000103E1" w:rsidRPr="00562157">
              <w:rPr>
                <w:b/>
                <w:lang w:val="en-US"/>
              </w:rPr>
              <w:t>n :</w:t>
            </w:r>
          </w:p>
          <w:p w:rsidR="006C2700" w:rsidRPr="00562157" w:rsidRDefault="00F80AB0" w:rsidP="005D0E05">
            <w:pPr>
              <w:pStyle w:val="K-Normal-NoSpecial"/>
              <w:rPr>
                <w:b/>
                <w:lang w:val="en-US"/>
              </w:rPr>
            </w:pPr>
            <w:r>
              <w:rPr>
                <w:lang w:val="en-US"/>
              </w:rPr>
              <w:t>Lê Đình Hân</w:t>
            </w:r>
            <w:r w:rsidR="00271631" w:rsidRPr="00562157">
              <w:rPr>
                <w:lang w:val="en-US"/>
              </w:rPr>
              <w:t xml:space="preserve"> (</w:t>
            </w:r>
            <w:r>
              <w:rPr>
                <w:lang w:val="en-US"/>
              </w:rPr>
              <w:t>1412153</w:t>
            </w:r>
            <w:r w:rsidR="00271631" w:rsidRPr="00562157">
              <w:rPr>
                <w:lang w:val="en-US"/>
              </w:rPr>
              <w:t>)</w:t>
            </w:r>
            <w:r w:rsidR="00073389" w:rsidRPr="00562157">
              <w:rPr>
                <w:lang w:val="en-US"/>
              </w:rPr>
              <w:t xml:space="preserve"> </w:t>
            </w:r>
            <w:r w:rsidR="00073389" w:rsidRPr="00562157">
              <w:rPr>
                <w:bCs/>
                <w:szCs w:val="26"/>
                <w:lang w:val="en-US"/>
              </w:rPr>
              <w:t>–</w:t>
            </w:r>
            <w:r w:rsidR="00467122" w:rsidRPr="00562157">
              <w:rPr>
                <w:bCs/>
                <w:szCs w:val="26"/>
                <w:lang w:val="en-US"/>
              </w:rPr>
              <w:t xml:space="preserve"> </w:t>
            </w:r>
            <w:r>
              <w:rPr>
                <w:bCs/>
                <w:szCs w:val="26"/>
                <w:lang w:val="en-US"/>
              </w:rPr>
              <w:t>Trần Phước Hiền</w:t>
            </w:r>
            <w:r w:rsidR="00C60CBB" w:rsidRPr="00562157">
              <w:rPr>
                <w:bCs/>
                <w:szCs w:val="26"/>
                <w:lang w:val="en-US"/>
              </w:rPr>
              <w:t xml:space="preserve"> </w:t>
            </w:r>
            <w:r w:rsidR="006C2700" w:rsidRPr="00562157">
              <w:rPr>
                <w:lang w:val="en-US"/>
              </w:rPr>
              <w:t>(</w:t>
            </w:r>
            <w:r>
              <w:rPr>
                <w:lang w:val="en-US"/>
              </w:rPr>
              <w:t>1412171</w:t>
            </w:r>
            <w:r w:rsidR="006C2700" w:rsidRPr="00562157">
              <w:rPr>
                <w:lang w:val="en-US"/>
              </w:rPr>
              <w:t>)</w:t>
            </w:r>
          </w:p>
        </w:tc>
      </w:tr>
      <w:tr w:rsidR="00D52D9D" w:rsidRPr="00562157" w:rsidTr="00691A08">
        <w:tc>
          <w:tcPr>
            <w:tcW w:w="8820" w:type="dxa"/>
          </w:tcPr>
          <w:p w:rsidR="00D52D9D" w:rsidRPr="00562157" w:rsidRDefault="00D52D9D" w:rsidP="005D0E05">
            <w:pPr>
              <w:pStyle w:val="K-Normal-NoSpecial"/>
              <w:rPr>
                <w:lang w:val="en-US"/>
              </w:rPr>
            </w:pPr>
            <w:r w:rsidRPr="00562157">
              <w:rPr>
                <w:b/>
                <w:lang w:val="en-US"/>
              </w:rPr>
              <w:t>Loại đề tài</w:t>
            </w:r>
            <w:r w:rsidR="000103E1" w:rsidRPr="00562157">
              <w:rPr>
                <w:b/>
                <w:lang w:val="en-US"/>
              </w:rPr>
              <w:t xml:space="preserve"> </w:t>
            </w:r>
            <w:r w:rsidRPr="00562157">
              <w:rPr>
                <w:b/>
                <w:lang w:val="en-US"/>
              </w:rPr>
              <w:t>:</w:t>
            </w:r>
            <w:r w:rsidRPr="00562157">
              <w:rPr>
                <w:lang w:val="en-US"/>
              </w:rPr>
              <w:t xml:space="preserve"> </w:t>
            </w:r>
            <w:r w:rsidR="006F7A77" w:rsidRPr="00562157">
              <w:rPr>
                <w:lang w:val="en-US"/>
              </w:rPr>
              <w:t>Tìm hiểu công nghệ và xây dựng ứng dụng</w:t>
            </w:r>
          </w:p>
        </w:tc>
      </w:tr>
      <w:tr w:rsidR="00D52D9D" w:rsidRPr="00562157" w:rsidTr="00691A08">
        <w:tc>
          <w:tcPr>
            <w:tcW w:w="8820" w:type="dxa"/>
          </w:tcPr>
          <w:p w:rsidR="003C649E" w:rsidRPr="00562157" w:rsidRDefault="003802F2" w:rsidP="005D0E05">
            <w:pPr>
              <w:pStyle w:val="K-Normal-NoSpecial"/>
              <w:rPr>
                <w:lang w:val="en-US"/>
              </w:rPr>
            </w:pPr>
            <w:r w:rsidRPr="00562157">
              <w:rPr>
                <w:b/>
                <w:lang w:val="en-US"/>
              </w:rPr>
              <w:t>Nội Dung Đề</w:t>
            </w:r>
            <w:r w:rsidR="000103E1" w:rsidRPr="00562157">
              <w:rPr>
                <w:b/>
                <w:lang w:val="en-US"/>
              </w:rPr>
              <w:t xml:space="preserve"> Tài</w:t>
            </w:r>
            <w:r w:rsidR="000103E1" w:rsidRPr="00562157">
              <w:rPr>
                <w:lang w:val="en-US"/>
              </w:rPr>
              <w:t xml:space="preserve"> :</w:t>
            </w:r>
            <w:r w:rsidR="00C36D29" w:rsidRPr="00562157">
              <w:rPr>
                <w:lang w:val="en-US"/>
              </w:rPr>
              <w:t xml:space="preserve"> </w:t>
            </w:r>
            <w:r w:rsidRPr="00562157">
              <w:rPr>
                <w:lang w:val="en-US"/>
              </w:rPr>
              <w:t xml:space="preserve">Mục tiêu của đề tài được xác định là </w:t>
            </w:r>
            <w:r w:rsidR="00F80AB0">
              <w:rPr>
                <w:i/>
                <w:lang w:val="en-US"/>
              </w:rPr>
              <w:t>???</w:t>
            </w:r>
          </w:p>
          <w:p w:rsidR="00F80AB0" w:rsidRPr="00562157" w:rsidRDefault="003802F2" w:rsidP="00F80AB0">
            <w:pPr>
              <w:rPr>
                <w:lang w:val="en-US"/>
              </w:rPr>
            </w:pPr>
            <w:r w:rsidRPr="00562157">
              <w:rPr>
                <w:lang w:val="en-US"/>
              </w:rPr>
              <w:t>Nội dung chi tiết</w:t>
            </w:r>
            <w:r w:rsidR="00AF6AE6" w:rsidRPr="00562157">
              <w:rPr>
                <w:lang w:val="en-US"/>
              </w:rPr>
              <w:t xml:space="preserve"> của luận văn</w:t>
            </w:r>
            <w:r w:rsidRPr="00562157">
              <w:rPr>
                <w:lang w:val="en-US"/>
              </w:rPr>
              <w:t xml:space="preserve"> bao gồ</w:t>
            </w:r>
            <w:r w:rsidR="00AF6AE6" w:rsidRPr="00562157">
              <w:rPr>
                <w:lang w:val="en-US"/>
              </w:rPr>
              <w:t>m</w:t>
            </w:r>
            <w:r w:rsidR="00550D75" w:rsidRPr="00562157">
              <w:rPr>
                <w:lang w:val="en-US"/>
              </w:rPr>
              <w:t xml:space="preserve"> </w:t>
            </w:r>
            <w:r w:rsidRPr="00562157">
              <w:rPr>
                <w:lang w:val="en-US"/>
              </w:rPr>
              <w:t>:</w:t>
            </w:r>
          </w:p>
          <w:p w:rsidR="00D808C3" w:rsidRPr="00562157" w:rsidRDefault="00D808C3" w:rsidP="00F80AB0">
            <w:pPr>
              <w:pStyle w:val="K-Bullet-"/>
              <w:numPr>
                <w:ilvl w:val="0"/>
                <w:numId w:val="0"/>
              </w:numPr>
              <w:ind w:left="360"/>
              <w:rPr>
                <w:lang w:val="en-US"/>
              </w:rPr>
            </w:pPr>
          </w:p>
        </w:tc>
      </w:tr>
    </w:tbl>
    <w:p w:rsidR="00F10496" w:rsidRPr="00562157" w:rsidRDefault="00F10496" w:rsidP="00CD778B">
      <w:pPr>
        <w:rPr>
          <w:lang w:val="en-US"/>
        </w:rPr>
      </w:pPr>
    </w:p>
    <w:p w:rsidR="00F10496" w:rsidRPr="00562157" w:rsidRDefault="00F10496" w:rsidP="00CD778B">
      <w:pPr>
        <w:rPr>
          <w:lang w:val="en-US"/>
        </w:rPr>
      </w:pPr>
      <w:r w:rsidRPr="00562157">
        <w:rPr>
          <w:lang w:val="en-US"/>
        </w:rPr>
        <w:br w:type="page"/>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5670"/>
      </w:tblGrid>
      <w:tr w:rsidR="00D52D9D" w:rsidRPr="00562157" w:rsidTr="00691A08">
        <w:tc>
          <w:tcPr>
            <w:tcW w:w="8820" w:type="dxa"/>
            <w:gridSpan w:val="2"/>
          </w:tcPr>
          <w:p w:rsidR="00D52D9D" w:rsidRPr="00562157" w:rsidRDefault="00D52D9D" w:rsidP="00CD778B">
            <w:pPr>
              <w:rPr>
                <w:b/>
                <w:lang w:val="en-US"/>
              </w:rPr>
            </w:pPr>
            <w:r w:rsidRPr="00562157">
              <w:rPr>
                <w:b/>
                <w:lang w:val="en-US"/>
              </w:rPr>
              <w:lastRenderedPageBreak/>
              <w:t>Kế Hoạch Thực Hiện:</w:t>
            </w:r>
          </w:p>
          <w:p w:rsidR="00F80AB0" w:rsidRPr="00562157" w:rsidRDefault="00F80AB0" w:rsidP="00F80AB0">
            <w:pPr>
              <w:pStyle w:val="K-Bullet-"/>
              <w:rPr>
                <w:lang w:val="en-US"/>
              </w:rPr>
            </w:pP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163172" w:rsidRPr="00562157">
              <w:rPr>
                <w:lang w:val="en-US"/>
              </w:rPr>
              <w:t>-</w:t>
            </w:r>
            <w:r>
              <w:rPr>
                <w:lang w:val="en-US"/>
              </w:rPr>
              <w:t>aa</w:t>
            </w:r>
            <w:r w:rsidR="00163172" w:rsidRPr="00562157">
              <w:rPr>
                <w:lang w:val="en-US"/>
              </w:rPr>
              <w:t>/</w:t>
            </w:r>
            <w:r>
              <w:rPr>
                <w:lang w:val="en-US"/>
              </w:rPr>
              <w:t>aa</w:t>
            </w:r>
            <w:r w:rsidR="00163172" w:rsidRPr="00562157">
              <w:rPr>
                <w:lang w:val="en-US"/>
              </w:rPr>
              <w:t>/20</w:t>
            </w:r>
            <w:r w:rsidR="00640BF4" w:rsidRPr="00562157">
              <w:rPr>
                <w:lang w:val="en-US"/>
              </w:rPr>
              <w:t>1</w:t>
            </w:r>
            <w:r>
              <w:rPr>
                <w:lang w:val="en-US"/>
              </w:rPr>
              <w:t>8</w:t>
            </w:r>
            <w:r w:rsidR="00A76BA9" w:rsidRPr="00562157">
              <w:rPr>
                <w:lang w:val="en-US"/>
              </w:rPr>
              <w:t xml:space="preserve"> </w:t>
            </w:r>
          </w:p>
          <w:p w:rsidR="00F94058" w:rsidRPr="00562157" w:rsidRDefault="00F94058" w:rsidP="00CD778B">
            <w:pPr>
              <w:pStyle w:val="K-Bullet-"/>
              <w:rPr>
                <w:lang w:val="en-US"/>
              </w:rPr>
            </w:pPr>
          </w:p>
        </w:tc>
      </w:tr>
      <w:tr w:rsidR="00D52D9D" w:rsidRPr="00562157" w:rsidTr="00691A08">
        <w:trPr>
          <w:trHeight w:val="2326"/>
        </w:trPr>
        <w:tc>
          <w:tcPr>
            <w:tcW w:w="3150" w:type="dxa"/>
          </w:tcPr>
          <w:p w:rsidR="00D52D9D" w:rsidRPr="00562157" w:rsidRDefault="00D52D9D" w:rsidP="00F55026">
            <w:pPr>
              <w:pStyle w:val="K-Normal-NoSpecial-Center"/>
              <w:rPr>
                <w:b/>
                <w:lang w:val="en-US"/>
              </w:rPr>
            </w:pPr>
            <w:r w:rsidRPr="00562157">
              <w:rPr>
                <w:b/>
                <w:lang w:val="en-US"/>
              </w:rPr>
              <w:t>Xác nhận của GVHD</w:t>
            </w: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p w:rsidR="00D52D9D" w:rsidRPr="00562157" w:rsidRDefault="00D52D9D" w:rsidP="00CD778B">
            <w:pPr>
              <w:rPr>
                <w:lang w:val="en-US"/>
              </w:rPr>
            </w:pPr>
          </w:p>
        </w:tc>
        <w:tc>
          <w:tcPr>
            <w:tcW w:w="5670" w:type="dxa"/>
          </w:tcPr>
          <w:p w:rsidR="00D52D9D" w:rsidRPr="00562157" w:rsidRDefault="00D52D9D" w:rsidP="00F55026">
            <w:pPr>
              <w:pStyle w:val="K-Normal-NoSpecial-Center"/>
              <w:rPr>
                <w:b/>
                <w:lang w:val="en-US"/>
              </w:rPr>
            </w:pPr>
            <w:r w:rsidRPr="00562157">
              <w:rPr>
                <w:b/>
                <w:lang w:val="en-US"/>
              </w:rPr>
              <w:t xml:space="preserve">Ngày    </w:t>
            </w:r>
            <w:r w:rsidR="00E32BE1" w:rsidRPr="00562157">
              <w:rPr>
                <w:b/>
                <w:lang w:val="en-US"/>
              </w:rPr>
              <w:t xml:space="preserve"> </w:t>
            </w:r>
            <w:r w:rsidRPr="00562157">
              <w:rPr>
                <w:b/>
                <w:lang w:val="en-US"/>
              </w:rPr>
              <w:t xml:space="preserve"> tháng </w:t>
            </w:r>
            <w:r w:rsidR="00E32BE1" w:rsidRPr="00562157">
              <w:rPr>
                <w:b/>
                <w:lang w:val="en-US"/>
              </w:rPr>
              <w:t xml:space="preserve"> </w:t>
            </w:r>
            <w:r w:rsidRPr="00562157">
              <w:rPr>
                <w:b/>
                <w:lang w:val="en-US"/>
              </w:rPr>
              <w:t xml:space="preserve"> </w:t>
            </w:r>
            <w:r w:rsidR="00014E6E" w:rsidRPr="00562157">
              <w:rPr>
                <w:b/>
                <w:lang w:val="en-US"/>
              </w:rPr>
              <w:t>7</w:t>
            </w:r>
            <w:r w:rsidRPr="00562157">
              <w:rPr>
                <w:b/>
                <w:lang w:val="en-US"/>
              </w:rPr>
              <w:t xml:space="preserve"> </w:t>
            </w:r>
            <w:r w:rsidR="00E32BE1" w:rsidRPr="00562157">
              <w:rPr>
                <w:b/>
                <w:lang w:val="en-US"/>
              </w:rPr>
              <w:t xml:space="preserve"> </w:t>
            </w:r>
            <w:r w:rsidRPr="00562157">
              <w:rPr>
                <w:b/>
                <w:lang w:val="en-US"/>
              </w:rPr>
              <w:t xml:space="preserve"> </w:t>
            </w:r>
            <w:r w:rsidR="00E32BE1" w:rsidRPr="00562157">
              <w:rPr>
                <w:b/>
                <w:lang w:val="en-US"/>
              </w:rPr>
              <w:t xml:space="preserve"> năm </w:t>
            </w:r>
            <w:r w:rsidR="00330804" w:rsidRPr="00562157">
              <w:rPr>
                <w:b/>
                <w:lang w:val="en-US"/>
              </w:rPr>
              <w:t>201</w:t>
            </w:r>
            <w:r w:rsidR="00F80AB0">
              <w:rPr>
                <w:b/>
                <w:lang w:val="en-US"/>
              </w:rPr>
              <w:t>8</w:t>
            </w:r>
          </w:p>
          <w:p w:rsidR="00D52D9D" w:rsidRPr="00562157" w:rsidRDefault="00D52D9D" w:rsidP="00F55026">
            <w:pPr>
              <w:pStyle w:val="K-Normal-NoSpecial-Center"/>
              <w:rPr>
                <w:b/>
                <w:lang w:val="en-US"/>
              </w:rPr>
            </w:pPr>
            <w:r w:rsidRPr="00562157">
              <w:rPr>
                <w:b/>
                <w:lang w:val="en-US"/>
              </w:rPr>
              <w:t>Nhóm SV Thực hiện</w:t>
            </w:r>
          </w:p>
          <w:p w:rsidR="00D52D9D" w:rsidRPr="00562157" w:rsidRDefault="00D52D9D" w:rsidP="00F55026">
            <w:pPr>
              <w:pStyle w:val="K-Normal-NoSpecial-Center"/>
              <w:rPr>
                <w:lang w:val="en-US"/>
              </w:rPr>
            </w:pPr>
          </w:p>
          <w:p w:rsidR="00D52D9D" w:rsidRPr="00562157" w:rsidRDefault="00D52D9D" w:rsidP="00F55026">
            <w:pPr>
              <w:pStyle w:val="K-Normal-NoSpecial-Center"/>
              <w:rPr>
                <w:lang w:val="en-US"/>
              </w:rPr>
            </w:pPr>
          </w:p>
          <w:p w:rsidR="00D52D9D" w:rsidRPr="00562157" w:rsidRDefault="00F80AB0" w:rsidP="00F55026">
            <w:pPr>
              <w:pStyle w:val="K-Normal-NoSpecial-Center"/>
              <w:rPr>
                <w:lang w:val="en-US"/>
              </w:rPr>
            </w:pPr>
            <w:r>
              <w:rPr>
                <w:lang w:val="en-US"/>
              </w:rPr>
              <w:t>Lê Đình Hân – Trần Phước Hiền</w:t>
            </w:r>
          </w:p>
        </w:tc>
      </w:tr>
    </w:tbl>
    <w:p w:rsidR="008B69B7" w:rsidRPr="00562157" w:rsidRDefault="008B69B7" w:rsidP="008B69B7">
      <w:pPr>
        <w:pStyle w:val="Pagetitle"/>
        <w:rPr>
          <w:lang w:val="en-US"/>
        </w:rPr>
      </w:pPr>
      <w:bookmarkStart w:id="82" w:name="_Toc515781196"/>
      <w:bookmarkStart w:id="83" w:name="_Toc201850477"/>
      <w:bookmarkStart w:id="84" w:name="_Toc233883155"/>
      <w:bookmarkStart w:id="85" w:name="_Toc234179413"/>
      <w:r w:rsidRPr="00562157">
        <w:rPr>
          <w:lang w:val="en-US"/>
        </w:rPr>
        <w:lastRenderedPageBreak/>
        <w:t>MỤC LỤC</w:t>
      </w:r>
      <w:bookmarkEnd w:id="82"/>
    </w:p>
    <w:p w:rsidR="00934219" w:rsidRDefault="00A214F1">
      <w:pPr>
        <w:pStyle w:val="TOC1"/>
        <w:rPr>
          <w:rFonts w:asciiTheme="minorHAnsi" w:eastAsiaTheme="minorEastAsia" w:hAnsiTheme="minorHAnsi" w:cstheme="minorBidi"/>
          <w:b w:val="0"/>
          <w:sz w:val="22"/>
          <w:szCs w:val="22"/>
          <w:lang w:eastAsia="en-US"/>
        </w:rPr>
      </w:pPr>
      <w:r w:rsidRPr="00562157">
        <w:fldChar w:fldCharType="begin"/>
      </w:r>
      <w:r w:rsidRPr="00562157">
        <w:instrText xml:space="preserve"> TOC \o "1-3" \h \z \u </w:instrText>
      </w:r>
      <w:r w:rsidRPr="00562157">
        <w:fldChar w:fldCharType="separate"/>
      </w:r>
      <w:hyperlink w:anchor="_Toc515781194" w:history="1">
        <w:r w:rsidR="00934219" w:rsidRPr="00164934">
          <w:rPr>
            <w:rStyle w:val="Hyperlink"/>
          </w:rPr>
          <w:t>LỜI CÁM ƠN</w:t>
        </w:r>
        <w:r w:rsidR="00934219">
          <w:rPr>
            <w:webHidden/>
          </w:rPr>
          <w:tab/>
        </w:r>
        <w:r w:rsidR="00934219">
          <w:rPr>
            <w:webHidden/>
          </w:rPr>
          <w:fldChar w:fldCharType="begin"/>
        </w:r>
        <w:r w:rsidR="00934219">
          <w:rPr>
            <w:webHidden/>
          </w:rPr>
          <w:instrText xml:space="preserve"> PAGEREF _Toc515781194 \h </w:instrText>
        </w:r>
        <w:r w:rsidR="00934219">
          <w:rPr>
            <w:webHidden/>
          </w:rPr>
        </w:r>
        <w:r w:rsidR="00934219">
          <w:rPr>
            <w:webHidden/>
          </w:rPr>
          <w:fldChar w:fldCharType="separate"/>
        </w:r>
        <w:r w:rsidR="00934219">
          <w:rPr>
            <w:webHidden/>
          </w:rPr>
          <w:t>iii</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195" w:history="1">
        <w:r w:rsidR="00934219" w:rsidRPr="00164934">
          <w:rPr>
            <w:rStyle w:val="Hyperlink"/>
          </w:rPr>
          <w:t>ĐỀ CƯƠNG CHI TIẾT</w:t>
        </w:r>
        <w:r w:rsidR="00934219">
          <w:rPr>
            <w:webHidden/>
          </w:rPr>
          <w:tab/>
        </w:r>
        <w:r w:rsidR="00934219">
          <w:rPr>
            <w:webHidden/>
          </w:rPr>
          <w:fldChar w:fldCharType="begin"/>
        </w:r>
        <w:r w:rsidR="00934219">
          <w:rPr>
            <w:webHidden/>
          </w:rPr>
          <w:instrText xml:space="preserve"> PAGEREF _Toc515781195 \h </w:instrText>
        </w:r>
        <w:r w:rsidR="00934219">
          <w:rPr>
            <w:webHidden/>
          </w:rPr>
        </w:r>
        <w:r w:rsidR="00934219">
          <w:rPr>
            <w:webHidden/>
          </w:rPr>
          <w:fldChar w:fldCharType="separate"/>
        </w:r>
        <w:r w:rsidR="00934219">
          <w:rPr>
            <w:webHidden/>
          </w:rPr>
          <w:t>iv</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196" w:history="1">
        <w:r w:rsidR="00934219" w:rsidRPr="00164934">
          <w:rPr>
            <w:rStyle w:val="Hyperlink"/>
          </w:rPr>
          <w:t>MỤC LỤC</w:t>
        </w:r>
        <w:r w:rsidR="00934219">
          <w:rPr>
            <w:webHidden/>
          </w:rPr>
          <w:tab/>
        </w:r>
        <w:r w:rsidR="00934219">
          <w:rPr>
            <w:webHidden/>
          </w:rPr>
          <w:fldChar w:fldCharType="begin"/>
        </w:r>
        <w:r w:rsidR="00934219">
          <w:rPr>
            <w:webHidden/>
          </w:rPr>
          <w:instrText xml:space="preserve"> PAGEREF _Toc515781196 \h </w:instrText>
        </w:r>
        <w:r w:rsidR="00934219">
          <w:rPr>
            <w:webHidden/>
          </w:rPr>
        </w:r>
        <w:r w:rsidR="00934219">
          <w:rPr>
            <w:webHidden/>
          </w:rPr>
          <w:fldChar w:fldCharType="separate"/>
        </w:r>
        <w:r w:rsidR="00934219">
          <w:rPr>
            <w:webHidden/>
          </w:rPr>
          <w:t>vi</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197" w:history="1">
        <w:r w:rsidR="00934219" w:rsidRPr="00164934">
          <w:rPr>
            <w:rStyle w:val="Hyperlink"/>
          </w:rPr>
          <w:t>DANH MỤC CÁC HÌNH</w:t>
        </w:r>
        <w:r w:rsidR="00934219">
          <w:rPr>
            <w:webHidden/>
          </w:rPr>
          <w:tab/>
        </w:r>
        <w:r w:rsidR="00934219">
          <w:rPr>
            <w:webHidden/>
          </w:rPr>
          <w:fldChar w:fldCharType="begin"/>
        </w:r>
        <w:r w:rsidR="00934219">
          <w:rPr>
            <w:webHidden/>
          </w:rPr>
          <w:instrText xml:space="preserve"> PAGEREF _Toc515781197 \h </w:instrText>
        </w:r>
        <w:r w:rsidR="00934219">
          <w:rPr>
            <w:webHidden/>
          </w:rPr>
        </w:r>
        <w:r w:rsidR="00934219">
          <w:rPr>
            <w:webHidden/>
          </w:rPr>
          <w:fldChar w:fldCharType="separate"/>
        </w:r>
        <w:r w:rsidR="00934219">
          <w:rPr>
            <w:webHidden/>
          </w:rPr>
          <w:t>ix</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198" w:history="1">
        <w:r w:rsidR="00934219" w:rsidRPr="00164934">
          <w:rPr>
            <w:rStyle w:val="Hyperlink"/>
          </w:rPr>
          <w:t>DANH MỤC MÃ</w:t>
        </w:r>
        <w:r w:rsidR="00934219">
          <w:rPr>
            <w:webHidden/>
          </w:rPr>
          <w:tab/>
        </w:r>
        <w:r w:rsidR="00934219">
          <w:rPr>
            <w:webHidden/>
          </w:rPr>
          <w:fldChar w:fldCharType="begin"/>
        </w:r>
        <w:r w:rsidR="00934219">
          <w:rPr>
            <w:webHidden/>
          </w:rPr>
          <w:instrText xml:space="preserve"> PAGEREF _Toc515781198 \h </w:instrText>
        </w:r>
        <w:r w:rsidR="00934219">
          <w:rPr>
            <w:webHidden/>
          </w:rPr>
        </w:r>
        <w:r w:rsidR="00934219">
          <w:rPr>
            <w:webHidden/>
          </w:rPr>
          <w:fldChar w:fldCharType="separate"/>
        </w:r>
        <w:r w:rsidR="00934219">
          <w:rPr>
            <w:webHidden/>
          </w:rPr>
          <w:t>xi</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199" w:history="1">
        <w:r w:rsidR="00934219" w:rsidRPr="00164934">
          <w:rPr>
            <w:rStyle w:val="Hyperlink"/>
          </w:rPr>
          <w:t>DANH MỤC CÁC SƠ ĐỒ</w:t>
        </w:r>
        <w:r w:rsidR="00934219">
          <w:rPr>
            <w:webHidden/>
          </w:rPr>
          <w:tab/>
        </w:r>
        <w:r w:rsidR="00934219">
          <w:rPr>
            <w:webHidden/>
          </w:rPr>
          <w:fldChar w:fldCharType="begin"/>
        </w:r>
        <w:r w:rsidR="00934219">
          <w:rPr>
            <w:webHidden/>
          </w:rPr>
          <w:instrText xml:space="preserve"> PAGEREF _Toc515781199 \h </w:instrText>
        </w:r>
        <w:r w:rsidR="00934219">
          <w:rPr>
            <w:webHidden/>
          </w:rPr>
        </w:r>
        <w:r w:rsidR="00934219">
          <w:rPr>
            <w:webHidden/>
          </w:rPr>
          <w:fldChar w:fldCharType="separate"/>
        </w:r>
        <w:r w:rsidR="00934219">
          <w:rPr>
            <w:webHidden/>
          </w:rPr>
          <w:t>xii</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00" w:history="1">
        <w:r w:rsidR="00934219" w:rsidRPr="00164934">
          <w:rPr>
            <w:rStyle w:val="Hyperlink"/>
          </w:rPr>
          <w:t>TÓM TẮT KHÓA LUẬN</w:t>
        </w:r>
        <w:r w:rsidR="00934219">
          <w:rPr>
            <w:webHidden/>
          </w:rPr>
          <w:tab/>
        </w:r>
        <w:r w:rsidR="00934219">
          <w:rPr>
            <w:webHidden/>
          </w:rPr>
          <w:fldChar w:fldCharType="begin"/>
        </w:r>
        <w:r w:rsidR="00934219">
          <w:rPr>
            <w:webHidden/>
          </w:rPr>
          <w:instrText xml:space="preserve"> PAGEREF _Toc515781200 \h </w:instrText>
        </w:r>
        <w:r w:rsidR="00934219">
          <w:rPr>
            <w:webHidden/>
          </w:rPr>
        </w:r>
        <w:r w:rsidR="00934219">
          <w:rPr>
            <w:webHidden/>
          </w:rPr>
          <w:fldChar w:fldCharType="separate"/>
        </w:r>
        <w:r w:rsidR="00934219">
          <w:rPr>
            <w:webHidden/>
          </w:rPr>
          <w:t>xiii</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01" w:history="1">
        <w:r w:rsidR="00934219" w:rsidRPr="00164934">
          <w:rPr>
            <w:rStyle w:val="Hyperlink"/>
          </w:rPr>
          <w:t>Chương 1 Mở đầu</w:t>
        </w:r>
        <w:r w:rsidR="00934219">
          <w:rPr>
            <w:webHidden/>
          </w:rPr>
          <w:tab/>
        </w:r>
        <w:r w:rsidR="00934219">
          <w:rPr>
            <w:webHidden/>
          </w:rPr>
          <w:fldChar w:fldCharType="begin"/>
        </w:r>
        <w:r w:rsidR="00934219">
          <w:rPr>
            <w:webHidden/>
          </w:rPr>
          <w:instrText xml:space="preserve"> PAGEREF _Toc515781201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02" w:history="1">
        <w:r w:rsidR="00934219" w:rsidRPr="00164934">
          <w:rPr>
            <w:rStyle w:val="Hyperlink"/>
            <w:lang w:val="en-US"/>
          </w:rPr>
          <w:t>1.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chung</w:t>
        </w:r>
        <w:r w:rsidR="00934219">
          <w:rPr>
            <w:webHidden/>
          </w:rPr>
          <w:tab/>
        </w:r>
        <w:r w:rsidR="00934219">
          <w:rPr>
            <w:webHidden/>
          </w:rPr>
          <w:fldChar w:fldCharType="begin"/>
        </w:r>
        <w:r w:rsidR="00934219">
          <w:rPr>
            <w:webHidden/>
          </w:rPr>
          <w:instrText xml:space="preserve"> PAGEREF _Toc515781202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03" w:history="1">
        <w:r w:rsidR="00934219" w:rsidRPr="00164934">
          <w:rPr>
            <w:rStyle w:val="Hyperlink"/>
            <w:noProof/>
          </w:rPr>
          <w:t>1.1.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Tangible và môi trường tương tác Tangible</w:t>
        </w:r>
        <w:r w:rsidR="00934219">
          <w:rPr>
            <w:noProof/>
            <w:webHidden/>
          </w:rPr>
          <w:tab/>
        </w:r>
        <w:r w:rsidR="00934219">
          <w:rPr>
            <w:noProof/>
            <w:webHidden/>
          </w:rPr>
          <w:fldChar w:fldCharType="begin"/>
        </w:r>
        <w:r w:rsidR="00934219">
          <w:rPr>
            <w:noProof/>
            <w:webHidden/>
          </w:rPr>
          <w:instrText xml:space="preserve"> PAGEREF _Toc515781203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04" w:history="1">
        <w:r w:rsidR="00934219" w:rsidRPr="00164934">
          <w:rPr>
            <w:rStyle w:val="Hyperlink"/>
            <w:noProof/>
          </w:rPr>
          <w:t>1.1.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kỹ thuật tương tác trong môi trường hỗ trợ tương tác Tangible</w:t>
        </w:r>
        <w:r w:rsidR="00934219">
          <w:rPr>
            <w:noProof/>
            <w:webHidden/>
          </w:rPr>
          <w:tab/>
        </w:r>
        <w:r w:rsidR="00934219">
          <w:rPr>
            <w:noProof/>
            <w:webHidden/>
          </w:rPr>
          <w:fldChar w:fldCharType="begin"/>
        </w:r>
        <w:r w:rsidR="00934219">
          <w:rPr>
            <w:noProof/>
            <w:webHidden/>
          </w:rPr>
          <w:instrText xml:space="preserve"> PAGEREF _Toc515781204 \h </w:instrText>
        </w:r>
        <w:r w:rsidR="00934219">
          <w:rPr>
            <w:noProof/>
            <w:webHidden/>
          </w:rPr>
        </w:r>
        <w:r w:rsidR="00934219">
          <w:rPr>
            <w:noProof/>
            <w:webHidden/>
          </w:rPr>
          <w:fldChar w:fldCharType="separate"/>
        </w:r>
        <w:r w:rsidR="00934219">
          <w:rPr>
            <w:noProof/>
            <w:webHidden/>
          </w:rPr>
          <w:t>1</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05" w:history="1">
        <w:r w:rsidR="00934219" w:rsidRPr="00164934">
          <w:rPr>
            <w:rStyle w:val="Hyperlink"/>
            <w:lang w:val="en-US"/>
          </w:rPr>
          <w:t>1.2.</w:t>
        </w:r>
        <w:r w:rsidR="00934219">
          <w:rPr>
            <w:rFonts w:asciiTheme="minorHAnsi" w:eastAsiaTheme="minorEastAsia" w:hAnsiTheme="minorHAnsi" w:cstheme="minorBidi"/>
            <w:sz w:val="22"/>
            <w:szCs w:val="22"/>
            <w:lang w:val="en-US" w:eastAsia="en-US"/>
          </w:rPr>
          <w:tab/>
        </w:r>
        <w:r w:rsidR="00934219" w:rsidRPr="00164934">
          <w:rPr>
            <w:rStyle w:val="Hyperlink"/>
            <w:lang w:val="en-US"/>
          </w:rPr>
          <w:t>Lý do thực hiện đề tài</w:t>
        </w:r>
        <w:r w:rsidR="00934219">
          <w:rPr>
            <w:webHidden/>
          </w:rPr>
          <w:tab/>
        </w:r>
        <w:r w:rsidR="00934219">
          <w:rPr>
            <w:webHidden/>
          </w:rPr>
          <w:fldChar w:fldCharType="begin"/>
        </w:r>
        <w:r w:rsidR="00934219">
          <w:rPr>
            <w:webHidden/>
          </w:rPr>
          <w:instrText xml:space="preserve"> PAGEREF _Toc515781205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06" w:history="1">
        <w:r w:rsidR="00934219" w:rsidRPr="00164934">
          <w:rPr>
            <w:rStyle w:val="Hyperlink"/>
            <w:lang w:val="en-US"/>
          </w:rPr>
          <w:t>1.3.</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ục tiêu đề tài</w:t>
        </w:r>
        <w:r w:rsidR="00934219">
          <w:rPr>
            <w:webHidden/>
          </w:rPr>
          <w:tab/>
        </w:r>
        <w:r w:rsidR="00934219">
          <w:rPr>
            <w:webHidden/>
          </w:rPr>
          <w:fldChar w:fldCharType="begin"/>
        </w:r>
        <w:r w:rsidR="00934219">
          <w:rPr>
            <w:webHidden/>
          </w:rPr>
          <w:instrText xml:space="preserve"> PAGEREF _Toc515781206 \h </w:instrText>
        </w:r>
        <w:r w:rsidR="00934219">
          <w:rPr>
            <w:webHidden/>
          </w:rPr>
        </w:r>
        <w:r w:rsidR="00934219">
          <w:rPr>
            <w:webHidden/>
          </w:rPr>
          <w:fldChar w:fldCharType="separate"/>
        </w:r>
        <w:r w:rsidR="00934219">
          <w:rPr>
            <w:webHidden/>
          </w:rPr>
          <w:t>1</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07" w:history="1">
        <w:r w:rsidR="00934219" w:rsidRPr="00164934">
          <w:rPr>
            <w:rStyle w:val="Hyperlink"/>
            <w:lang w:val="en-US"/>
          </w:rPr>
          <w:t>1.4.</w:t>
        </w:r>
        <w:r w:rsidR="00934219">
          <w:rPr>
            <w:rFonts w:asciiTheme="minorHAnsi" w:eastAsiaTheme="minorEastAsia" w:hAnsiTheme="minorHAnsi" w:cstheme="minorBidi"/>
            <w:sz w:val="22"/>
            <w:szCs w:val="22"/>
            <w:lang w:val="en-US" w:eastAsia="en-US"/>
          </w:rPr>
          <w:tab/>
        </w:r>
        <w:r w:rsidR="00934219" w:rsidRPr="00164934">
          <w:rPr>
            <w:rStyle w:val="Hyperlink"/>
            <w:lang w:val="en-US"/>
          </w:rPr>
          <w:t>Nội dung luận văn</w:t>
        </w:r>
        <w:r w:rsidR="00934219">
          <w:rPr>
            <w:webHidden/>
          </w:rPr>
          <w:tab/>
        </w:r>
        <w:r w:rsidR="00934219">
          <w:rPr>
            <w:webHidden/>
          </w:rPr>
          <w:fldChar w:fldCharType="begin"/>
        </w:r>
        <w:r w:rsidR="00934219">
          <w:rPr>
            <w:webHidden/>
          </w:rPr>
          <w:instrText xml:space="preserve"> PAGEREF _Toc515781207 \h </w:instrText>
        </w:r>
        <w:r w:rsidR="00934219">
          <w:rPr>
            <w:webHidden/>
          </w:rPr>
        </w:r>
        <w:r w:rsidR="00934219">
          <w:rPr>
            <w:webHidden/>
          </w:rPr>
          <w:fldChar w:fldCharType="separate"/>
        </w:r>
        <w:r w:rsidR="00934219">
          <w:rPr>
            <w:webHidden/>
          </w:rPr>
          <w:t>2</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08" w:history="1">
        <w:r w:rsidR="00934219" w:rsidRPr="00164934">
          <w:rPr>
            <w:rStyle w:val="Hyperlink"/>
          </w:rPr>
          <w:t>Chương 2 Các phương pháp nhận dạng vật thể</w:t>
        </w:r>
        <w:r w:rsidR="00934219">
          <w:rPr>
            <w:webHidden/>
          </w:rPr>
          <w:tab/>
        </w:r>
        <w:r w:rsidR="00934219">
          <w:rPr>
            <w:webHidden/>
          </w:rPr>
          <w:fldChar w:fldCharType="begin"/>
        </w:r>
        <w:r w:rsidR="00934219">
          <w:rPr>
            <w:webHidden/>
          </w:rPr>
          <w:instrText xml:space="preserve"> PAGEREF _Toc515781208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09" w:history="1">
        <w:r w:rsidR="00934219" w:rsidRPr="00164934">
          <w:rPr>
            <w:rStyle w:val="Hyperlink"/>
            <w:lang w:val="en-US"/>
          </w:rPr>
          <w:t>2.1.</w:t>
        </w:r>
        <w:r w:rsidR="00934219">
          <w:rPr>
            <w:rFonts w:asciiTheme="minorHAnsi" w:eastAsiaTheme="minorEastAsia" w:hAnsiTheme="minorHAnsi" w:cstheme="minorBidi"/>
            <w:sz w:val="22"/>
            <w:szCs w:val="22"/>
            <w:lang w:val="en-US" w:eastAsia="en-US"/>
          </w:rPr>
          <w:tab/>
        </w:r>
        <w:r w:rsidR="00934219" w:rsidRPr="00164934">
          <w:rPr>
            <w:rStyle w:val="Hyperlink"/>
            <w:lang w:val="en-US"/>
          </w:rPr>
          <w:t>Tổng quan về nhận dạng</w:t>
        </w:r>
        <w:r w:rsidR="00934219">
          <w:rPr>
            <w:webHidden/>
          </w:rPr>
          <w:tab/>
        </w:r>
        <w:r w:rsidR="00934219">
          <w:rPr>
            <w:webHidden/>
          </w:rPr>
          <w:fldChar w:fldCharType="begin"/>
        </w:r>
        <w:r w:rsidR="00934219">
          <w:rPr>
            <w:webHidden/>
          </w:rPr>
          <w:instrText xml:space="preserve"> PAGEREF _Toc515781209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10" w:history="1">
        <w:r w:rsidR="00934219" w:rsidRPr="00164934">
          <w:rPr>
            <w:rStyle w:val="Hyperlink"/>
            <w:lang w:val="en-US"/>
          </w:rPr>
          <w:t>2.2.</w:t>
        </w:r>
        <w:r w:rsidR="00934219">
          <w:rPr>
            <w:rFonts w:asciiTheme="minorHAnsi" w:eastAsiaTheme="minorEastAsia" w:hAnsiTheme="minorHAnsi" w:cstheme="minorBidi"/>
            <w:sz w:val="22"/>
            <w:szCs w:val="22"/>
            <w:lang w:val="en-US" w:eastAsia="en-US"/>
          </w:rPr>
          <w:tab/>
        </w:r>
        <w:r w:rsidR="00934219" w:rsidRPr="00164934">
          <w:rPr>
            <w:rStyle w:val="Hyperlink"/>
            <w:lang w:val="en-US"/>
          </w:rPr>
          <w:t>Nhận dạng vật bằng màu sắc</w:t>
        </w:r>
        <w:r w:rsidR="00934219">
          <w:rPr>
            <w:webHidden/>
          </w:rPr>
          <w:tab/>
        </w:r>
        <w:r w:rsidR="00934219">
          <w:rPr>
            <w:webHidden/>
          </w:rPr>
          <w:fldChar w:fldCharType="begin"/>
        </w:r>
        <w:r w:rsidR="00934219">
          <w:rPr>
            <w:webHidden/>
          </w:rPr>
          <w:instrText xml:space="preserve"> PAGEREF _Toc515781210 \h </w:instrText>
        </w:r>
        <w:r w:rsidR="00934219">
          <w:rPr>
            <w:webHidden/>
          </w:rPr>
        </w:r>
        <w:r w:rsidR="00934219">
          <w:rPr>
            <w:webHidden/>
          </w:rPr>
          <w:fldChar w:fldCharType="separate"/>
        </w:r>
        <w:r w:rsidR="00934219">
          <w:rPr>
            <w:webHidden/>
          </w:rPr>
          <w:t>3</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11" w:history="1">
        <w:r w:rsidR="00934219" w:rsidRPr="00164934">
          <w:rPr>
            <w:rStyle w:val="Hyperlink"/>
            <w:lang w:val="en-US"/>
          </w:rPr>
          <w:t>2.3.</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Vuforia trong việc nhận dạng</w:t>
        </w:r>
        <w:r w:rsidR="00934219">
          <w:rPr>
            <w:webHidden/>
          </w:rPr>
          <w:tab/>
        </w:r>
        <w:r w:rsidR="00934219">
          <w:rPr>
            <w:webHidden/>
          </w:rPr>
          <w:fldChar w:fldCharType="begin"/>
        </w:r>
        <w:r w:rsidR="00934219">
          <w:rPr>
            <w:webHidden/>
          </w:rPr>
          <w:instrText xml:space="preserve"> PAGEREF _Toc515781211 \h </w:instrText>
        </w:r>
        <w:r w:rsidR="00934219">
          <w:rPr>
            <w:webHidden/>
          </w:rPr>
        </w:r>
        <w:r w:rsidR="00934219">
          <w:rPr>
            <w:webHidden/>
          </w:rPr>
          <w:fldChar w:fldCharType="separate"/>
        </w:r>
        <w:r w:rsidR="00934219">
          <w:rPr>
            <w:webHidden/>
          </w:rPr>
          <w:t>6</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12" w:history="1">
        <w:r w:rsidR="00934219" w:rsidRPr="00164934">
          <w:rPr>
            <w:rStyle w:val="Hyperlink"/>
            <w:noProof/>
          </w:rPr>
          <w:t>2.3.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w:t>
        </w:r>
        <w:r w:rsidR="00934219">
          <w:rPr>
            <w:noProof/>
            <w:webHidden/>
          </w:rPr>
          <w:tab/>
        </w:r>
        <w:r w:rsidR="00934219">
          <w:rPr>
            <w:noProof/>
            <w:webHidden/>
          </w:rPr>
          <w:fldChar w:fldCharType="begin"/>
        </w:r>
        <w:r w:rsidR="00934219">
          <w:rPr>
            <w:noProof/>
            <w:webHidden/>
          </w:rPr>
          <w:instrText xml:space="preserve"> PAGEREF _Toc515781212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13" w:history="1">
        <w:r w:rsidR="00934219" w:rsidRPr="00164934">
          <w:rPr>
            <w:rStyle w:val="Hyperlink"/>
            <w:noProof/>
          </w:rPr>
          <w:t>2.3.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Vuforia</w:t>
        </w:r>
        <w:r w:rsidR="00934219">
          <w:rPr>
            <w:noProof/>
            <w:webHidden/>
          </w:rPr>
          <w:tab/>
        </w:r>
        <w:r w:rsidR="00934219">
          <w:rPr>
            <w:noProof/>
            <w:webHidden/>
          </w:rPr>
          <w:fldChar w:fldCharType="begin"/>
        </w:r>
        <w:r w:rsidR="00934219">
          <w:rPr>
            <w:noProof/>
            <w:webHidden/>
          </w:rPr>
          <w:instrText xml:space="preserve"> PAGEREF _Toc515781213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14" w:history="1">
        <w:r w:rsidR="00934219" w:rsidRPr="00164934">
          <w:rPr>
            <w:rStyle w:val="Hyperlink"/>
            <w:lang w:val="en-US"/>
          </w:rPr>
          <w:t>2.4.</w:t>
        </w:r>
        <w:r w:rsidR="00934219">
          <w:rPr>
            <w:rFonts w:asciiTheme="minorHAnsi" w:eastAsiaTheme="minorEastAsia" w:hAnsiTheme="minorHAnsi" w:cstheme="minorBidi"/>
            <w:sz w:val="22"/>
            <w:szCs w:val="22"/>
            <w:lang w:val="en-US" w:eastAsia="en-US"/>
          </w:rPr>
          <w:tab/>
        </w:r>
        <w:r w:rsidR="00934219" w:rsidRPr="00164934">
          <w:rPr>
            <w:rStyle w:val="Hyperlink"/>
            <w:lang w:val="en-US"/>
          </w:rPr>
          <w:t>Áp dụng Kinect trong việc nhận dạng</w:t>
        </w:r>
        <w:r w:rsidR="00934219">
          <w:rPr>
            <w:webHidden/>
          </w:rPr>
          <w:tab/>
        </w:r>
        <w:r w:rsidR="00934219">
          <w:rPr>
            <w:webHidden/>
          </w:rPr>
          <w:fldChar w:fldCharType="begin"/>
        </w:r>
        <w:r w:rsidR="00934219">
          <w:rPr>
            <w:webHidden/>
          </w:rPr>
          <w:instrText xml:space="preserve"> PAGEREF _Toc515781214 \h </w:instrText>
        </w:r>
        <w:r w:rsidR="00934219">
          <w:rPr>
            <w:webHidden/>
          </w:rPr>
        </w:r>
        <w:r w:rsidR="00934219">
          <w:rPr>
            <w:webHidden/>
          </w:rPr>
          <w:fldChar w:fldCharType="separate"/>
        </w:r>
        <w:r w:rsidR="00934219">
          <w:rPr>
            <w:webHidden/>
          </w:rPr>
          <w:t>12</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15" w:history="1">
        <w:r w:rsidR="00934219" w:rsidRPr="00164934">
          <w:rPr>
            <w:rStyle w:val="Hyperlink"/>
            <w:noProof/>
          </w:rPr>
          <w:t>2.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ới thiệu Kinect</w:t>
        </w:r>
        <w:r w:rsidR="00934219">
          <w:rPr>
            <w:noProof/>
            <w:webHidden/>
          </w:rPr>
          <w:tab/>
        </w:r>
        <w:r w:rsidR="00934219">
          <w:rPr>
            <w:noProof/>
            <w:webHidden/>
          </w:rPr>
          <w:fldChar w:fldCharType="begin"/>
        </w:r>
        <w:r w:rsidR="00934219">
          <w:rPr>
            <w:noProof/>
            <w:webHidden/>
          </w:rPr>
          <w:instrText xml:space="preserve"> PAGEREF _Toc515781215 \h </w:instrText>
        </w:r>
        <w:r w:rsidR="00934219">
          <w:rPr>
            <w:noProof/>
            <w:webHidden/>
          </w:rPr>
        </w:r>
        <w:r w:rsidR="00934219">
          <w:rPr>
            <w:noProof/>
            <w:webHidden/>
          </w:rPr>
          <w:fldChar w:fldCharType="separate"/>
        </w:r>
        <w:r w:rsidR="00934219">
          <w:rPr>
            <w:noProof/>
            <w:webHidden/>
          </w:rPr>
          <w:t>12</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16" w:history="1">
        <w:r w:rsidR="00934219" w:rsidRPr="00164934">
          <w:rPr>
            <w:rStyle w:val="Hyperlink"/>
            <w:noProof/>
          </w:rPr>
          <w:t>2.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ấu tạo Kinect v2</w:t>
        </w:r>
        <w:r w:rsidR="00934219">
          <w:rPr>
            <w:noProof/>
            <w:webHidden/>
          </w:rPr>
          <w:tab/>
        </w:r>
        <w:r w:rsidR="00934219">
          <w:rPr>
            <w:noProof/>
            <w:webHidden/>
          </w:rPr>
          <w:fldChar w:fldCharType="begin"/>
        </w:r>
        <w:r w:rsidR="00934219">
          <w:rPr>
            <w:noProof/>
            <w:webHidden/>
          </w:rPr>
          <w:instrText xml:space="preserve"> PAGEREF _Toc515781216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17" w:history="1">
        <w:r w:rsidR="00934219" w:rsidRPr="00164934">
          <w:rPr>
            <w:rStyle w:val="Hyperlink"/>
            <w:noProof/>
          </w:rPr>
          <w:t>2.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vấn đề kỹ thuật khi sử dụng kinect</w:t>
        </w:r>
        <w:r w:rsidR="00934219">
          <w:rPr>
            <w:noProof/>
            <w:webHidden/>
          </w:rPr>
          <w:tab/>
        </w:r>
        <w:r w:rsidR="00934219">
          <w:rPr>
            <w:noProof/>
            <w:webHidden/>
          </w:rPr>
          <w:fldChar w:fldCharType="begin"/>
        </w:r>
        <w:r w:rsidR="00934219">
          <w:rPr>
            <w:noProof/>
            <w:webHidden/>
          </w:rPr>
          <w:instrText xml:space="preserve"> PAGEREF _Toc515781217 \h </w:instrText>
        </w:r>
        <w:r w:rsidR="00934219">
          <w:rPr>
            <w:noProof/>
            <w:webHidden/>
          </w:rPr>
        </w:r>
        <w:r w:rsidR="00934219">
          <w:rPr>
            <w:noProof/>
            <w:webHidden/>
          </w:rPr>
          <w:fldChar w:fldCharType="separate"/>
        </w:r>
        <w:r w:rsidR="00934219">
          <w:rPr>
            <w:noProof/>
            <w:webHidden/>
          </w:rPr>
          <w:t>16</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18" w:history="1">
        <w:r w:rsidR="00934219" w:rsidRPr="00164934">
          <w:rPr>
            <w:rStyle w:val="Hyperlink"/>
            <w:lang w:val="en-US"/>
          </w:rPr>
          <w:t>2.5.</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18 \h </w:instrText>
        </w:r>
        <w:r w:rsidR="00934219">
          <w:rPr>
            <w:webHidden/>
          </w:rPr>
        </w:r>
        <w:r w:rsidR="00934219">
          <w:rPr>
            <w:webHidden/>
          </w:rPr>
          <w:fldChar w:fldCharType="separate"/>
        </w:r>
        <w:r w:rsidR="00934219">
          <w:rPr>
            <w:webHidden/>
          </w:rPr>
          <w:t>16</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19" w:history="1">
        <w:r w:rsidR="00934219" w:rsidRPr="00164934">
          <w:rPr>
            <w:rStyle w:val="Hyperlink"/>
          </w:rPr>
          <w:t>Chương 3 Các vấn đề kỹ thuật trong Unity</w:t>
        </w:r>
        <w:r w:rsidR="00934219">
          <w:rPr>
            <w:webHidden/>
          </w:rPr>
          <w:tab/>
        </w:r>
        <w:r w:rsidR="00934219">
          <w:rPr>
            <w:webHidden/>
          </w:rPr>
          <w:fldChar w:fldCharType="begin"/>
        </w:r>
        <w:r w:rsidR="00934219">
          <w:rPr>
            <w:webHidden/>
          </w:rPr>
          <w:instrText xml:space="preserve"> PAGEREF _Toc515781219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20" w:history="1">
        <w:r w:rsidR="00934219" w:rsidRPr="00164934">
          <w:rPr>
            <w:rStyle w:val="Hyperlink"/>
            <w:lang w:val="en-US"/>
          </w:rPr>
          <w:t>3.1.</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ở đầu</w:t>
        </w:r>
        <w:r w:rsidR="00934219">
          <w:rPr>
            <w:webHidden/>
          </w:rPr>
          <w:tab/>
        </w:r>
        <w:r w:rsidR="00934219">
          <w:rPr>
            <w:webHidden/>
          </w:rPr>
          <w:fldChar w:fldCharType="begin"/>
        </w:r>
        <w:r w:rsidR="00934219">
          <w:rPr>
            <w:webHidden/>
          </w:rPr>
          <w:instrText xml:space="preserve"> PAGEREF _Toc515781220 \h </w:instrText>
        </w:r>
        <w:r w:rsidR="00934219">
          <w:rPr>
            <w:webHidden/>
          </w:rPr>
        </w:r>
        <w:r w:rsidR="00934219">
          <w:rPr>
            <w:webHidden/>
          </w:rPr>
          <w:fldChar w:fldCharType="separate"/>
        </w:r>
        <w:r w:rsidR="00934219">
          <w:rPr>
            <w:webHidden/>
          </w:rPr>
          <w:t>17</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21" w:history="1">
        <w:r w:rsidR="00934219" w:rsidRPr="00164934">
          <w:rPr>
            <w:rStyle w:val="Hyperlink"/>
            <w:lang w:val="en-US"/>
          </w:rPr>
          <w:t>3.2.</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vấn đề kỹ thuật và giải pháp trong Unity</w:t>
        </w:r>
        <w:r w:rsidR="00934219">
          <w:rPr>
            <w:webHidden/>
          </w:rPr>
          <w:tab/>
        </w:r>
        <w:r w:rsidR="00934219">
          <w:rPr>
            <w:webHidden/>
          </w:rPr>
          <w:fldChar w:fldCharType="begin"/>
        </w:r>
        <w:r w:rsidR="00934219">
          <w:rPr>
            <w:webHidden/>
          </w:rPr>
          <w:instrText xml:space="preserve"> PAGEREF _Toc515781221 \h </w:instrText>
        </w:r>
        <w:r w:rsidR="00934219">
          <w:rPr>
            <w:webHidden/>
          </w:rPr>
        </w:r>
        <w:r w:rsidR="00934219">
          <w:rPr>
            <w:webHidden/>
          </w:rPr>
          <w:fldChar w:fldCharType="separate"/>
        </w:r>
        <w:r w:rsidR="00934219">
          <w:rPr>
            <w:webHidden/>
          </w:rPr>
          <w:t>18</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2" w:history="1">
        <w:r w:rsidR="00934219" w:rsidRPr="00164934">
          <w:rPr>
            <w:rStyle w:val="Hyperlink"/>
            <w:noProof/>
          </w:rPr>
          <w:t>3.2.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amera</w:t>
        </w:r>
        <w:r w:rsidR="00934219">
          <w:rPr>
            <w:noProof/>
            <w:webHidden/>
          </w:rPr>
          <w:tab/>
        </w:r>
        <w:r w:rsidR="00934219">
          <w:rPr>
            <w:noProof/>
            <w:webHidden/>
          </w:rPr>
          <w:fldChar w:fldCharType="begin"/>
        </w:r>
        <w:r w:rsidR="00934219">
          <w:rPr>
            <w:noProof/>
            <w:webHidden/>
          </w:rPr>
          <w:instrText xml:space="preserve"> PAGEREF _Toc515781222 \h </w:instrText>
        </w:r>
        <w:r w:rsidR="00934219">
          <w:rPr>
            <w:noProof/>
            <w:webHidden/>
          </w:rPr>
        </w:r>
        <w:r w:rsidR="00934219">
          <w:rPr>
            <w:noProof/>
            <w:webHidden/>
          </w:rPr>
          <w:fldChar w:fldCharType="separate"/>
        </w:r>
        <w:r w:rsidR="00934219">
          <w:rPr>
            <w:noProof/>
            <w:webHidden/>
          </w:rPr>
          <w:t>18</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3" w:history="1">
        <w:r w:rsidR="00934219" w:rsidRPr="00164934">
          <w:rPr>
            <w:rStyle w:val="Hyperlink"/>
            <w:noProof/>
          </w:rPr>
          <w:t>3.2.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aterial</w:t>
        </w:r>
        <w:r w:rsidR="00934219">
          <w:rPr>
            <w:noProof/>
            <w:webHidden/>
          </w:rPr>
          <w:tab/>
        </w:r>
        <w:r w:rsidR="00934219">
          <w:rPr>
            <w:noProof/>
            <w:webHidden/>
          </w:rPr>
          <w:fldChar w:fldCharType="begin"/>
        </w:r>
        <w:r w:rsidR="00934219">
          <w:rPr>
            <w:noProof/>
            <w:webHidden/>
          </w:rPr>
          <w:instrText xml:space="preserve"> PAGEREF _Toc515781223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4" w:history="1">
        <w:r w:rsidR="00934219" w:rsidRPr="00164934">
          <w:rPr>
            <w:rStyle w:val="Hyperlink"/>
            <w:noProof/>
          </w:rPr>
          <w:t>3.2.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olider</w:t>
        </w:r>
        <w:r w:rsidR="00934219">
          <w:rPr>
            <w:noProof/>
            <w:webHidden/>
          </w:rPr>
          <w:tab/>
        </w:r>
        <w:r w:rsidR="00934219">
          <w:rPr>
            <w:noProof/>
            <w:webHidden/>
          </w:rPr>
          <w:fldChar w:fldCharType="begin"/>
        </w:r>
        <w:r w:rsidR="00934219">
          <w:rPr>
            <w:noProof/>
            <w:webHidden/>
          </w:rPr>
          <w:instrText xml:space="preserve"> PAGEREF _Toc515781224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5" w:history="1">
        <w:r w:rsidR="00934219" w:rsidRPr="00164934">
          <w:rPr>
            <w:rStyle w:val="Hyperlink"/>
            <w:noProof/>
          </w:rPr>
          <w:t>3.2.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article system</w:t>
        </w:r>
        <w:r w:rsidR="00934219">
          <w:rPr>
            <w:noProof/>
            <w:webHidden/>
          </w:rPr>
          <w:tab/>
        </w:r>
        <w:r w:rsidR="00934219">
          <w:rPr>
            <w:noProof/>
            <w:webHidden/>
          </w:rPr>
          <w:fldChar w:fldCharType="begin"/>
        </w:r>
        <w:r w:rsidR="00934219">
          <w:rPr>
            <w:noProof/>
            <w:webHidden/>
          </w:rPr>
          <w:instrText xml:space="preserve"> PAGEREF _Toc515781225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6" w:history="1">
        <w:r w:rsidR="00934219" w:rsidRPr="00164934">
          <w:rPr>
            <w:rStyle w:val="Hyperlink"/>
            <w:noProof/>
          </w:rPr>
          <w:t>3.2.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Raycasting</w:t>
        </w:r>
        <w:r w:rsidR="00934219">
          <w:rPr>
            <w:noProof/>
            <w:webHidden/>
          </w:rPr>
          <w:tab/>
        </w:r>
        <w:r w:rsidR="00934219">
          <w:rPr>
            <w:noProof/>
            <w:webHidden/>
          </w:rPr>
          <w:fldChar w:fldCharType="begin"/>
        </w:r>
        <w:r w:rsidR="00934219">
          <w:rPr>
            <w:noProof/>
            <w:webHidden/>
          </w:rPr>
          <w:instrText xml:space="preserve"> PAGEREF _Toc515781226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7" w:history="1">
        <w:r w:rsidR="00934219" w:rsidRPr="00164934">
          <w:rPr>
            <w:rStyle w:val="Hyperlink"/>
            <w:noProof/>
          </w:rPr>
          <w:t>3.2.6.</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Lighting</w:t>
        </w:r>
        <w:r w:rsidR="00934219">
          <w:rPr>
            <w:noProof/>
            <w:webHidden/>
          </w:rPr>
          <w:tab/>
        </w:r>
        <w:r w:rsidR="00934219">
          <w:rPr>
            <w:noProof/>
            <w:webHidden/>
          </w:rPr>
          <w:fldChar w:fldCharType="begin"/>
        </w:r>
        <w:r w:rsidR="00934219">
          <w:rPr>
            <w:noProof/>
            <w:webHidden/>
          </w:rPr>
          <w:instrText xml:space="preserve"> PAGEREF _Toc515781227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28" w:history="1">
        <w:r w:rsidR="00934219" w:rsidRPr="00164934">
          <w:rPr>
            <w:rStyle w:val="Hyperlink"/>
            <w:noProof/>
          </w:rPr>
          <w:t>3.2.7.</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Position</w:t>
        </w:r>
        <w:r w:rsidR="00934219">
          <w:rPr>
            <w:noProof/>
            <w:webHidden/>
          </w:rPr>
          <w:tab/>
        </w:r>
        <w:r w:rsidR="00934219">
          <w:rPr>
            <w:noProof/>
            <w:webHidden/>
          </w:rPr>
          <w:fldChar w:fldCharType="begin"/>
        </w:r>
        <w:r w:rsidR="00934219">
          <w:rPr>
            <w:noProof/>
            <w:webHidden/>
          </w:rPr>
          <w:instrText xml:space="preserve"> PAGEREF _Toc515781228 \h </w:instrText>
        </w:r>
        <w:r w:rsidR="00934219">
          <w:rPr>
            <w:noProof/>
            <w:webHidden/>
          </w:rPr>
        </w:r>
        <w:r w:rsidR="00934219">
          <w:rPr>
            <w:noProof/>
            <w:webHidden/>
          </w:rPr>
          <w:fldChar w:fldCharType="separate"/>
        </w:r>
        <w:r w:rsidR="00934219">
          <w:rPr>
            <w:noProof/>
            <w:webHidden/>
          </w:rPr>
          <w:t>26</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29" w:history="1">
        <w:r w:rsidR="00934219" w:rsidRPr="00164934">
          <w:rPr>
            <w:rStyle w:val="Hyperlink"/>
            <w:lang w:val="en-US"/>
          </w:rPr>
          <w:t>3.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29 \h </w:instrText>
        </w:r>
        <w:r w:rsidR="00934219">
          <w:rPr>
            <w:webHidden/>
          </w:rPr>
        </w:r>
        <w:r w:rsidR="00934219">
          <w:rPr>
            <w:webHidden/>
          </w:rPr>
          <w:fldChar w:fldCharType="separate"/>
        </w:r>
        <w:r w:rsidR="00934219">
          <w:rPr>
            <w:webHidden/>
          </w:rPr>
          <w:t>27</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30" w:history="1">
        <w:r w:rsidR="00934219" w:rsidRPr="00164934">
          <w:rPr>
            <w:rStyle w:val="Hyperlink"/>
          </w:rPr>
          <w:t>Chương 4 Hệ thống A</w:t>
        </w:r>
        <w:r w:rsidR="00934219">
          <w:rPr>
            <w:webHidden/>
          </w:rPr>
          <w:tab/>
        </w:r>
        <w:r w:rsidR="00934219">
          <w:rPr>
            <w:webHidden/>
          </w:rPr>
          <w:fldChar w:fldCharType="begin"/>
        </w:r>
        <w:r w:rsidR="00934219">
          <w:rPr>
            <w:webHidden/>
          </w:rPr>
          <w:instrText xml:space="preserve"> PAGEREF _Toc515781230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31" w:history="1">
        <w:r w:rsidR="00934219" w:rsidRPr="00164934">
          <w:rPr>
            <w:rStyle w:val="Hyperlink"/>
            <w:lang w:val="en-US"/>
          </w:rPr>
          <w:t>4.1.</w:t>
        </w:r>
        <w:r w:rsidR="00934219">
          <w:rPr>
            <w:rFonts w:asciiTheme="minorHAnsi" w:eastAsiaTheme="minorEastAsia" w:hAnsiTheme="minorHAnsi" w:cstheme="minorBidi"/>
            <w:sz w:val="22"/>
            <w:szCs w:val="22"/>
            <w:lang w:val="en-US" w:eastAsia="en-US"/>
          </w:rPr>
          <w:tab/>
        </w:r>
        <w:r w:rsidR="00934219" w:rsidRPr="00164934">
          <w:rPr>
            <w:rStyle w:val="Hyperlink"/>
            <w:lang w:val="en-US"/>
          </w:rPr>
          <w:t>Giới thiệu tổng quan</w:t>
        </w:r>
        <w:r w:rsidR="00934219">
          <w:rPr>
            <w:webHidden/>
          </w:rPr>
          <w:tab/>
        </w:r>
        <w:r w:rsidR="00934219">
          <w:rPr>
            <w:webHidden/>
          </w:rPr>
          <w:fldChar w:fldCharType="begin"/>
        </w:r>
        <w:r w:rsidR="00934219">
          <w:rPr>
            <w:webHidden/>
          </w:rPr>
          <w:instrText xml:space="preserve"> PAGEREF _Toc515781231 \h </w:instrText>
        </w:r>
        <w:r w:rsidR="00934219">
          <w:rPr>
            <w:webHidden/>
          </w:rPr>
        </w:r>
        <w:r w:rsidR="00934219">
          <w:rPr>
            <w:webHidden/>
          </w:rPr>
          <w:fldChar w:fldCharType="separate"/>
        </w:r>
        <w:r w:rsidR="00934219">
          <w:rPr>
            <w:webHidden/>
          </w:rPr>
          <w:t>28</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32" w:history="1">
        <w:r w:rsidR="00934219" w:rsidRPr="00164934">
          <w:rPr>
            <w:rStyle w:val="Hyperlink"/>
            <w:lang w:val="en-US"/>
          </w:rPr>
          <w:t>4.2.</w:t>
        </w:r>
        <w:r w:rsidR="00934219">
          <w:rPr>
            <w:rFonts w:asciiTheme="minorHAnsi" w:eastAsiaTheme="minorEastAsia" w:hAnsiTheme="minorHAnsi" w:cstheme="minorBidi"/>
            <w:sz w:val="22"/>
            <w:szCs w:val="22"/>
            <w:lang w:val="en-US" w:eastAsia="en-US"/>
          </w:rPr>
          <w:tab/>
        </w:r>
        <w:r w:rsidR="00934219" w:rsidRPr="00164934">
          <w:rPr>
            <w:rStyle w:val="Hyperlink"/>
            <w:lang w:val="en-US"/>
          </w:rPr>
          <w:t>Cấu hình hệ thống</w:t>
        </w:r>
        <w:r w:rsidR="00934219">
          <w:rPr>
            <w:webHidden/>
          </w:rPr>
          <w:tab/>
        </w:r>
        <w:r w:rsidR="00934219">
          <w:rPr>
            <w:webHidden/>
          </w:rPr>
          <w:fldChar w:fldCharType="begin"/>
        </w:r>
        <w:r w:rsidR="00934219">
          <w:rPr>
            <w:webHidden/>
          </w:rPr>
          <w:instrText xml:space="preserve"> PAGEREF _Toc515781232 \h </w:instrText>
        </w:r>
        <w:r w:rsidR="00934219">
          <w:rPr>
            <w:webHidden/>
          </w:rPr>
        </w:r>
        <w:r w:rsidR="00934219">
          <w:rPr>
            <w:webHidden/>
          </w:rPr>
          <w:fldChar w:fldCharType="separate"/>
        </w:r>
        <w:r w:rsidR="00934219">
          <w:rPr>
            <w:webHidden/>
          </w:rPr>
          <w:t>29</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33" w:history="1">
        <w:r w:rsidR="00934219" w:rsidRPr="00164934">
          <w:rPr>
            <w:rStyle w:val="Hyperlink"/>
            <w:lang w:val="en-US"/>
          </w:rPr>
          <w:t>4.3.</w:t>
        </w:r>
        <w:r w:rsidR="00934219">
          <w:rPr>
            <w:rFonts w:asciiTheme="minorHAnsi" w:eastAsiaTheme="minorEastAsia" w:hAnsiTheme="minorHAnsi" w:cstheme="minorBidi"/>
            <w:sz w:val="22"/>
            <w:szCs w:val="22"/>
            <w:lang w:val="en-US" w:eastAsia="en-US"/>
          </w:rPr>
          <w:tab/>
        </w:r>
        <w:r w:rsidR="00934219" w:rsidRPr="00164934">
          <w:rPr>
            <w:rStyle w:val="Hyperlink"/>
            <w:lang w:val="en-US"/>
          </w:rPr>
          <w:t>Kịch bản sử dụng hệ thống</w:t>
        </w:r>
        <w:r w:rsidR="00934219">
          <w:rPr>
            <w:webHidden/>
          </w:rPr>
          <w:tab/>
        </w:r>
        <w:r w:rsidR="00934219">
          <w:rPr>
            <w:webHidden/>
          </w:rPr>
          <w:fldChar w:fldCharType="begin"/>
        </w:r>
        <w:r w:rsidR="00934219">
          <w:rPr>
            <w:webHidden/>
          </w:rPr>
          <w:instrText xml:space="preserve"> PAGEREF _Toc515781233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34" w:history="1">
        <w:r w:rsidR="00934219" w:rsidRPr="00164934">
          <w:rPr>
            <w:rStyle w:val="Hyperlink"/>
            <w:lang w:val="en-US"/>
          </w:rPr>
          <w:t>4.4.</w:t>
        </w:r>
        <w:r w:rsidR="00934219">
          <w:rPr>
            <w:rFonts w:asciiTheme="minorHAnsi" w:eastAsiaTheme="minorEastAsia" w:hAnsiTheme="minorHAnsi" w:cstheme="minorBidi"/>
            <w:sz w:val="22"/>
            <w:szCs w:val="22"/>
            <w:lang w:val="en-US" w:eastAsia="en-US"/>
          </w:rPr>
          <w:tab/>
        </w:r>
        <w:r w:rsidR="00934219" w:rsidRPr="00164934">
          <w:rPr>
            <w:rStyle w:val="Hyperlink"/>
            <w:lang w:val="en-US"/>
          </w:rPr>
          <w:t>Một số vấn đề gặp phải và kỹ thuật áp dụng</w:t>
        </w:r>
        <w:r w:rsidR="00934219">
          <w:rPr>
            <w:webHidden/>
          </w:rPr>
          <w:tab/>
        </w:r>
        <w:r w:rsidR="00934219">
          <w:rPr>
            <w:webHidden/>
          </w:rPr>
          <w:fldChar w:fldCharType="begin"/>
        </w:r>
        <w:r w:rsidR="00934219">
          <w:rPr>
            <w:webHidden/>
          </w:rPr>
          <w:instrText xml:space="preserve"> PAGEREF _Toc515781234 \h </w:instrText>
        </w:r>
        <w:r w:rsidR="00934219">
          <w:rPr>
            <w:webHidden/>
          </w:rPr>
        </w:r>
        <w:r w:rsidR="00934219">
          <w:rPr>
            <w:webHidden/>
          </w:rPr>
          <w:fldChar w:fldCharType="separate"/>
        </w:r>
        <w:r w:rsidR="00934219">
          <w:rPr>
            <w:webHidden/>
          </w:rPr>
          <w:t>31</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35" w:history="1">
        <w:r w:rsidR="00934219" w:rsidRPr="00164934">
          <w:rPr>
            <w:rStyle w:val="Hyperlink"/>
            <w:noProof/>
          </w:rPr>
          <w:t>4.4.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h bố trí máy chiếu</w:t>
        </w:r>
        <w:r w:rsidR="00934219">
          <w:rPr>
            <w:noProof/>
            <w:webHidden/>
          </w:rPr>
          <w:tab/>
        </w:r>
        <w:r w:rsidR="00934219">
          <w:rPr>
            <w:noProof/>
            <w:webHidden/>
          </w:rPr>
          <w:fldChar w:fldCharType="begin"/>
        </w:r>
        <w:r w:rsidR="00934219">
          <w:rPr>
            <w:noProof/>
            <w:webHidden/>
          </w:rPr>
          <w:instrText xml:space="preserve"> PAGEREF _Toc515781235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36" w:history="1">
        <w:r w:rsidR="00934219" w:rsidRPr="00164934">
          <w:rPr>
            <w:rStyle w:val="Hyperlink"/>
            <w:noProof/>
          </w:rPr>
          <w:t>4.4.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ỹ thuật ánh xạ tọa độ giữa các không gian tọa độ</w:t>
        </w:r>
        <w:r w:rsidR="00934219">
          <w:rPr>
            <w:noProof/>
            <w:webHidden/>
          </w:rPr>
          <w:tab/>
        </w:r>
        <w:r w:rsidR="00934219">
          <w:rPr>
            <w:noProof/>
            <w:webHidden/>
          </w:rPr>
          <w:fldChar w:fldCharType="begin"/>
        </w:r>
        <w:r w:rsidR="00934219">
          <w:rPr>
            <w:noProof/>
            <w:webHidden/>
          </w:rPr>
          <w:instrText xml:space="preserve"> PAGEREF _Toc515781236 \h </w:instrText>
        </w:r>
        <w:r w:rsidR="00934219">
          <w:rPr>
            <w:noProof/>
            <w:webHidden/>
          </w:rPr>
        </w:r>
        <w:r w:rsidR="00934219">
          <w:rPr>
            <w:noProof/>
            <w:webHidden/>
          </w:rPr>
          <w:fldChar w:fldCharType="separate"/>
        </w:r>
        <w:r w:rsidR="00934219">
          <w:rPr>
            <w:noProof/>
            <w:webHidden/>
          </w:rPr>
          <w:t>34</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37" w:history="1">
        <w:r w:rsidR="00934219" w:rsidRPr="00164934">
          <w:rPr>
            <w:rStyle w:val="Hyperlink"/>
            <w:noProof/>
          </w:rPr>
          <w:t>4.4.3.</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hệ thống sự kiện liên hoàn</w:t>
        </w:r>
        <w:r w:rsidR="00934219">
          <w:rPr>
            <w:noProof/>
            <w:webHidden/>
          </w:rPr>
          <w:tab/>
        </w:r>
        <w:r w:rsidR="00934219">
          <w:rPr>
            <w:noProof/>
            <w:webHidden/>
          </w:rPr>
          <w:fldChar w:fldCharType="begin"/>
        </w:r>
        <w:r w:rsidR="00934219">
          <w:rPr>
            <w:noProof/>
            <w:webHidden/>
          </w:rPr>
          <w:instrText xml:space="preserve"> PAGEREF _Toc515781237 \h </w:instrText>
        </w:r>
        <w:r w:rsidR="00934219">
          <w:rPr>
            <w:noProof/>
            <w:webHidden/>
          </w:rPr>
        </w:r>
        <w:r w:rsidR="00934219">
          <w:rPr>
            <w:noProof/>
            <w:webHidden/>
          </w:rPr>
          <w:fldChar w:fldCharType="separate"/>
        </w:r>
        <w:r w:rsidR="00934219">
          <w:rPr>
            <w:noProof/>
            <w:webHidden/>
          </w:rPr>
          <w:t>37</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38" w:history="1">
        <w:r w:rsidR="00934219" w:rsidRPr="00164934">
          <w:rPr>
            <w:rStyle w:val="Hyperlink"/>
            <w:noProof/>
          </w:rPr>
          <w:t>4.4.4.</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Giao tiếp giữa các thiết bị tương tác</w:t>
        </w:r>
        <w:r w:rsidR="00934219">
          <w:rPr>
            <w:noProof/>
            <w:webHidden/>
          </w:rPr>
          <w:tab/>
        </w:r>
        <w:r w:rsidR="00934219">
          <w:rPr>
            <w:noProof/>
            <w:webHidden/>
          </w:rPr>
          <w:fldChar w:fldCharType="begin"/>
        </w:r>
        <w:r w:rsidR="00934219">
          <w:rPr>
            <w:noProof/>
            <w:webHidden/>
          </w:rPr>
          <w:instrText xml:space="preserve"> PAGEREF _Toc515781238 \h </w:instrText>
        </w:r>
        <w:r w:rsidR="00934219">
          <w:rPr>
            <w:noProof/>
            <w:webHidden/>
          </w:rPr>
        </w:r>
        <w:r w:rsidR="00934219">
          <w:rPr>
            <w:noProof/>
            <w:webHidden/>
          </w:rPr>
          <w:fldChar w:fldCharType="separate"/>
        </w:r>
        <w:r w:rsidR="00934219">
          <w:rPr>
            <w:noProof/>
            <w:webHidden/>
          </w:rPr>
          <w:t>42</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39" w:history="1">
        <w:r w:rsidR="00934219" w:rsidRPr="00164934">
          <w:rPr>
            <w:rStyle w:val="Hyperlink"/>
            <w:noProof/>
          </w:rPr>
          <w:t>4.4.5.</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Kiến trúc MVP trên các thiết bị di động</w:t>
        </w:r>
        <w:r w:rsidR="00934219">
          <w:rPr>
            <w:noProof/>
            <w:webHidden/>
          </w:rPr>
          <w:tab/>
        </w:r>
        <w:r w:rsidR="00934219">
          <w:rPr>
            <w:noProof/>
            <w:webHidden/>
          </w:rPr>
          <w:fldChar w:fldCharType="begin"/>
        </w:r>
        <w:r w:rsidR="00934219">
          <w:rPr>
            <w:noProof/>
            <w:webHidden/>
          </w:rPr>
          <w:instrText xml:space="preserve"> PAGEREF _Toc515781239 \h </w:instrText>
        </w:r>
        <w:r w:rsidR="00934219">
          <w:rPr>
            <w:noProof/>
            <w:webHidden/>
          </w:rPr>
        </w:r>
        <w:r w:rsidR="00934219">
          <w:rPr>
            <w:noProof/>
            <w:webHidden/>
          </w:rPr>
          <w:fldChar w:fldCharType="separate"/>
        </w:r>
        <w:r w:rsidR="00934219">
          <w:rPr>
            <w:noProof/>
            <w:webHidden/>
          </w:rPr>
          <w:t>44</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40" w:history="1">
        <w:r w:rsidR="00934219" w:rsidRPr="00164934">
          <w:rPr>
            <w:rStyle w:val="Hyperlink"/>
            <w:lang w:val="en-US"/>
          </w:rPr>
          <w:t>4.5.</w:t>
        </w:r>
        <w:r w:rsidR="00934219">
          <w:rPr>
            <w:rFonts w:asciiTheme="minorHAnsi" w:eastAsiaTheme="minorEastAsia" w:hAnsiTheme="minorHAnsi" w:cstheme="minorBidi"/>
            <w:sz w:val="22"/>
            <w:szCs w:val="22"/>
            <w:lang w:val="en-US" w:eastAsia="en-US"/>
          </w:rPr>
          <w:tab/>
        </w:r>
        <w:r w:rsidR="00934219" w:rsidRPr="00164934">
          <w:rPr>
            <w:rStyle w:val="Hyperlink"/>
            <w:lang w:val="en-US"/>
          </w:rPr>
          <w:t>Các chức năng của hệ thống</w:t>
        </w:r>
        <w:r w:rsidR="00934219">
          <w:rPr>
            <w:webHidden/>
          </w:rPr>
          <w:tab/>
        </w:r>
        <w:r w:rsidR="00934219">
          <w:rPr>
            <w:webHidden/>
          </w:rPr>
          <w:fldChar w:fldCharType="begin"/>
        </w:r>
        <w:r w:rsidR="00934219">
          <w:rPr>
            <w:webHidden/>
          </w:rPr>
          <w:instrText xml:space="preserve"> PAGEREF _Toc515781240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41" w:history="1">
        <w:r w:rsidR="00934219" w:rsidRPr="00164934">
          <w:rPr>
            <w:rStyle w:val="Hyperlink"/>
            <w:noProof/>
          </w:rPr>
          <w:t>4.5.1.</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Các cách thức tương tác</w:t>
        </w:r>
        <w:r w:rsidR="00934219">
          <w:rPr>
            <w:noProof/>
            <w:webHidden/>
          </w:rPr>
          <w:tab/>
        </w:r>
        <w:r w:rsidR="00934219">
          <w:rPr>
            <w:noProof/>
            <w:webHidden/>
          </w:rPr>
          <w:fldChar w:fldCharType="begin"/>
        </w:r>
        <w:r w:rsidR="00934219">
          <w:rPr>
            <w:noProof/>
            <w:webHidden/>
          </w:rPr>
          <w:instrText xml:space="preserve"> PAGEREF _Toc515781241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2B4378">
      <w:pPr>
        <w:pStyle w:val="TOC3"/>
        <w:rPr>
          <w:rFonts w:asciiTheme="minorHAnsi" w:eastAsiaTheme="minorEastAsia" w:hAnsiTheme="minorHAnsi" w:cstheme="minorBidi"/>
          <w:noProof/>
          <w:sz w:val="22"/>
          <w:szCs w:val="22"/>
          <w:lang w:val="en-US" w:eastAsia="en-US"/>
        </w:rPr>
      </w:pPr>
      <w:hyperlink w:anchor="_Toc515781242" w:history="1">
        <w:r w:rsidR="00934219" w:rsidRPr="00164934">
          <w:rPr>
            <w:rStyle w:val="Hyperlink"/>
            <w:noProof/>
          </w:rPr>
          <w:t>4.5.2.</w:t>
        </w:r>
        <w:r w:rsidR="00934219">
          <w:rPr>
            <w:rFonts w:asciiTheme="minorHAnsi" w:eastAsiaTheme="minorEastAsia" w:hAnsiTheme="minorHAnsi" w:cstheme="minorBidi"/>
            <w:noProof/>
            <w:sz w:val="22"/>
            <w:szCs w:val="22"/>
            <w:lang w:val="en-US" w:eastAsia="en-US"/>
          </w:rPr>
          <w:tab/>
        </w:r>
        <w:r w:rsidR="00934219" w:rsidRPr="00164934">
          <w:rPr>
            <w:rStyle w:val="Hyperlink"/>
            <w:noProof/>
          </w:rPr>
          <w:t>Màn hình giao diện chính</w:t>
        </w:r>
        <w:r w:rsidR="00934219">
          <w:rPr>
            <w:noProof/>
            <w:webHidden/>
          </w:rPr>
          <w:tab/>
        </w:r>
        <w:r w:rsidR="00934219">
          <w:rPr>
            <w:noProof/>
            <w:webHidden/>
          </w:rPr>
          <w:fldChar w:fldCharType="begin"/>
        </w:r>
        <w:r w:rsidR="00934219">
          <w:rPr>
            <w:noProof/>
            <w:webHidden/>
          </w:rPr>
          <w:instrText xml:space="preserve"> PAGEREF _Toc515781242 \h </w:instrText>
        </w:r>
        <w:r w:rsidR="00934219">
          <w:rPr>
            <w:noProof/>
            <w:webHidden/>
          </w:rPr>
        </w:r>
        <w:r w:rsidR="00934219">
          <w:rPr>
            <w:noProof/>
            <w:webHidden/>
          </w:rPr>
          <w:fldChar w:fldCharType="separate"/>
        </w:r>
        <w:r w:rsidR="00934219">
          <w:rPr>
            <w:noProof/>
            <w:webHidden/>
          </w:rPr>
          <w:t>47</w:t>
        </w:r>
        <w:r w:rsidR="00934219">
          <w:rPr>
            <w:noProof/>
            <w:webHidden/>
          </w:rPr>
          <w:fldChar w:fldCharType="end"/>
        </w:r>
      </w:hyperlink>
    </w:p>
    <w:p w:rsidR="00934219" w:rsidRDefault="002B4378">
      <w:pPr>
        <w:pStyle w:val="TOC2"/>
        <w:rPr>
          <w:rFonts w:asciiTheme="minorHAnsi" w:eastAsiaTheme="minorEastAsia" w:hAnsiTheme="minorHAnsi" w:cstheme="minorBidi"/>
          <w:sz w:val="22"/>
          <w:szCs w:val="22"/>
          <w:lang w:val="en-US" w:eastAsia="en-US"/>
        </w:rPr>
      </w:pPr>
      <w:hyperlink w:anchor="_Toc515781243" w:history="1">
        <w:r w:rsidR="00934219" w:rsidRPr="00164934">
          <w:rPr>
            <w:rStyle w:val="Hyperlink"/>
            <w:lang w:val="en-US"/>
          </w:rPr>
          <w:t>4.6.</w:t>
        </w:r>
        <w:r w:rsidR="00934219">
          <w:rPr>
            <w:rFonts w:asciiTheme="minorHAnsi" w:eastAsiaTheme="minorEastAsia" w:hAnsiTheme="minorHAnsi" w:cstheme="minorBidi"/>
            <w:sz w:val="22"/>
            <w:szCs w:val="22"/>
            <w:lang w:val="en-US" w:eastAsia="en-US"/>
          </w:rPr>
          <w:tab/>
        </w:r>
        <w:r w:rsidR="00934219" w:rsidRPr="00164934">
          <w:rPr>
            <w:rStyle w:val="Hyperlink"/>
            <w:lang w:val="en-US"/>
          </w:rPr>
          <w:t>Kết luận</w:t>
        </w:r>
        <w:r w:rsidR="00934219">
          <w:rPr>
            <w:webHidden/>
          </w:rPr>
          <w:tab/>
        </w:r>
        <w:r w:rsidR="00934219">
          <w:rPr>
            <w:webHidden/>
          </w:rPr>
          <w:fldChar w:fldCharType="begin"/>
        </w:r>
        <w:r w:rsidR="00934219">
          <w:rPr>
            <w:webHidden/>
          </w:rPr>
          <w:instrText xml:space="preserve"> PAGEREF _Toc515781243 \h </w:instrText>
        </w:r>
        <w:r w:rsidR="00934219">
          <w:rPr>
            <w:webHidden/>
          </w:rPr>
        </w:r>
        <w:r w:rsidR="00934219">
          <w:rPr>
            <w:webHidden/>
          </w:rPr>
          <w:fldChar w:fldCharType="separate"/>
        </w:r>
        <w:r w:rsidR="00934219">
          <w:rPr>
            <w:webHidden/>
          </w:rPr>
          <w:t>47</w:t>
        </w:r>
        <w:r w:rsidR="00934219">
          <w:rPr>
            <w:webHidden/>
          </w:rPr>
          <w:fldChar w:fldCharType="end"/>
        </w:r>
      </w:hyperlink>
    </w:p>
    <w:p w:rsidR="00934219" w:rsidRDefault="002B4378">
      <w:pPr>
        <w:pStyle w:val="TOC1"/>
        <w:rPr>
          <w:rFonts w:asciiTheme="minorHAnsi" w:eastAsiaTheme="minorEastAsia" w:hAnsiTheme="minorHAnsi" w:cstheme="minorBidi"/>
          <w:b w:val="0"/>
          <w:sz w:val="22"/>
          <w:szCs w:val="22"/>
          <w:lang w:eastAsia="en-US"/>
        </w:rPr>
      </w:pPr>
      <w:hyperlink w:anchor="_Toc515781244" w:history="1">
        <w:r w:rsidR="00934219" w:rsidRPr="00164934">
          <w:rPr>
            <w:rStyle w:val="Hyperlink"/>
          </w:rPr>
          <w:t>TÀI LIỆU THAM KHẢO</w:t>
        </w:r>
        <w:r w:rsidR="00934219">
          <w:rPr>
            <w:webHidden/>
          </w:rPr>
          <w:tab/>
        </w:r>
        <w:r w:rsidR="00934219">
          <w:rPr>
            <w:webHidden/>
          </w:rPr>
          <w:fldChar w:fldCharType="begin"/>
        </w:r>
        <w:r w:rsidR="00934219">
          <w:rPr>
            <w:webHidden/>
          </w:rPr>
          <w:instrText xml:space="preserve"> PAGEREF _Toc515781244 \h </w:instrText>
        </w:r>
        <w:r w:rsidR="00934219">
          <w:rPr>
            <w:webHidden/>
          </w:rPr>
        </w:r>
        <w:r w:rsidR="00934219">
          <w:rPr>
            <w:webHidden/>
          </w:rPr>
          <w:fldChar w:fldCharType="separate"/>
        </w:r>
        <w:r w:rsidR="00934219">
          <w:rPr>
            <w:webHidden/>
          </w:rPr>
          <w:t>48</w:t>
        </w:r>
        <w:r w:rsidR="00934219">
          <w:rPr>
            <w:webHidden/>
          </w:rPr>
          <w:fldChar w:fldCharType="end"/>
        </w:r>
      </w:hyperlink>
    </w:p>
    <w:p w:rsidR="00727C82" w:rsidRPr="00562157" w:rsidRDefault="00A214F1" w:rsidP="00727C82">
      <w:pPr>
        <w:pStyle w:val="Pagetitle"/>
        <w:rPr>
          <w:lang w:val="en-US"/>
        </w:rPr>
      </w:pPr>
      <w:r w:rsidRPr="00562157">
        <w:rPr>
          <w:lang w:val="en-US"/>
        </w:rPr>
        <w:lastRenderedPageBreak/>
        <w:fldChar w:fldCharType="end"/>
      </w:r>
      <w:bookmarkStart w:id="86" w:name="_Toc234539355"/>
      <w:bookmarkStart w:id="87" w:name="_Toc234539844"/>
      <w:bookmarkStart w:id="88" w:name="_Toc234689466"/>
      <w:bookmarkStart w:id="89" w:name="_Toc234708160"/>
      <w:bookmarkStart w:id="90" w:name="_Toc234708467"/>
      <w:bookmarkStart w:id="91" w:name="_Toc234719568"/>
      <w:bookmarkStart w:id="92" w:name="_Toc234733385"/>
      <w:bookmarkStart w:id="93" w:name="_Toc234735490"/>
      <w:bookmarkStart w:id="94" w:name="_Toc234736010"/>
      <w:bookmarkStart w:id="95" w:name="_Toc266117572"/>
      <w:bookmarkStart w:id="96" w:name="_Toc266117621"/>
      <w:bookmarkStart w:id="97" w:name="_Toc267996372"/>
      <w:bookmarkStart w:id="98" w:name="_Toc329630363"/>
      <w:bookmarkStart w:id="99" w:name="_Toc329630449"/>
      <w:bookmarkStart w:id="100" w:name="_Toc329635646"/>
      <w:bookmarkStart w:id="101" w:name="_Toc359938271"/>
      <w:bookmarkStart w:id="102" w:name="_Toc360055348"/>
      <w:bookmarkStart w:id="103" w:name="_Toc360417467"/>
      <w:bookmarkStart w:id="104" w:name="_Toc360417647"/>
      <w:bookmarkStart w:id="105" w:name="_Toc515781197"/>
      <w:r w:rsidR="002F42D4" w:rsidRPr="00562157">
        <w:rPr>
          <w:lang w:val="en-US"/>
        </w:rPr>
        <w:t>DANH MỤC CÁC HÌNH</w:t>
      </w:r>
      <w:bookmarkStart w:id="106" w:name="_Toc201850478"/>
      <w:bookmarkStart w:id="107" w:name="_Toc233883156"/>
      <w:bookmarkStart w:id="108" w:name="_Toc23417941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bookmarkStart w:id="109" w:name="_Toc234539356"/>
    <w:bookmarkStart w:id="110" w:name="_Toc234539845"/>
    <w:bookmarkStart w:id="111" w:name="_Toc234689467"/>
    <w:bookmarkStart w:id="112" w:name="_Toc234708161"/>
    <w:bookmarkStart w:id="113" w:name="_Toc234708468"/>
    <w:bookmarkStart w:id="114" w:name="_Toc234719569"/>
    <w:bookmarkStart w:id="115" w:name="_Toc234733386"/>
    <w:bookmarkStart w:id="116" w:name="_Toc234735491"/>
    <w:bookmarkStart w:id="117" w:name="_Toc234736011"/>
    <w:bookmarkStart w:id="118" w:name="_Toc266117573"/>
    <w:bookmarkStart w:id="119" w:name="_Toc266117622"/>
    <w:bookmarkStart w:id="120" w:name="_Toc267996373"/>
    <w:bookmarkStart w:id="121" w:name="_Toc329630364"/>
    <w:bookmarkStart w:id="122" w:name="_Toc329630450"/>
    <w:bookmarkStart w:id="123" w:name="_Toc329635647"/>
    <w:bookmarkStart w:id="124" w:name="_Toc359938272"/>
    <w:bookmarkStart w:id="125" w:name="_Toc360055349"/>
    <w:bookmarkStart w:id="126" w:name="_Toc360417468"/>
    <w:bookmarkStart w:id="127" w:name="_Toc360417648"/>
    <w:p w:rsidR="00934219" w:rsidRDefault="00DE1746">
      <w:pPr>
        <w:pStyle w:val="TableofFigures"/>
        <w:tabs>
          <w:tab w:val="right" w:leader="dot" w:pos="8783"/>
        </w:tabs>
        <w:rPr>
          <w:rFonts w:asciiTheme="minorHAnsi" w:eastAsiaTheme="minorEastAsia" w:hAnsiTheme="minorHAnsi" w:cstheme="minorBidi"/>
          <w:noProof/>
          <w:sz w:val="22"/>
          <w:szCs w:val="22"/>
          <w:lang w:val="en-US" w:eastAsia="en-US"/>
        </w:rPr>
      </w:pPr>
      <w:r>
        <w:rPr>
          <w:noProof/>
          <w:lang w:val="en-US" w:eastAsia="en-US"/>
        </w:rPr>
        <w:fldChar w:fldCharType="begin"/>
      </w:r>
      <w:r>
        <w:rPr>
          <w:noProof/>
          <w:lang w:val="en-US" w:eastAsia="en-US"/>
        </w:rPr>
        <w:instrText xml:space="preserve"> TOC \h \z \c "Hình" </w:instrText>
      </w:r>
      <w:r>
        <w:rPr>
          <w:noProof/>
          <w:lang w:val="en-US" w:eastAsia="en-US"/>
        </w:rPr>
        <w:fldChar w:fldCharType="separate"/>
      </w:r>
      <w:hyperlink w:anchor="_Toc515781245" w:history="1">
        <w:r w:rsidR="00934219" w:rsidRPr="00F76D73">
          <w:rPr>
            <w:rStyle w:val="Hyperlink"/>
            <w:noProof/>
          </w:rPr>
          <w:t>Hình 2</w:t>
        </w:r>
        <w:r w:rsidR="00934219" w:rsidRPr="00F76D73">
          <w:rPr>
            <w:rStyle w:val="Hyperlink"/>
            <w:noProof/>
          </w:rPr>
          <w:noBreakHyphen/>
          <w:t>1 Kết quả các bước trong quy trình nhận dạng vật thể</w:t>
        </w:r>
        <w:r w:rsidR="00934219">
          <w:rPr>
            <w:noProof/>
            <w:webHidden/>
          </w:rPr>
          <w:tab/>
        </w:r>
        <w:r w:rsidR="00934219">
          <w:rPr>
            <w:noProof/>
            <w:webHidden/>
          </w:rPr>
          <w:fldChar w:fldCharType="begin"/>
        </w:r>
        <w:r w:rsidR="00934219">
          <w:rPr>
            <w:noProof/>
            <w:webHidden/>
          </w:rPr>
          <w:instrText xml:space="preserve"> PAGEREF _Toc515781245 \h </w:instrText>
        </w:r>
        <w:r w:rsidR="00934219">
          <w:rPr>
            <w:noProof/>
            <w:webHidden/>
          </w:rPr>
        </w:r>
        <w:r w:rsidR="00934219">
          <w:rPr>
            <w:noProof/>
            <w:webHidden/>
          </w:rPr>
          <w:fldChar w:fldCharType="separate"/>
        </w:r>
        <w:r w:rsidR="00934219">
          <w:rPr>
            <w:noProof/>
            <w:webHidden/>
          </w:rPr>
          <w:t>4</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6" w:history="1">
        <w:r w:rsidR="00934219" w:rsidRPr="00F76D73">
          <w:rPr>
            <w:rStyle w:val="Hyperlink"/>
            <w:noProof/>
          </w:rPr>
          <w:t>Hình 2</w:t>
        </w:r>
        <w:r w:rsidR="00934219" w:rsidRPr="00F76D73">
          <w:rPr>
            <w:rStyle w:val="Hyperlink"/>
            <w:noProof/>
          </w:rPr>
          <w:noBreakHyphen/>
          <w:t>2 Ví dụ về toán tử erosion</w:t>
        </w:r>
        <w:r w:rsidR="00934219">
          <w:rPr>
            <w:noProof/>
            <w:webHidden/>
          </w:rPr>
          <w:tab/>
        </w:r>
        <w:r w:rsidR="00934219">
          <w:rPr>
            <w:noProof/>
            <w:webHidden/>
          </w:rPr>
          <w:fldChar w:fldCharType="begin"/>
        </w:r>
        <w:r w:rsidR="00934219">
          <w:rPr>
            <w:noProof/>
            <w:webHidden/>
          </w:rPr>
          <w:instrText xml:space="preserve"> PAGEREF _Toc515781246 \h </w:instrText>
        </w:r>
        <w:r w:rsidR="00934219">
          <w:rPr>
            <w:noProof/>
            <w:webHidden/>
          </w:rPr>
        </w:r>
        <w:r w:rsidR="00934219">
          <w:rPr>
            <w:noProof/>
            <w:webHidden/>
          </w:rPr>
          <w:fldChar w:fldCharType="separate"/>
        </w:r>
        <w:r w:rsidR="00934219">
          <w:rPr>
            <w:noProof/>
            <w:webHidden/>
          </w:rPr>
          <w:t>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7" w:history="1">
        <w:r w:rsidR="00934219" w:rsidRPr="00F76D73">
          <w:rPr>
            <w:rStyle w:val="Hyperlink"/>
            <w:noProof/>
          </w:rPr>
          <w:t>Hình 2</w:t>
        </w:r>
        <w:r w:rsidR="00934219" w:rsidRPr="00F76D73">
          <w:rPr>
            <w:rStyle w:val="Hyperlink"/>
            <w:noProof/>
          </w:rPr>
          <w:noBreakHyphen/>
          <w:t>3 Đăng kí tài khoản Vuforia</w:t>
        </w:r>
        <w:r w:rsidR="00934219">
          <w:rPr>
            <w:noProof/>
            <w:webHidden/>
          </w:rPr>
          <w:tab/>
        </w:r>
        <w:r w:rsidR="00934219">
          <w:rPr>
            <w:noProof/>
            <w:webHidden/>
          </w:rPr>
          <w:fldChar w:fldCharType="begin"/>
        </w:r>
        <w:r w:rsidR="00934219">
          <w:rPr>
            <w:noProof/>
            <w:webHidden/>
          </w:rPr>
          <w:instrText xml:space="preserve"> PAGEREF _Toc515781247 \h </w:instrText>
        </w:r>
        <w:r w:rsidR="00934219">
          <w:rPr>
            <w:noProof/>
            <w:webHidden/>
          </w:rPr>
        </w:r>
        <w:r w:rsidR="00934219">
          <w:rPr>
            <w:noProof/>
            <w:webHidden/>
          </w:rPr>
          <w:fldChar w:fldCharType="separate"/>
        </w:r>
        <w:r w:rsidR="00934219">
          <w:rPr>
            <w:noProof/>
            <w:webHidden/>
          </w:rPr>
          <w:t>6</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8" w:history="1">
        <w:r w:rsidR="00934219" w:rsidRPr="00F76D73">
          <w:rPr>
            <w:rStyle w:val="Hyperlink"/>
            <w:noProof/>
          </w:rPr>
          <w:t>Hình 2</w:t>
        </w:r>
        <w:r w:rsidR="00934219" w:rsidRPr="00F76D73">
          <w:rPr>
            <w:rStyle w:val="Hyperlink"/>
            <w:noProof/>
          </w:rPr>
          <w:noBreakHyphen/>
          <w:t>4 Cho phép sử dụng Vuforia trong project</w:t>
        </w:r>
        <w:r w:rsidR="00934219">
          <w:rPr>
            <w:noProof/>
            <w:webHidden/>
          </w:rPr>
          <w:tab/>
        </w:r>
        <w:r w:rsidR="00934219">
          <w:rPr>
            <w:noProof/>
            <w:webHidden/>
          </w:rPr>
          <w:fldChar w:fldCharType="begin"/>
        </w:r>
        <w:r w:rsidR="00934219">
          <w:rPr>
            <w:noProof/>
            <w:webHidden/>
          </w:rPr>
          <w:instrText xml:space="preserve"> PAGEREF _Toc515781248 \h </w:instrText>
        </w:r>
        <w:r w:rsidR="00934219">
          <w:rPr>
            <w:noProof/>
            <w:webHidden/>
          </w:rPr>
        </w:r>
        <w:r w:rsidR="00934219">
          <w:rPr>
            <w:noProof/>
            <w:webHidden/>
          </w:rPr>
          <w:fldChar w:fldCharType="separate"/>
        </w:r>
        <w:r w:rsidR="00934219">
          <w:rPr>
            <w:noProof/>
            <w:webHidden/>
          </w:rPr>
          <w:t>7</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49" w:history="1">
        <w:r w:rsidR="00934219" w:rsidRPr="00F76D73">
          <w:rPr>
            <w:rStyle w:val="Hyperlink"/>
            <w:noProof/>
          </w:rPr>
          <w:t>Hình 2</w:t>
        </w:r>
        <w:r w:rsidR="00934219" w:rsidRPr="00F76D73">
          <w:rPr>
            <w:rStyle w:val="Hyperlink"/>
            <w:noProof/>
          </w:rPr>
          <w:noBreakHyphen/>
          <w:t>5 Giao diện lấy App Key</w:t>
        </w:r>
        <w:r w:rsidR="00934219">
          <w:rPr>
            <w:noProof/>
            <w:webHidden/>
          </w:rPr>
          <w:tab/>
        </w:r>
        <w:r w:rsidR="00934219">
          <w:rPr>
            <w:noProof/>
            <w:webHidden/>
          </w:rPr>
          <w:fldChar w:fldCharType="begin"/>
        </w:r>
        <w:r w:rsidR="00934219">
          <w:rPr>
            <w:noProof/>
            <w:webHidden/>
          </w:rPr>
          <w:instrText xml:space="preserve"> PAGEREF _Toc515781249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0" w:history="1">
        <w:r w:rsidR="00934219" w:rsidRPr="00F76D73">
          <w:rPr>
            <w:rStyle w:val="Hyperlink"/>
            <w:noProof/>
          </w:rPr>
          <w:t>Hình 2</w:t>
        </w:r>
        <w:r w:rsidR="00934219" w:rsidRPr="00F76D73">
          <w:rPr>
            <w:rStyle w:val="Hyperlink"/>
            <w:noProof/>
          </w:rPr>
          <w:noBreakHyphen/>
          <w:t>6 Gắn App Key vào project</w:t>
        </w:r>
        <w:r w:rsidR="00934219">
          <w:rPr>
            <w:noProof/>
            <w:webHidden/>
          </w:rPr>
          <w:tab/>
        </w:r>
        <w:r w:rsidR="00934219">
          <w:rPr>
            <w:noProof/>
            <w:webHidden/>
          </w:rPr>
          <w:fldChar w:fldCharType="begin"/>
        </w:r>
        <w:r w:rsidR="00934219">
          <w:rPr>
            <w:noProof/>
            <w:webHidden/>
          </w:rPr>
          <w:instrText xml:space="preserve"> PAGEREF _Toc515781250 \h </w:instrText>
        </w:r>
        <w:r w:rsidR="00934219">
          <w:rPr>
            <w:noProof/>
            <w:webHidden/>
          </w:rPr>
        </w:r>
        <w:r w:rsidR="00934219">
          <w:rPr>
            <w:noProof/>
            <w:webHidden/>
          </w:rPr>
          <w:fldChar w:fldCharType="separate"/>
        </w:r>
        <w:r w:rsidR="00934219">
          <w:rPr>
            <w:noProof/>
            <w:webHidden/>
          </w:rPr>
          <w:t>8</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1" w:history="1">
        <w:r w:rsidR="00934219" w:rsidRPr="00F76D73">
          <w:rPr>
            <w:rStyle w:val="Hyperlink"/>
            <w:noProof/>
          </w:rPr>
          <w:t>Hình 2</w:t>
        </w:r>
        <w:r w:rsidR="00934219" w:rsidRPr="00F76D73">
          <w:rPr>
            <w:rStyle w:val="Hyperlink"/>
            <w:noProof/>
          </w:rPr>
          <w:noBreakHyphen/>
          <w:t>7 Tạo Database hình ảnh nhận diện</w:t>
        </w:r>
        <w:r w:rsidR="00934219">
          <w:rPr>
            <w:noProof/>
            <w:webHidden/>
          </w:rPr>
          <w:tab/>
        </w:r>
        <w:r w:rsidR="00934219">
          <w:rPr>
            <w:noProof/>
            <w:webHidden/>
          </w:rPr>
          <w:fldChar w:fldCharType="begin"/>
        </w:r>
        <w:r w:rsidR="00934219">
          <w:rPr>
            <w:noProof/>
            <w:webHidden/>
          </w:rPr>
          <w:instrText xml:space="preserve"> PAGEREF _Toc515781251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2" w:history="1">
        <w:r w:rsidR="00934219" w:rsidRPr="00F76D73">
          <w:rPr>
            <w:rStyle w:val="Hyperlink"/>
            <w:noProof/>
          </w:rPr>
          <w:t>Hình 2</w:t>
        </w:r>
        <w:r w:rsidR="00934219" w:rsidRPr="00F76D73">
          <w:rPr>
            <w:rStyle w:val="Hyperlink"/>
            <w:noProof/>
          </w:rPr>
          <w:noBreakHyphen/>
          <w:t>8 Tải Database về project</w:t>
        </w:r>
        <w:r w:rsidR="00934219">
          <w:rPr>
            <w:noProof/>
            <w:webHidden/>
          </w:rPr>
          <w:tab/>
        </w:r>
        <w:r w:rsidR="00934219">
          <w:rPr>
            <w:noProof/>
            <w:webHidden/>
          </w:rPr>
          <w:fldChar w:fldCharType="begin"/>
        </w:r>
        <w:r w:rsidR="00934219">
          <w:rPr>
            <w:noProof/>
            <w:webHidden/>
          </w:rPr>
          <w:instrText xml:space="preserve"> PAGEREF _Toc515781252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3" w:history="1">
        <w:r w:rsidR="00934219" w:rsidRPr="00F76D73">
          <w:rPr>
            <w:rStyle w:val="Hyperlink"/>
            <w:noProof/>
          </w:rPr>
          <w:t>Hình 2</w:t>
        </w:r>
        <w:r w:rsidR="00934219" w:rsidRPr="00F76D73">
          <w:rPr>
            <w:rStyle w:val="Hyperlink"/>
            <w:noProof/>
          </w:rPr>
          <w:noBreakHyphen/>
          <w:t>9 Chọn Target theo hình ảnh từ Database</w:t>
        </w:r>
        <w:r w:rsidR="00934219">
          <w:rPr>
            <w:noProof/>
            <w:webHidden/>
          </w:rPr>
          <w:tab/>
        </w:r>
        <w:r w:rsidR="00934219">
          <w:rPr>
            <w:noProof/>
            <w:webHidden/>
          </w:rPr>
          <w:fldChar w:fldCharType="begin"/>
        </w:r>
        <w:r w:rsidR="00934219">
          <w:rPr>
            <w:noProof/>
            <w:webHidden/>
          </w:rPr>
          <w:instrText xml:space="preserve"> PAGEREF _Toc515781253 \h </w:instrText>
        </w:r>
        <w:r w:rsidR="00934219">
          <w:rPr>
            <w:noProof/>
            <w:webHidden/>
          </w:rPr>
        </w:r>
        <w:r w:rsidR="00934219">
          <w:rPr>
            <w:noProof/>
            <w:webHidden/>
          </w:rPr>
          <w:fldChar w:fldCharType="separate"/>
        </w:r>
        <w:r w:rsidR="00934219">
          <w:rPr>
            <w:noProof/>
            <w:webHidden/>
          </w:rPr>
          <w:t>9</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4" w:history="1">
        <w:r w:rsidR="00934219" w:rsidRPr="00F76D73">
          <w:rPr>
            <w:rStyle w:val="Hyperlink"/>
            <w:noProof/>
          </w:rPr>
          <w:t>Hình 2</w:t>
        </w:r>
        <w:r w:rsidR="00934219" w:rsidRPr="00F76D73">
          <w:rPr>
            <w:rStyle w:val="Hyperlink"/>
            <w:noProof/>
          </w:rPr>
          <w:noBreakHyphen/>
          <w:t>10 Dựa vào độ tương phản</w:t>
        </w:r>
        <w:r w:rsidR="00934219">
          <w:rPr>
            <w:noProof/>
            <w:webHidden/>
          </w:rPr>
          <w:tab/>
        </w:r>
        <w:r w:rsidR="00934219">
          <w:rPr>
            <w:noProof/>
            <w:webHidden/>
          </w:rPr>
          <w:fldChar w:fldCharType="begin"/>
        </w:r>
        <w:r w:rsidR="00934219">
          <w:rPr>
            <w:noProof/>
            <w:webHidden/>
          </w:rPr>
          <w:instrText xml:space="preserve"> PAGEREF _Toc515781254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5" w:history="1">
        <w:r w:rsidR="00934219" w:rsidRPr="00F76D73">
          <w:rPr>
            <w:rStyle w:val="Hyperlink"/>
            <w:noProof/>
          </w:rPr>
          <w:t>Hình 2</w:t>
        </w:r>
        <w:r w:rsidR="00934219" w:rsidRPr="00F76D73">
          <w:rPr>
            <w:rStyle w:val="Hyperlink"/>
            <w:noProof/>
          </w:rPr>
          <w:noBreakHyphen/>
          <w:t>11 Độ tương phản ảnh Grayscale tương ứng với histogram</w:t>
        </w:r>
        <w:r w:rsidR="00934219">
          <w:rPr>
            <w:noProof/>
            <w:webHidden/>
          </w:rPr>
          <w:tab/>
        </w:r>
        <w:r w:rsidR="00934219">
          <w:rPr>
            <w:noProof/>
            <w:webHidden/>
          </w:rPr>
          <w:fldChar w:fldCharType="begin"/>
        </w:r>
        <w:r w:rsidR="00934219">
          <w:rPr>
            <w:noProof/>
            <w:webHidden/>
          </w:rPr>
          <w:instrText xml:space="preserve"> PAGEREF _Toc515781255 \h </w:instrText>
        </w:r>
        <w:r w:rsidR="00934219">
          <w:rPr>
            <w:noProof/>
            <w:webHidden/>
          </w:rPr>
        </w:r>
        <w:r w:rsidR="00934219">
          <w:rPr>
            <w:noProof/>
            <w:webHidden/>
          </w:rPr>
          <w:fldChar w:fldCharType="separate"/>
        </w:r>
        <w:r w:rsidR="00934219">
          <w:rPr>
            <w:noProof/>
            <w:webHidden/>
          </w:rPr>
          <w:t>10</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6" w:history="1">
        <w:r w:rsidR="00934219" w:rsidRPr="00F76D73">
          <w:rPr>
            <w:rStyle w:val="Hyperlink"/>
            <w:noProof/>
          </w:rPr>
          <w:t>Hình 2</w:t>
        </w:r>
        <w:r w:rsidR="00934219" w:rsidRPr="00F76D73">
          <w:rPr>
            <w:rStyle w:val="Hyperlink"/>
            <w:noProof/>
          </w:rPr>
          <w:noBreakHyphen/>
          <w:t>12 Cấu tạo Kinect v2</w:t>
        </w:r>
        <w:r w:rsidR="00934219">
          <w:rPr>
            <w:noProof/>
            <w:webHidden/>
          </w:rPr>
          <w:tab/>
        </w:r>
        <w:r w:rsidR="00934219">
          <w:rPr>
            <w:noProof/>
            <w:webHidden/>
          </w:rPr>
          <w:fldChar w:fldCharType="begin"/>
        </w:r>
        <w:r w:rsidR="00934219">
          <w:rPr>
            <w:noProof/>
            <w:webHidden/>
          </w:rPr>
          <w:instrText xml:space="preserve"> PAGEREF _Toc515781256 \h </w:instrText>
        </w:r>
        <w:r w:rsidR="00934219">
          <w:rPr>
            <w:noProof/>
            <w:webHidden/>
          </w:rPr>
        </w:r>
        <w:r w:rsidR="00934219">
          <w:rPr>
            <w:noProof/>
            <w:webHidden/>
          </w:rPr>
          <w:fldChar w:fldCharType="separate"/>
        </w:r>
        <w:r w:rsidR="00934219">
          <w:rPr>
            <w:noProof/>
            <w:webHidden/>
          </w:rPr>
          <w:t>13</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7" w:history="1">
        <w:r w:rsidR="00934219" w:rsidRPr="00F76D73">
          <w:rPr>
            <w:rStyle w:val="Hyperlink"/>
            <w:noProof/>
          </w:rPr>
          <w:t>Hình 2</w:t>
        </w:r>
        <w:r w:rsidR="00934219" w:rsidRPr="00F76D73">
          <w:rPr>
            <w:rStyle w:val="Hyperlink"/>
            <w:noProof/>
          </w:rPr>
          <w:noBreakHyphen/>
          <w:t>13 Image stream Kinectv2</w:t>
        </w:r>
        <w:r w:rsidR="00934219">
          <w:rPr>
            <w:noProof/>
            <w:webHidden/>
          </w:rPr>
          <w:tab/>
        </w:r>
        <w:r w:rsidR="00934219">
          <w:rPr>
            <w:noProof/>
            <w:webHidden/>
          </w:rPr>
          <w:fldChar w:fldCharType="begin"/>
        </w:r>
        <w:r w:rsidR="00934219">
          <w:rPr>
            <w:noProof/>
            <w:webHidden/>
          </w:rPr>
          <w:instrText xml:space="preserve"> PAGEREF _Toc515781257 \h </w:instrText>
        </w:r>
        <w:r w:rsidR="00934219">
          <w:rPr>
            <w:noProof/>
            <w:webHidden/>
          </w:rPr>
        </w:r>
        <w:r w:rsidR="00934219">
          <w:rPr>
            <w:noProof/>
            <w:webHidden/>
          </w:rPr>
          <w:fldChar w:fldCharType="separate"/>
        </w:r>
        <w:r w:rsidR="00934219">
          <w:rPr>
            <w:noProof/>
            <w:webHidden/>
          </w:rPr>
          <w:t>14</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8" w:history="1">
        <w:r w:rsidR="00934219" w:rsidRPr="00F76D73">
          <w:rPr>
            <w:rStyle w:val="Hyperlink"/>
            <w:noProof/>
          </w:rPr>
          <w:t>Hình 2</w:t>
        </w:r>
        <w:r w:rsidR="00934219" w:rsidRPr="00F76D73">
          <w:rPr>
            <w:rStyle w:val="Hyperlink"/>
            <w:noProof/>
          </w:rPr>
          <w:noBreakHyphen/>
          <w:t>14 Depth stream kinectv2</w:t>
        </w:r>
        <w:r w:rsidR="00934219">
          <w:rPr>
            <w:noProof/>
            <w:webHidden/>
          </w:rPr>
          <w:tab/>
        </w:r>
        <w:r w:rsidR="00934219">
          <w:rPr>
            <w:noProof/>
            <w:webHidden/>
          </w:rPr>
          <w:fldChar w:fldCharType="begin"/>
        </w:r>
        <w:r w:rsidR="00934219">
          <w:rPr>
            <w:noProof/>
            <w:webHidden/>
          </w:rPr>
          <w:instrText xml:space="preserve"> PAGEREF _Toc515781258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59" w:history="1">
        <w:r w:rsidR="00934219" w:rsidRPr="00F76D73">
          <w:rPr>
            <w:rStyle w:val="Hyperlink"/>
            <w:noProof/>
          </w:rPr>
          <w:t>Hình 2</w:t>
        </w:r>
        <w:r w:rsidR="00934219" w:rsidRPr="00F76D73">
          <w:rPr>
            <w:rStyle w:val="Hyperlink"/>
            <w:noProof/>
          </w:rPr>
          <w:noBreakHyphen/>
          <w:t>15 Body stream Kinectv2</w:t>
        </w:r>
        <w:r w:rsidR="00934219">
          <w:rPr>
            <w:noProof/>
            <w:webHidden/>
          </w:rPr>
          <w:tab/>
        </w:r>
        <w:r w:rsidR="00934219">
          <w:rPr>
            <w:noProof/>
            <w:webHidden/>
          </w:rPr>
          <w:fldChar w:fldCharType="begin"/>
        </w:r>
        <w:r w:rsidR="00934219">
          <w:rPr>
            <w:noProof/>
            <w:webHidden/>
          </w:rPr>
          <w:instrText xml:space="preserve"> PAGEREF _Toc515781259 \h </w:instrText>
        </w:r>
        <w:r w:rsidR="00934219">
          <w:rPr>
            <w:noProof/>
            <w:webHidden/>
          </w:rPr>
        </w:r>
        <w:r w:rsidR="00934219">
          <w:rPr>
            <w:noProof/>
            <w:webHidden/>
          </w:rPr>
          <w:fldChar w:fldCharType="separate"/>
        </w:r>
        <w:r w:rsidR="00934219">
          <w:rPr>
            <w:noProof/>
            <w:webHidden/>
          </w:rPr>
          <w:t>1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0" w:history="1">
        <w:r w:rsidR="00934219" w:rsidRPr="00F76D73">
          <w:rPr>
            <w:rStyle w:val="Hyperlink"/>
            <w:noProof/>
          </w:rPr>
          <w:t>Hình 3</w:t>
        </w:r>
        <w:r w:rsidR="00934219" w:rsidRPr="00F76D73">
          <w:rPr>
            <w:rStyle w:val="Hyperlink"/>
            <w:noProof/>
          </w:rPr>
          <w:noBreakHyphen/>
          <w:t>1 Giao diện Unity Engine</w:t>
        </w:r>
        <w:r w:rsidR="00934219">
          <w:rPr>
            <w:noProof/>
            <w:webHidden/>
          </w:rPr>
          <w:tab/>
        </w:r>
        <w:r w:rsidR="00934219">
          <w:rPr>
            <w:noProof/>
            <w:webHidden/>
          </w:rPr>
          <w:fldChar w:fldCharType="begin"/>
        </w:r>
        <w:r w:rsidR="00934219">
          <w:rPr>
            <w:noProof/>
            <w:webHidden/>
          </w:rPr>
          <w:instrText xml:space="preserve"> PAGEREF _Toc515781260 \h </w:instrText>
        </w:r>
        <w:r w:rsidR="00934219">
          <w:rPr>
            <w:noProof/>
            <w:webHidden/>
          </w:rPr>
        </w:r>
        <w:r w:rsidR="00934219">
          <w:rPr>
            <w:noProof/>
            <w:webHidden/>
          </w:rPr>
          <w:fldChar w:fldCharType="separate"/>
        </w:r>
        <w:r w:rsidR="00934219">
          <w:rPr>
            <w:noProof/>
            <w:webHidden/>
          </w:rPr>
          <w:t>17</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1" w:history="1">
        <w:r w:rsidR="00934219" w:rsidRPr="00F76D73">
          <w:rPr>
            <w:rStyle w:val="Hyperlink"/>
            <w:noProof/>
          </w:rPr>
          <w:t>Hình 3</w:t>
        </w:r>
        <w:r w:rsidR="00934219" w:rsidRPr="00F76D73">
          <w:rPr>
            <w:rStyle w:val="Hyperlink"/>
            <w:noProof/>
          </w:rPr>
          <w:noBreakHyphen/>
          <w:t>2 Thông số cơ bản của Camera</w:t>
        </w:r>
        <w:r w:rsidR="00934219">
          <w:rPr>
            <w:noProof/>
            <w:webHidden/>
          </w:rPr>
          <w:tab/>
        </w:r>
        <w:r w:rsidR="00934219">
          <w:rPr>
            <w:noProof/>
            <w:webHidden/>
          </w:rPr>
          <w:fldChar w:fldCharType="begin"/>
        </w:r>
        <w:r w:rsidR="00934219">
          <w:rPr>
            <w:noProof/>
            <w:webHidden/>
          </w:rPr>
          <w:instrText xml:space="preserve"> PAGEREF _Toc515781261 \h </w:instrText>
        </w:r>
        <w:r w:rsidR="00934219">
          <w:rPr>
            <w:noProof/>
            <w:webHidden/>
          </w:rPr>
        </w:r>
        <w:r w:rsidR="00934219">
          <w:rPr>
            <w:noProof/>
            <w:webHidden/>
          </w:rPr>
          <w:fldChar w:fldCharType="separate"/>
        </w:r>
        <w:r w:rsidR="00934219">
          <w:rPr>
            <w:noProof/>
            <w:webHidden/>
          </w:rPr>
          <w:t>19</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2" w:history="1">
        <w:r w:rsidR="00934219" w:rsidRPr="00F76D73">
          <w:rPr>
            <w:rStyle w:val="Hyperlink"/>
            <w:noProof/>
          </w:rPr>
          <w:t>Hình 3</w:t>
        </w:r>
        <w:r w:rsidR="00934219" w:rsidRPr="00F76D73">
          <w:rPr>
            <w:rStyle w:val="Hyperlink"/>
            <w:noProof/>
          </w:rPr>
          <w:noBreakHyphen/>
          <w:t>3 Sử dụng Material để lợp màu cho Object Nguồn : https://docs.unity3d.com/Manual/Materials.html</w:t>
        </w:r>
        <w:r w:rsidR="00934219">
          <w:rPr>
            <w:noProof/>
            <w:webHidden/>
          </w:rPr>
          <w:tab/>
        </w:r>
        <w:r w:rsidR="00934219">
          <w:rPr>
            <w:noProof/>
            <w:webHidden/>
          </w:rPr>
          <w:fldChar w:fldCharType="begin"/>
        </w:r>
        <w:r w:rsidR="00934219">
          <w:rPr>
            <w:noProof/>
            <w:webHidden/>
          </w:rPr>
          <w:instrText xml:space="preserve"> PAGEREF _Toc515781262 \h </w:instrText>
        </w:r>
        <w:r w:rsidR="00934219">
          <w:rPr>
            <w:noProof/>
            <w:webHidden/>
          </w:rPr>
        </w:r>
        <w:r w:rsidR="00934219">
          <w:rPr>
            <w:noProof/>
            <w:webHidden/>
          </w:rPr>
          <w:fldChar w:fldCharType="separate"/>
        </w:r>
        <w:r w:rsidR="00934219">
          <w:rPr>
            <w:noProof/>
            <w:webHidden/>
          </w:rPr>
          <w:t>21</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3" w:history="1">
        <w:r w:rsidR="00934219" w:rsidRPr="00F76D73">
          <w:rPr>
            <w:rStyle w:val="Hyperlink"/>
            <w:noProof/>
          </w:rPr>
          <w:t>Hình 3</w:t>
        </w:r>
        <w:r w:rsidR="00934219" w:rsidRPr="00F76D73">
          <w:rPr>
            <w:rStyle w:val="Hyperlink"/>
            <w:noProof/>
          </w:rPr>
          <w:noBreakHyphen/>
          <w:t>4 Colider với Object Cube</w:t>
        </w:r>
        <w:r w:rsidR="00934219">
          <w:rPr>
            <w:noProof/>
            <w:webHidden/>
          </w:rPr>
          <w:tab/>
        </w:r>
        <w:r w:rsidR="00934219">
          <w:rPr>
            <w:noProof/>
            <w:webHidden/>
          </w:rPr>
          <w:fldChar w:fldCharType="begin"/>
        </w:r>
        <w:r w:rsidR="00934219">
          <w:rPr>
            <w:noProof/>
            <w:webHidden/>
          </w:rPr>
          <w:instrText xml:space="preserve"> PAGEREF _Toc515781263 \h </w:instrText>
        </w:r>
        <w:r w:rsidR="00934219">
          <w:rPr>
            <w:noProof/>
            <w:webHidden/>
          </w:rPr>
        </w:r>
        <w:r w:rsidR="00934219">
          <w:rPr>
            <w:noProof/>
            <w:webHidden/>
          </w:rPr>
          <w:fldChar w:fldCharType="separate"/>
        </w:r>
        <w:r w:rsidR="00934219">
          <w:rPr>
            <w:noProof/>
            <w:webHidden/>
          </w:rPr>
          <w:t>22</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4" w:history="1">
        <w:r w:rsidR="00934219" w:rsidRPr="00F76D73">
          <w:rPr>
            <w:rStyle w:val="Hyperlink"/>
            <w:noProof/>
          </w:rPr>
          <w:t>Hình 3</w:t>
        </w:r>
        <w:r w:rsidR="00934219" w:rsidRPr="00F76D73">
          <w:rPr>
            <w:rStyle w:val="Hyperlink"/>
            <w:noProof/>
          </w:rPr>
          <w:noBreakHyphen/>
          <w:t>5 Minh họa Raycasting trong Unity</w:t>
        </w:r>
        <w:r w:rsidR="00934219">
          <w:rPr>
            <w:noProof/>
            <w:webHidden/>
          </w:rPr>
          <w:tab/>
        </w:r>
        <w:r w:rsidR="00934219">
          <w:rPr>
            <w:noProof/>
            <w:webHidden/>
          </w:rPr>
          <w:fldChar w:fldCharType="begin"/>
        </w:r>
        <w:r w:rsidR="00934219">
          <w:rPr>
            <w:noProof/>
            <w:webHidden/>
          </w:rPr>
          <w:instrText xml:space="preserve"> PAGEREF _Toc515781264 \h </w:instrText>
        </w:r>
        <w:r w:rsidR="00934219">
          <w:rPr>
            <w:noProof/>
            <w:webHidden/>
          </w:rPr>
        </w:r>
        <w:r w:rsidR="00934219">
          <w:rPr>
            <w:noProof/>
            <w:webHidden/>
          </w:rPr>
          <w:fldChar w:fldCharType="separate"/>
        </w:r>
        <w:r w:rsidR="00934219">
          <w:rPr>
            <w:noProof/>
            <w:webHidden/>
          </w:rPr>
          <w:t>23</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5" w:history="1">
        <w:r w:rsidR="00934219" w:rsidRPr="00F76D73">
          <w:rPr>
            <w:rStyle w:val="Hyperlink"/>
            <w:noProof/>
          </w:rPr>
          <w:t>Hình 3</w:t>
        </w:r>
        <w:r w:rsidR="00934219" w:rsidRPr="00F76D73">
          <w:rPr>
            <w:rStyle w:val="Hyperlink"/>
            <w:noProof/>
          </w:rPr>
          <w:noBreakHyphen/>
          <w:t>6 Các thành phần cơ bản của Light Component</w:t>
        </w:r>
        <w:r w:rsidR="00934219">
          <w:rPr>
            <w:noProof/>
            <w:webHidden/>
          </w:rPr>
          <w:tab/>
        </w:r>
        <w:r w:rsidR="00934219">
          <w:rPr>
            <w:noProof/>
            <w:webHidden/>
          </w:rPr>
          <w:fldChar w:fldCharType="begin"/>
        </w:r>
        <w:r w:rsidR="00934219">
          <w:rPr>
            <w:noProof/>
            <w:webHidden/>
          </w:rPr>
          <w:instrText xml:space="preserve"> PAGEREF _Toc515781265 \h </w:instrText>
        </w:r>
        <w:r w:rsidR="00934219">
          <w:rPr>
            <w:noProof/>
            <w:webHidden/>
          </w:rPr>
        </w:r>
        <w:r w:rsidR="00934219">
          <w:rPr>
            <w:noProof/>
            <w:webHidden/>
          </w:rPr>
          <w:fldChar w:fldCharType="separate"/>
        </w:r>
        <w:r w:rsidR="00934219">
          <w:rPr>
            <w:noProof/>
            <w:webHidden/>
          </w:rPr>
          <w:t>24</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6" w:history="1">
        <w:r w:rsidR="00934219" w:rsidRPr="00F76D73">
          <w:rPr>
            <w:rStyle w:val="Hyperlink"/>
            <w:noProof/>
          </w:rPr>
          <w:t>Hình 3</w:t>
        </w:r>
        <w:r w:rsidR="00934219" w:rsidRPr="00F76D73">
          <w:rPr>
            <w:rStyle w:val="Hyperlink"/>
            <w:noProof/>
          </w:rPr>
          <w:noBreakHyphen/>
          <w:t>7 Point Light</w:t>
        </w:r>
        <w:r w:rsidR="00934219">
          <w:rPr>
            <w:noProof/>
            <w:webHidden/>
          </w:rPr>
          <w:tab/>
        </w:r>
        <w:r w:rsidR="00934219">
          <w:rPr>
            <w:noProof/>
            <w:webHidden/>
          </w:rPr>
          <w:fldChar w:fldCharType="begin"/>
        </w:r>
        <w:r w:rsidR="00934219">
          <w:rPr>
            <w:noProof/>
            <w:webHidden/>
          </w:rPr>
          <w:instrText xml:space="preserve"> PAGEREF _Toc515781266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7" w:history="1">
        <w:r w:rsidR="00934219" w:rsidRPr="00F76D73">
          <w:rPr>
            <w:rStyle w:val="Hyperlink"/>
            <w:noProof/>
          </w:rPr>
          <w:t>Hình 3</w:t>
        </w:r>
        <w:r w:rsidR="00934219" w:rsidRPr="00F76D73">
          <w:rPr>
            <w:rStyle w:val="Hyperlink"/>
            <w:noProof/>
          </w:rPr>
          <w:noBreakHyphen/>
          <w:t>8 Spot Light</w:t>
        </w:r>
        <w:r w:rsidR="00934219">
          <w:rPr>
            <w:noProof/>
            <w:webHidden/>
          </w:rPr>
          <w:tab/>
        </w:r>
        <w:r w:rsidR="00934219">
          <w:rPr>
            <w:noProof/>
            <w:webHidden/>
          </w:rPr>
          <w:fldChar w:fldCharType="begin"/>
        </w:r>
        <w:r w:rsidR="00934219">
          <w:rPr>
            <w:noProof/>
            <w:webHidden/>
          </w:rPr>
          <w:instrText xml:space="preserve"> PAGEREF _Toc515781267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8" w:history="1">
        <w:r w:rsidR="00934219" w:rsidRPr="00F76D73">
          <w:rPr>
            <w:rStyle w:val="Hyperlink"/>
            <w:noProof/>
          </w:rPr>
          <w:t>Hình 3</w:t>
        </w:r>
        <w:r w:rsidR="00934219" w:rsidRPr="00F76D73">
          <w:rPr>
            <w:rStyle w:val="Hyperlink"/>
            <w:noProof/>
          </w:rPr>
          <w:noBreakHyphen/>
          <w:t>9 Directional Light</w:t>
        </w:r>
        <w:r w:rsidR="00934219">
          <w:rPr>
            <w:noProof/>
            <w:webHidden/>
          </w:rPr>
          <w:tab/>
        </w:r>
        <w:r w:rsidR="00934219">
          <w:rPr>
            <w:noProof/>
            <w:webHidden/>
          </w:rPr>
          <w:fldChar w:fldCharType="begin"/>
        </w:r>
        <w:r w:rsidR="00934219">
          <w:rPr>
            <w:noProof/>
            <w:webHidden/>
          </w:rPr>
          <w:instrText xml:space="preserve"> PAGEREF _Toc515781268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69" w:history="1">
        <w:r w:rsidR="00934219" w:rsidRPr="00F76D73">
          <w:rPr>
            <w:rStyle w:val="Hyperlink"/>
            <w:noProof/>
          </w:rPr>
          <w:t>Hình 3</w:t>
        </w:r>
        <w:r w:rsidR="00934219" w:rsidRPr="00F76D73">
          <w:rPr>
            <w:rStyle w:val="Hyperlink"/>
            <w:noProof/>
          </w:rPr>
          <w:noBreakHyphen/>
          <w:t>10 Area Light</w:t>
        </w:r>
        <w:r w:rsidR="00934219">
          <w:rPr>
            <w:noProof/>
            <w:webHidden/>
          </w:rPr>
          <w:tab/>
        </w:r>
        <w:r w:rsidR="00934219">
          <w:rPr>
            <w:noProof/>
            <w:webHidden/>
          </w:rPr>
          <w:fldChar w:fldCharType="begin"/>
        </w:r>
        <w:r w:rsidR="00934219">
          <w:rPr>
            <w:noProof/>
            <w:webHidden/>
          </w:rPr>
          <w:instrText xml:space="preserve"> PAGEREF _Toc515781269 \h </w:instrText>
        </w:r>
        <w:r w:rsidR="00934219">
          <w:rPr>
            <w:noProof/>
            <w:webHidden/>
          </w:rPr>
        </w:r>
        <w:r w:rsidR="00934219">
          <w:rPr>
            <w:noProof/>
            <w:webHidden/>
          </w:rPr>
          <w:fldChar w:fldCharType="separate"/>
        </w:r>
        <w:r w:rsidR="00934219">
          <w:rPr>
            <w:noProof/>
            <w:webHidden/>
          </w:rPr>
          <w:t>2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0" w:history="1">
        <w:r w:rsidR="00934219" w:rsidRPr="00F76D73">
          <w:rPr>
            <w:rStyle w:val="Hyperlink"/>
            <w:noProof/>
          </w:rPr>
          <w:t>Hình 4</w:t>
        </w:r>
        <w:r w:rsidR="00934219" w:rsidRPr="00F76D73">
          <w:rPr>
            <w:rStyle w:val="Hyperlink"/>
            <w:noProof/>
          </w:rPr>
          <w:noBreakHyphen/>
          <w:t>1 Cấu hình thiết lập của hệ thống</w:t>
        </w:r>
        <w:r w:rsidR="00934219">
          <w:rPr>
            <w:noProof/>
            <w:webHidden/>
          </w:rPr>
          <w:tab/>
        </w:r>
        <w:r w:rsidR="00934219">
          <w:rPr>
            <w:noProof/>
            <w:webHidden/>
          </w:rPr>
          <w:fldChar w:fldCharType="begin"/>
        </w:r>
        <w:r w:rsidR="00934219">
          <w:rPr>
            <w:noProof/>
            <w:webHidden/>
          </w:rPr>
          <w:instrText xml:space="preserve"> PAGEREF _Toc515781270 \h </w:instrText>
        </w:r>
        <w:r w:rsidR="00934219">
          <w:rPr>
            <w:noProof/>
            <w:webHidden/>
          </w:rPr>
        </w:r>
        <w:r w:rsidR="00934219">
          <w:rPr>
            <w:noProof/>
            <w:webHidden/>
          </w:rPr>
          <w:fldChar w:fldCharType="separate"/>
        </w:r>
        <w:r w:rsidR="00934219">
          <w:rPr>
            <w:noProof/>
            <w:webHidden/>
          </w:rPr>
          <w:t>29</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1" w:history="1">
        <w:r w:rsidR="00934219" w:rsidRPr="00F76D73">
          <w:rPr>
            <w:rStyle w:val="Hyperlink"/>
            <w:noProof/>
          </w:rPr>
          <w:t>Hình 4</w:t>
        </w:r>
        <w:r w:rsidR="00934219" w:rsidRPr="00F76D73">
          <w:rPr>
            <w:rStyle w:val="Hyperlink"/>
            <w:noProof/>
          </w:rPr>
          <w:noBreakHyphen/>
          <w:t>2 Hình ảnh thực tế của hệ thống</w:t>
        </w:r>
        <w:r w:rsidR="00934219">
          <w:rPr>
            <w:noProof/>
            <w:webHidden/>
          </w:rPr>
          <w:tab/>
        </w:r>
        <w:r w:rsidR="00934219">
          <w:rPr>
            <w:noProof/>
            <w:webHidden/>
          </w:rPr>
          <w:fldChar w:fldCharType="begin"/>
        </w:r>
        <w:r w:rsidR="00934219">
          <w:rPr>
            <w:noProof/>
            <w:webHidden/>
          </w:rPr>
          <w:instrText xml:space="preserve"> PAGEREF _Toc515781271 \h </w:instrText>
        </w:r>
        <w:r w:rsidR="00934219">
          <w:rPr>
            <w:noProof/>
            <w:webHidden/>
          </w:rPr>
        </w:r>
        <w:r w:rsidR="00934219">
          <w:rPr>
            <w:noProof/>
            <w:webHidden/>
          </w:rPr>
          <w:fldChar w:fldCharType="separate"/>
        </w:r>
        <w:r w:rsidR="00934219">
          <w:rPr>
            <w:noProof/>
            <w:webHidden/>
          </w:rPr>
          <w:t>30</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2" w:history="1">
        <w:r w:rsidR="00934219" w:rsidRPr="00F76D73">
          <w:rPr>
            <w:rStyle w:val="Hyperlink"/>
            <w:noProof/>
          </w:rPr>
          <w:t>Hình 4</w:t>
        </w:r>
        <w:r w:rsidR="00934219" w:rsidRPr="00F76D73">
          <w:rPr>
            <w:rStyle w:val="Hyperlink"/>
            <w:noProof/>
          </w:rPr>
          <w:noBreakHyphen/>
          <w:t>3 Cách bố trí máy chiếu trên cao</w:t>
        </w:r>
        <w:r w:rsidR="00934219">
          <w:rPr>
            <w:noProof/>
            <w:webHidden/>
          </w:rPr>
          <w:tab/>
        </w:r>
        <w:r w:rsidR="00934219">
          <w:rPr>
            <w:noProof/>
            <w:webHidden/>
          </w:rPr>
          <w:fldChar w:fldCharType="begin"/>
        </w:r>
        <w:r w:rsidR="00934219">
          <w:rPr>
            <w:noProof/>
            <w:webHidden/>
          </w:rPr>
          <w:instrText xml:space="preserve"> PAGEREF _Toc515781272 \h </w:instrText>
        </w:r>
        <w:r w:rsidR="00934219">
          <w:rPr>
            <w:noProof/>
            <w:webHidden/>
          </w:rPr>
        </w:r>
        <w:r w:rsidR="00934219">
          <w:rPr>
            <w:noProof/>
            <w:webHidden/>
          </w:rPr>
          <w:fldChar w:fldCharType="separate"/>
        </w:r>
        <w:r w:rsidR="00934219">
          <w:rPr>
            <w:noProof/>
            <w:webHidden/>
          </w:rPr>
          <w:t>31</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3" w:history="1">
        <w:r w:rsidR="00934219" w:rsidRPr="00F76D73">
          <w:rPr>
            <w:rStyle w:val="Hyperlink"/>
            <w:noProof/>
          </w:rPr>
          <w:t>Hình 4</w:t>
        </w:r>
        <w:r w:rsidR="00934219" w:rsidRPr="00F76D73">
          <w:rPr>
            <w:rStyle w:val="Hyperlink"/>
            <w:noProof/>
          </w:rPr>
          <w:noBreakHyphen/>
          <w:t>4 Cách bố trí máy chiếu dưới đất theo phương vuông góc</w:t>
        </w:r>
        <w:r w:rsidR="00934219">
          <w:rPr>
            <w:noProof/>
            <w:webHidden/>
          </w:rPr>
          <w:tab/>
        </w:r>
        <w:r w:rsidR="00934219">
          <w:rPr>
            <w:noProof/>
            <w:webHidden/>
          </w:rPr>
          <w:fldChar w:fldCharType="begin"/>
        </w:r>
        <w:r w:rsidR="00934219">
          <w:rPr>
            <w:noProof/>
            <w:webHidden/>
          </w:rPr>
          <w:instrText xml:space="preserve"> PAGEREF _Toc515781273 \h </w:instrText>
        </w:r>
        <w:r w:rsidR="00934219">
          <w:rPr>
            <w:noProof/>
            <w:webHidden/>
          </w:rPr>
        </w:r>
        <w:r w:rsidR="00934219">
          <w:rPr>
            <w:noProof/>
            <w:webHidden/>
          </w:rPr>
          <w:fldChar w:fldCharType="separate"/>
        </w:r>
        <w:r w:rsidR="00934219">
          <w:rPr>
            <w:noProof/>
            <w:webHidden/>
          </w:rPr>
          <w:t>32</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4" w:history="1">
        <w:r w:rsidR="00934219" w:rsidRPr="00F76D73">
          <w:rPr>
            <w:rStyle w:val="Hyperlink"/>
            <w:noProof/>
          </w:rPr>
          <w:t>Hình 4</w:t>
        </w:r>
        <w:r w:rsidR="00934219" w:rsidRPr="00F76D73">
          <w:rPr>
            <w:rStyle w:val="Hyperlink"/>
            <w:noProof/>
          </w:rPr>
          <w:noBreakHyphen/>
          <w:t>5 Cách bố trí máy chiếu dưới đất kém theo gương</w:t>
        </w:r>
        <w:r w:rsidR="00934219">
          <w:rPr>
            <w:noProof/>
            <w:webHidden/>
          </w:rPr>
          <w:tab/>
        </w:r>
        <w:r w:rsidR="00934219">
          <w:rPr>
            <w:noProof/>
            <w:webHidden/>
          </w:rPr>
          <w:fldChar w:fldCharType="begin"/>
        </w:r>
        <w:r w:rsidR="00934219">
          <w:rPr>
            <w:noProof/>
            <w:webHidden/>
          </w:rPr>
          <w:instrText xml:space="preserve"> PAGEREF _Toc515781274 \h </w:instrText>
        </w:r>
        <w:r w:rsidR="00934219">
          <w:rPr>
            <w:noProof/>
            <w:webHidden/>
          </w:rPr>
        </w:r>
        <w:r w:rsidR="00934219">
          <w:rPr>
            <w:noProof/>
            <w:webHidden/>
          </w:rPr>
          <w:fldChar w:fldCharType="separate"/>
        </w:r>
        <w:r w:rsidR="00934219">
          <w:rPr>
            <w:noProof/>
            <w:webHidden/>
          </w:rPr>
          <w:t>33</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5" w:history="1">
        <w:r w:rsidR="00934219" w:rsidRPr="00F76D73">
          <w:rPr>
            <w:rStyle w:val="Hyperlink"/>
            <w:noProof/>
          </w:rPr>
          <w:t>Hình 4</w:t>
        </w:r>
        <w:r w:rsidR="00934219" w:rsidRPr="00F76D73">
          <w:rPr>
            <w:rStyle w:val="Hyperlink"/>
            <w:noProof/>
          </w:rPr>
          <w:noBreakHyphen/>
          <w:t>6 Xác định vùng thao tác của hệ thống</w:t>
        </w:r>
        <w:r w:rsidR="00934219">
          <w:rPr>
            <w:noProof/>
            <w:webHidden/>
          </w:rPr>
          <w:tab/>
        </w:r>
        <w:r w:rsidR="00934219">
          <w:rPr>
            <w:noProof/>
            <w:webHidden/>
          </w:rPr>
          <w:fldChar w:fldCharType="begin"/>
        </w:r>
        <w:r w:rsidR="00934219">
          <w:rPr>
            <w:noProof/>
            <w:webHidden/>
          </w:rPr>
          <w:instrText xml:space="preserve"> PAGEREF _Toc515781275 \h </w:instrText>
        </w:r>
        <w:r w:rsidR="00934219">
          <w:rPr>
            <w:noProof/>
            <w:webHidden/>
          </w:rPr>
        </w:r>
        <w:r w:rsidR="00934219">
          <w:rPr>
            <w:noProof/>
            <w:webHidden/>
          </w:rPr>
          <w:fldChar w:fldCharType="separate"/>
        </w:r>
        <w:r w:rsidR="00934219">
          <w:rPr>
            <w:noProof/>
            <w:webHidden/>
          </w:rPr>
          <w:t>3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6" w:history="1">
        <w:r w:rsidR="00934219" w:rsidRPr="00F76D73">
          <w:rPr>
            <w:rStyle w:val="Hyperlink"/>
            <w:noProof/>
          </w:rPr>
          <w:t>Hình 4</w:t>
        </w:r>
        <w:r w:rsidR="00934219" w:rsidRPr="00F76D73">
          <w:rPr>
            <w:rStyle w:val="Hyperlink"/>
            <w:noProof/>
          </w:rPr>
          <w:noBreakHyphen/>
          <w:t>7 Lấy mẫu Calibration theo 2 trục X, Y</w:t>
        </w:r>
        <w:r w:rsidR="00934219">
          <w:rPr>
            <w:noProof/>
            <w:webHidden/>
          </w:rPr>
          <w:tab/>
        </w:r>
        <w:r w:rsidR="00934219">
          <w:rPr>
            <w:noProof/>
            <w:webHidden/>
          </w:rPr>
          <w:fldChar w:fldCharType="begin"/>
        </w:r>
        <w:r w:rsidR="00934219">
          <w:rPr>
            <w:noProof/>
            <w:webHidden/>
          </w:rPr>
          <w:instrText xml:space="preserve"> PAGEREF _Toc515781276 \h </w:instrText>
        </w:r>
        <w:r w:rsidR="00934219">
          <w:rPr>
            <w:noProof/>
            <w:webHidden/>
          </w:rPr>
        </w:r>
        <w:r w:rsidR="00934219">
          <w:rPr>
            <w:noProof/>
            <w:webHidden/>
          </w:rPr>
          <w:fldChar w:fldCharType="separate"/>
        </w:r>
        <w:r w:rsidR="00934219">
          <w:rPr>
            <w:noProof/>
            <w:webHidden/>
          </w:rPr>
          <w:t>36</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7" w:history="1">
        <w:r w:rsidR="00934219" w:rsidRPr="00F76D73">
          <w:rPr>
            <w:rStyle w:val="Hyperlink"/>
            <w:noProof/>
          </w:rPr>
          <w:t>Hình 4</w:t>
        </w:r>
        <w:r w:rsidR="00934219" w:rsidRPr="00F76D73">
          <w:rPr>
            <w:rStyle w:val="Hyperlink"/>
            <w:noProof/>
          </w:rPr>
          <w:noBreakHyphen/>
          <w:t>8 Sơ đồ mô hình MVC</w:t>
        </w:r>
        <w:r w:rsidR="00934219">
          <w:rPr>
            <w:noProof/>
            <w:webHidden/>
          </w:rPr>
          <w:tab/>
        </w:r>
        <w:r w:rsidR="00934219">
          <w:rPr>
            <w:noProof/>
            <w:webHidden/>
          </w:rPr>
          <w:fldChar w:fldCharType="begin"/>
        </w:r>
        <w:r w:rsidR="00934219">
          <w:rPr>
            <w:noProof/>
            <w:webHidden/>
          </w:rPr>
          <w:instrText xml:space="preserve"> PAGEREF _Toc515781277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934219"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81278" w:history="1">
        <w:r w:rsidR="00934219" w:rsidRPr="00F76D73">
          <w:rPr>
            <w:rStyle w:val="Hyperlink"/>
            <w:noProof/>
          </w:rPr>
          <w:t>Hình 4</w:t>
        </w:r>
        <w:r w:rsidR="00934219" w:rsidRPr="00F76D73">
          <w:rPr>
            <w:rStyle w:val="Hyperlink"/>
            <w:noProof/>
          </w:rPr>
          <w:noBreakHyphen/>
          <w:t>9 Sơ đồ mô hình MVP</w:t>
        </w:r>
        <w:r w:rsidR="00934219">
          <w:rPr>
            <w:noProof/>
            <w:webHidden/>
          </w:rPr>
          <w:tab/>
        </w:r>
        <w:r w:rsidR="00934219">
          <w:rPr>
            <w:noProof/>
            <w:webHidden/>
          </w:rPr>
          <w:fldChar w:fldCharType="begin"/>
        </w:r>
        <w:r w:rsidR="00934219">
          <w:rPr>
            <w:noProof/>
            <w:webHidden/>
          </w:rPr>
          <w:instrText xml:space="preserve"> PAGEREF _Toc515781278 \h </w:instrText>
        </w:r>
        <w:r w:rsidR="00934219">
          <w:rPr>
            <w:noProof/>
            <w:webHidden/>
          </w:rPr>
        </w:r>
        <w:r w:rsidR="00934219">
          <w:rPr>
            <w:noProof/>
            <w:webHidden/>
          </w:rPr>
          <w:fldChar w:fldCharType="separate"/>
        </w:r>
        <w:r w:rsidR="00934219">
          <w:rPr>
            <w:noProof/>
            <w:webHidden/>
          </w:rPr>
          <w:t>45</w:t>
        </w:r>
        <w:r w:rsidR="00934219">
          <w:rPr>
            <w:noProof/>
            <w:webHidden/>
          </w:rPr>
          <w:fldChar w:fldCharType="end"/>
        </w:r>
      </w:hyperlink>
    </w:p>
    <w:p w:rsidR="00675633" w:rsidRDefault="00DE1746" w:rsidP="006B55B4">
      <w:pPr>
        <w:pStyle w:val="Pagetitle"/>
        <w:rPr>
          <w:lang w:val="en-US"/>
        </w:rPr>
      </w:pPr>
      <w:r>
        <w:rPr>
          <w:noProof/>
          <w:szCs w:val="24"/>
          <w:lang w:val="en-US" w:eastAsia="en-US"/>
        </w:rPr>
        <w:lastRenderedPageBreak/>
        <w:fldChar w:fldCharType="end"/>
      </w:r>
      <w:bookmarkStart w:id="128" w:name="_Toc515781198"/>
      <w:r w:rsidR="002F42D4" w:rsidRPr="00562157">
        <w:rPr>
          <w:lang w:val="en-US"/>
        </w:rPr>
        <w:t>DANH MỤC</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007302CC">
        <w:rPr>
          <w:lang w:val="en-US"/>
        </w:rPr>
        <w:t xml:space="preserve"> MÃ</w:t>
      </w:r>
      <w:bookmarkEnd w:id="128"/>
    </w:p>
    <w:p w:rsidR="007302CC" w:rsidRDefault="007302CC">
      <w:pPr>
        <w:pStyle w:val="TableofFigures"/>
        <w:tabs>
          <w:tab w:val="right" w:leader="dot" w:pos="8783"/>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Mã" </w:instrText>
      </w:r>
      <w:r>
        <w:rPr>
          <w:lang w:val="en-US"/>
        </w:rPr>
        <w:fldChar w:fldCharType="separate"/>
      </w:r>
      <w:hyperlink w:anchor="_Toc515741873" w:history="1">
        <w:r w:rsidRPr="00AA2244">
          <w:rPr>
            <w:rStyle w:val="Hyperlink"/>
            <w:noProof/>
          </w:rPr>
          <w:t>Mã 1 Minh họa một Comparator</w:t>
        </w:r>
        <w:r>
          <w:rPr>
            <w:noProof/>
            <w:webHidden/>
          </w:rPr>
          <w:tab/>
        </w:r>
        <w:r>
          <w:rPr>
            <w:noProof/>
            <w:webHidden/>
          </w:rPr>
          <w:fldChar w:fldCharType="begin"/>
        </w:r>
        <w:r>
          <w:rPr>
            <w:noProof/>
            <w:webHidden/>
          </w:rPr>
          <w:instrText xml:space="preserve"> PAGEREF _Toc515741873 \h </w:instrText>
        </w:r>
        <w:r>
          <w:rPr>
            <w:noProof/>
            <w:webHidden/>
          </w:rPr>
        </w:r>
        <w:r>
          <w:rPr>
            <w:noProof/>
            <w:webHidden/>
          </w:rPr>
          <w:fldChar w:fldCharType="separate"/>
        </w:r>
        <w:r>
          <w:rPr>
            <w:noProof/>
            <w:webHidden/>
          </w:rPr>
          <w:t>35</w:t>
        </w:r>
        <w:r>
          <w:rPr>
            <w:noProof/>
            <w:webHidden/>
          </w:rPr>
          <w:fldChar w:fldCharType="end"/>
        </w:r>
      </w:hyperlink>
    </w:p>
    <w:p w:rsidR="007302CC"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4" w:history="1">
        <w:r w:rsidR="007302CC" w:rsidRPr="00AA2244">
          <w:rPr>
            <w:rStyle w:val="Hyperlink"/>
            <w:noProof/>
          </w:rPr>
          <w:t>Mã 2 Minh họa một Action</w:t>
        </w:r>
        <w:r w:rsidR="007302CC">
          <w:rPr>
            <w:noProof/>
            <w:webHidden/>
          </w:rPr>
          <w:tab/>
        </w:r>
        <w:r w:rsidR="007302CC">
          <w:rPr>
            <w:noProof/>
            <w:webHidden/>
          </w:rPr>
          <w:fldChar w:fldCharType="begin"/>
        </w:r>
        <w:r w:rsidR="007302CC">
          <w:rPr>
            <w:noProof/>
            <w:webHidden/>
          </w:rPr>
          <w:instrText xml:space="preserve"> PAGEREF _Toc515741874 \h </w:instrText>
        </w:r>
        <w:r w:rsidR="007302CC">
          <w:rPr>
            <w:noProof/>
            <w:webHidden/>
          </w:rPr>
        </w:r>
        <w:r w:rsidR="007302CC">
          <w:rPr>
            <w:noProof/>
            <w:webHidden/>
          </w:rPr>
          <w:fldChar w:fldCharType="separate"/>
        </w:r>
        <w:r w:rsidR="007302CC">
          <w:rPr>
            <w:noProof/>
            <w:webHidden/>
          </w:rPr>
          <w:t>36</w:t>
        </w:r>
        <w:r w:rsidR="007302CC">
          <w:rPr>
            <w:noProof/>
            <w:webHidden/>
          </w:rPr>
          <w:fldChar w:fldCharType="end"/>
        </w:r>
      </w:hyperlink>
    </w:p>
    <w:p w:rsidR="007302CC"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41875" w:history="1">
        <w:r w:rsidR="007302CC" w:rsidRPr="00AA2244">
          <w:rPr>
            <w:rStyle w:val="Hyperlink"/>
            <w:noProof/>
          </w:rPr>
          <w:t>Mã 3 Minh họa một Operator</w:t>
        </w:r>
        <w:r w:rsidR="007302CC">
          <w:rPr>
            <w:noProof/>
            <w:webHidden/>
          </w:rPr>
          <w:tab/>
        </w:r>
        <w:r w:rsidR="007302CC">
          <w:rPr>
            <w:noProof/>
            <w:webHidden/>
          </w:rPr>
          <w:fldChar w:fldCharType="begin"/>
        </w:r>
        <w:r w:rsidR="007302CC">
          <w:rPr>
            <w:noProof/>
            <w:webHidden/>
          </w:rPr>
          <w:instrText xml:space="preserve"> PAGEREF _Toc515741875 \h </w:instrText>
        </w:r>
        <w:r w:rsidR="007302CC">
          <w:rPr>
            <w:noProof/>
            <w:webHidden/>
          </w:rPr>
        </w:r>
        <w:r w:rsidR="007302CC">
          <w:rPr>
            <w:noProof/>
            <w:webHidden/>
          </w:rPr>
          <w:fldChar w:fldCharType="separate"/>
        </w:r>
        <w:r w:rsidR="007302CC">
          <w:rPr>
            <w:noProof/>
            <w:webHidden/>
          </w:rPr>
          <w:t>37</w:t>
        </w:r>
        <w:r w:rsidR="007302CC">
          <w:rPr>
            <w:noProof/>
            <w:webHidden/>
          </w:rPr>
          <w:fldChar w:fldCharType="end"/>
        </w:r>
      </w:hyperlink>
    </w:p>
    <w:p w:rsidR="007302CC" w:rsidRPr="007302CC" w:rsidRDefault="007302CC" w:rsidP="007302CC">
      <w:pPr>
        <w:rPr>
          <w:lang w:val="en-US"/>
        </w:rPr>
      </w:pPr>
      <w:r>
        <w:rPr>
          <w:lang w:val="en-US"/>
        </w:rPr>
        <w:fldChar w:fldCharType="end"/>
      </w:r>
    </w:p>
    <w:p w:rsidR="006D712D" w:rsidRDefault="003211FF" w:rsidP="00EF49B3">
      <w:pPr>
        <w:ind w:firstLine="0"/>
        <w:rPr>
          <w:noProof/>
        </w:rPr>
      </w:pPr>
      <w:r w:rsidRPr="00562157">
        <w:rPr>
          <w:lang w:val="en-US"/>
        </w:rPr>
        <w:tab/>
      </w:r>
      <w:r w:rsidR="002D21E9" w:rsidRPr="00562157">
        <w:rPr>
          <w:lang w:val="en-US"/>
        </w:rPr>
        <w:fldChar w:fldCharType="begin"/>
      </w:r>
      <w:r w:rsidR="002D21E9" w:rsidRPr="00562157">
        <w:rPr>
          <w:lang w:val="en-US"/>
        </w:rPr>
        <w:instrText xml:space="preserve"> TOC \h \z \c "Bảng" </w:instrText>
      </w:r>
      <w:r w:rsidR="002D21E9" w:rsidRPr="00562157">
        <w:rPr>
          <w:lang w:val="en-US"/>
        </w:rPr>
        <w:fldChar w:fldCharType="separate"/>
      </w:r>
    </w:p>
    <w:p w:rsidR="004A71F6" w:rsidRPr="00562157" w:rsidRDefault="002D21E9" w:rsidP="006D712D">
      <w:pPr>
        <w:pStyle w:val="Pagetitle"/>
        <w:rPr>
          <w:lang w:val="en-US"/>
        </w:rPr>
      </w:pPr>
      <w:r w:rsidRPr="00562157">
        <w:rPr>
          <w:lang w:val="en-US"/>
        </w:rPr>
        <w:lastRenderedPageBreak/>
        <w:fldChar w:fldCharType="end"/>
      </w:r>
      <w:bookmarkStart w:id="129" w:name="_Toc515781199"/>
      <w:r w:rsidR="004A71F6" w:rsidRPr="00562157">
        <w:rPr>
          <w:lang w:val="en-US"/>
        </w:rPr>
        <w:t xml:space="preserve">DANH MỤC CÁC </w:t>
      </w:r>
      <w:r w:rsidR="004A71F6">
        <w:rPr>
          <w:lang w:val="en-US"/>
        </w:rPr>
        <w:t>SƠ ĐỒ</w:t>
      </w:r>
      <w:bookmarkEnd w:id="129"/>
    </w:p>
    <w:p w:rsidR="004A71F6" w:rsidRDefault="004A71F6" w:rsidP="004A71F6">
      <w:pPr>
        <w:ind w:firstLine="0"/>
        <w:rPr>
          <w:noProof/>
        </w:rPr>
      </w:pPr>
      <w:r>
        <w:rPr>
          <w:lang w:val="en-US"/>
        </w:rPr>
        <w:fldChar w:fldCharType="begin"/>
      </w:r>
      <w:r>
        <w:rPr>
          <w:lang w:val="en-US"/>
        </w:rPr>
        <w:instrText xml:space="preserve"> TOC \h \z \c "Sơ đồ" </w:instrText>
      </w:r>
      <w:r>
        <w:rPr>
          <w:lang w:val="en-US"/>
        </w:rPr>
        <w:fldChar w:fldCharType="separate"/>
      </w:r>
    </w:p>
    <w:p w:rsidR="004A71F6"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2" w:history="1">
        <w:r w:rsidR="004A71F6" w:rsidRPr="006C2B8B">
          <w:rPr>
            <w:rStyle w:val="Hyperlink"/>
            <w:noProof/>
          </w:rPr>
          <w:t>Sơ đồ 3</w:t>
        </w:r>
        <w:r w:rsidR="004A71F6" w:rsidRPr="006C2B8B">
          <w:rPr>
            <w:rStyle w:val="Hyperlink"/>
            <w:noProof/>
          </w:rPr>
          <w:noBreakHyphen/>
          <w:t>1 Cơ chế kết xuất đồ họa trong Unity</w:t>
        </w:r>
        <w:r w:rsidR="004A71F6">
          <w:rPr>
            <w:noProof/>
            <w:webHidden/>
          </w:rPr>
          <w:tab/>
        </w:r>
        <w:r w:rsidR="004A71F6">
          <w:rPr>
            <w:noProof/>
            <w:webHidden/>
          </w:rPr>
          <w:fldChar w:fldCharType="begin"/>
        </w:r>
        <w:r w:rsidR="004A71F6">
          <w:rPr>
            <w:noProof/>
            <w:webHidden/>
          </w:rPr>
          <w:instrText xml:space="preserve"> PAGEREF _Toc515732772 \h </w:instrText>
        </w:r>
        <w:r w:rsidR="004A71F6">
          <w:rPr>
            <w:noProof/>
            <w:webHidden/>
          </w:rPr>
        </w:r>
        <w:r w:rsidR="004A71F6">
          <w:rPr>
            <w:noProof/>
            <w:webHidden/>
          </w:rPr>
          <w:fldChar w:fldCharType="separate"/>
        </w:r>
        <w:r w:rsidR="004A71F6">
          <w:rPr>
            <w:noProof/>
            <w:webHidden/>
          </w:rPr>
          <w:t>6</w:t>
        </w:r>
        <w:r w:rsidR="004A71F6">
          <w:rPr>
            <w:noProof/>
            <w:webHidden/>
          </w:rPr>
          <w:fldChar w:fldCharType="end"/>
        </w:r>
      </w:hyperlink>
    </w:p>
    <w:p w:rsidR="004A71F6" w:rsidRDefault="002B4378">
      <w:pPr>
        <w:pStyle w:val="TableofFigures"/>
        <w:tabs>
          <w:tab w:val="right" w:leader="dot" w:pos="8783"/>
        </w:tabs>
        <w:rPr>
          <w:rFonts w:asciiTheme="minorHAnsi" w:eastAsiaTheme="minorEastAsia" w:hAnsiTheme="minorHAnsi" w:cstheme="minorBidi"/>
          <w:noProof/>
          <w:sz w:val="22"/>
          <w:szCs w:val="22"/>
          <w:lang w:val="en-US" w:eastAsia="en-US"/>
        </w:rPr>
      </w:pPr>
      <w:hyperlink w:anchor="_Toc515732773" w:history="1">
        <w:r w:rsidR="004A71F6" w:rsidRPr="006C2B8B">
          <w:rPr>
            <w:rStyle w:val="Hyperlink"/>
            <w:noProof/>
          </w:rPr>
          <w:t>Sơ đồ 4</w:t>
        </w:r>
        <w:r w:rsidR="004A71F6" w:rsidRPr="006C2B8B">
          <w:rPr>
            <w:rStyle w:val="Hyperlink"/>
            <w:noProof/>
          </w:rPr>
          <w:noBreakHyphen/>
          <w:t>1 Hệ thống sự kiện</w:t>
        </w:r>
        <w:r w:rsidR="004A71F6">
          <w:rPr>
            <w:noProof/>
            <w:webHidden/>
          </w:rPr>
          <w:tab/>
        </w:r>
        <w:r w:rsidR="004A71F6">
          <w:rPr>
            <w:noProof/>
            <w:webHidden/>
          </w:rPr>
          <w:fldChar w:fldCharType="begin"/>
        </w:r>
        <w:r w:rsidR="004A71F6">
          <w:rPr>
            <w:noProof/>
            <w:webHidden/>
          </w:rPr>
          <w:instrText xml:space="preserve"> PAGEREF _Toc515732773 \h </w:instrText>
        </w:r>
        <w:r w:rsidR="004A71F6">
          <w:rPr>
            <w:noProof/>
            <w:webHidden/>
          </w:rPr>
        </w:r>
        <w:r w:rsidR="004A71F6">
          <w:rPr>
            <w:noProof/>
            <w:webHidden/>
          </w:rPr>
          <w:fldChar w:fldCharType="separate"/>
        </w:r>
        <w:r w:rsidR="004A71F6">
          <w:rPr>
            <w:noProof/>
            <w:webHidden/>
          </w:rPr>
          <w:t>21</w:t>
        </w:r>
        <w:r w:rsidR="004A71F6">
          <w:rPr>
            <w:noProof/>
            <w:webHidden/>
          </w:rPr>
          <w:fldChar w:fldCharType="end"/>
        </w:r>
      </w:hyperlink>
    </w:p>
    <w:p w:rsidR="002A6DCE" w:rsidRPr="00562157" w:rsidRDefault="004A71F6" w:rsidP="004A71F6">
      <w:pPr>
        <w:ind w:firstLine="0"/>
        <w:rPr>
          <w:lang w:val="en-US"/>
        </w:rPr>
      </w:pPr>
      <w:r>
        <w:rPr>
          <w:lang w:val="en-US"/>
        </w:rPr>
        <w:fldChar w:fldCharType="end"/>
      </w:r>
    </w:p>
    <w:p w:rsidR="008C7E09" w:rsidRPr="00562157" w:rsidRDefault="008C7E09" w:rsidP="00CD778B">
      <w:pPr>
        <w:pStyle w:val="Pagetitle"/>
        <w:rPr>
          <w:lang w:val="en-US"/>
        </w:rPr>
      </w:pPr>
      <w:bookmarkStart w:id="130" w:name="_Toc201850479"/>
      <w:bookmarkStart w:id="131" w:name="_Toc233883157"/>
      <w:bookmarkStart w:id="132" w:name="_Toc234179415"/>
      <w:bookmarkStart w:id="133" w:name="_Toc234539357"/>
      <w:bookmarkStart w:id="134" w:name="_Toc234539846"/>
      <w:bookmarkStart w:id="135" w:name="_Toc234689468"/>
      <w:bookmarkStart w:id="136" w:name="_Toc234708162"/>
      <w:bookmarkStart w:id="137" w:name="_Toc234708469"/>
      <w:bookmarkStart w:id="138" w:name="_Toc234719570"/>
      <w:bookmarkStart w:id="139" w:name="_Toc234733387"/>
      <w:bookmarkStart w:id="140" w:name="_Toc234735492"/>
      <w:bookmarkStart w:id="141" w:name="_Toc234736012"/>
      <w:bookmarkStart w:id="142" w:name="_Toc266117574"/>
      <w:bookmarkStart w:id="143" w:name="_Toc266117623"/>
      <w:bookmarkStart w:id="144" w:name="_Toc267996374"/>
      <w:bookmarkStart w:id="145" w:name="_Toc329630365"/>
      <w:bookmarkStart w:id="146" w:name="_Toc329630451"/>
      <w:bookmarkStart w:id="147" w:name="_Toc329635648"/>
      <w:bookmarkStart w:id="148" w:name="_Toc359938273"/>
      <w:bookmarkStart w:id="149" w:name="_Toc360055350"/>
      <w:bookmarkStart w:id="150" w:name="_Toc360417469"/>
      <w:bookmarkStart w:id="151" w:name="_Toc360417649"/>
      <w:bookmarkStart w:id="152" w:name="_Toc515781200"/>
      <w:r w:rsidRPr="00562157">
        <w:rPr>
          <w:lang w:val="en-US"/>
        </w:rPr>
        <w:lastRenderedPageBreak/>
        <w:t>TÓM TẮT KHÓA LUẬ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B210B1" w:rsidRPr="00562157" w:rsidRDefault="00E12AE3" w:rsidP="00F80AB0">
      <w:pPr>
        <w:rPr>
          <w:lang w:val="en-US"/>
        </w:rPr>
      </w:pPr>
      <w:r w:rsidRPr="00562157">
        <w:rPr>
          <w:lang w:val="en-US"/>
        </w:rPr>
        <w:t xml:space="preserve">Ngày nay, </w:t>
      </w:r>
      <w:bookmarkStart w:id="153" w:name="_Toc172139738"/>
    </w:p>
    <w:p w:rsidR="003C47D4" w:rsidRPr="00562157" w:rsidRDefault="003C47D4" w:rsidP="00CD778B">
      <w:pPr>
        <w:rPr>
          <w:lang w:val="en-US"/>
        </w:rPr>
        <w:sectPr w:rsidR="003C47D4" w:rsidRPr="00562157" w:rsidSect="003C47D4">
          <w:footerReference w:type="default" r:id="rId8"/>
          <w:pgSz w:w="11907" w:h="16840" w:code="9"/>
          <w:pgMar w:top="1701" w:right="1134" w:bottom="1985" w:left="1980" w:header="720" w:footer="720" w:gutter="0"/>
          <w:pgNumType w:fmt="lowerRoman" w:start="1"/>
          <w:cols w:space="720"/>
          <w:docGrid w:linePitch="360"/>
        </w:sectPr>
      </w:pPr>
    </w:p>
    <w:p w:rsidR="00904C53" w:rsidRPr="00562157" w:rsidRDefault="00904C53" w:rsidP="00CD778B">
      <w:pPr>
        <w:pStyle w:val="Heading1"/>
        <w:rPr>
          <w:lang w:val="en-US"/>
        </w:rPr>
      </w:pPr>
      <w:r w:rsidRPr="00562157">
        <w:rPr>
          <w:lang w:val="en-US"/>
        </w:rPr>
        <w:lastRenderedPageBreak/>
        <w:br w:type="textWrapping" w:clear="all"/>
      </w:r>
      <w:bookmarkStart w:id="154" w:name="_Ref267920577"/>
      <w:bookmarkStart w:id="155" w:name="_Ref267920654"/>
      <w:bookmarkStart w:id="156" w:name="_Toc329630366"/>
      <w:bookmarkStart w:id="157" w:name="_Toc329635649"/>
      <w:bookmarkStart w:id="158" w:name="_Toc359938274"/>
      <w:bookmarkStart w:id="159" w:name="_Toc360055351"/>
      <w:bookmarkStart w:id="160" w:name="_Toc360417470"/>
      <w:bookmarkStart w:id="161" w:name="_Toc360417650"/>
      <w:bookmarkStart w:id="162" w:name="_Toc515781201"/>
      <w:r w:rsidRPr="00562157">
        <w:rPr>
          <w:lang w:val="en-US"/>
        </w:rPr>
        <w:t>Mở đầu</w:t>
      </w:r>
      <w:bookmarkEnd w:id="154"/>
      <w:bookmarkEnd w:id="155"/>
      <w:bookmarkEnd w:id="156"/>
      <w:bookmarkEnd w:id="157"/>
      <w:bookmarkEnd w:id="158"/>
      <w:bookmarkEnd w:id="159"/>
      <w:bookmarkEnd w:id="160"/>
      <w:bookmarkEnd w:id="161"/>
      <w:bookmarkEnd w:id="162"/>
    </w:p>
    <w:p w:rsidR="00904C53" w:rsidRPr="00562157" w:rsidRDefault="00F84B00" w:rsidP="00CD778B">
      <w:pPr>
        <w:pStyle w:val="ChapterSummary"/>
        <w:rPr>
          <w:lang w:val="en-US"/>
        </w:rPr>
      </w:pPr>
      <w:bookmarkStart w:id="163" w:name="_Toc172139733"/>
      <w:bookmarkStart w:id="164" w:name="_Toc201850482"/>
      <w:r w:rsidRPr="00562157">
        <w:rPr>
          <w:lang w:val="en-US"/>
        </w:rPr>
        <w:t xml:space="preserve">Nội dung </w:t>
      </w:r>
      <w:r w:rsidR="00DC17A9" w:rsidRPr="00562157">
        <w:rPr>
          <w:lang w:val="en-US"/>
        </w:rPr>
        <w:t>C</w:t>
      </w:r>
      <w:r w:rsidRPr="00562157">
        <w:rPr>
          <w:lang w:val="en-US"/>
        </w:rPr>
        <w:t>hương 1 trình bày tổng quan về đề tài, lý do thực hiện đề tài</w:t>
      </w:r>
      <w:r w:rsidR="00E83401" w:rsidRPr="00562157">
        <w:rPr>
          <w:lang w:val="en-US"/>
        </w:rPr>
        <w:t>,</w:t>
      </w:r>
      <w:r w:rsidRPr="00562157">
        <w:rPr>
          <w:lang w:val="en-US"/>
        </w:rPr>
        <w:t xml:space="preserve"> từ đó nêu rõ mục tiêu của khóa luận. Nội dung tóm tắt của từng chương trong khóa luận được trình bày ở cuối chương  này</w:t>
      </w:r>
      <w:r w:rsidR="005568E7" w:rsidRPr="00562157">
        <w:rPr>
          <w:lang w:val="en-US"/>
        </w:rPr>
        <w:t>.</w:t>
      </w:r>
    </w:p>
    <w:p w:rsidR="00D53824" w:rsidRPr="00562157" w:rsidRDefault="00D53824" w:rsidP="00CD778B">
      <w:pPr>
        <w:pStyle w:val="Heading2"/>
        <w:rPr>
          <w:lang w:val="en-US"/>
        </w:rPr>
      </w:pPr>
      <w:bookmarkStart w:id="165" w:name="_Toc359716058"/>
      <w:bookmarkStart w:id="166" w:name="_Toc360055352"/>
      <w:bookmarkStart w:id="167" w:name="_Toc360417471"/>
      <w:bookmarkStart w:id="168" w:name="_Toc360417651"/>
      <w:bookmarkStart w:id="169" w:name="_Toc515781202"/>
      <w:bookmarkStart w:id="170" w:name="_Toc329630367"/>
      <w:bookmarkStart w:id="171" w:name="_Toc329635650"/>
      <w:r w:rsidRPr="00562157">
        <w:rPr>
          <w:lang w:val="en-US"/>
        </w:rPr>
        <w:t>Giới thiệu chung</w:t>
      </w:r>
      <w:bookmarkEnd w:id="165"/>
      <w:bookmarkEnd w:id="166"/>
      <w:bookmarkEnd w:id="167"/>
      <w:bookmarkEnd w:id="168"/>
      <w:bookmarkEnd w:id="169"/>
    </w:p>
    <w:p w:rsidR="00D53824" w:rsidRPr="00562157" w:rsidRDefault="00F80AB0" w:rsidP="00CD778B">
      <w:pPr>
        <w:pStyle w:val="Heading3"/>
      </w:pPr>
      <w:bookmarkStart w:id="172" w:name="_Toc515781203"/>
      <w:r>
        <w:t>Tangible và môi trường tương tác Tangible</w:t>
      </w:r>
      <w:bookmarkEnd w:id="172"/>
    </w:p>
    <w:p w:rsidR="00DE1746" w:rsidRDefault="00AF7979" w:rsidP="00AF7979">
      <w:pPr>
        <w:rPr>
          <w:lang w:val="en-US"/>
        </w:rPr>
      </w:pPr>
      <w:r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t>ví d</w:t>
      </w:r>
      <w:r w:rsidRPr="009A0EDE">
        <w:t>ụ như cầm nắm đồ vật</w:t>
      </w:r>
      <w:r>
        <w:t>, vật liệu</w:t>
      </w:r>
      <w:r w:rsidR="00FF7787">
        <w:t xml:space="preserve"> </w:t>
      </w:r>
      <w:r w:rsidR="00FF7787">
        <w:fldChar w:fldCharType="begin" w:fldLock="1"/>
      </w:r>
      <w:r w:rsidR="00FF7787">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FF7787">
        <w:fldChar w:fldCharType="separate"/>
      </w:r>
      <w:r w:rsidR="00FF7787" w:rsidRPr="00FF7787">
        <w:rPr>
          <w:noProof/>
        </w:rPr>
        <w:t>[1]</w:t>
      </w:r>
      <w:r w:rsidR="00FF7787">
        <w:fldChar w:fldCharType="end"/>
      </w:r>
    </w:p>
    <w:p w:rsidR="00261AD8" w:rsidRDefault="00261AD8" w:rsidP="00261AD8">
      <w:pPr>
        <w:pStyle w:val="Heading3"/>
      </w:pPr>
      <w:bookmarkStart w:id="173" w:name="_Toc515781204"/>
      <w:r w:rsidRPr="009522C9">
        <w:t xml:space="preserve">Các kỹ thuật tương tác trong môi trường hỗ trợ tương tác </w:t>
      </w:r>
      <w:r>
        <w:t>T</w:t>
      </w:r>
      <w:r w:rsidRPr="009522C9">
        <w:t>angible</w:t>
      </w:r>
      <w:bookmarkEnd w:id="173"/>
    </w:p>
    <w:p w:rsidR="00D53824" w:rsidRPr="00562157" w:rsidRDefault="00261AD8" w:rsidP="0018611E">
      <w:pPr>
        <w:pStyle w:val="Bullet4"/>
        <w:rPr>
          <w:lang w:val="en-US"/>
        </w:rPr>
      </w:pPr>
      <w:r>
        <w:rPr>
          <w:lang w:val="en-US"/>
        </w:rPr>
        <w:t>Kỹ thuật A</w:t>
      </w:r>
    </w:p>
    <w:p w:rsidR="006850BF" w:rsidRPr="00261AD8" w:rsidRDefault="00261AD8" w:rsidP="00261AD8">
      <w:pPr>
        <w:rPr>
          <w:sz w:val="24"/>
          <w:lang w:val="en-US"/>
        </w:rPr>
      </w:pPr>
      <w:r>
        <w:rPr>
          <w:lang w:val="en-US"/>
        </w:rPr>
        <w:t xml:space="preserve">Kỹ thuật </w:t>
      </w:r>
    </w:p>
    <w:p w:rsidR="00D53824" w:rsidRPr="00562157" w:rsidRDefault="00261AD8" w:rsidP="0018611E">
      <w:pPr>
        <w:pStyle w:val="Bullet4"/>
        <w:rPr>
          <w:lang w:val="en-US"/>
        </w:rPr>
      </w:pPr>
      <w:r>
        <w:rPr>
          <w:lang w:val="en-US"/>
        </w:rPr>
        <w:t>Kỹ thuật B</w:t>
      </w:r>
    </w:p>
    <w:p w:rsidR="00D53824" w:rsidRDefault="00261AD8" w:rsidP="008443E1">
      <w:pPr>
        <w:spacing w:line="324" w:lineRule="auto"/>
        <w:rPr>
          <w:lang w:val="en-US"/>
        </w:rPr>
      </w:pPr>
      <w:r>
        <w:rPr>
          <w:lang w:val="en-US"/>
        </w:rPr>
        <w:t>Kỹ thuật B</w:t>
      </w:r>
    </w:p>
    <w:p w:rsidR="006B665B" w:rsidRPr="006B665B" w:rsidRDefault="006B665B" w:rsidP="0018611E">
      <w:pPr>
        <w:pStyle w:val="Bullet4"/>
        <w:rPr>
          <w:lang w:val="en-US"/>
        </w:rPr>
      </w:pPr>
      <w:r>
        <w:rPr>
          <w:lang w:val="en-US"/>
        </w:rPr>
        <w:t>Tangible với thiết bị di động</w:t>
      </w:r>
    </w:p>
    <w:p w:rsidR="006B665B" w:rsidRPr="006B665B" w:rsidRDefault="006B665B" w:rsidP="0018611E">
      <w:pPr>
        <w:ind w:firstLine="360"/>
      </w:pPr>
      <w:r w:rsidRPr="006B665B">
        <w:t xml:space="preserve">Với kỹ thuật tương tác này, chúng em dùng một thiết bị di động để hỗ trợ cho quá trình tương tác bằng cách cung cấp các hình thức tương tác (các cử chỉ tương tác, tương tác thông qua giao diện chương trình). Để tương tác với môi trường Tangible thì việc nhận ra các cử chỉ của người sử dụng để kích hoạt các sự kiện cũng như là các chức năng của hệ thống là rất quan trọng. Thông thường, ta có thể sử dụng việc nhận diện cử chỉ thông qua hình ảnh bằng cách sử dụng camera thu hình và nhận diện hành động đang được thực hiện (như Kinect đã có hỗ trợ chức năng này). Nhưng việc nhận diện thông qua hình ảnh lại có nhiều hạn điểm về độ nhiễu như chất lượng của hình ảnh thu được qua camera, vị trí của người sử dụng đối với camera, các cử chỉ gần giống với nhau, tốc độ thực hiện các cử chỉ. Tất cả những hạn chế trên sẽ ảnh </w:t>
      </w:r>
      <w:r w:rsidRPr="006B665B">
        <w:lastRenderedPageBreak/>
        <w:t>hưởng trực tiếp đến việc nhận diện tương tác và xử lí tương tác, từ đó mang đến trải nghiệm không thoải mái cho người sử dụng. Để giải quyết những hạn chế trên đồng thời với mục đích chia nhỏ xử lí, không dồn tất cả vào việc xử lí hình ảnh, chúng em sử dụng một thiết bị di động để mô phỏng một số cử chỉ đơn giản sẽ được trình bày ở phần tiếp theo. Với sự hỗ trợ về phần cứng và phần mềm của thiết bị di động, chúng em vừa có thể cung cấp cách tương tác truyền thống là tương tác qua giao diện chương trình được vừa có thể hỗ trợ một số hành động tự nhiên để tăng cường hiệu quả về cảm giác sử dụng.</w:t>
      </w:r>
    </w:p>
    <w:p w:rsidR="006B665B" w:rsidRDefault="0018611E" w:rsidP="006B665B">
      <w:pPr>
        <w:ind w:left="357" w:firstLine="0"/>
      </w:pPr>
      <w:r>
        <w:t>Các cử chỉ được mô phỏng :</w:t>
      </w:r>
    </w:p>
    <w:p w:rsidR="0018611E" w:rsidRDefault="0018611E" w:rsidP="0018611E">
      <w:pPr>
        <w:pStyle w:val="ListParagraph"/>
      </w:pPr>
      <w:r>
        <w:t xml:space="preserve">Lật (Flip) : là hành động thay đổi hướng của mặt thiết bị di động từ hướng ngửa lên đến úp xuống trên một mặt phẳng nằm ngang như </w:t>
      </w:r>
      <w:r>
        <w:fldChar w:fldCharType="begin"/>
      </w:r>
      <w:r>
        <w:instrText xml:space="preserve"> REF _Ref517121905 \h </w:instrText>
      </w:r>
      <w:r>
        <w:fldChar w:fldCharType="separate"/>
      </w:r>
      <w:r>
        <w:t xml:space="preserve">Hình </w:t>
      </w:r>
      <w:r>
        <w:rPr>
          <w:noProof/>
        </w:rPr>
        <w:t>1</w:t>
      </w:r>
      <w:r>
        <w:noBreakHyphen/>
      </w:r>
      <w:r>
        <w:rPr>
          <w:noProof/>
        </w:rPr>
        <w:t>1</w:t>
      </w:r>
      <w:r>
        <w:fldChar w:fldCharType="end"/>
      </w:r>
      <w:r>
        <w:t>. Chúng em mô phỏng hành động này tượng trưng cho việc thay đổi một lựa chọn trong tập các lựa chọn được cho trước. Các lựa chọn trong tập này sẽ thay đổi theo thứ tự tuần tự xoay vòng.</w:t>
      </w:r>
    </w:p>
    <w:p w:rsidR="0018611E" w:rsidRDefault="0018611E" w:rsidP="0018611E">
      <w:pPr>
        <w:pStyle w:val="ListParagraph"/>
        <w:keepNext/>
        <w:numPr>
          <w:ilvl w:val="0"/>
          <w:numId w:val="0"/>
        </w:numPr>
        <w:ind w:left="720"/>
        <w:jc w:val="center"/>
      </w:pPr>
      <w:r w:rsidRPr="0018611E">
        <w:rPr>
          <w:noProof/>
        </w:rPr>
        <mc:AlternateContent>
          <mc:Choice Requires="wpg">
            <w:drawing>
              <wp:inline distT="0" distB="0" distL="0" distR="0" wp14:anchorId="3E59532B">
                <wp:extent cx="5467419" cy="1612086"/>
                <wp:effectExtent l="38100" t="0" r="38100" b="64770"/>
                <wp:docPr id="18" name="Group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67419" cy="1612086"/>
                          <a:chOff x="0" y="0"/>
                          <a:chExt cx="5467419" cy="1612086"/>
                        </a:xfrm>
                      </wpg:grpSpPr>
                      <wpg:grpSp>
                        <wpg:cNvPr id="20" name="Group 20">
                          <a:extLst/>
                        </wpg:cNvPr>
                        <wpg:cNvGrpSpPr/>
                        <wpg:grpSpPr>
                          <a:xfrm>
                            <a:off x="3223073" y="476322"/>
                            <a:ext cx="2244346" cy="1135764"/>
                            <a:chOff x="3223073" y="476322"/>
                            <a:chExt cx="2244346" cy="1135764"/>
                          </a:xfrm>
                        </wpg:grpSpPr>
                        <wps:wsp>
                          <wps:cNvPr id="21" name="Straight Arrow Connector 21">
                            <a:extLst/>
                          </wps:cNvPr>
                          <wps:cNvCnPr>
                            <a:cxnSpLocks/>
                          </wps:cNvCnPr>
                          <wps:spPr>
                            <a:xfrm flipH="1">
                              <a:off x="3940860" y="685982"/>
                              <a:ext cx="725461" cy="661834"/>
                            </a:xfrm>
                            <a:prstGeom prst="straightConnector1">
                              <a:avLst/>
                            </a:prstGeom>
                            <a:ln w="19050">
                              <a:headEnd type="triangle"/>
                              <a:tailEnd type="triangle"/>
                            </a:ln>
                          </wps:spPr>
                          <wps:style>
                            <a:lnRef idx="3">
                              <a:schemeClr val="accent1"/>
                            </a:lnRef>
                            <a:fillRef idx="0">
                              <a:schemeClr val="accent1"/>
                            </a:fillRef>
                            <a:effectRef idx="2">
                              <a:schemeClr val="accent1"/>
                            </a:effectRef>
                            <a:fontRef idx="minor">
                              <a:schemeClr val="tx1"/>
                            </a:fontRef>
                          </wps:style>
                          <wps:bodyPr/>
                        </wps:wsp>
                        <wps:wsp>
                          <wps:cNvPr id="24" name="Straight Arrow Connector 24">
                            <a:extLst/>
                          </wps:cNvPr>
                          <wps:cNvCnPr>
                            <a:cxnSpLocks/>
                          </wps:cNvCnPr>
                          <wps:spPr>
                            <a:xfrm flipH="1" flipV="1">
                              <a:off x="3223073" y="995735"/>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flipH="1">
                              <a:off x="4303592" y="1083546"/>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a:extLst/>
                          </wps:cNvPr>
                          <wps:cNvSpPr/>
                          <wps:spPr>
                            <a:xfrm>
                              <a:off x="3223073" y="867148"/>
                              <a:ext cx="2195014" cy="311940"/>
                            </a:xfrm>
                            <a:prstGeom prst="flowChartInputOutput">
                              <a:avLst/>
                            </a:prstGeom>
                            <a:ln w="19050">
                              <a:prstDash val="dash"/>
                            </a:ln>
                          </wps:spPr>
                          <wps:style>
                            <a:lnRef idx="2">
                              <a:schemeClr val="dk1"/>
                            </a:lnRef>
                            <a:fillRef idx="1">
                              <a:schemeClr val="lt1"/>
                            </a:fillRef>
                            <a:effectRef idx="0">
                              <a:schemeClr val="dk1"/>
                            </a:effectRef>
                            <a:fontRef idx="minor">
                              <a:schemeClr val="dk1"/>
                            </a:fontRef>
                          </wps:style>
                          <wps:bodyPr rtlCol="0" anchor="ctr"/>
                        </wps:wsp>
                        <wps:wsp>
                          <wps:cNvPr id="66" name="Flowchart: Data 66">
                            <a:extLst/>
                          </wps:cNvPr>
                          <wps:cNvSpPr/>
                          <wps:spPr>
                            <a:xfrm>
                              <a:off x="3895367" y="962690"/>
                              <a:ext cx="850425" cy="120856"/>
                            </a:xfrm>
                            <a:prstGeom prst="flowChartInputOutput">
                              <a:avLst/>
                            </a:prstGeom>
                            <a:ln w="1905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67" name="Straight Arrow Connector 67">
                            <a:extLst/>
                          </wps:cNvPr>
                          <wps:cNvCnPr/>
                          <wps:spPr>
                            <a:xfrm flipV="1">
                              <a:off x="4320579" y="476322"/>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68" name="Arrow: Right 68">
                          <a:extLst/>
                        </wps:cNvPr>
                        <wps:cNvSpPr/>
                        <wps:spPr>
                          <a:xfrm>
                            <a:off x="2590869" y="856439"/>
                            <a:ext cx="390099" cy="242235"/>
                          </a:xfrm>
                          <a:prstGeom prst="rightArrow">
                            <a:avLst/>
                          </a:prstGeom>
                          <a:ln w="19050"/>
                        </wps:spPr>
                        <wps:style>
                          <a:lnRef idx="2">
                            <a:schemeClr val="dk1">
                              <a:shade val="50000"/>
                            </a:schemeClr>
                          </a:lnRef>
                          <a:fillRef idx="1">
                            <a:schemeClr val="dk1"/>
                          </a:fillRef>
                          <a:effectRef idx="0">
                            <a:schemeClr val="dk1"/>
                          </a:effectRef>
                          <a:fontRef idx="minor">
                            <a:schemeClr val="lt1"/>
                          </a:fontRef>
                        </wps:style>
                        <wps:bodyPr rtlCol="0" anchor="ctr"/>
                      </wps:wsp>
                      <wpg:grpSp>
                        <wpg:cNvPr id="69" name="Group 69">
                          <a:extLst/>
                        </wpg:cNvPr>
                        <wpg:cNvGrpSpPr/>
                        <wpg:grpSpPr>
                          <a:xfrm>
                            <a:off x="0" y="0"/>
                            <a:ext cx="2244346" cy="1572744"/>
                            <a:chOff x="0" y="0"/>
                            <a:chExt cx="2244346" cy="1572744"/>
                          </a:xfrm>
                        </wpg:grpSpPr>
                        <wpg:grpSp>
                          <wpg:cNvPr id="70" name="Group 70">
                            <a:extLst/>
                          </wpg:cNvPr>
                          <wpg:cNvGrpSpPr/>
                          <wpg:grpSpPr>
                            <a:xfrm>
                              <a:off x="0" y="436980"/>
                              <a:ext cx="2244346" cy="1135764"/>
                              <a:chOff x="0" y="436980"/>
                              <a:chExt cx="2244346" cy="1135764"/>
                            </a:xfrm>
                          </wpg:grpSpPr>
                          <wps:wsp>
                            <wps:cNvPr id="71" name="Straight Arrow Connector 71">
                              <a:extLst/>
                            </wps:cNvPr>
                            <wps:cNvCnPr>
                              <a:cxnSpLocks/>
                            </wps:cNvCnPr>
                            <wps:spPr>
                              <a:xfrm flipH="1">
                                <a:off x="717787" y="646640"/>
                                <a:ext cx="725461" cy="66183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wps:cNvPr>
                            <wps:cNvCnPr>
                              <a:cxnSpLocks/>
                            </wps:cNvCnPr>
                            <wps:spPr>
                              <a:xfrm flipH="1" flipV="1">
                                <a:off x="0" y="956393"/>
                                <a:ext cx="2244346" cy="27384"/>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wps:cNvPr>
                            <wps:cNvCnPr>
                              <a:cxnSpLocks/>
                            </wps:cNvCnPr>
                            <wps:spPr>
                              <a:xfrm flipH="1">
                                <a:off x="1080519" y="1044204"/>
                                <a:ext cx="16988" cy="52854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Flowchart: Data 74">
                              <a:extLst/>
                            </wps:cNvPr>
                            <wps:cNvSpPr/>
                            <wps:spPr>
                              <a:xfrm>
                                <a:off x="0" y="827806"/>
                                <a:ext cx="2195014" cy="311940"/>
                              </a:xfrm>
                              <a:prstGeom prst="flowChartInputOutput">
                                <a:avLst/>
                              </a:prstGeom>
                              <a:ln w="19050"/>
                            </wps:spPr>
                            <wps:style>
                              <a:lnRef idx="2">
                                <a:schemeClr val="dk1"/>
                              </a:lnRef>
                              <a:fillRef idx="1">
                                <a:schemeClr val="lt1"/>
                              </a:fillRef>
                              <a:effectRef idx="0">
                                <a:schemeClr val="dk1"/>
                              </a:effectRef>
                              <a:fontRef idx="minor">
                                <a:schemeClr val="dk1"/>
                              </a:fontRef>
                            </wps:style>
                            <wps:bodyPr rtlCol="0" anchor="ctr"/>
                          </wps:wsp>
                          <wps:wsp>
                            <wps:cNvPr id="75" name="Flowchart: Data 75">
                              <a:extLst/>
                            </wps:cNvPr>
                            <wps:cNvSpPr/>
                            <wps:spPr>
                              <a:xfrm>
                                <a:off x="672294" y="923348"/>
                                <a:ext cx="850425" cy="120856"/>
                              </a:xfrm>
                              <a:prstGeom prst="flowChartInputOutput">
                                <a:avLst/>
                              </a:prstGeom>
                              <a:ln w="1905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93" name="Straight Arrow Connector 93">
                              <a:extLst/>
                            </wps:cNvPr>
                            <wps:cNvCnPr/>
                            <wps:spPr>
                              <a:xfrm flipV="1">
                                <a:off x="1097506" y="436980"/>
                                <a:ext cx="0" cy="5467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s:wsp>
                          <wps:cNvPr id="94" name="Arc 94">
                            <a:extLst/>
                          </wps:cNvPr>
                          <wps:cNvSpPr/>
                          <wps:spPr>
                            <a:xfrm>
                              <a:off x="261439" y="0"/>
                              <a:ext cx="1746983" cy="1001910"/>
                            </a:xfrm>
                            <a:prstGeom prst="arc">
                              <a:avLst>
                                <a:gd name="adj1" fmla="val 10875838"/>
                                <a:gd name="adj2" fmla="val 0"/>
                              </a:avLst>
                            </a:prstGeom>
                            <a:ln w="19050"/>
                          </wps:spPr>
                          <wps:style>
                            <a:lnRef idx="1">
                              <a:schemeClr val="accent1"/>
                            </a:lnRef>
                            <a:fillRef idx="0">
                              <a:schemeClr val="accent1"/>
                            </a:fillRef>
                            <a:effectRef idx="0">
                              <a:schemeClr val="accent1"/>
                            </a:effectRef>
                            <a:fontRef idx="minor">
                              <a:schemeClr val="tx1"/>
                            </a:fontRef>
                          </wps:style>
                          <wps:bodyPr rtlCol="0" anchor="ctr"/>
                        </wps:wsp>
                        <wps:wsp>
                          <wps:cNvPr id="95" name="Isosceles Triangle 95">
                            <a:extLst/>
                          </wps:cNvPr>
                          <wps:cNvSpPr/>
                          <wps:spPr>
                            <a:xfrm rot="9862866">
                              <a:off x="1967011" y="480130"/>
                              <a:ext cx="113660" cy="105362"/>
                            </a:xfrm>
                            <a:prstGeom prst="triangle">
                              <a:avLst/>
                            </a:prstGeom>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6B74EDA5" id="Group 22" o:spid="_x0000_s1026" style="width:430.5pt;height:126.95pt;mso-position-horizontal-relative:char;mso-position-vertical-relative:line" coordsize="54674,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">
                <v:group id="Group 20" o:spid="_x0000_s1027" style="position:absolute;left:32230;top:4763;width:22444;height:11357" coordorigin="32230,4763"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1" o:spid="_x0000_s1028" type="#_x0000_t32" style="position:absolute;left:39408;top:6859;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" strokecolor="#4f81bd [3204]" strokeweight="1.5pt">
                    <v:stroke startarrow="block" endarrow="block"/>
                    <v:shadow on="t" color="black" opacity="22937f" origin=",.5" offset="0,.63889mm"/>
                    <o:lock v:ext="edit" shapetype="f"/>
                  </v:shape>
                  <v:shape id="Straight Arrow Connector 24" o:spid="_x0000_s1029" type="#_x0000_t32" style="position:absolute;left:32230;top:9957;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" strokecolor="#4579b8 [3044]" strokeweight="1.5pt">
                    <v:stroke startarrow="block" endarrow="block"/>
                    <o:lock v:ext="edit" shapetype="f"/>
                  </v:shape>
                  <v:shape id="Straight Arrow Connector 26" o:spid="_x0000_s1030" type="#_x0000_t32" style="position:absolute;left:43035;top:10835;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" strokecolor="#4579b8 [3044]" strokeweight="1.5pt">
                    <v:stroke startarrow="block" endarrow="block"/>
                    <o:lock v:ext="edit" shapetype="f"/>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31" type="#_x0000_t111" style="position:absolute;left:32230;top:8671;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" fillcolor="white [3201]" strokecolor="black [3200]" strokeweight="1.5pt">
                    <v:stroke dashstyle="dash"/>
                  </v:shape>
                  <v:shape id="Flowchart: Data 66" o:spid="_x0000_s1032" type="#_x0000_t111" style="position:absolute;left:38953;top:9626;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" fillcolor="#f79646 [3209]" strokecolor="#974706 [1609]" strokeweight="1.5pt"/>
                  <v:shape id="Straight Arrow Connector 67" o:spid="_x0000_s1033" type="#_x0000_t32" style="position:absolute;left:43205;top:4763;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" strokecolor="#4579b8 [3044]" strokeweight="1.5pt">
                    <v:stroke endarrow="block"/>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8" o:spid="_x0000_s1034" type="#_x0000_t13" style="position:absolute;left:25908;top:8564;width:3901;height:2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" adj="14894" fillcolor="black [3200]" strokecolor="black [1600]" strokeweight="1.5pt"/>
                <v:group id="Group 69" o:spid="_x0000_s1035" style="position:absolute;width:22443;height:15727" coordsize="22443,1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36" style="position:absolute;top:4369;width:22443;height:11358" coordorigin=",4369"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37" type="#_x0000_t32" style="position:absolute;left:7177;top:646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" strokecolor="#4579b8 [3044]" strokeweight="1.5pt">
                      <v:stroke startarrow="block" endarrow="block"/>
                      <o:lock v:ext="edit" shapetype="f"/>
                    </v:shape>
                    <v:shape id="Straight Arrow Connector 72" o:spid="_x0000_s1038" type="#_x0000_t32" style="position:absolute;top:9563;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" strokecolor="#4579b8 [3044]" strokeweight="1.5pt">
                      <v:stroke startarrow="block" endarrow="block"/>
                      <o:lock v:ext="edit" shapetype="f"/>
                    </v:shape>
                    <v:shape id="Straight Arrow Connector 73" o:spid="_x0000_s1039" type="#_x0000_t32" style="position:absolute;left:10805;top:1044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" strokecolor="#4579b8 [3044]" strokeweight="1.5pt">
                      <v:stroke startarrow="block" endarrow="block"/>
                      <o:lock v:ext="edit" shapetype="f"/>
                    </v:shape>
                    <v:shape id="Flowchart: Data 74" o:spid="_x0000_s1040" type="#_x0000_t111" style="position:absolute;top:827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" fillcolor="white [3201]" strokecolor="black [3200]" strokeweight="1.5pt"/>
                    <v:shape id="Flowchart: Data 75" o:spid="_x0000_s1041" type="#_x0000_t111" style="position:absolute;left:6722;top:9233;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" fillcolor="#c0504d [3205]" strokecolor="#622423 [1605]" strokeweight="1.5pt"/>
                    <v:shape id="Straight Arrow Connector 93" o:spid="_x0000_s1042" type="#_x0000_t32" style="position:absolute;left:10975;top:4369;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" strokecolor="#4579b8 [3044]" strokeweight="1.5pt">
                      <v:stroke endarrow="block"/>
                    </v:shape>
                  </v:group>
                  <v:shape id="Arc 94" o:spid="_x0000_s1043" style="position:absolute;left:2614;width:17470;height:10019;visibility:visible;mso-wrap-style:square;v-text-anchor:middle" coordsize="1746983,100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" path="m646,481697nsc18772,211492,407534,-1700,879018,10v480250,1742,867966,225512,867966,500945l873492,500955,646,481697xem646,481697nfc18772,211492,407534,-1700,879018,10v480250,1742,867966,225512,867966,500945e" filled="f" strokecolor="#4579b8 [3044]" strokeweight="1.5pt">
                    <v:path arrowok="t" o:connecttype="custom" o:connectlocs="646,481697;879018,10;1746984,500955" o:connectangles="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1044" type="#_x0000_t5" style="position:absolute;left:19670;top:4801;width:1136;height:1053;rotation:107728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" fillcolor="#4f81bd [3204]" strokecolor="#243f60 [1604]" strokeweight="1.5pt"/>
                </v:group>
                <w10:anchorlock/>
              </v:group>
            </w:pict>
          </mc:Fallback>
        </mc:AlternateContent>
      </w:r>
    </w:p>
    <w:p w:rsidR="0018611E" w:rsidRDefault="0018611E" w:rsidP="0018611E">
      <w:pPr>
        <w:pStyle w:val="Caption"/>
      </w:pPr>
      <w:bookmarkStart w:id="174" w:name="_Ref51712190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r>
        <w:t xml:space="preserve"> Hành động Flip</w:t>
      </w:r>
      <w:bookmarkEnd w:id="174"/>
    </w:p>
    <w:p w:rsidR="0018611E" w:rsidRDefault="007A692D" w:rsidP="0018611E">
      <w:pPr>
        <w:pStyle w:val="ListParagraph"/>
      </w:pPr>
      <w:r>
        <w:t xml:space="preserve">Lắc (Shake) : là hành động thay đổi vị trí của thiết bị quanh vị trí ban đầu theo 2 hướng </w:t>
      </w:r>
      <w:r w:rsidR="00D83A3F">
        <w:t>nghịch nhau trong thời gian ngắn khi thiết bị được đặt nằm theo mặt phẳng ngang</w:t>
      </w:r>
      <w:r w:rsidR="00872B8E">
        <w:t xml:space="preserve"> như hình </w:t>
      </w:r>
      <w:r w:rsidR="00872B8E">
        <w:fldChar w:fldCharType="begin"/>
      </w:r>
      <w:r w:rsidR="00872B8E">
        <w:instrText xml:space="preserve"> REF _Ref517122345 \h </w:instrText>
      </w:r>
      <w:r w:rsidR="00872B8E">
        <w:fldChar w:fldCharType="separate"/>
      </w:r>
      <w:r w:rsidR="00872B8E">
        <w:t xml:space="preserve">Hình </w:t>
      </w:r>
      <w:r w:rsidR="00872B8E">
        <w:rPr>
          <w:noProof/>
        </w:rPr>
        <w:t>1</w:t>
      </w:r>
      <w:r w:rsidR="00872B8E">
        <w:noBreakHyphen/>
      </w:r>
      <w:r w:rsidR="00872B8E">
        <w:rPr>
          <w:noProof/>
        </w:rPr>
        <w:t>2</w:t>
      </w:r>
      <w:r w:rsidR="00872B8E">
        <w:fldChar w:fldCharType="end"/>
      </w:r>
      <w:r w:rsidR="00872B8E">
        <w:t>. Chúng em mô phỏng hành động này tượng trưng cho việc xóa bỏ một trạng thái đang được áp dụng lên thiết bị để trở về bình thường.</w:t>
      </w:r>
    </w:p>
    <w:p w:rsidR="00872B8E" w:rsidRDefault="00872B8E" w:rsidP="00872B8E">
      <w:pPr>
        <w:pStyle w:val="ListParagraph"/>
        <w:keepNext/>
        <w:numPr>
          <w:ilvl w:val="0"/>
          <w:numId w:val="0"/>
        </w:numPr>
        <w:ind w:left="720"/>
        <w:jc w:val="center"/>
      </w:pPr>
      <w:r w:rsidRPr="00872B8E">
        <w:rPr>
          <w:noProof/>
        </w:rPr>
        <w:lastRenderedPageBreak/>
        <mc:AlternateContent>
          <mc:Choice Requires="wpg">
            <w:drawing>
              <wp:inline distT="0" distB="0" distL="0" distR="0" wp14:anchorId="7732E802">
                <wp:extent cx="2597578" cy="1135764"/>
                <wp:effectExtent l="38100" t="38100" r="0" b="64770"/>
                <wp:docPr id="97"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597578" cy="1135764"/>
                          <a:chOff x="0" y="0"/>
                          <a:chExt cx="2597578" cy="1135764"/>
                        </a:xfrm>
                      </wpg:grpSpPr>
                      <wps:wsp>
                        <wps:cNvPr id="98" name="Straight Connector 98">
                          <a:extLst/>
                        </wps:cNvPr>
                        <wps:cNvCnPr>
                          <a:cxnSpLocks/>
                        </wps:cNvCnPr>
                        <wps:spPr>
                          <a:xfrm flipH="1">
                            <a:off x="1034076" y="304288"/>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9" name="Straight Connector 99">
                          <a:extLst/>
                        </wps:cNvPr>
                        <wps:cNvCnPr>
                          <a:cxnSpLocks/>
                        </wps:cNvCnPr>
                        <wps:spPr>
                          <a:xfrm flipH="1">
                            <a:off x="238387" y="434327"/>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0" name="Straight Connector 100">
                          <a:extLst/>
                        </wps:cNvPr>
                        <wps:cNvCnPr>
                          <a:cxnSpLocks/>
                        </wps:cNvCnPr>
                        <wps:spPr>
                          <a:xfrm flipH="1">
                            <a:off x="211012" y="454408"/>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 name="Straight Connector 106">
                          <a:extLst/>
                        </wps:cNvPr>
                        <wps:cNvCnPr>
                          <a:cxnSpLocks/>
                        </wps:cNvCnPr>
                        <wps:spPr>
                          <a:xfrm flipH="1">
                            <a:off x="2120710" y="460314"/>
                            <a:ext cx="279647" cy="1982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2" name="Straight Connector 112">
                          <a:extLst/>
                        </wps:cNvPr>
                        <wps:cNvCnPr>
                          <a:cxnSpLocks/>
                        </wps:cNvCnPr>
                        <wps:spPr>
                          <a:xfrm flipH="1">
                            <a:off x="2212589" y="498696"/>
                            <a:ext cx="200698" cy="15077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4" name="Straight Connector 114">
                          <a:extLst/>
                        </wps:cNvPr>
                        <wps:cNvCnPr>
                          <a:cxnSpLocks/>
                        </wps:cNvCnPr>
                        <wps:spPr>
                          <a:xfrm flipH="1" flipV="1">
                            <a:off x="751769" y="346640"/>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5" name="Straight Connector 115">
                          <a:extLst/>
                        </wps:cNvPr>
                        <wps:cNvCnPr>
                          <a:cxnSpLocks/>
                        </wps:cNvCnPr>
                        <wps:spPr>
                          <a:xfrm flipH="1" flipV="1">
                            <a:off x="326109" y="746023"/>
                            <a:ext cx="1560275" cy="311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6" name="Straight Connector 116">
                          <a:extLst/>
                        </wps:cNvPr>
                        <wps:cNvCnPr>
                          <a:cxnSpLocks/>
                        </wps:cNvCnPr>
                        <wps:spPr>
                          <a:xfrm flipH="1">
                            <a:off x="536131" y="793391"/>
                            <a:ext cx="99589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7" name="Straight Arrow Connector 117">
                          <a:extLst/>
                        </wps:cNvPr>
                        <wps:cNvCnPr>
                          <a:cxnSpLocks/>
                        </wps:cNvCnPr>
                        <wps:spPr>
                          <a:xfrm flipH="1">
                            <a:off x="936059" y="209660"/>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a:extLst/>
                        </wps:cNvPr>
                        <wps:cNvCnPr>
                          <a:cxnSpLocks/>
                        </wps:cNvCnPr>
                        <wps:spPr>
                          <a:xfrm flipH="1" flipV="1">
                            <a:off x="0" y="532064"/>
                            <a:ext cx="2597578" cy="2738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a:extLst/>
                        </wps:cNvPr>
                        <wps:cNvCnPr>
                          <a:cxnSpLocks/>
                        </wps:cNvCnPr>
                        <wps:spPr>
                          <a:xfrm flipH="1">
                            <a:off x="1298791" y="607224"/>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4" name="Flowchart: Data 184">
                          <a:extLst/>
                        </wps:cNvPr>
                        <wps:cNvSpPr/>
                        <wps:spPr>
                          <a:xfrm>
                            <a:off x="218272" y="390826"/>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185" name="Flowchart: Data 185">
                          <a:extLst/>
                        </wps:cNvPr>
                        <wps:cNvSpPr/>
                        <wps:spPr>
                          <a:xfrm>
                            <a:off x="890566" y="486368"/>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86" name="Straight Arrow Connector 186">
                          <a:extLst/>
                        </wps:cNvPr>
                        <wps:cNvCnPr/>
                        <wps:spPr>
                          <a:xfrm flipV="1">
                            <a:off x="1315778" y="0"/>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F1EF74" id="Group 69" o:spid="_x0000_s1026" style="width:204.55pt;height:89.45pt;mso-position-horizontal-relative:char;mso-position-vertical-relative:line" coordsize="25975,1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">
                <v:line id="Straight Connector 98" o:spid="_x0000_s1027" style="position:absolute;flip:x;visibility:visible;mso-wrap-style:square" from="10340,3042" to="20299,3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" strokecolor="black [3040]" strokeweight="1pt">
                  <o:lock v:ext="edit" shapetype="f"/>
                </v:line>
                <v:line id="Straight Connector 99" o:spid="_x0000_s1028" style="position:absolute;flip:x;visibility:visible;mso-wrap-style:square" from="2383,4343" to="5180,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" strokecolor="black [3040]" strokeweight="1pt">
                  <o:lock v:ext="edit" shapetype="f"/>
                </v:line>
                <v:line id="Straight Connector 100" o:spid="_x0000_s1029" style="position:absolute;flip:x;visibility:visible;mso-wrap-style:square" from="2110,4544" to="4117,6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" strokecolor="black [3040]" strokeweight="1pt">
                  <o:lock v:ext="edit" shapetype="f"/>
                </v:line>
                <v:line id="Straight Connector 106" o:spid="_x0000_s1030" style="position:absolute;flip:x;visibility:visible;mso-wrap-style:square" from="21207,4603" to="24003,6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" strokecolor="black [3040]" strokeweight="1pt">
                  <o:lock v:ext="edit" shapetype="f"/>
                </v:line>
                <v:line id="Straight Connector 112" o:spid="_x0000_s1031" style="position:absolute;flip:x;visibility:visible;mso-wrap-style:square" from="22125,4986" to="24132,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" strokecolor="black [3040]" strokeweight="1pt">
                  <o:lock v:ext="edit" shapetype="f"/>
                </v:line>
                <v:line id="Straight Connector 114" o:spid="_x0000_s1032" style="position:absolute;flip:x y;visibility:visible;mso-wrap-style:square" from="7517,3466" to="23120,3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o:lock v:ext="edit" shapetype="f"/>
                </v:line>
                <v:line id="Straight Connector 115" o:spid="_x0000_s1033" style="position:absolute;flip:x y;visibility:visible;mso-wrap-style:square" from="3261,7460" to="18863,7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DxgwgAAANwAAAAPAAAAZHJzL2Rvd25yZXYueG1sRE9Na8JA&#10;EL0L/Q/LCL3pJi0t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CgiDxgwgAAANwAAAAPAAAA&#10;AAAAAAAAAAAAAAcCAABkcnMvZG93bnJldi54bWxQSwUGAAAAAAMAAwC3AAAA9gIAAAAA&#10;" strokecolor="black [3040]" strokeweight="1pt">
                  <o:lock v:ext="edit" shapetype="f"/>
                </v:line>
                <v:line id="Straight Connector 116" o:spid="_x0000_s1034" style="position:absolute;flip:x;visibility:visible;mso-wrap-style:square" from="5361,7933" to="15320,7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" strokecolor="black [3040]" strokeweight="1pt">
                  <o:lock v:ext="edit" shapetype="f"/>
                </v:line>
                <v:shape id="Straight Arrow Connector 117" o:spid="_x0000_s1035" type="#_x0000_t32" style="position:absolute;left:9360;top:2096;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" strokecolor="#4579b8 [3044]" strokeweight="1pt">
                  <v:stroke startarrow="block" endarrow="block"/>
                  <o:lock v:ext="edit" shapetype="f"/>
                </v:shape>
                <v:shape id="Straight Arrow Connector 118" o:spid="_x0000_s1036" type="#_x0000_t32" style="position:absolute;top:5320;width:25975;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" strokecolor="#4579b8 [3044]" strokeweight="1pt">
                  <v:stroke startarrow="block" endarrow="block"/>
                  <o:lock v:ext="edit" shapetype="f"/>
                </v:shape>
                <v:shape id="Straight Arrow Connector 119" o:spid="_x0000_s1037" type="#_x0000_t32" style="position:absolute;left:12987;top:6072;width:170;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" strokecolor="#4579b8 [3044]" strokeweight="1pt">
                  <v:stroke startarrow="block" endarrow="block"/>
                  <o:lock v:ext="edit" shapetype="f"/>
                </v:shape>
                <v:shape id="Flowchart: Data 184" o:spid="_x0000_s1038" type="#_x0000_t111" style="position:absolute;left:2182;top:3908;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" fillcolor="white [3201]" strokecolor="black [3200]" strokeweight="1pt"/>
                <v:shape id="Flowchart: Data 185" o:spid="_x0000_s1039" type="#_x0000_t111" style="position:absolute;left:8905;top:4863;width:8504;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" fillcolor="#c0504d [3205]" strokecolor="#622423 [1605]" strokeweight="1pt"/>
                <v:shape id="Straight Arrow Connector 186" o:spid="_x0000_s1040" type="#_x0000_t32" style="position:absolute;left:13157;width:0;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" strokecolor="#4579b8 [3044]" strokeweight="1pt">
                  <v:stroke endarrow="block"/>
                </v:shape>
                <w10:anchorlock/>
              </v:group>
            </w:pict>
          </mc:Fallback>
        </mc:AlternateContent>
      </w:r>
    </w:p>
    <w:p w:rsidR="00872B8E" w:rsidRDefault="00872B8E" w:rsidP="00872B8E">
      <w:pPr>
        <w:pStyle w:val="Caption"/>
      </w:pPr>
      <w:bookmarkStart w:id="175" w:name="_Ref517122345"/>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r>
        <w:t xml:space="preserve"> Hành động Shake</w:t>
      </w:r>
      <w:bookmarkEnd w:id="175"/>
    </w:p>
    <w:p w:rsidR="00872B8E" w:rsidRDefault="00872B8E" w:rsidP="0018611E">
      <w:pPr>
        <w:pStyle w:val="ListParagraph"/>
      </w:pPr>
      <w:r>
        <w:t>Dựng đứng (Erect) : là hành động thay đổi tư thế của thiết bị từ đang nằm theo mặt phẳng ngang đến đứng lên theo mặt phẳng đứng 90</w:t>
      </w:r>
      <w:r>
        <w:rPr>
          <w:vertAlign w:val="superscript"/>
        </w:rPr>
        <w:t>0</w:t>
      </w:r>
      <w:r>
        <w:t xml:space="preserve"> như hình </w:t>
      </w:r>
      <w:r w:rsidR="00DD3533">
        <w:fldChar w:fldCharType="begin"/>
      </w:r>
      <w:r w:rsidR="00DD3533">
        <w:instrText xml:space="preserve"> REF _Ref517122918 \h </w:instrText>
      </w:r>
      <w:r w:rsidR="00DD3533">
        <w:fldChar w:fldCharType="separate"/>
      </w:r>
      <w:r w:rsidR="00DD3533">
        <w:t xml:space="preserve">Hình </w:t>
      </w:r>
      <w:r w:rsidR="00DD3533">
        <w:rPr>
          <w:noProof/>
        </w:rPr>
        <w:t>1</w:t>
      </w:r>
      <w:r w:rsidR="00DD3533">
        <w:noBreakHyphen/>
      </w:r>
      <w:r w:rsidR="00DD3533">
        <w:rPr>
          <w:noProof/>
        </w:rPr>
        <w:t>3</w:t>
      </w:r>
      <w:r w:rsidR="00DD3533">
        <w:fldChar w:fldCharType="end"/>
      </w:r>
      <w:r>
        <w:t>. Chúng em mô phỏng hành động này tượng trưng cho việc xem một thông tin chi tiết trên thiết bị mà người dùng đặc biệt quan tâm, thông tin này không xuất hiện thường xuyên.</w:t>
      </w:r>
    </w:p>
    <w:p w:rsidR="00872B8E" w:rsidRDefault="00872B8E" w:rsidP="00872B8E">
      <w:pPr>
        <w:pStyle w:val="ListParagraph"/>
        <w:keepNext/>
        <w:numPr>
          <w:ilvl w:val="0"/>
          <w:numId w:val="0"/>
        </w:numPr>
        <w:ind w:left="720"/>
      </w:pPr>
      <w:r w:rsidRPr="00872B8E">
        <w:rPr>
          <w:noProof/>
        </w:rPr>
        <mc:AlternateContent>
          <mc:Choice Requires="wpg">
            <w:drawing>
              <wp:inline distT="0" distB="0" distL="0" distR="0" wp14:anchorId="08560AA6">
                <wp:extent cx="5506472" cy="1237627"/>
                <wp:effectExtent l="38100" t="38100" r="18415" b="57785"/>
                <wp:docPr id="213"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06472" cy="1237627"/>
                          <a:chOff x="0" y="0"/>
                          <a:chExt cx="5506472" cy="1237627"/>
                        </a:xfrm>
                      </wpg:grpSpPr>
                      <wpg:grpSp>
                        <wpg:cNvPr id="214" name="Group 214">
                          <a:extLst/>
                        </wpg:cNvPr>
                        <wpg:cNvGrpSpPr/>
                        <wpg:grpSpPr>
                          <a:xfrm>
                            <a:off x="0" y="34173"/>
                            <a:ext cx="2244346" cy="1135764"/>
                            <a:chOff x="0" y="34173"/>
                            <a:chExt cx="2244346" cy="1135764"/>
                          </a:xfrm>
                        </wpg:grpSpPr>
                        <wps:wsp>
                          <wps:cNvPr id="215" name="Straight Arrow Connector 215">
                            <a:extLst/>
                          </wps:cNvPr>
                          <wps:cNvCnPr>
                            <a:cxnSpLocks/>
                          </wps:cNvCnPr>
                          <wps:spPr>
                            <a:xfrm flipH="1">
                              <a:off x="717787" y="24383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a:extLst/>
                          </wps:cNvPr>
                          <wps:cNvCnPr>
                            <a:cxnSpLocks/>
                          </wps:cNvCnPr>
                          <wps:spPr>
                            <a:xfrm flipH="1" flipV="1">
                              <a:off x="0" y="55358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a:extLst/>
                          </wps:cNvPr>
                          <wps:cNvCnPr>
                            <a:cxnSpLocks/>
                          </wps:cNvCnPr>
                          <wps:spPr>
                            <a:xfrm flipH="1">
                              <a:off x="1080519" y="641397"/>
                              <a:ext cx="16988"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8" name="Flowchart: Data 218">
                            <a:extLst/>
                          </wps:cNvPr>
                          <wps:cNvSpPr/>
                          <wps:spPr>
                            <a:xfrm>
                              <a:off x="0" y="42499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19" name="Flowchart: Data 219">
                            <a:extLst/>
                          </wps:cNvPr>
                          <wps:cNvSpPr/>
                          <wps:spPr>
                            <a:xfrm>
                              <a:off x="672294" y="52054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0" name="Straight Arrow Connector 220">
                            <a:extLst/>
                          </wps:cNvPr>
                          <wps:cNvCnPr/>
                          <wps:spPr>
                            <a:xfrm flipV="1">
                              <a:off x="1097506" y="34173"/>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21" name="Group 221">
                          <a:extLst/>
                        </wpg:cNvPr>
                        <wpg:cNvGrpSpPr/>
                        <wpg:grpSpPr>
                          <a:xfrm>
                            <a:off x="3170865" y="0"/>
                            <a:ext cx="2335607" cy="1237627"/>
                            <a:chOff x="3170865" y="0"/>
                            <a:chExt cx="2335607" cy="1237627"/>
                          </a:xfrm>
                        </wpg:grpSpPr>
                        <wps:wsp>
                          <wps:cNvPr id="222" name="Flowchart: Data 222">
                            <a:extLst/>
                          </wps:cNvPr>
                          <wps:cNvSpPr/>
                          <wps:spPr>
                            <a:xfrm>
                              <a:off x="3189666" y="494523"/>
                              <a:ext cx="2195014" cy="311940"/>
                            </a:xfrm>
                            <a:prstGeom prst="flowChartInputOutput">
                              <a:avLst/>
                            </a:prstGeom>
                            <a:ln w="12700">
                              <a:prstDash val="dash"/>
                            </a:ln>
                          </wps:spPr>
                          <wps:style>
                            <a:lnRef idx="2">
                              <a:schemeClr val="dk1"/>
                            </a:lnRef>
                            <a:fillRef idx="1">
                              <a:schemeClr val="lt1"/>
                            </a:fillRef>
                            <a:effectRef idx="0">
                              <a:schemeClr val="dk1"/>
                            </a:effectRef>
                            <a:fontRef idx="minor">
                              <a:schemeClr val="dk1"/>
                            </a:fontRef>
                          </wps:style>
                          <wps:bodyPr rtlCol="0" anchor="ctr"/>
                        </wps:wsp>
                        <wps:wsp>
                          <wps:cNvPr id="223" name="Arc 223">
                            <a:extLst/>
                          </wps:cNvPr>
                          <wps:cNvSpPr/>
                          <wps:spPr>
                            <a:xfrm>
                              <a:off x="4069088" y="0"/>
                              <a:ext cx="1437384" cy="889008"/>
                            </a:xfrm>
                            <a:prstGeom prst="arc">
                              <a:avLst>
                                <a:gd name="adj1" fmla="val 17905708"/>
                                <a:gd name="adj2" fmla="val 0"/>
                              </a:avLst>
                            </a:prstGeom>
                            <a:ln w="12700"/>
                          </wps:spPr>
                          <wps:style>
                            <a:lnRef idx="1">
                              <a:schemeClr val="accent1"/>
                            </a:lnRef>
                            <a:fillRef idx="0">
                              <a:schemeClr val="accent1"/>
                            </a:fillRef>
                            <a:effectRef idx="0">
                              <a:schemeClr val="accent1"/>
                            </a:effectRef>
                            <a:fontRef idx="minor">
                              <a:schemeClr val="tx1"/>
                            </a:fontRef>
                          </wps:style>
                          <wps:bodyPr rtlCol="0" anchor="ctr"/>
                        </wps:wsp>
                        <wps:wsp>
                          <wps:cNvPr id="224" name="Straight Arrow Connector 224">
                            <a:extLst/>
                          </wps:cNvPr>
                          <wps:cNvCnPr>
                            <a:cxnSpLocks/>
                          </wps:cNvCnPr>
                          <wps:spPr>
                            <a:xfrm flipH="1">
                              <a:off x="4066702" y="35725"/>
                              <a:ext cx="611807" cy="1117273"/>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a:extLst/>
                          </wps:cNvPr>
                          <wps:cNvCnPr>
                            <a:cxnSpLocks/>
                          </wps:cNvCnPr>
                          <wps:spPr>
                            <a:xfrm flipH="1" flipV="1">
                              <a:off x="3170865" y="634161"/>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a:extLst/>
                          </wps:cNvPr>
                          <wps:cNvCnPr>
                            <a:cxnSpLocks/>
                          </wps:cNvCnPr>
                          <wps:spPr>
                            <a:xfrm flipH="1">
                              <a:off x="4312534" y="709087"/>
                              <a:ext cx="16987" cy="52854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7" name="Flowchart: Data 227">
                            <a:extLst/>
                          </wps:cNvPr>
                          <wps:cNvSpPr/>
                          <wps:spPr>
                            <a:xfrm>
                              <a:off x="3377939" y="285101"/>
                              <a:ext cx="1746982" cy="634451"/>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28" name="Flowchart: Data 228">
                            <a:extLst/>
                          </wps:cNvPr>
                          <wps:cNvSpPr/>
                          <wps:spPr>
                            <a:xfrm>
                              <a:off x="3769360" y="418508"/>
                              <a:ext cx="990294" cy="37172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29" name="Straight Arrow Connector 229">
                            <a:extLst/>
                          </wps:cNvPr>
                          <wps:cNvCnPr/>
                          <wps:spPr>
                            <a:xfrm flipV="1">
                              <a:off x="4331582" y="47565"/>
                              <a:ext cx="0" cy="54679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230" name="Isosceles Triangle 230">
                            <a:extLst/>
                          </wps:cNvPr>
                          <wps:cNvSpPr/>
                          <wps:spPr>
                            <a:xfrm rot="15852404">
                              <a:off x="4947310" y="9177"/>
                              <a:ext cx="113660" cy="105362"/>
                            </a:xfrm>
                            <a:prstGeom prst="triangle">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 name="Arrow: Right 231">
                          <a:extLst/>
                        </wps:cNvPr>
                        <wps:cNvSpPr/>
                        <wps:spPr>
                          <a:xfrm>
                            <a:off x="2467443" y="497697"/>
                            <a:ext cx="390099" cy="242235"/>
                          </a:xfrm>
                          <a:prstGeom prst="rightArrow">
                            <a:avLst/>
                          </a:prstGeom>
                          <a:ln w="12700"/>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inline>
            </w:drawing>
          </mc:Choice>
          <mc:Fallback>
            <w:pict>
              <v:group w14:anchorId="27582D38" id="Group 15" o:spid="_x0000_s1026" style="width:433.6pt;height:97.45pt;mso-position-horizontal-relative:char;mso-position-vertical-relative:line" coordsize="55064,1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">
                <v:group id="Group 214" o:spid="_x0000_s1027" style="position:absolute;top:341;width:22443;height:11358" coordorigin=",341" coordsize="22443,11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traight Arrow Connector 215" o:spid="_x0000_s1028" type="#_x0000_t32" style="position:absolute;left:7177;top:2438;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" strokecolor="#4579b8 [3044]" strokeweight="1pt">
                    <v:stroke startarrow="block" endarrow="block"/>
                    <o:lock v:ext="edit" shapetype="f"/>
                  </v:shape>
                  <v:shape id="Straight Arrow Connector 216" o:spid="_x0000_s1029" type="#_x0000_t32" style="position:absolute;top:5535;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" strokecolor="#4579b8 [3044]" strokeweight="1pt">
                    <v:stroke startarrow="block" endarrow="block"/>
                    <o:lock v:ext="edit" shapetype="f"/>
                  </v:shape>
                  <v:shape id="Straight Arrow Connector 217" o:spid="_x0000_s1030" type="#_x0000_t32" style="position:absolute;left:10805;top:6413;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" strokecolor="#4579b8 [3044]" strokeweight="1pt">
                    <v:stroke startarrow="block" endarrow="block"/>
                    <o:lock v:ext="edit" shapetype="f"/>
                  </v:shape>
                  <v:shape id="Flowchart: Data 218" o:spid="_x0000_s1031" type="#_x0000_t111" style="position:absolute;top:4249;width:21950;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" fillcolor="white [3201]" strokecolor="black [3200]" strokeweight="1pt"/>
                  <v:shape id="Flowchart: Data 219" o:spid="_x0000_s1032" type="#_x0000_t111" style="position:absolute;left:6722;top:5205;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" fillcolor="#c0504d [3205]" strokecolor="#622423 [1605]" strokeweight="1pt"/>
                  <v:shape id="Straight Arrow Connector 220" o:spid="_x0000_s1033" type="#_x0000_t32" style="position:absolute;left:10975;top:341;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" strokecolor="#4579b8 [3044]" strokeweight="1pt">
                    <v:stroke endarrow="block"/>
                  </v:shape>
                </v:group>
                <v:group id="Group 221" o:spid="_x0000_s1034" style="position:absolute;left:31708;width:23356;height:12376" coordorigin="31708" coordsize="23356,1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lowchart: Data 222" o:spid="_x0000_s1035" type="#_x0000_t111" style="position:absolute;left:31896;top:4945;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" fillcolor="white [3201]" strokecolor="black [3200]" strokeweight="1pt">
                    <v:stroke dashstyle="dash"/>
                  </v:shape>
                  <v:shape id="Arc 223" o:spid="_x0000_s1036" style="position:absolute;left:40690;width:14374;height:8890;visibility:visible;mso-wrap-style:square;v-text-anchor:middle" coordsize="1437384,88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" path="m946870,22998nsc1239878,83674,1437384,253394,1437384,444504r-718692,l946870,22998xem946870,22998nfc1239878,83674,1437384,253394,1437384,444504e" filled="f" strokecolor="#4579b8 [3044]" strokeweight="1pt">
                    <v:path arrowok="t" o:connecttype="custom" o:connectlocs="946870,22998;1437384,444504" o:connectangles="0,0"/>
                  </v:shape>
                  <v:shape id="Straight Arrow Connector 224" o:spid="_x0000_s1037" type="#_x0000_t32" style="position:absolute;left:40667;top:357;width:6118;height:1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" strokecolor="#4579b8 [3044]" strokeweight="1pt">
                    <v:stroke startarrow="block" endarrow="block"/>
                    <o:lock v:ext="edit" shapetype="f"/>
                  </v:shape>
                  <v:shape id="Straight Arrow Connector 225" o:spid="_x0000_s1038" type="#_x0000_t32" style="position:absolute;left:31708;top:6341;width:22444;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" strokecolor="#4579b8 [3044]" strokeweight="1pt">
                    <v:stroke startarrow="block" endarrow="block"/>
                    <o:lock v:ext="edit" shapetype="f"/>
                  </v:shape>
                  <v:shape id="Straight Arrow Connector 226" o:spid="_x0000_s1039" type="#_x0000_t32" style="position:absolute;left:43125;top:7090;width:170;height:5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" strokecolor="#4579b8 [3044]" strokeweight="1pt">
                    <v:stroke startarrow="block" endarrow="block"/>
                    <o:lock v:ext="edit" shapetype="f"/>
                  </v:shape>
                  <v:shape id="Flowchart: Data 227" o:spid="_x0000_s1040" type="#_x0000_t111" style="position:absolute;left:33779;top:2851;width:17470;height:6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" fillcolor="white [3201]" strokecolor="black [3200]" strokeweight="1pt"/>
                  <v:shape id="Flowchart: Data 228" o:spid="_x0000_s1041" type="#_x0000_t111" style="position:absolute;left:37693;top:4185;width:9903;height: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" fillcolor="#c0504d [3205]" strokecolor="#622423 [1605]" strokeweight="1pt"/>
                  <v:shape id="Straight Arrow Connector 229" o:spid="_x0000_s1042" type="#_x0000_t32" style="position:absolute;left:43315;top:475;width:0;height:5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" strokecolor="#4579b8 [3044]" strokeweight="1pt">
                    <v:stroke endarrow="block"/>
                  </v:shape>
                  <v:shape id="Isosceles Triangle 230" o:spid="_x0000_s1043" type="#_x0000_t5" style="position:absolute;left:49473;top:91;width:1136;height:1054;rotation:-62779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" fillcolor="#4f81bd [3204]" strokecolor="#243f60 [1604]" strokeweight="1pt"/>
                </v:group>
                <v:shape id="Arrow: Right 231" o:spid="_x0000_s1044" type="#_x0000_t13" style="position:absolute;left:24674;top:4976;width:3901;height:2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" adj="14894" fillcolor="black [3200]" strokecolor="black [1600]" strokeweight="1pt"/>
                <w10:anchorlock/>
              </v:group>
            </w:pict>
          </mc:Fallback>
        </mc:AlternateContent>
      </w:r>
    </w:p>
    <w:p w:rsidR="00872B8E" w:rsidRDefault="00872B8E" w:rsidP="00872B8E">
      <w:pPr>
        <w:pStyle w:val="Caption"/>
      </w:pPr>
      <w:bookmarkStart w:id="176" w:name="_Ref517122918"/>
      <w:r>
        <w:t xml:space="preserve">Hình </w:t>
      </w:r>
      <w:r w:rsidR="00DD3533">
        <w:fldChar w:fldCharType="begin"/>
      </w:r>
      <w:r w:rsidR="00DD3533">
        <w:instrText xml:space="preserve"> STYLEREF 1 \s </w:instrText>
      </w:r>
      <w:r w:rsidR="00DD3533">
        <w:fldChar w:fldCharType="separate"/>
      </w:r>
      <w:r w:rsidR="00DD3533">
        <w:rPr>
          <w:noProof/>
        </w:rPr>
        <w:t>1</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176"/>
      <w:r>
        <w:t xml:space="preserve"> Hành động Erect</w:t>
      </w:r>
    </w:p>
    <w:p w:rsidR="00872B8E" w:rsidRDefault="00872B8E" w:rsidP="0018611E">
      <w:pPr>
        <w:pStyle w:val="ListParagraph"/>
      </w:pPr>
      <w:r>
        <w:t>Giũ xuống (Shake down) : là hành động thay đổi vị trí của thiết bị một cách đột ngột từ vị trí ban đầu theo hướng thẳng đứng từ trên xuống dưới</w:t>
      </w:r>
      <w:r w:rsidR="00DD3533">
        <w:t xml:space="preserve"> như </w:t>
      </w:r>
      <w:r w:rsidR="00DD3533">
        <w:fldChar w:fldCharType="begin"/>
      </w:r>
      <w:r w:rsidR="00DD3533">
        <w:instrText xml:space="preserve"> REF _Ref517122931 \h </w:instrText>
      </w:r>
      <w:r w:rsidR="00DD3533">
        <w:fldChar w:fldCharType="separate"/>
      </w:r>
      <w:r w:rsidR="00DD3533">
        <w:t xml:space="preserve">Hình </w:t>
      </w:r>
      <w:r w:rsidR="00DD3533">
        <w:rPr>
          <w:noProof/>
        </w:rPr>
        <w:t>1</w:t>
      </w:r>
      <w:r w:rsidR="00DD3533">
        <w:noBreakHyphen/>
      </w:r>
      <w:r w:rsidR="00DD3533">
        <w:rPr>
          <w:noProof/>
        </w:rPr>
        <w:t>4</w:t>
      </w:r>
      <w:r w:rsidR="00DD3533">
        <w:fldChar w:fldCharType="end"/>
      </w:r>
      <w:r>
        <w:t>. Chúng em mô phỏng hành động này tượng trưng cho việc gửi đi một thông tin từ thiết bị đến một môi trường khác</w:t>
      </w:r>
      <w:r w:rsidR="00DD3533">
        <w:t>.</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43D7800D">
                <wp:extent cx="2244346" cy="1723495"/>
                <wp:effectExtent l="38100" t="38100" r="3810" b="67310"/>
                <wp:docPr id="232"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33" name="Group 233">
                          <a:extLst/>
                        </wpg:cNvPr>
                        <wpg:cNvGrpSpPr/>
                        <wpg:grpSpPr>
                          <a:xfrm>
                            <a:off x="0" y="1007051"/>
                            <a:ext cx="2244346" cy="716444"/>
                            <a:chOff x="0" y="1007051"/>
                            <a:chExt cx="2244346" cy="716444"/>
                          </a:xfrm>
                        </wpg:grpSpPr>
                        <wps:wsp>
                          <wps:cNvPr id="234" name="Straight Arrow Connector 23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37" name="Flowchart: Data 23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38" name="Flowchart: Data 23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39" name="Straight Arrow Connector 23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0" name="Group 240">
                          <a:extLst/>
                        </wpg:cNvPr>
                        <wpg:cNvGrpSpPr/>
                        <wpg:grpSpPr>
                          <a:xfrm>
                            <a:off x="0" y="0"/>
                            <a:ext cx="2244346" cy="731756"/>
                            <a:chOff x="0" y="0"/>
                            <a:chExt cx="2244346" cy="731756"/>
                          </a:xfrm>
                        </wpg:grpSpPr>
                        <wps:wsp>
                          <wps:cNvPr id="241" name="Straight Arrow Connector 24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3" name="Straight Arrow Connector 24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4" name="Flowchart: Data 24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45" name="Flowchart: Data 24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6" name="Straight Arrow Connector 24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7" name="Group 247">
                          <a:extLst/>
                        </wpg:cNvPr>
                        <wpg:cNvGrpSpPr/>
                        <wpg:grpSpPr>
                          <a:xfrm rot="10800000">
                            <a:off x="147502" y="581095"/>
                            <a:ext cx="1940193" cy="492405"/>
                            <a:chOff x="147502" y="581095"/>
                            <a:chExt cx="1940193" cy="492405"/>
                          </a:xfrm>
                        </wpg:grpSpPr>
                        <wps:wsp>
                          <wps:cNvPr id="248" name="Straight Arrow Connector 248">
                            <a:extLst/>
                          </wps:cNvPr>
                          <wps:cNvCnPr/>
                          <wps:spPr>
                            <a:xfrm flipV="1">
                              <a:off x="147502"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a:extLst/>
                          </wps:cNvPr>
                          <wps:cNvCnPr/>
                          <wps:spPr>
                            <a:xfrm flipV="1">
                              <a:off x="457167" y="581097"/>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a:extLst/>
                          </wps:cNvPr>
                          <wps:cNvCnPr/>
                          <wps:spPr>
                            <a:xfrm flipV="1">
                              <a:off x="1764061" y="581095"/>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a:extLst/>
                          </wps:cNvPr>
                          <wps:cNvCnPr/>
                          <wps:spPr>
                            <a:xfrm flipV="1">
                              <a:off x="2087695" y="582373"/>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8A82085" id="Group 31"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">
                <v:group id="Group 23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" strokecolor="#4579b8 [3044]" strokeweight="1pt">
                    <v:stroke startarrow="block" endarrow="block"/>
                    <o:lock v:ext="edit" shapetype="f"/>
                  </v:shape>
                  <v:shape id="Straight Arrow Connector 23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" strokecolor="#4579b8 [3044]" strokeweight="1pt">
                    <v:stroke startarrow="block" endarrow="block"/>
                    <o:lock v:ext="edit" shapetype="f"/>
                  </v:shape>
                  <v:shape id="Straight Arrow Connector 23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" strokecolor="#4579b8 [3044]" strokeweight="1pt">
                    <v:stroke startarrow="block" endarrow="block"/>
                    <o:lock v:ext="edit" shapetype="f"/>
                  </v:shape>
                  <v:shape id="Flowchart: Data 23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eKxgAAANwAAAAPAAAAZHJzL2Rvd25yZXYueG1sRI9Ba8JA&#10;FITvBf/D8oTe6kYL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25P3isYAAADcAAAA&#10;DwAAAAAAAAAAAAAAAAAHAgAAZHJzL2Rvd25yZXYueG1sUEsFBgAAAAADAAMAtwAAAPoCAAAAAA==&#10;" fillcolor="white [3201]" strokecolor="black [3200]" strokeweight="1pt"/>
                  <v:shape id="Flowchart: Data 23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" fillcolor="#c0504d [3205]" strokecolor="#622423 [1605]" strokeweight="1pt"/>
                  <v:shape id="Straight Arrow Connector 23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nNxQAAANwAAAAPAAAAZHJzL2Rvd25yZXYueG1sRI/NasMw&#10;EITvhbyD2EBvjdwUSu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AwjanNxQAAANwAAAAP&#10;AAAAAAAAAAAAAAAAAAcCAABkcnMvZG93bnJldi54bWxQSwUGAAAAAAMAAwC3AAAA+QIAAAAA&#10;" strokecolor="#4579b8 [3044]" strokeweight="1pt">
                    <v:stroke endarrow="block"/>
                    <o:lock v:ext="edit" shapetype="f"/>
                  </v:shape>
                </v:group>
                <v:group id="Group 24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Straight Arrow Connector 24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" strokecolor="#4579b8 [3044]" strokeweight="1pt">
                    <v:stroke startarrow="block" endarrow="block"/>
                    <o:lock v:ext="edit" shapetype="f"/>
                  </v:shape>
                  <v:shape id="Straight Arrow Connector 24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" strokecolor="#4579b8 [3044]" strokeweight="1pt">
                    <v:stroke startarrow="block" endarrow="block"/>
                    <o:lock v:ext="edit" shapetype="f"/>
                  </v:shape>
                  <v:shape id="Straight Arrow Connector 24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" strokecolor="#4579b8 [3044]" strokeweight="1pt">
                    <v:stroke startarrow="block" endarrow="block"/>
                    <o:lock v:ext="edit" shapetype="f"/>
                  </v:shape>
                  <v:shape id="Flowchart: Data 24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" fillcolor="white [3201]" strokecolor="black [3200]" strokeweight="1pt"/>
                  <v:shape id="Flowchart: Data 24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" fillcolor="#c0504d [3205]" strokecolor="#622423 [1605]" strokeweight="1pt"/>
                  <v:shape id="Straight Arrow Connector 24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" strokecolor="#4579b8 [3044]" strokeweight="1pt">
                    <v:stroke endarrow="block"/>
                    <o:lock v:ext="edit" shapetype="f"/>
                  </v:shape>
                </v:group>
                <v:group id="Group 247" o:spid="_x0000_s1041" style="position:absolute;left:1475;top:5810;width:19401;height:4925;rotation:180" coordorigin="1475,5810" coordsize="19401,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">
                  <v:shape id="Straight Arrow Connector 248" o:spid="_x0000_s1042" type="#_x0000_t32" style="position:absolute;left:1475;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" strokecolor="black [3213]" strokeweight="1pt">
                    <v:stroke endarrow="block"/>
                  </v:shape>
                  <v:shape id="Straight Arrow Connector 249" o:spid="_x0000_s1043" type="#_x0000_t32" style="position:absolute;left:4571;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" strokecolor="black [3213]" strokeweight="1pt">
                    <v:stroke endarrow="block"/>
                  </v:shape>
                  <v:shape id="Straight Arrow Connector 250" o:spid="_x0000_s1044" type="#_x0000_t32" style="position:absolute;left:17640;top:5810;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" strokecolor="black [3213]" strokeweight="1pt">
                    <v:stroke endarrow="block"/>
                  </v:shape>
                  <v:shape id="Straight Arrow Connector 251" o:spid="_x0000_s1045" type="#_x0000_t32" style="position:absolute;left:20876;top:5823;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" strokecolor="black [3213]" strokeweight="1pt">
                    <v:stroke endarrow="block"/>
                  </v:shape>
                </v:group>
                <w10:anchorlock/>
              </v:group>
            </w:pict>
          </mc:Fallback>
        </mc:AlternateContent>
      </w:r>
    </w:p>
    <w:p w:rsidR="00DD3533" w:rsidRDefault="00DD3533" w:rsidP="00DD3533">
      <w:pPr>
        <w:pStyle w:val="Caption"/>
      </w:pPr>
      <w:bookmarkStart w:id="177" w:name="_Ref517122931"/>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4</w:t>
      </w:r>
      <w:r>
        <w:fldChar w:fldCharType="end"/>
      </w:r>
      <w:bookmarkEnd w:id="177"/>
      <w:r>
        <w:t xml:space="preserve"> Hành động Shake Down</w:t>
      </w:r>
    </w:p>
    <w:p w:rsidR="00DD3533" w:rsidRDefault="00DD3533" w:rsidP="0018611E">
      <w:pPr>
        <w:pStyle w:val="ListParagraph"/>
      </w:pPr>
      <w:r>
        <w:t xml:space="preserve">Hất lên (Shake Up) : là hành động thay đổi vị trí của thiết bị một cách đột ngột từ vị trí ban đầu theo hướng thẳng đứng từ dưới lên trên như </w:t>
      </w:r>
      <w:r>
        <w:fldChar w:fldCharType="begin"/>
      </w:r>
      <w:r>
        <w:instrText xml:space="preserve"> REF _Ref517123046 \h </w:instrText>
      </w:r>
      <w:r>
        <w:fldChar w:fldCharType="separate"/>
      </w:r>
      <w:r>
        <w:t xml:space="preserve">Hình </w:t>
      </w:r>
      <w:r>
        <w:rPr>
          <w:noProof/>
        </w:rPr>
        <w:t>1</w:t>
      </w:r>
      <w:r>
        <w:noBreakHyphen/>
      </w:r>
      <w:r>
        <w:rPr>
          <w:noProof/>
        </w:rPr>
        <w:t>5</w:t>
      </w:r>
      <w:r>
        <w:fldChar w:fldCharType="end"/>
      </w:r>
      <w:r>
        <w:t xml:space="preserve">. Chúng </w:t>
      </w:r>
      <w:r>
        <w:lastRenderedPageBreak/>
        <w:t>em mô phòng hành động này tượng trưng cho việc lấy một thông tin từ môi trường bên ngoài vào trong thiết bị của người sử dụng.</w:t>
      </w:r>
    </w:p>
    <w:p w:rsidR="00DD3533" w:rsidRDefault="00DD3533" w:rsidP="00DD3533">
      <w:pPr>
        <w:pStyle w:val="ListParagraph"/>
        <w:keepNext/>
        <w:numPr>
          <w:ilvl w:val="0"/>
          <w:numId w:val="0"/>
        </w:numPr>
        <w:ind w:left="720"/>
        <w:jc w:val="center"/>
      </w:pPr>
      <w:r w:rsidRPr="00DD3533">
        <w:rPr>
          <w:noProof/>
        </w:rPr>
        <mc:AlternateContent>
          <mc:Choice Requires="wpg">
            <w:drawing>
              <wp:inline distT="0" distB="0" distL="0" distR="0" wp14:anchorId="549F96C3">
                <wp:extent cx="2244346" cy="1723495"/>
                <wp:effectExtent l="38100" t="38100" r="3810" b="67310"/>
                <wp:docPr id="252" name="Group 2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244346" cy="1723495"/>
                          <a:chOff x="0" y="0"/>
                          <a:chExt cx="2244346" cy="1723495"/>
                        </a:xfrm>
                      </wpg:grpSpPr>
                      <wpg:grpSp>
                        <wpg:cNvPr id="253" name="Group 253">
                          <a:extLst/>
                        </wpg:cNvPr>
                        <wpg:cNvGrpSpPr/>
                        <wpg:grpSpPr>
                          <a:xfrm>
                            <a:off x="0" y="1007051"/>
                            <a:ext cx="2244346" cy="716444"/>
                            <a:chOff x="0" y="1007051"/>
                            <a:chExt cx="2244346" cy="716444"/>
                          </a:xfrm>
                        </wpg:grpSpPr>
                        <wps:wsp>
                          <wps:cNvPr id="254" name="Straight Arrow Connector 254">
                            <a:extLst/>
                          </wps:cNvPr>
                          <wps:cNvCnPr>
                            <a:cxnSpLocks/>
                          </wps:cNvCnPr>
                          <wps:spPr>
                            <a:xfrm flipH="1">
                              <a:off x="717787" y="1007051"/>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a:extLst/>
                          </wps:cNvPr>
                          <wps:cNvCnPr>
                            <a:cxnSpLocks/>
                          </wps:cNvCnPr>
                          <wps:spPr>
                            <a:xfrm flipH="1" flipV="1">
                              <a:off x="0" y="1316804"/>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a:extLst/>
                          </wps:cNvPr>
                          <wps:cNvCnPr>
                            <a:cxnSpLocks/>
                          </wps:cNvCnPr>
                          <wps:spPr>
                            <a:xfrm>
                              <a:off x="1097507" y="1404615"/>
                              <a:ext cx="0" cy="31888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7" name="Flowchart: Data 257">
                            <a:extLst/>
                          </wps:cNvPr>
                          <wps:cNvSpPr/>
                          <wps:spPr>
                            <a:xfrm>
                              <a:off x="0" y="1188217"/>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58" name="Flowchart: Data 258">
                            <a:extLst/>
                          </wps:cNvPr>
                          <wps:cNvSpPr/>
                          <wps:spPr>
                            <a:xfrm>
                              <a:off x="672294" y="1283759"/>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9" name="Straight Arrow Connector 259">
                            <a:extLst/>
                          </wps:cNvPr>
                          <wps:cNvCnPr>
                            <a:cxnSpLocks/>
                          </wps:cNvCnPr>
                          <wps:spPr>
                            <a:xfrm flipV="1">
                              <a:off x="1097506" y="1007051"/>
                              <a:ext cx="0" cy="337136"/>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60" name="Group 260">
                          <a:extLst/>
                        </wpg:cNvPr>
                        <wpg:cNvGrpSpPr/>
                        <wpg:grpSpPr>
                          <a:xfrm>
                            <a:off x="0" y="0"/>
                            <a:ext cx="2244346" cy="731756"/>
                            <a:chOff x="0" y="0"/>
                            <a:chExt cx="2244346" cy="731756"/>
                          </a:xfrm>
                        </wpg:grpSpPr>
                        <wps:wsp>
                          <wps:cNvPr id="261" name="Straight Arrow Connector 261">
                            <a:extLst/>
                          </wps:cNvPr>
                          <wps:cNvCnPr>
                            <a:cxnSpLocks/>
                          </wps:cNvCnPr>
                          <wps:spPr>
                            <a:xfrm flipH="1">
                              <a:off x="717787" y="18493"/>
                              <a:ext cx="725461" cy="66183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a:extLst/>
                          </wps:cNvPr>
                          <wps:cNvCnPr>
                            <a:cxnSpLocks/>
                          </wps:cNvCnPr>
                          <wps:spPr>
                            <a:xfrm flipH="1" flipV="1">
                              <a:off x="0" y="328246"/>
                              <a:ext cx="2244346" cy="2738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a:extLst/>
                          </wps:cNvPr>
                          <wps:cNvCnPr>
                            <a:cxnSpLocks/>
                          </wps:cNvCnPr>
                          <wps:spPr>
                            <a:xfrm flipH="1">
                              <a:off x="1097506" y="416057"/>
                              <a:ext cx="1" cy="31569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64" name="Flowchart: Data 264">
                            <a:extLst/>
                          </wps:cNvPr>
                          <wps:cNvSpPr/>
                          <wps:spPr>
                            <a:xfrm>
                              <a:off x="0" y="199659"/>
                              <a:ext cx="2195014" cy="311940"/>
                            </a:xfrm>
                            <a:prstGeom prst="flowChartInputOutput">
                              <a:avLst/>
                            </a:prstGeom>
                            <a:ln w="12700"/>
                          </wps:spPr>
                          <wps:style>
                            <a:lnRef idx="2">
                              <a:schemeClr val="dk1"/>
                            </a:lnRef>
                            <a:fillRef idx="1">
                              <a:schemeClr val="lt1"/>
                            </a:fillRef>
                            <a:effectRef idx="0">
                              <a:schemeClr val="dk1"/>
                            </a:effectRef>
                            <a:fontRef idx="minor">
                              <a:schemeClr val="dk1"/>
                            </a:fontRef>
                          </wps:style>
                          <wps:bodyPr rtlCol="0" anchor="ctr"/>
                        </wps:wsp>
                        <wps:wsp>
                          <wps:cNvPr id="265" name="Flowchart: Data 265">
                            <a:extLst/>
                          </wps:cNvPr>
                          <wps:cNvSpPr/>
                          <wps:spPr>
                            <a:xfrm>
                              <a:off x="672294" y="295201"/>
                              <a:ext cx="850425" cy="120856"/>
                            </a:xfrm>
                            <a:prstGeom prst="flowChartInputOutput">
                              <a:avLst/>
                            </a:prstGeom>
                            <a:ln w="12700"/>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6" name="Straight Arrow Connector 266">
                            <a:extLst/>
                          </wps:cNvPr>
                          <wps:cNvCnPr>
                            <a:cxnSpLocks/>
                          </wps:cNvCnPr>
                          <wps:spPr>
                            <a:xfrm flipV="1">
                              <a:off x="1097507" y="0"/>
                              <a:ext cx="0" cy="3556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267" name="Straight Arrow Connector 267">
                          <a:extLst/>
                        </wps:cNvPr>
                        <wps:cNvCnPr/>
                        <wps:spPr>
                          <a:xfrm flipV="1">
                            <a:off x="188370"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Straight Arrow Connector 268">
                          <a:extLst/>
                        </wps:cNvPr>
                        <wps:cNvCnPr/>
                        <wps:spPr>
                          <a:xfrm flipV="1">
                            <a:off x="498035" y="582974"/>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 name="Straight Arrow Connector 269">
                          <a:extLst/>
                        </wps:cNvPr>
                        <wps:cNvCnPr/>
                        <wps:spPr>
                          <a:xfrm flipV="1">
                            <a:off x="1804929" y="582972"/>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0" name="Straight Arrow Connector 270">
                          <a:extLst/>
                        </wps:cNvPr>
                        <wps:cNvCnPr/>
                        <wps:spPr>
                          <a:xfrm flipV="1">
                            <a:off x="2128563" y="584250"/>
                            <a:ext cx="0" cy="49112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4F448" id="Group 26" o:spid="_x0000_s1026" style="width:176.7pt;height:135.7pt;mso-position-horizontal-relative:char;mso-position-vertical-relative:line" coordsize="22443,1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">
                <v:group id="Group 253" o:spid="_x0000_s1027" style="position:absolute;top:10070;width:22443;height:7164" coordorigin=",10070" coordsize="2244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Straight Arrow Connector 254" o:spid="_x0000_s1028" type="#_x0000_t32" style="position:absolute;left:7177;top:10070;width:7255;height:6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" strokecolor="#4579b8 [3044]" strokeweight="1pt">
                    <v:stroke startarrow="block" endarrow="block"/>
                    <o:lock v:ext="edit" shapetype="f"/>
                  </v:shape>
                  <v:shape id="Straight Arrow Connector 255" o:spid="_x0000_s1029" type="#_x0000_t32" style="position:absolute;top:13168;width:22443;height: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" strokecolor="#4579b8 [3044]" strokeweight="1pt">
                    <v:stroke startarrow="block" endarrow="block"/>
                    <o:lock v:ext="edit" shapetype="f"/>
                  </v:shape>
                  <v:shape id="Straight Arrow Connector 256" o:spid="_x0000_s1030" type="#_x0000_t32" style="position:absolute;left:10975;top:14046;width:0;height:3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" strokecolor="#4579b8 [3044]" strokeweight="1pt">
                    <v:stroke startarrow="block" endarrow="block"/>
                    <o:lock v:ext="edit" shapetype="f"/>
                  </v:shape>
                  <v:shape id="Flowchart: Data 257" o:spid="_x0000_s1031" type="#_x0000_t111" style="position:absolute;top:11882;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" fillcolor="white [3201]" strokecolor="black [3200]" strokeweight="1pt"/>
                  <v:shape id="Flowchart: Data 258" o:spid="_x0000_s1032" type="#_x0000_t111" style="position:absolute;left:6722;top:12837;width:8505;height:1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" fillcolor="#c0504d [3205]" strokecolor="#622423 [1605]" strokeweight="1pt"/>
                  <v:shape id="Straight Arrow Connector 259" o:spid="_x0000_s1033" type="#_x0000_t32" style="position:absolute;left:10975;top:10070;width:0;height:3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" strokecolor="#4579b8 [3044]" strokeweight="1pt">
                    <v:stroke endarrow="block"/>
                    <o:lock v:ext="edit" shapetype="f"/>
                  </v:shape>
                </v:group>
                <v:group id="Group 260" o:spid="_x0000_s1034" style="position:absolute;width:22443;height:7317" coordsize="2244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Straight Arrow Connector 261" o:spid="_x0000_s1035" type="#_x0000_t32" style="position:absolute;left:7177;top:184;width:7255;height:6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" strokecolor="#4579b8 [3044]" strokeweight="1pt">
                    <v:stroke startarrow="block" endarrow="block"/>
                    <o:lock v:ext="edit" shapetype="f"/>
                  </v:shape>
                  <v:shape id="Straight Arrow Connector 262" o:spid="_x0000_s1036" type="#_x0000_t32" style="position:absolute;top:3282;width:22443;height:2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" strokecolor="#4579b8 [3044]" strokeweight="1pt">
                    <v:stroke startarrow="block" endarrow="block"/>
                    <o:lock v:ext="edit" shapetype="f"/>
                  </v:shape>
                  <v:shape id="Straight Arrow Connector 263" o:spid="_x0000_s1037" type="#_x0000_t32" style="position:absolute;left:10975;top:4160;width:0;height:3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" strokecolor="#4579b8 [3044]" strokeweight="1pt">
                    <v:stroke startarrow="block" endarrow="block"/>
                    <o:lock v:ext="edit" shapetype="f"/>
                  </v:shape>
                  <v:shape id="Flowchart: Data 264" o:spid="_x0000_s1038" type="#_x0000_t111" style="position:absolute;top:1996;width:21950;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" fillcolor="white [3201]" strokecolor="black [3200]" strokeweight="1pt"/>
                  <v:shape id="Flowchart: Data 265" o:spid="_x0000_s1039" type="#_x0000_t111" style="position:absolute;left:6722;top:2952;width:8505;height:1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" fillcolor="#c0504d [3205]" strokecolor="#622423 [1605]" strokeweight="1pt"/>
                  <v:shape id="Straight Arrow Connector 266" o:spid="_x0000_s1040" type="#_x0000_t32" style="position:absolute;left:10975;width:0;height:3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" strokecolor="#4579b8 [3044]" strokeweight="1pt">
                    <v:stroke endarrow="block"/>
                    <o:lock v:ext="edit" shapetype="f"/>
                  </v:shape>
                </v:group>
                <v:shape id="Straight Arrow Connector 267" o:spid="_x0000_s1041" type="#_x0000_t32" style="position:absolute;left:1883;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" strokecolor="black [3213]" strokeweight="1pt">
                  <v:stroke endarrow="block"/>
                </v:shape>
                <v:shape id="Straight Arrow Connector 268" o:spid="_x0000_s1042" type="#_x0000_t32" style="position:absolute;left:4980;top:5829;width:0;height:4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" strokecolor="black [3213]" strokeweight="1pt">
                  <v:stroke endarrow="block"/>
                </v:shape>
                <v:shape id="Straight Arrow Connector 269" o:spid="_x0000_s1043" type="#_x0000_t32" style="position:absolute;left:18049;top:5829;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" strokecolor="black [3213]" strokeweight="1pt">
                  <v:stroke endarrow="block"/>
                </v:shape>
                <v:shape id="Straight Arrow Connector 270" o:spid="_x0000_s1044" type="#_x0000_t32" style="position:absolute;left:21285;top:5842;width:0;height:49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" strokecolor="black [3213]" strokeweight="1pt">
                  <v:stroke endarrow="block"/>
                </v:shape>
                <w10:anchorlock/>
              </v:group>
            </w:pict>
          </mc:Fallback>
        </mc:AlternateContent>
      </w:r>
    </w:p>
    <w:p w:rsidR="00DD3533" w:rsidRPr="006B665B" w:rsidRDefault="00DD3533" w:rsidP="00DD3533">
      <w:pPr>
        <w:pStyle w:val="Caption"/>
      </w:pPr>
      <w:bookmarkStart w:id="178" w:name="_Ref517123046"/>
      <w:r>
        <w:t xml:space="preserve">Hình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Hình \* ARABIC \s 1 </w:instrText>
      </w:r>
      <w:r>
        <w:fldChar w:fldCharType="separate"/>
      </w:r>
      <w:r>
        <w:rPr>
          <w:noProof/>
        </w:rPr>
        <w:t>5</w:t>
      </w:r>
      <w:r>
        <w:fldChar w:fldCharType="end"/>
      </w:r>
      <w:bookmarkEnd w:id="178"/>
      <w:r>
        <w:t xml:space="preserve"> Hành động Shake Up</w:t>
      </w:r>
    </w:p>
    <w:p w:rsidR="00D53824" w:rsidRPr="00562157" w:rsidRDefault="00D53824" w:rsidP="0018611E">
      <w:pPr>
        <w:pStyle w:val="Bullet4"/>
        <w:rPr>
          <w:lang w:val="en-US"/>
        </w:rPr>
      </w:pPr>
      <w:r w:rsidRPr="00562157">
        <w:rPr>
          <w:lang w:val="en-US"/>
        </w:rPr>
        <w:t>Kết luận</w:t>
      </w:r>
    </w:p>
    <w:p w:rsidR="00D53824" w:rsidRPr="00DD3533" w:rsidRDefault="00DD3533" w:rsidP="008443E1">
      <w:pPr>
        <w:spacing w:line="324" w:lineRule="auto"/>
        <w:rPr>
          <w:lang w:val="en-US"/>
        </w:rPr>
      </w:pPr>
      <w:r>
        <w:rPr>
          <w:lang w:val="en-US"/>
        </w:rPr>
        <w:t xml:space="preserve">So sánh Kỹ Thuật A, Kỹ Thuật B và Tangible với sự trợ giúp của thiết bị di động, chúng em thấy được những hạn chế của 2 phương pháp đầu tiên. Ở Kỹ Thuật A, ta cần phải tương tác trực tiếp đến môi trường tương tác và những vật trong môi trường tương tác. Việc xử lí nhận diện các cử chỉ hay hành động tương tác sẽ thiên về xử lí hình ảnh trên camera, như đã nhắc đến những hạn điểm của việc xử lí cử chỉ thông qua hình ảnh ở mục </w:t>
      </w:r>
      <w:r w:rsidRPr="00DD3533">
        <w:rPr>
          <w:b/>
          <w:lang w:val="en-US"/>
        </w:rPr>
        <w:t>Tangible với thiết bị di động</w:t>
      </w:r>
      <w:r>
        <w:rPr>
          <w:lang w:val="en-US"/>
        </w:rPr>
        <w:t>, chính điều này mang đến trải nghiệm không thoải mái cho người dùng. Với Kỹ Thuật B, thì môi trường tương tác và vật tương tác đóng góp vai trò trong việc vật lí hóa thông tin được trình chiếu theo kịch bản cho trước</w:t>
      </w:r>
      <w:r w:rsidR="000744C7">
        <w:rPr>
          <w:lang w:val="en-US"/>
        </w:rPr>
        <w:t>. Đây là phương pháp tăng cường cảm giác thật của người dùng với một đoạn video cho trước. Ở đây thiếu hoàn toàn sự tương tác từ phía người dùng đến hệ thống, chính vì vậy cũng không mang lại trải nghiệm toàn vẹn cho phía người dùng. Vì thế, chúng em quyết định sẽ đi sâu vào phương pháp thứ 3, sử dụng một thiết bị di động để thu thập thông tin về hành động của người dùng sau đó giao tiếp đến hệ thống máy chủ để máy chủ xử lí. Việc sử dụng thiết bị di động tuy có hạn chế về độ đa dạng các cử chỉ và hành động nhận được tuy nhiên sẽ cho ra kết quả chính xác hơn, và tốc độ hồi đáp nhanh hơn so với việc nhận diện cử chỉ qua hình ảnh. Điều này giảm bớt sự nặng nề của hệ thống trong việc xử lí cũng như nhận diện các cử chỉ, hành động. Máy chủ sẽ nhận tín hiệu truyền về từ thiết bị và chỉ quan tâm đến quản lí kịch bản sự kiện. Cuối cùng sử dụng một thiết bị hỗ trợ sẽ giải quyết vấn đề về sự thiếu tương tác từ phía người dùng như Phương pháp số 2.</w:t>
      </w:r>
    </w:p>
    <w:p w:rsidR="00D53824" w:rsidRPr="00562157" w:rsidRDefault="00D53824" w:rsidP="00CD778B">
      <w:pPr>
        <w:pStyle w:val="Heading2"/>
        <w:rPr>
          <w:lang w:val="en-US"/>
        </w:rPr>
      </w:pPr>
      <w:bookmarkStart w:id="179" w:name="_Toc359716061"/>
      <w:bookmarkStart w:id="180" w:name="_Toc360055355"/>
      <w:bookmarkStart w:id="181" w:name="_Toc360417474"/>
      <w:bookmarkStart w:id="182" w:name="_Toc360417654"/>
      <w:bookmarkStart w:id="183" w:name="_Toc515781205"/>
      <w:bookmarkEnd w:id="170"/>
      <w:bookmarkEnd w:id="171"/>
      <w:r w:rsidRPr="00562157">
        <w:rPr>
          <w:lang w:val="en-US"/>
        </w:rPr>
        <w:lastRenderedPageBreak/>
        <w:t>Lý do thực hiện đề tài</w:t>
      </w:r>
      <w:bookmarkEnd w:id="179"/>
      <w:bookmarkEnd w:id="180"/>
      <w:bookmarkEnd w:id="181"/>
      <w:bookmarkEnd w:id="182"/>
      <w:bookmarkEnd w:id="183"/>
    </w:p>
    <w:p w:rsidR="008F7757" w:rsidRPr="00562157" w:rsidRDefault="008F7757" w:rsidP="008443E1">
      <w:pPr>
        <w:rPr>
          <w:rFonts w:ascii="Arial" w:hAnsi="Arial" w:cs="Arial"/>
          <w:b/>
          <w:bCs/>
          <w:iCs/>
          <w:sz w:val="28"/>
          <w:szCs w:val="28"/>
          <w:lang w:val="en-US"/>
        </w:rPr>
      </w:pPr>
      <w:bookmarkStart w:id="184" w:name="_Toc359716062"/>
      <w:bookmarkStart w:id="185" w:name="_Toc360055356"/>
      <w:bookmarkStart w:id="186" w:name="_Toc360417475"/>
      <w:bookmarkStart w:id="187" w:name="_Toc360417655"/>
    </w:p>
    <w:p w:rsidR="00D53824" w:rsidRPr="00562157" w:rsidRDefault="00D53824" w:rsidP="00CD778B">
      <w:pPr>
        <w:pStyle w:val="Heading2"/>
        <w:rPr>
          <w:lang w:val="en-US"/>
        </w:rPr>
      </w:pPr>
      <w:bookmarkStart w:id="188" w:name="_Toc515781206"/>
      <w:r w:rsidRPr="00562157">
        <w:rPr>
          <w:lang w:val="en-US"/>
        </w:rPr>
        <w:t>Mục tiêu đề tài</w:t>
      </w:r>
      <w:bookmarkEnd w:id="184"/>
      <w:bookmarkEnd w:id="185"/>
      <w:bookmarkEnd w:id="186"/>
      <w:bookmarkEnd w:id="187"/>
      <w:bookmarkEnd w:id="188"/>
    </w:p>
    <w:p w:rsidR="00D53824" w:rsidRPr="00261AD8" w:rsidRDefault="00D53824" w:rsidP="00261AD8">
      <w:pPr>
        <w:rPr>
          <w:lang w:val="en-US"/>
        </w:rPr>
      </w:pPr>
      <w:r w:rsidRPr="00562157">
        <w:rPr>
          <w:lang w:val="en-US"/>
        </w:rPr>
        <w:t>Đề tài</w:t>
      </w:r>
      <w:r w:rsidR="007F45DA" w:rsidRPr="00562157">
        <w:rPr>
          <w:lang w:val="en-US"/>
        </w:rPr>
        <w:t xml:space="preserve"> chúng</w:t>
      </w:r>
    </w:p>
    <w:p w:rsidR="00C6164C" w:rsidRPr="00562157" w:rsidRDefault="00A17CA9" w:rsidP="00CD778B">
      <w:pPr>
        <w:pStyle w:val="Heading2"/>
        <w:rPr>
          <w:lang w:val="en-US"/>
        </w:rPr>
      </w:pPr>
      <w:bookmarkStart w:id="189" w:name="_Toc359938280"/>
      <w:bookmarkStart w:id="190" w:name="_Toc360055357"/>
      <w:bookmarkStart w:id="191" w:name="_Toc360417476"/>
      <w:bookmarkStart w:id="192" w:name="_Toc360417656"/>
      <w:bookmarkStart w:id="193" w:name="_Toc515781207"/>
      <w:r w:rsidRPr="00562157">
        <w:rPr>
          <w:lang w:val="en-US"/>
        </w:rPr>
        <w:t>Nội dung luận văn</w:t>
      </w:r>
      <w:bookmarkEnd w:id="189"/>
      <w:bookmarkEnd w:id="190"/>
      <w:bookmarkEnd w:id="191"/>
      <w:bookmarkEnd w:id="192"/>
      <w:bookmarkEnd w:id="193"/>
      <w:r w:rsidR="00C6164C" w:rsidRPr="00562157">
        <w:rPr>
          <w:lang w:val="en-US"/>
        </w:rPr>
        <w:tab/>
      </w:r>
    </w:p>
    <w:p w:rsidR="00A17CA9" w:rsidRPr="00562157" w:rsidRDefault="00A17CA9" w:rsidP="008443E1">
      <w:pPr>
        <w:rPr>
          <w:lang w:val="en-US"/>
        </w:rPr>
      </w:pPr>
      <w:r w:rsidRPr="00562157">
        <w:rPr>
          <w:lang w:val="en-US"/>
        </w:rPr>
        <w:t xml:space="preserve">Luận văn bao gồm </w:t>
      </w:r>
      <w:r w:rsidR="00154FCC">
        <w:rPr>
          <w:lang w:val="en-US"/>
        </w:rPr>
        <w:t>5</w:t>
      </w:r>
      <w:r w:rsidRPr="00562157">
        <w:rPr>
          <w:lang w:val="en-US"/>
        </w:rPr>
        <w:t xml:space="preserve"> chương, sau đây là nội dung chính của từng chương.</w:t>
      </w:r>
    </w:p>
    <w:p w:rsidR="000F4F64" w:rsidRPr="00562157" w:rsidRDefault="00056C84" w:rsidP="008443E1">
      <w:pPr>
        <w:rPr>
          <w:lang w:val="en-US"/>
        </w:rPr>
      </w:pPr>
      <w:r w:rsidRPr="00562157">
        <w:rPr>
          <w:b/>
          <w:lang w:val="en-US"/>
        </w:rPr>
        <w:fldChar w:fldCharType="begin"/>
      </w:r>
      <w:r w:rsidRPr="00562157">
        <w:rPr>
          <w:b/>
          <w:lang w:val="en-US"/>
        </w:rPr>
        <w:instrText xml:space="preserve"> REF _Ref267920577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1</w:t>
      </w:r>
      <w:r w:rsidRPr="00562157">
        <w:rPr>
          <w:b/>
          <w:lang w:val="en-US"/>
        </w:rPr>
        <w:fldChar w:fldCharType="end"/>
      </w:r>
      <w:r w:rsidRPr="00562157">
        <w:rPr>
          <w:b/>
          <w:lang w:val="en-US"/>
        </w:rPr>
        <w:t xml:space="preserve">: </w:t>
      </w:r>
      <w:r w:rsidR="00154FCC">
        <w:rPr>
          <w:b/>
          <w:lang w:val="en-US"/>
        </w:rPr>
        <w:t>Mở đầu</w:t>
      </w:r>
    </w:p>
    <w:p w:rsidR="0039626C" w:rsidRPr="00562157" w:rsidRDefault="00056C84" w:rsidP="00261AD8">
      <w:pPr>
        <w:rPr>
          <w:lang w:val="en-US"/>
        </w:rPr>
      </w:pPr>
      <w:r w:rsidRPr="00562157">
        <w:rPr>
          <w:b/>
          <w:lang w:val="en-US"/>
        </w:rPr>
        <w:fldChar w:fldCharType="begin"/>
      </w:r>
      <w:r w:rsidRPr="00562157">
        <w:rPr>
          <w:b/>
          <w:lang w:val="en-US"/>
        </w:rPr>
        <w:instrText xml:space="preserve"> REF _Ref360048580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2</w:t>
      </w:r>
      <w:r w:rsidRPr="00562157">
        <w:rPr>
          <w:b/>
          <w:lang w:val="en-US"/>
        </w:rPr>
        <w:fldChar w:fldCharType="end"/>
      </w:r>
      <w:r w:rsidRPr="00562157">
        <w:rPr>
          <w:b/>
          <w:lang w:val="en-US"/>
        </w:rPr>
        <w:t xml:space="preserve">: </w:t>
      </w:r>
      <w:r w:rsidR="00154FCC">
        <w:rPr>
          <w:b/>
          <w:lang w:val="en-US"/>
        </w:rPr>
        <w:t>Các phương pháp nhận dạng vật thể</w:t>
      </w:r>
    </w:p>
    <w:p w:rsidR="00BB756A" w:rsidRPr="00562157" w:rsidRDefault="00056C84" w:rsidP="00261AD8">
      <w:pPr>
        <w:rPr>
          <w:lang w:val="en-US"/>
        </w:rPr>
      </w:pPr>
      <w:r w:rsidRPr="00562157">
        <w:rPr>
          <w:b/>
          <w:lang w:val="en-US"/>
        </w:rPr>
        <w:fldChar w:fldCharType="begin"/>
      </w:r>
      <w:r w:rsidRPr="00562157">
        <w:rPr>
          <w:b/>
          <w:lang w:val="en-US"/>
        </w:rPr>
        <w:instrText xml:space="preserve"> REF _Ref36004865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3</w:t>
      </w:r>
      <w:r w:rsidRPr="00562157">
        <w:rPr>
          <w:b/>
          <w:lang w:val="en-US"/>
        </w:rPr>
        <w:fldChar w:fldCharType="end"/>
      </w:r>
      <w:r w:rsidR="00154FCC">
        <w:rPr>
          <w:b/>
          <w:lang w:val="en-US"/>
        </w:rPr>
        <w:t>: Các vấn đề kỹ thuật trong Unity</w:t>
      </w:r>
      <w:bookmarkStart w:id="194" w:name="_GoBack"/>
      <w:bookmarkEnd w:id="194"/>
    </w:p>
    <w:p w:rsidR="00F3039A" w:rsidRPr="00562157" w:rsidRDefault="00DC6D7A" w:rsidP="008443E1">
      <w:pPr>
        <w:rPr>
          <w:lang w:val="en-US"/>
        </w:rPr>
      </w:pPr>
      <w:r w:rsidRPr="00562157">
        <w:rPr>
          <w:b/>
          <w:lang w:val="en-US"/>
        </w:rPr>
        <w:fldChar w:fldCharType="begin"/>
      </w:r>
      <w:r w:rsidRPr="00562157">
        <w:rPr>
          <w:b/>
          <w:lang w:val="en-US"/>
        </w:rPr>
        <w:instrText xml:space="preserve"> REF _Ref360048813 \r \h </w:instrText>
      </w:r>
      <w:r w:rsidR="008F7757" w:rsidRPr="00562157">
        <w:rPr>
          <w:b/>
          <w:lang w:val="en-US"/>
        </w:rPr>
        <w:instrText xml:space="preserve"> \* MERGEFORMAT </w:instrText>
      </w:r>
      <w:r w:rsidRPr="00562157">
        <w:rPr>
          <w:b/>
          <w:lang w:val="en-US"/>
        </w:rPr>
      </w:r>
      <w:r w:rsidRPr="00562157">
        <w:rPr>
          <w:b/>
          <w:lang w:val="en-US"/>
        </w:rPr>
        <w:fldChar w:fldCharType="separate"/>
      </w:r>
      <w:r w:rsidR="00E16C40">
        <w:rPr>
          <w:b/>
          <w:lang w:val="en-US"/>
        </w:rPr>
        <w:t>Chương 7</w:t>
      </w:r>
      <w:r w:rsidRPr="00562157">
        <w:rPr>
          <w:b/>
          <w:lang w:val="en-US"/>
        </w:rPr>
        <w:fldChar w:fldCharType="end"/>
      </w:r>
      <w:r w:rsidRPr="00562157">
        <w:rPr>
          <w:b/>
          <w:lang w:val="en-US"/>
        </w:rPr>
        <w:t xml:space="preserve">: </w:t>
      </w:r>
      <w:r w:rsidR="00F3039A" w:rsidRPr="00562157">
        <w:rPr>
          <w:lang w:val="en-US"/>
        </w:rPr>
        <w:t>trình bày các kết quả đã đạt được trong quá trình thực hiện đề tài và hướng phát triển trong tương lai.</w:t>
      </w:r>
    </w:p>
    <w:p w:rsidR="00FF07E6" w:rsidRPr="00562157" w:rsidRDefault="006D3E77" w:rsidP="00CD778B">
      <w:pPr>
        <w:pStyle w:val="Heading1"/>
        <w:rPr>
          <w:lang w:val="en-US"/>
        </w:rPr>
      </w:pPr>
      <w:bookmarkStart w:id="195" w:name="_Toc201850495"/>
      <w:bookmarkEnd w:id="153"/>
      <w:bookmarkEnd w:id="163"/>
      <w:bookmarkEnd w:id="164"/>
      <w:r w:rsidRPr="00562157">
        <w:rPr>
          <w:lang w:val="en-US"/>
        </w:rPr>
        <w:lastRenderedPageBreak/>
        <w:br/>
      </w:r>
      <w:bookmarkStart w:id="196" w:name="_Toc515781208"/>
      <w:bookmarkStart w:id="197" w:name="_Toc359938291"/>
      <w:r w:rsidR="00F96E68">
        <w:rPr>
          <w:lang w:val="en-US"/>
        </w:rPr>
        <w:t>Các phương pháp nhận dạng vật thể</w:t>
      </w:r>
      <w:bookmarkEnd w:id="196"/>
    </w:p>
    <w:p w:rsidR="00FF07E6" w:rsidRPr="00562157" w:rsidRDefault="00FF07E6" w:rsidP="00952BC5">
      <w:pPr>
        <w:pStyle w:val="ChapterSummary"/>
        <w:rPr>
          <w:rFonts w:eastAsiaTheme="minorEastAsia"/>
          <w:lang w:val="en-US"/>
        </w:rPr>
      </w:pPr>
      <w:r w:rsidRPr="00562157">
        <w:rPr>
          <w:lang w:val="en-US"/>
        </w:rPr>
        <w:t xml:space="preserve">Nội dung </w:t>
      </w:r>
      <w:r w:rsidRPr="00562157">
        <w:rPr>
          <w:lang w:val="en-US"/>
        </w:rPr>
        <w:fldChar w:fldCharType="begin"/>
      </w:r>
      <w:r w:rsidRPr="00562157">
        <w:rPr>
          <w:lang w:val="en-US"/>
        </w:rPr>
        <w:instrText xml:space="preserve"> REF _Ref359942354 \r \h </w:instrText>
      </w:r>
      <w:r w:rsidR="00952BC5" w:rsidRPr="00562157">
        <w:rPr>
          <w:lang w:val="en-US"/>
        </w:rPr>
        <w:instrText xml:space="preserve"> \* MERGEFORMAT </w:instrText>
      </w:r>
      <w:r w:rsidRPr="00562157">
        <w:rPr>
          <w:lang w:val="en-US"/>
        </w:rPr>
      </w:r>
      <w:r w:rsidRPr="00562157">
        <w:rPr>
          <w:lang w:val="en-US"/>
        </w:rPr>
        <w:fldChar w:fldCharType="separate"/>
      </w:r>
      <w:r w:rsidR="00E16C40">
        <w:rPr>
          <w:lang w:val="en-US"/>
        </w:rPr>
        <w:t>Chương 2</w:t>
      </w:r>
      <w:r w:rsidRPr="00562157">
        <w:rPr>
          <w:lang w:val="en-US"/>
        </w:rPr>
        <w:fldChar w:fldCharType="end"/>
      </w:r>
      <w:r w:rsidRPr="00562157">
        <w:rPr>
          <w:lang w:val="en-US"/>
        </w:rPr>
        <w:t xml:space="preserve"> </w:t>
      </w:r>
      <w:r w:rsidR="00F96E68">
        <w:rPr>
          <w:lang w:val="en-US"/>
        </w:rPr>
        <w:t xml:space="preserve">đề xuất, </w:t>
      </w:r>
      <w:r w:rsidRPr="00562157">
        <w:rPr>
          <w:lang w:val="en-US"/>
        </w:rPr>
        <w:t>phân tích</w:t>
      </w:r>
      <w:r w:rsidR="00F96E68">
        <w:rPr>
          <w:lang w:val="en-US"/>
        </w:rPr>
        <w:t xml:space="preserve"> và thực nghiệm các giải pháp để nhận diện vật thể. Từ đó nêu lên ưu điểm, hạn chế của từng phương pháp và áp dụng các phương pháp này để xây dựng một môi trường tương tác hỗ trợ Tangible</w:t>
      </w:r>
    </w:p>
    <w:p w:rsidR="00FF07E6" w:rsidRDefault="00FF07E6" w:rsidP="00CD778B">
      <w:pPr>
        <w:pStyle w:val="Heading2"/>
        <w:rPr>
          <w:lang w:val="en-US"/>
        </w:rPr>
      </w:pPr>
      <w:bookmarkStart w:id="198" w:name="_Toc359716065"/>
      <w:bookmarkStart w:id="199" w:name="_Toc360055359"/>
      <w:bookmarkStart w:id="200" w:name="_Toc360417478"/>
      <w:bookmarkStart w:id="201" w:name="_Toc360417658"/>
      <w:bookmarkStart w:id="202" w:name="_Toc515781209"/>
      <w:r w:rsidRPr="00562157">
        <w:rPr>
          <w:lang w:val="en-US"/>
        </w:rPr>
        <w:t>T</w:t>
      </w:r>
      <w:bookmarkEnd w:id="198"/>
      <w:bookmarkEnd w:id="199"/>
      <w:bookmarkEnd w:id="200"/>
      <w:bookmarkEnd w:id="201"/>
      <w:r w:rsidR="00F96E68">
        <w:rPr>
          <w:lang w:val="en-US"/>
        </w:rPr>
        <w:t xml:space="preserve">ổng quan về </w:t>
      </w:r>
      <w:r w:rsidR="007720AB">
        <w:rPr>
          <w:lang w:val="en-US"/>
        </w:rPr>
        <w:t xml:space="preserve">vấn đề </w:t>
      </w:r>
      <w:r w:rsidR="00F96E68">
        <w:rPr>
          <w:lang w:val="en-US"/>
        </w:rPr>
        <w:t>nhận dạng</w:t>
      </w:r>
      <w:bookmarkEnd w:id="202"/>
    </w:p>
    <w:p w:rsidR="004C71ED" w:rsidRDefault="004C71ED" w:rsidP="0018611E">
      <w:pPr>
        <w:pStyle w:val="Problem"/>
        <w:rPr>
          <w:lang w:val="en-US"/>
        </w:rPr>
      </w:pPr>
      <w:r>
        <w:rPr>
          <w:lang w:val="en-US"/>
        </w:rPr>
        <w:t>Đặt vấn đề</w:t>
      </w:r>
    </w:p>
    <w:p w:rsidR="00A16257" w:rsidRDefault="00780A65" w:rsidP="00780A65">
      <w:pPr>
        <w:rPr>
          <w:lang w:val="en-US"/>
        </w:rPr>
      </w:pPr>
      <w:r>
        <w:rPr>
          <w:lang w:val="en-US"/>
        </w:rPr>
        <w:t>Việc nhận dạng chính xác vật thể đóng vai trò quan trong việc xây dựng môi trường tương tác có hỗ trợ Tangible. Nhận dạng là công cụ gián tiếp để các hành vi, thao tác của người dùng giao tiếp được vời hệ thống. Làm sao để xác định sự xuất hiện của một vật ? Làm sao để truy vết được sự thay đổi vị trí của vật đó</w:t>
      </w:r>
      <w:r w:rsidR="00F453A6">
        <w:rPr>
          <w:lang w:val="en-US"/>
        </w:rPr>
        <w:t xml:space="preserve"> ?</w:t>
      </w:r>
    </w:p>
    <w:p w:rsidR="004C71ED" w:rsidRDefault="004C71ED" w:rsidP="0018611E">
      <w:pPr>
        <w:pStyle w:val="Solution"/>
        <w:rPr>
          <w:lang w:val="en-US"/>
        </w:rPr>
      </w:pPr>
      <w:r>
        <w:rPr>
          <w:lang w:val="en-US"/>
        </w:rPr>
        <w:t>Giải pháp</w:t>
      </w:r>
    </w:p>
    <w:p w:rsidR="00780A65" w:rsidRDefault="00780A65" w:rsidP="00780A65">
      <w:pPr>
        <w:rPr>
          <w:lang w:val="en-US"/>
        </w:rPr>
      </w:pPr>
      <w:r>
        <w:rPr>
          <w:lang w:val="en-US"/>
        </w:rPr>
        <w:t xml:space="preserve">Để trả lời cho các câu hỏi trên, chúng em xin đề xuất ra các phương pháp tiếp cận dưới đây, từ đó tiến thành thực nghiệm, phân tích, đánh giá và đưa ra kết luận phương pháp phù hợp nhất: </w:t>
      </w:r>
    </w:p>
    <w:p w:rsidR="00780A65" w:rsidRDefault="00780A65" w:rsidP="00780A65">
      <w:pPr>
        <w:pStyle w:val="K-Bullet--Heading"/>
        <w:rPr>
          <w:lang w:val="en-US"/>
        </w:rPr>
      </w:pPr>
      <w:r>
        <w:rPr>
          <w:lang w:val="en-US"/>
        </w:rPr>
        <w:t xml:space="preserve">Nhận dạng bằng màu đơn sắc (Chương </w:t>
      </w:r>
      <w:r>
        <w:rPr>
          <w:lang w:val="en-US"/>
        </w:rPr>
        <w:fldChar w:fldCharType="begin"/>
      </w:r>
      <w:r>
        <w:rPr>
          <w:lang w:val="en-US"/>
        </w:rPr>
        <w:instrText xml:space="preserve"> REF _Ref516434052 \r \h </w:instrText>
      </w:r>
      <w:r>
        <w:rPr>
          <w:lang w:val="en-US"/>
        </w:rPr>
      </w:r>
      <w:r>
        <w:rPr>
          <w:lang w:val="en-US"/>
        </w:rPr>
        <w:fldChar w:fldCharType="separate"/>
      </w:r>
      <w:r>
        <w:rPr>
          <w:lang w:val="en-US"/>
        </w:rPr>
        <w:t>2.2</w:t>
      </w:r>
      <w:r>
        <w:rPr>
          <w:lang w:val="en-US"/>
        </w:rPr>
        <w:fldChar w:fldCharType="end"/>
      </w:r>
      <w:r>
        <w:rPr>
          <w:lang w:val="en-US"/>
        </w:rPr>
        <w:t>)</w:t>
      </w:r>
    </w:p>
    <w:p w:rsidR="00780A65" w:rsidRDefault="00780A65" w:rsidP="00780A65">
      <w:pPr>
        <w:pStyle w:val="K-Bullet--Heading"/>
        <w:rPr>
          <w:lang w:val="en-US"/>
        </w:rPr>
      </w:pPr>
      <w:r w:rsidRPr="00780A65">
        <w:rPr>
          <w:lang w:val="en-US"/>
        </w:rPr>
        <w:t>Nhận dạng bằng</w:t>
      </w:r>
      <w:r>
        <w:rPr>
          <w:lang w:val="en-US"/>
        </w:rPr>
        <w:t xml:space="preserve"> họa tiết ảnh áp dụng Vuforia (Chương </w:t>
      </w:r>
      <w:r>
        <w:rPr>
          <w:lang w:val="en-US"/>
        </w:rPr>
        <w:fldChar w:fldCharType="begin"/>
      </w:r>
      <w:r>
        <w:rPr>
          <w:lang w:val="en-US"/>
        </w:rPr>
        <w:instrText xml:space="preserve"> REF _Ref516434167 \r \h </w:instrText>
      </w:r>
      <w:r>
        <w:rPr>
          <w:lang w:val="en-US"/>
        </w:rPr>
      </w:r>
      <w:r>
        <w:rPr>
          <w:lang w:val="en-US"/>
        </w:rPr>
        <w:fldChar w:fldCharType="separate"/>
      </w:r>
      <w:r>
        <w:rPr>
          <w:lang w:val="en-US"/>
        </w:rPr>
        <w:t>2.3</w:t>
      </w:r>
      <w:r>
        <w:rPr>
          <w:lang w:val="en-US"/>
        </w:rPr>
        <w:fldChar w:fldCharType="end"/>
      </w:r>
      <w:r>
        <w:rPr>
          <w:lang w:val="en-US"/>
        </w:rPr>
        <w:t>)</w:t>
      </w:r>
    </w:p>
    <w:p w:rsidR="00780A65" w:rsidRPr="00780A65" w:rsidRDefault="00780A65" w:rsidP="00780A65">
      <w:pPr>
        <w:pStyle w:val="K-Bullet--Heading"/>
        <w:rPr>
          <w:lang w:val="en-US"/>
        </w:rPr>
      </w:pPr>
      <w:r>
        <w:rPr>
          <w:lang w:val="en-US"/>
        </w:rPr>
        <w:t xml:space="preserve">Nhận dạng bằng ảnh hồng ngoại kết hợp thông tin độ sâu (Chương </w:t>
      </w:r>
      <w:r>
        <w:rPr>
          <w:lang w:val="en-US"/>
        </w:rPr>
        <w:fldChar w:fldCharType="begin"/>
      </w:r>
      <w:r>
        <w:rPr>
          <w:lang w:val="en-US"/>
        </w:rPr>
        <w:instrText xml:space="preserve"> REF _Ref516434178 \r \h </w:instrText>
      </w:r>
      <w:r>
        <w:rPr>
          <w:lang w:val="en-US"/>
        </w:rPr>
      </w:r>
      <w:r>
        <w:rPr>
          <w:lang w:val="en-US"/>
        </w:rPr>
        <w:fldChar w:fldCharType="separate"/>
      </w:r>
      <w:r>
        <w:rPr>
          <w:lang w:val="en-US"/>
        </w:rPr>
        <w:t>2.4</w:t>
      </w:r>
      <w:r>
        <w:rPr>
          <w:lang w:val="en-US"/>
        </w:rPr>
        <w:fldChar w:fldCharType="end"/>
      </w:r>
      <w:r>
        <w:rPr>
          <w:lang w:val="en-US"/>
        </w:rPr>
        <w:t>)</w:t>
      </w:r>
    </w:p>
    <w:p w:rsidR="00FF07E6" w:rsidRDefault="00F96E68" w:rsidP="00CD778B">
      <w:pPr>
        <w:pStyle w:val="Heading2"/>
        <w:rPr>
          <w:lang w:val="en-US"/>
        </w:rPr>
      </w:pPr>
      <w:bookmarkStart w:id="203" w:name="_Toc515781210"/>
      <w:bookmarkStart w:id="204" w:name="_Ref516434052"/>
      <w:r>
        <w:rPr>
          <w:lang w:val="en-US"/>
        </w:rPr>
        <w:t xml:space="preserve">Nhận dạng vật bằng </w:t>
      </w:r>
      <w:bookmarkEnd w:id="203"/>
      <w:r w:rsidR="00773F55">
        <w:rPr>
          <w:lang w:val="en-US"/>
        </w:rPr>
        <w:t>ảnh màu</w:t>
      </w:r>
      <w:bookmarkEnd w:id="204"/>
    </w:p>
    <w:p w:rsidR="004C71ED" w:rsidRDefault="004C71ED" w:rsidP="004C71ED">
      <w:pPr>
        <w:rPr>
          <w:lang w:val="en-US"/>
        </w:rPr>
      </w:pPr>
      <w:r>
        <w:rPr>
          <w:lang w:val="en-US"/>
        </w:rPr>
        <w:t>Để có thể triển khai nhanh ứng dụng với chi phí rẻ, chúng em quyết định dùng một camera màu hỗ trợ FullHD (webcam) hiệu …. để thực hiện lấy ảnh màu cho việc nhận dạng.</w:t>
      </w:r>
    </w:p>
    <w:p w:rsidR="004C71ED" w:rsidRDefault="004C71ED" w:rsidP="004C71ED">
      <w:pPr>
        <w:rPr>
          <w:lang w:val="en-US"/>
        </w:rPr>
      </w:pPr>
      <w:r>
        <w:rPr>
          <w:lang w:val="en-US"/>
        </w:rPr>
        <w:t xml:space="preserve">Chúng em áp dụng các phương pháp xử lý ảnh cơ bản để nhận dạng vật theo màu sắc theo quy trình sau: </w:t>
      </w:r>
    </w:p>
    <w:p w:rsidR="00E51693" w:rsidRDefault="00E51693" w:rsidP="004C71ED">
      <w:pPr>
        <w:rPr>
          <w:lang w:val="en-US"/>
        </w:rPr>
      </w:pPr>
    </w:p>
    <w:p w:rsidR="004C71ED" w:rsidRDefault="004C71ED" w:rsidP="004C71ED">
      <w:pPr>
        <w:keepNext/>
      </w:pPr>
      <w:r w:rsidRPr="00E416AE">
        <w:rPr>
          <w:rFonts w:eastAsia="Times New Roman"/>
          <w:noProof/>
          <w:szCs w:val="26"/>
        </w:rPr>
        <w:lastRenderedPageBreak/>
        <mc:AlternateContent>
          <mc:Choice Requires="wpg">
            <w:drawing>
              <wp:inline distT="0" distB="0" distL="0" distR="0" wp14:anchorId="796C686D">
                <wp:extent cx="5433107" cy="2790825"/>
                <wp:effectExtent l="0" t="0" r="15240" b="28575"/>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79082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4C71ED">
                              <w:pPr>
                                <w:pStyle w:val="NormalWeb"/>
                                <w:spacing w:after="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7720AB">
                              <w:pPr>
                                <w:pStyle w:val="NormalWeb"/>
                                <w:spacing w:after="0"/>
                                <w:ind w:firstLine="0"/>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4C71ED">
                              <w:pPr>
                                <w:pStyle w:val="NormalWeb"/>
                                <w:spacing w:after="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4C71ED">
                              <w:pPr>
                                <w:pStyle w:val="NormalWeb"/>
                                <w:spacing w:after="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4C71ED">
                              <w:pPr>
                                <w:pStyle w:val="NormalWeb"/>
                                <w:spacing w:after="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4C71ED">
                              <w:pPr>
                                <w:pStyle w:val="NormalWeb"/>
                                <w:spacing w:after="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E416AE" w:rsidRDefault="002B4378" w:rsidP="007720AB">
                              <w:pPr>
                                <w:pStyle w:val="NormalWeb"/>
                                <w:spacing w:after="0"/>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6C686D" id="Group 104" o:spid="_x0000_s1026" style="width:427.8pt;height:219.75pt;mso-position-horizontal-relative:char;mso-position-vertical-relative:line"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">
                <v:roundrect id="Rectangle: Rounded Corners 50" o:spid="_x0000_s1027"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" fillcolor="#4f81bd [3204]" strokecolor="#243f60 [1604]" strokeweight="2pt">
                  <v:textbox>
                    <w:txbxContent>
                      <w:p w:rsidR="002B4378" w:rsidRPr="00E416AE" w:rsidRDefault="002B4378" w:rsidP="004C71ED">
                        <w:pPr>
                          <w:pStyle w:val="NormalWeb"/>
                          <w:spacing w:after="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8"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o:lock v:ext="edit" shapetype="f"/>
                </v:shape>
                <v:shape id="Straight Arrow Connector 52" o:spid="_x0000_s1029"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o:lock v:ext="edit" shapetype="f"/>
                </v:shape>
                <v:shape id="Straight Arrow Connector 53" o:spid="_x0000_s1030"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o:lock v:ext="edit" shapetype="f"/>
                </v:shape>
                <v:roundrect id="Rectangle: Rounded Corners 54" o:spid="_x0000_s1031"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" fillcolor="#4f81bd [3204]" strokecolor="#243f60 [1604]" strokeweight="2pt">
                  <v:textbox>
                    <w:txbxContent>
                      <w:p w:rsidR="002B4378" w:rsidRPr="00E416AE" w:rsidRDefault="002B4378" w:rsidP="007720AB">
                        <w:pPr>
                          <w:pStyle w:val="NormalWeb"/>
                          <w:spacing w:after="0"/>
                          <w:ind w:firstLine="0"/>
                        </w:pPr>
                        <w:r w:rsidRPr="00E416AE">
                          <w:rPr>
                            <w:color w:val="FFFFFF" w:themeColor="light1"/>
                            <w:kern w:val="24"/>
                          </w:rPr>
                          <w:t>Tọa độ vật thể</w:t>
                        </w:r>
                      </w:p>
                    </w:txbxContent>
                  </v:textbox>
                </v:roundrect>
                <v:rect id="Rectangle 55" o:spid="_x0000_s1032"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" fillcolor="#c0504d [3205]" strokecolor="#622423 [1605]" strokeweight="2pt"/>
                <v:shape id="Straight Arrow Connector 56" o:spid="_x0000_s1033"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o:lock v:ext="edit" shapetype="f"/>
                </v:shape>
                <v:roundrect id="Rectangle: Rounded Corners 57" o:spid="_x0000_s1034"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" fillcolor="#4f81bd [3204]" strokecolor="#243f60 [1604]" strokeweight="2pt">
                  <v:textbox>
                    <w:txbxContent>
                      <w:p w:rsidR="002B4378" w:rsidRPr="00E416AE" w:rsidRDefault="002B4378" w:rsidP="004C71ED">
                        <w:pPr>
                          <w:pStyle w:val="NormalWeb"/>
                          <w:spacing w:after="0"/>
                          <w:jc w:val="center"/>
                        </w:pPr>
                        <w:r w:rsidRPr="00E416AE">
                          <w:rPr>
                            <w:color w:val="FFFFFF" w:themeColor="light1"/>
                            <w:kern w:val="24"/>
                          </w:rPr>
                          <w:t>Chuyển sang hệ HSV</w:t>
                        </w:r>
                      </w:p>
                    </w:txbxContent>
                  </v:textbox>
                </v:roundrect>
                <v:roundrect id="Rectangle: Rounded Corners 58" o:spid="_x0000_s1035"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" fillcolor="#4f81bd [3204]" strokecolor="#243f60 [1604]" strokeweight="2pt">
                  <v:textbox>
                    <w:txbxContent>
                      <w:p w:rsidR="002B4378" w:rsidRPr="00E416AE" w:rsidRDefault="002B4378" w:rsidP="004C71ED">
                        <w:pPr>
                          <w:pStyle w:val="NormalWeb"/>
                          <w:spacing w:after="0"/>
                          <w:jc w:val="center"/>
                        </w:pPr>
                        <w:r w:rsidRPr="00E416AE">
                          <w:rPr>
                            <w:color w:val="FFFFFF" w:themeColor="light1"/>
                            <w:kern w:val="24"/>
                          </w:rPr>
                          <w:t>Tìm vùng chứa vật thể</w:t>
                        </w:r>
                      </w:p>
                    </w:txbxContent>
                  </v:textbox>
                </v:roundrect>
                <v:roundrect id="Rectangle: Rounded Corners 59" o:spid="_x0000_s1036"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" fillcolor="#4f81bd [3204]" strokecolor="#243f60 [1604]" strokeweight="2pt">
                  <v:textbox>
                    <w:txbxContent>
                      <w:p w:rsidR="002B4378" w:rsidRPr="00E416AE" w:rsidRDefault="002B4378" w:rsidP="004C71ED">
                        <w:pPr>
                          <w:pStyle w:val="NormalWeb"/>
                          <w:spacing w:after="0"/>
                          <w:jc w:val="center"/>
                        </w:pPr>
                        <w:r w:rsidRPr="00E416AE">
                          <w:rPr>
                            <w:color w:val="FFFFFF" w:themeColor="light1"/>
                            <w:kern w:val="24"/>
                          </w:rPr>
                          <w:t>Lọc nhiễu</w:t>
                        </w:r>
                      </w:p>
                    </w:txbxContent>
                  </v:textbox>
                </v:roundrect>
                <v:roundrect id="Rectangle: Rounded Corners 60" o:spid="_x0000_s1037"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" fillcolor="#4f81bd [3204]" strokecolor="#243f60 [1604]" strokeweight="2pt">
                  <v:textbox>
                    <w:txbxContent>
                      <w:p w:rsidR="002B4378" w:rsidRPr="00E416AE" w:rsidRDefault="002B4378" w:rsidP="004C71ED">
                        <w:pPr>
                          <w:pStyle w:val="NormalWeb"/>
                          <w:spacing w:after="0"/>
                          <w:jc w:val="center"/>
                        </w:pPr>
                        <w:r w:rsidRPr="00E416AE">
                          <w:rPr>
                            <w:color w:val="FFFFFF" w:themeColor="light1"/>
                            <w:kern w:val="24"/>
                          </w:rPr>
                          <w:t>Tracking bằng Camshift</w:t>
                        </w:r>
                      </w:p>
                    </w:txbxContent>
                  </v:textbox>
                </v:roundrect>
                <v:roundrect id="Rectangle: Rounded Corners 61" o:spid="_x0000_s1038"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rsidR="002B4378" w:rsidRPr="00E416AE" w:rsidRDefault="002B4378" w:rsidP="007720AB">
                        <w:pPr>
                          <w:pStyle w:val="NormalWeb"/>
                          <w:spacing w:after="0"/>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39"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" adj="16564" fillcolor="black [3213]" strokecolor="black [3200]" strokeweight="2pt"/>
                <v:shape id="Arrow: Right 63" o:spid="_x0000_s1040"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" adj="16564" fillcolor="black [3213]" strokecolor="black [3200]" strokeweight="2pt"/>
                <v:rect id="Rectangle 96" o:spid="_x0000_s1041"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" fillcolor="#c0504d [3205]" strokecolor="#622423 [1605]" strokeweight="2pt"/>
                <w10:anchorlock/>
              </v:group>
            </w:pict>
          </mc:Fallback>
        </mc:AlternateContent>
      </w:r>
    </w:p>
    <w:p w:rsidR="004C71ED" w:rsidRDefault="004C71ED" w:rsidP="004C71ED">
      <w:pPr>
        <w:pStyle w:val="Caption"/>
        <w:rPr>
          <w:noProof/>
        </w:rPr>
      </w:pPr>
      <w:bookmarkStart w:id="205" w:name="_Ref515734111"/>
      <w:r>
        <w:t xml:space="preserve">Sơ đồ </w:t>
      </w:r>
      <w:r w:rsidR="00932977">
        <w:fldChar w:fldCharType="begin"/>
      </w:r>
      <w:r w:rsidR="00932977">
        <w:instrText xml:space="preserve"> STYLEREF 1 \s </w:instrText>
      </w:r>
      <w:r w:rsidR="00932977">
        <w:fldChar w:fldCharType="separate"/>
      </w:r>
      <w:r w:rsidR="00932977">
        <w:rPr>
          <w:noProof/>
        </w:rPr>
        <w:t>2</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205"/>
      <w:r>
        <w:rPr>
          <w:noProof/>
        </w:rPr>
        <w:t xml:space="preserve"> Quy trình nhận dạng vật thể bằng xử lý ảnh cơ bản</w:t>
      </w:r>
    </w:p>
    <w:p w:rsidR="004C71ED" w:rsidRDefault="004C71ED" w:rsidP="004C71ED">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fldChar w:fldCharType="begin"/>
      </w:r>
      <w:r>
        <w:instrText xml:space="preserve"> REF _Ref515626136 \h </w:instrText>
      </w:r>
      <w:r>
        <w:fldChar w:fldCharType="end"/>
      </w:r>
      <w:r>
        <w:t>. B. Sau đó đem chồng lên 1 lớp ảnh Mask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xml:space="preserve">. A) đã lọc theo ngưỡng màu từ ảnh gốc. Kết quả thu được  ta sẽ thu được một ảnh trắng đen như </w:t>
      </w:r>
      <w:r>
        <w:fldChar w:fldCharType="begin"/>
      </w:r>
      <w:r>
        <w:instrText xml:space="preserve"> REF _Ref515734210 \h </w:instrText>
      </w:r>
      <w:r>
        <w:fldChar w:fldCharType="separate"/>
      </w:r>
      <w:r>
        <w:t xml:space="preserve">Hình </w:t>
      </w:r>
      <w:r>
        <w:rPr>
          <w:noProof/>
        </w:rPr>
        <w:t>2</w:t>
      </w:r>
      <w:r>
        <w:noBreakHyphen/>
      </w:r>
      <w:r>
        <w:rPr>
          <w:noProof/>
        </w:rPr>
        <w:t>1</w:t>
      </w:r>
      <w:r>
        <w:fldChar w:fldCharType="end"/>
      </w:r>
      <w:r>
        <w:t>.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rsidR="004C71ED" w:rsidRDefault="004C71ED" w:rsidP="004C71ED">
      <w:pPr>
        <w:keepNext/>
      </w:pPr>
      <w:r w:rsidRPr="00CA5CE2">
        <w:rPr>
          <w:rFonts w:eastAsia="Times New Roman"/>
          <w:noProof/>
          <w:szCs w:val="26"/>
        </w:rPr>
        <w:lastRenderedPageBreak/>
        <mc:AlternateContent>
          <mc:Choice Requires="wpg">
            <w:drawing>
              <wp:inline distT="0" distB="0" distL="0" distR="0" wp14:anchorId="26A170A1" wp14:editId="1A6A908E">
                <wp:extent cx="4810125" cy="3333115"/>
                <wp:effectExtent l="0" t="0" r="9525" b="0"/>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9"/>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10"/>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11"/>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2"/>
                          <a:stretch>
                            <a:fillRect/>
                          </a:stretch>
                        </pic:blipFill>
                        <pic:spPr>
                          <a:xfrm>
                            <a:off x="9204" y="1"/>
                            <a:ext cx="2761303" cy="2077880"/>
                          </a:xfrm>
                          <a:prstGeom prst="rect">
                            <a:avLst/>
                          </a:prstGeom>
                        </pic:spPr>
                      </pic:pic>
                      <wps:wsp>
                        <wps:cNvPr id="10" name="TextBox 7">
                          <a:extLst/>
                        </wps:cNvPr>
                        <wps:cNvSpPr txBox="1"/>
                        <wps:spPr>
                          <a:xfrm>
                            <a:off x="1263689" y="2036319"/>
                            <a:ext cx="801858" cy="369332"/>
                          </a:xfrm>
                          <a:prstGeom prst="rect">
                            <a:avLst/>
                          </a:prstGeom>
                          <a:noFill/>
                        </wps:spPr>
                        <wps:txbx>
                          <w:txbxContent>
                            <w:p w:rsidR="002B4378" w:rsidRPr="00CA5CE2" w:rsidRDefault="002B4378" w:rsidP="004C71ED">
                              <w:pPr>
                                <w:pStyle w:val="NormalWeb"/>
                                <w:spacing w:after="0"/>
                              </w:pPr>
                              <w:r>
                                <w:rPr>
                                  <w:color w:val="000000" w:themeColor="text1"/>
                                  <w:kern w:val="24"/>
                                </w:rPr>
                                <w:t>A</w:t>
                              </w:r>
                            </w:p>
                          </w:txbxContent>
                        </wps:txbx>
                        <wps:bodyPr wrap="square" rtlCol="0">
                          <a:noAutofit/>
                        </wps:bodyPr>
                      </wps:wsp>
                      <wps:wsp>
                        <wps:cNvPr id="13" name="TextBox 8">
                          <a:extLst/>
                        </wps:cNvPr>
                        <wps:cNvSpPr txBox="1"/>
                        <wps:spPr>
                          <a:xfrm>
                            <a:off x="4049791" y="2036319"/>
                            <a:ext cx="801858" cy="369332"/>
                          </a:xfrm>
                          <a:prstGeom prst="rect">
                            <a:avLst/>
                          </a:prstGeom>
                          <a:noFill/>
                        </wps:spPr>
                        <wps:txbx>
                          <w:txbxContent>
                            <w:p w:rsidR="002B4378" w:rsidRPr="00AB63EF" w:rsidRDefault="002B4378" w:rsidP="004C71ED">
                              <w:pPr>
                                <w:pStyle w:val="NormalWeb"/>
                                <w:spacing w:after="0"/>
                              </w:pPr>
                              <w:r w:rsidRPr="00AB63EF">
                                <w:rPr>
                                  <w:color w:val="000000" w:themeColor="text1"/>
                                  <w:kern w:val="24"/>
                                </w:rPr>
                                <w:t>B</w:t>
                              </w:r>
                            </w:p>
                          </w:txbxContent>
                        </wps:txbx>
                        <wps:bodyPr wrap="square" rtlCol="0">
                          <a:noAutofit/>
                        </wps:bodyPr>
                      </wps:wsp>
                      <wps:wsp>
                        <wps:cNvPr id="14" name="TextBox 9">
                          <a:extLst/>
                        </wps:cNvPr>
                        <wps:cNvSpPr txBox="1"/>
                        <wps:spPr>
                          <a:xfrm>
                            <a:off x="1307540" y="4478773"/>
                            <a:ext cx="801858" cy="369332"/>
                          </a:xfrm>
                          <a:prstGeom prst="rect">
                            <a:avLst/>
                          </a:prstGeom>
                          <a:noFill/>
                        </wps:spPr>
                        <wps:txbx>
                          <w:txbxContent>
                            <w:p w:rsidR="002B4378" w:rsidRPr="00CA5CE2" w:rsidRDefault="002B4378" w:rsidP="004C71ED">
                              <w:pPr>
                                <w:pStyle w:val="NormalWeb"/>
                                <w:spacing w:after="0"/>
                              </w:pPr>
                              <w:r>
                                <w:rPr>
                                  <w:color w:val="000000" w:themeColor="text1"/>
                                  <w:kern w:val="24"/>
                                </w:rPr>
                                <w:t>C</w:t>
                              </w:r>
                            </w:p>
                          </w:txbxContent>
                        </wps:txbx>
                        <wps:bodyPr wrap="square" rtlCol="0">
                          <a:noAutofit/>
                        </wps:bodyPr>
                      </wps:wsp>
                      <wps:wsp>
                        <wps:cNvPr id="31" name="TextBox 10">
                          <a:extLst/>
                        </wps:cNvPr>
                        <wps:cNvSpPr txBox="1"/>
                        <wps:spPr>
                          <a:xfrm>
                            <a:off x="4115622" y="4478773"/>
                            <a:ext cx="801858" cy="369332"/>
                          </a:xfrm>
                          <a:prstGeom prst="rect">
                            <a:avLst/>
                          </a:prstGeom>
                          <a:noFill/>
                        </wps:spPr>
                        <wps:txbx>
                          <w:txbxContent>
                            <w:p w:rsidR="002B4378" w:rsidRPr="00CA5CE2" w:rsidRDefault="002B4378" w:rsidP="004C71ED">
                              <w:pPr>
                                <w:pStyle w:val="NormalWeb"/>
                                <w:spacing w:after="0"/>
                              </w:pPr>
                              <w:r>
                                <w:rPr>
                                  <w:color w:val="000000" w:themeColor="text1"/>
                                  <w:kern w:val="24"/>
                                </w:rPr>
                                <w:t>D</w:t>
                              </w:r>
                            </w:p>
                          </w:txbxContent>
                        </wps:txbx>
                        <wps:bodyPr wrap="square" rtlCol="0">
                          <a:noAutofit/>
                        </wps:bodyPr>
                      </wps:wsp>
                    </wpg:wgp>
                  </a:graphicData>
                </a:graphic>
              </wp:inline>
            </w:drawing>
          </mc:Choice>
          <mc:Fallback>
            <w:pict>
              <v:group w14:anchorId="26A170A1" id="Group 11" o:spid="_x0000_s1042" style="width:378.75pt;height:262.45pt;mso-position-horizontal-relative:char;mso-position-vertical-relative:line"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wJMKnE6nJ22ZZhE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ga0EjsfjVlWphwABAgQIECBA&#10;gAABAgQIECBAgAABAgQIECBAgAABAgQIECBAgAABAgQIECBAgAABAgQIECBAgAABAgQIECBAgAAB&#10;AgQIECBAgAABAgQIECBAgAABAgQIECBAgAABAgQIECBAgAABAgQIECBAgAABAgQIECBAgACBdwHv&#10;EXMp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">
                <v:shape id="Picture 6" o:spid="_x0000_s1043"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3" o:title=""/>
                </v:shape>
                <v:shape id="Picture 7" o:spid="_x0000_s1044"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4" o:title=""/>
                </v:shape>
                <v:shape id="Picture 8" o:spid="_x0000_s1045"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5" o:title=""/>
                </v:shape>
                <v:shape id="Picture 9" o:spid="_x0000_s1046"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7" o:spid="_x0000_s1047" type="#_x0000_t202" style="position:absolute;left:12636;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2B4378" w:rsidRPr="00CA5CE2" w:rsidRDefault="002B4378" w:rsidP="004C71ED">
                        <w:pPr>
                          <w:pStyle w:val="NormalWeb"/>
                          <w:spacing w:after="0"/>
                        </w:pPr>
                        <w:r>
                          <w:rPr>
                            <w:color w:val="000000" w:themeColor="text1"/>
                            <w:kern w:val="24"/>
                          </w:rPr>
                          <w:t>A</w:t>
                        </w:r>
                      </w:p>
                    </w:txbxContent>
                  </v:textbox>
                </v:shape>
                <v:shape id="TextBox 8" o:spid="_x0000_s1048" type="#_x0000_t202" style="position:absolute;left:40497;top:20363;width:80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2B4378" w:rsidRPr="00AB63EF" w:rsidRDefault="002B4378" w:rsidP="004C71ED">
                        <w:pPr>
                          <w:pStyle w:val="NormalWeb"/>
                          <w:spacing w:after="0"/>
                        </w:pPr>
                        <w:r w:rsidRPr="00AB63EF">
                          <w:rPr>
                            <w:color w:val="000000" w:themeColor="text1"/>
                            <w:kern w:val="24"/>
                          </w:rPr>
                          <w:t>B</w:t>
                        </w:r>
                      </w:p>
                    </w:txbxContent>
                  </v:textbox>
                </v:shape>
                <v:shape id="TextBox 9" o:spid="_x0000_s1049" type="#_x0000_t202" style="position:absolute;left:13075;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2B4378" w:rsidRPr="00CA5CE2" w:rsidRDefault="002B4378" w:rsidP="004C71ED">
                        <w:pPr>
                          <w:pStyle w:val="NormalWeb"/>
                          <w:spacing w:after="0"/>
                        </w:pPr>
                        <w:r>
                          <w:rPr>
                            <w:color w:val="000000" w:themeColor="text1"/>
                            <w:kern w:val="24"/>
                          </w:rPr>
                          <w:t>C</w:t>
                        </w:r>
                      </w:p>
                    </w:txbxContent>
                  </v:textbox>
                </v:shape>
                <v:shape id="TextBox 10" o:spid="_x0000_s1050" type="#_x0000_t202" style="position:absolute;left:41156;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2B4378" w:rsidRPr="00CA5CE2" w:rsidRDefault="002B4378" w:rsidP="004C71ED">
                        <w:pPr>
                          <w:pStyle w:val="NormalWeb"/>
                          <w:spacing w:after="0"/>
                        </w:pPr>
                        <w:r>
                          <w:rPr>
                            <w:color w:val="000000" w:themeColor="text1"/>
                            <w:kern w:val="24"/>
                          </w:rPr>
                          <w:t>D</w:t>
                        </w:r>
                      </w:p>
                    </w:txbxContent>
                  </v:textbox>
                </v:shape>
                <w10:anchorlock/>
              </v:group>
            </w:pict>
          </mc:Fallback>
        </mc:AlternateContent>
      </w:r>
    </w:p>
    <w:p w:rsidR="004C71ED" w:rsidRPr="00D108F5" w:rsidRDefault="004C71ED" w:rsidP="004C71ED">
      <w:pPr>
        <w:pStyle w:val="Caption"/>
      </w:pPr>
      <w:bookmarkStart w:id="206" w:name="_Ref515734210"/>
      <w:bookmarkStart w:id="207" w:name="_Toc51578124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06"/>
      <w:r>
        <w:t xml:space="preserve"> </w:t>
      </w:r>
      <w:r w:rsidRPr="00DF6483">
        <w:rPr>
          <w:noProof/>
        </w:rPr>
        <w:t>Kết quả các bước trong quy trình nhận dạng vật thể</w:t>
      </w:r>
      <w:bookmarkEnd w:id="207"/>
    </w:p>
    <w:p w:rsidR="004C71ED" w:rsidRDefault="004C71ED" w:rsidP="004C71ED">
      <w:pPr>
        <w:rPr>
          <w:szCs w:val="26"/>
        </w:rPr>
      </w:pP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để vùng biên của vật thể tròn trịa, mịn hơn.</w:t>
      </w:r>
    </w:p>
    <w:p w:rsidR="004C71ED" w:rsidRPr="00CE6531" w:rsidRDefault="004C71ED" w:rsidP="0018611E">
      <w:pPr>
        <w:pStyle w:val="KetLuan"/>
      </w:pPr>
      <w:r w:rsidRPr="00EE1C16">
        <w:t xml:space="preserve">Toán tử erosion : </w:t>
      </w:r>
    </w:p>
    <w:p w:rsidR="004C71ED" w:rsidRPr="00CE6531" w:rsidRDefault="00CE6531" w:rsidP="004C71ED">
      <w:pPr>
        <w:rPr>
          <w:b/>
          <w:lang w:val="en-US"/>
        </w:rPr>
      </w:pPr>
      <m:oMathPara>
        <m:oMath>
          <m:r>
            <m:rPr>
              <m:sty m:val="bi"/>
            </m:rPr>
            <w:rPr>
              <w:rFonts w:ascii="Cambria Math" w:hAnsi="Cambria Math"/>
              <w:lang w:val="en-US"/>
            </w:rPr>
            <m:t>A</m:t>
          </m:r>
          <m:r>
            <w:rPr>
              <w:rFonts w:ascii="Cambria Math" w:hAnsi="Cambria Math"/>
              <w:lang w:val="en-US"/>
            </w:rPr>
            <m:t xml:space="preserve"> ⊖</m:t>
          </m:r>
          <m:r>
            <m:rPr>
              <m:sty m:val="bi"/>
            </m:rPr>
            <w:rPr>
              <w:rFonts w:ascii="Cambria Math" w:hAnsi="Cambria Math"/>
              <w:lang w:val="en-US"/>
            </w:rPr>
            <m:t>B=</m:t>
          </m:r>
          <m:d>
            <m:dPr>
              <m:begChr m:val="{"/>
              <m:endChr m:val="|"/>
              <m:ctrlPr>
                <w:rPr>
                  <w:rFonts w:ascii="Cambria Math" w:hAnsi="Cambria Math"/>
                  <w:b/>
                  <w:i/>
                  <w:lang w:val="en-US"/>
                </w:rPr>
              </m:ctrlPr>
            </m:dPr>
            <m:e>
              <m:r>
                <m:rPr>
                  <m:sty m:val="bi"/>
                </m:rPr>
                <w:rPr>
                  <w:rFonts w:ascii="Cambria Math" w:hAnsi="Cambria Math"/>
                  <w:lang w:val="en-US"/>
                </w:rPr>
                <m:t xml:space="preserve">c </m:t>
              </m:r>
            </m:e>
          </m:d>
          <m:sSub>
            <m:sSubPr>
              <m:ctrlPr>
                <w:rPr>
                  <w:rFonts w:ascii="Cambria Math" w:hAnsi="Cambria Math"/>
                  <w:b/>
                  <w:i/>
                  <w:lang w:val="en-US"/>
                </w:rPr>
              </m:ctrlPr>
            </m:sSubPr>
            <m:e>
              <m:r>
                <m:rPr>
                  <m:sty m:val="bi"/>
                </m:rPr>
                <w:rPr>
                  <w:rFonts w:ascii="Cambria Math" w:hAnsi="Cambria Math"/>
                  <w:lang w:val="en-US"/>
                </w:rPr>
                <m:t>(B)</m:t>
              </m:r>
            </m:e>
            <m:sub>
              <m:r>
                <m:rPr>
                  <m:sty m:val="bi"/>
                </m:rPr>
                <w:rPr>
                  <w:rFonts w:ascii="Cambria Math" w:hAnsi="Cambria Math"/>
                  <w:lang w:val="en-US"/>
                </w:rPr>
                <m:t>c</m:t>
              </m:r>
            </m:sub>
          </m:sSub>
          <m:r>
            <m:rPr>
              <m:sty m:val="bi"/>
            </m:rPr>
            <w:rPr>
              <w:rFonts w:ascii="Cambria Math" w:hAnsi="Cambria Math"/>
              <w:lang w:val="en-US"/>
            </w:rPr>
            <m:t xml:space="preserve"> ⊆A</m:t>
          </m:r>
        </m:oMath>
      </m:oMathPara>
    </w:p>
    <w:p w:rsidR="00CE6531" w:rsidRDefault="00CE6531" w:rsidP="00CE6531">
      <w:pPr>
        <w:rPr>
          <w:lang w:val="en-US"/>
        </w:rPr>
      </w:pPr>
      <w:r w:rsidRPr="00D568B7">
        <w:rPr>
          <w:lang w:val="en-US"/>
        </w:rPr>
        <w:t>Trong đó:</w:t>
      </w:r>
    </w:p>
    <w:p w:rsidR="00CE6531" w:rsidRPr="00D568B7" w:rsidRDefault="00CE6531" w:rsidP="0018611E">
      <w:pPr>
        <w:pStyle w:val="Dash"/>
        <w:rPr>
          <w:lang w:val="en-US"/>
        </w:rPr>
      </w:pPr>
      <w:r w:rsidRPr="00D568B7">
        <w:rPr>
          <w:lang w:val="en-US"/>
        </w:rPr>
        <w:t>A: Ma trận điểm ảnh của ảnh nhị phân.</w:t>
      </w:r>
    </w:p>
    <w:p w:rsidR="00CE6531" w:rsidRPr="00D568B7" w:rsidRDefault="00CE6531" w:rsidP="0018611E">
      <w:pPr>
        <w:pStyle w:val="Dash"/>
        <w:rPr>
          <w:lang w:val="en-US"/>
        </w:rPr>
      </w:pPr>
      <w:r w:rsidRPr="00D568B7">
        <w:rPr>
          <w:lang w:val="en-US"/>
        </w:rPr>
        <w:t>B: Là phần tử cấu trúc.</w:t>
      </w:r>
    </w:p>
    <w:p w:rsidR="00CE6531" w:rsidRDefault="00CE6531" w:rsidP="00CE6531">
      <w:pPr>
        <w:rPr>
          <w:lang w:val="en-US"/>
        </w:rPr>
      </w:pPr>
      <w:r w:rsidRPr="00D568B7">
        <w:rPr>
          <w:lang w:val="en-US"/>
        </w:rPr>
        <w:t xml:space="preserve">Phép co ảnh </w:t>
      </w:r>
      <w:r w:rsidRPr="00D568B7">
        <w:t>erosion</w:t>
      </w:r>
      <w:r w:rsidRPr="00D568B7">
        <w:rPr>
          <w:lang w:val="en-US"/>
        </w:rPr>
        <w:t xml:space="preserve"> sẽ cho ra một tập điểm ảnh c thuộc A, nếu </w:t>
      </w:r>
      <w:r>
        <w:rPr>
          <w:lang w:val="en-US"/>
        </w:rPr>
        <w:t>ta</w:t>
      </w:r>
      <w:r w:rsidRPr="00D568B7">
        <w:rPr>
          <w:lang w:val="en-US"/>
        </w:rPr>
        <w:t xml:space="preserve"> đi chuyển phần tử cấu trúc B theo c, thì B nằm trong đối tượng A.</w:t>
      </w:r>
    </w:p>
    <w:p w:rsidR="00CE6531" w:rsidRDefault="00CE6531" w:rsidP="00CE6531">
      <w:pPr>
        <w:keepNext/>
        <w:jc w:val="center"/>
      </w:pPr>
      <w:r>
        <w:rPr>
          <w:noProof/>
        </w:rPr>
        <w:lastRenderedPageBreak/>
        <w:drawing>
          <wp:inline distT="0" distB="0" distL="0" distR="0" wp14:anchorId="09222C39" wp14:editId="7F074797">
            <wp:extent cx="5583555" cy="15855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3555" cy="1585586"/>
                    </a:xfrm>
                    <a:prstGeom prst="rect">
                      <a:avLst/>
                    </a:prstGeom>
                  </pic:spPr>
                </pic:pic>
              </a:graphicData>
            </a:graphic>
          </wp:inline>
        </w:drawing>
      </w:r>
    </w:p>
    <w:p w:rsidR="00CE6531" w:rsidRDefault="00CE6531" w:rsidP="00CE6531">
      <w:pPr>
        <w:pStyle w:val="Caption"/>
        <w:rPr>
          <w:noProof/>
        </w:rPr>
      </w:pPr>
      <w:bookmarkStart w:id="208" w:name="_Ref515734699"/>
      <w:bookmarkStart w:id="209" w:name="_Toc51578124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208"/>
      <w:r>
        <w:t xml:space="preserve"> </w:t>
      </w:r>
      <w:r>
        <w:rPr>
          <w:noProof/>
        </w:rPr>
        <w:t>Ví dụ về toán tử erosion</w:t>
      </w:r>
      <w:bookmarkEnd w:id="209"/>
    </w:p>
    <w:p w:rsidR="00CE6531" w:rsidRDefault="00CE6531" w:rsidP="00CE6531">
      <w:pPr>
        <w:rPr>
          <w:szCs w:val="26"/>
          <w:lang w:val="en-US"/>
        </w:rPr>
      </w:pPr>
      <w:r>
        <w:rPr>
          <w:szCs w:val="26"/>
        </w:rPr>
        <w:t xml:space="preserve">Một ví dụ trực quan hơn như </w:t>
      </w:r>
      <w:r>
        <w:rPr>
          <w:szCs w:val="26"/>
        </w:rPr>
        <w:fldChar w:fldCharType="begin"/>
      </w:r>
      <w:r>
        <w:rPr>
          <w:szCs w:val="26"/>
        </w:rPr>
        <w:instrText xml:space="preserve"> REF _Ref515734699 \h </w:instrText>
      </w:r>
      <w:r>
        <w:rPr>
          <w:szCs w:val="26"/>
        </w:rPr>
      </w:r>
      <w:r>
        <w:rPr>
          <w:szCs w:val="26"/>
        </w:rPr>
        <w:fldChar w:fldCharType="separate"/>
      </w:r>
      <w:r>
        <w:t xml:space="preserve">Hình </w:t>
      </w:r>
      <w:r>
        <w:rPr>
          <w:noProof/>
        </w:rPr>
        <w:t>2</w:t>
      </w:r>
      <w:r>
        <w:noBreakHyphen/>
      </w:r>
      <w:r>
        <w:rPr>
          <w:noProof/>
        </w:rPr>
        <w:t>2</w:t>
      </w:r>
      <w:r>
        <w:rPr>
          <w:szCs w:val="26"/>
        </w:rPr>
        <w:fldChar w:fldCharType="end"/>
      </w:r>
      <w:r>
        <w:rPr>
          <w:szCs w:val="26"/>
        </w:rPr>
        <w:t xml:space="preserve">,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Ứng với công thức ở trên, ta lần lượt đặt phần tử cấu trúc vào 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rsidR="00CE6531" w:rsidRDefault="00CE6531" w:rsidP="0018611E">
      <w:pPr>
        <w:pStyle w:val="KetLuan"/>
      </w:pPr>
      <w:r w:rsidRPr="00EE1C16">
        <w:t>Toán tử dilation</w:t>
      </w:r>
    </w:p>
    <w:p w:rsidR="00CE6531" w:rsidRPr="00E416AE" w:rsidRDefault="00CE6531" w:rsidP="00CE6531">
      <w:pPr>
        <w:ind w:firstLine="360"/>
        <w:rPr>
          <w:szCs w:val="26"/>
        </w:rPr>
      </w:pPr>
      <w:r>
        <w:rPr>
          <w:szCs w:val="26"/>
        </w:rPr>
        <w:t xml:space="preserve">Toán tử dilation với phương pháp tương tự như toán tử erosion, nhưng cấu trúc phần tử B sẽ mở rộng vùng chứa ô có giá trị </w:t>
      </w:r>
    </w:p>
    <w:p w:rsidR="00CE6531" w:rsidRDefault="00CE6531" w:rsidP="00CE6531">
      <w:pPr>
        <w:rPr>
          <w:rFonts w:eastAsia="Times New Roman"/>
          <w:szCs w:val="26"/>
        </w:rPr>
      </w:pPr>
      <w:r>
        <w:rPr>
          <w:rFonts w:eastAsia="Times New Roman"/>
          <w:szCs w:val="26"/>
        </w:rPr>
        <w:t xml:space="preserve">Sau quá trình lọc nhiễu, ta thu được </w:t>
      </w:r>
      <w:r>
        <w:fldChar w:fldCharType="begin"/>
      </w:r>
      <w:r>
        <w:instrText xml:space="preserve"> REF _Ref515626136 \h </w:instrText>
      </w:r>
      <w:r>
        <w:fldChar w:fldCharType="separate"/>
      </w:r>
      <w:r>
        <w:t xml:space="preserve">Hình </w:t>
      </w:r>
      <w:r>
        <w:rPr>
          <w:noProof/>
        </w:rPr>
        <w:t>2</w:t>
      </w:r>
      <w:r>
        <w:fldChar w:fldCharType="end"/>
      </w:r>
      <w:r>
        <w:t xml:space="preserve">. D </w:t>
      </w:r>
      <w:r>
        <w:rPr>
          <w:rFonts w:eastAsia="Times New Roman"/>
          <w:szCs w:val="26"/>
        </w:rPr>
        <w:t>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rsidR="00CE6531" w:rsidRPr="00CE6531" w:rsidRDefault="00CE6531" w:rsidP="00CE6531"/>
    <w:p w:rsidR="00CA45D9" w:rsidRPr="00562157" w:rsidRDefault="00F96E68" w:rsidP="00CD778B">
      <w:pPr>
        <w:pStyle w:val="Heading2"/>
        <w:rPr>
          <w:lang w:val="en-US"/>
        </w:rPr>
      </w:pPr>
      <w:bookmarkStart w:id="210" w:name="_Toc515781211"/>
      <w:bookmarkStart w:id="211" w:name="_Ref516434167"/>
      <w:bookmarkStart w:id="212" w:name="_Toc360055368"/>
      <w:bookmarkStart w:id="213" w:name="_Toc360417489"/>
      <w:bookmarkStart w:id="214" w:name="_Toc360417669"/>
      <w:r>
        <w:rPr>
          <w:lang w:val="en-US"/>
        </w:rPr>
        <w:t>Áp dụng Vuforia trong việc nhận dạng</w:t>
      </w:r>
      <w:bookmarkEnd w:id="210"/>
      <w:bookmarkEnd w:id="211"/>
    </w:p>
    <w:p w:rsidR="00EF25CE" w:rsidRDefault="00343509" w:rsidP="00EF25CE">
      <w:pPr>
        <w:pStyle w:val="Heading3"/>
      </w:pPr>
      <w:bookmarkStart w:id="215" w:name="_Toc515781212"/>
      <w:r>
        <w:t>Giới thiệu</w:t>
      </w:r>
      <w:bookmarkEnd w:id="215"/>
    </w:p>
    <w:p w:rsidR="00343509" w:rsidRDefault="00343509" w:rsidP="00343509">
      <w:pPr>
        <w:pStyle w:val="Heading3"/>
      </w:pPr>
      <w:bookmarkStart w:id="216" w:name="_Toc515781213"/>
      <w:r>
        <w:t>Các vấn đề kỹ thuật khi sử dụng Vuforia</w:t>
      </w:r>
      <w:bookmarkEnd w:id="216"/>
    </w:p>
    <w:p w:rsidR="004B4F6E" w:rsidRPr="004B4F6E" w:rsidRDefault="004B4F6E" w:rsidP="004B4F6E">
      <w:pPr>
        <w:pStyle w:val="Heading4"/>
        <w:rPr>
          <w:lang w:val="en-US"/>
        </w:rPr>
      </w:pPr>
      <w:r>
        <w:rPr>
          <w:lang w:val="en-US"/>
        </w:rPr>
        <w:t>Tích hợp Vuforia trong Unity</w:t>
      </w:r>
    </w:p>
    <w:p w:rsidR="00343509" w:rsidRDefault="00343509" w:rsidP="00343509">
      <w:r>
        <w:t xml:space="preserve">Với mục đích sử dụng Vuforia để nhận diện Object trong trường hợp vật cần nhận diện có nhiều họa tiết hoa văn chứ không phải là một mặt phẳng đơn sắc. Chúng em tiến hành sử dụng Vuforia để kiểm tra mức độ hiệu quả của nó so với quy trình nhận dạng . </w:t>
      </w:r>
    </w:p>
    <w:p w:rsidR="00343509" w:rsidRPr="00F22377" w:rsidRDefault="00343509" w:rsidP="00343509">
      <w:r w:rsidRPr="00F22377">
        <w:t>Đăng kí tài khoản sử dụng Vuforia API</w:t>
      </w:r>
      <w:r>
        <w:t> :</w:t>
      </w:r>
    </w:p>
    <w:p w:rsidR="00343509" w:rsidRPr="00343509" w:rsidRDefault="00343509" w:rsidP="00343509">
      <w:pPr>
        <w:pStyle w:val="Step"/>
        <w:rPr>
          <w:lang w:val="en-US"/>
        </w:rPr>
      </w:pPr>
      <w:r w:rsidRPr="00343509">
        <w:lastRenderedPageBreak/>
        <w:t>Truy</w:t>
      </w:r>
      <w:r w:rsidRPr="00F22377">
        <w:t xml:space="preserve"> cập vào </w:t>
      </w:r>
      <w:hyperlink r:id="rId18" w:history="1">
        <w:r w:rsidRPr="00F22377">
          <w:rPr>
            <w:rStyle w:val="Hyperlink"/>
            <w:szCs w:val="26"/>
          </w:rPr>
          <w:t>https://developer.vuforia.com/vui/auth/register</w:t>
        </w:r>
      </w:hyperlink>
      <w:r w:rsidRPr="00F22377">
        <w:t xml:space="preserve"> để đăng kí tài khoản developer</w:t>
      </w:r>
      <w:r>
        <w:t xml:space="preserve"> (</w:t>
      </w:r>
      <w:r>
        <w:fldChar w:fldCharType="begin"/>
      </w:r>
      <w:r>
        <w:instrText xml:space="preserve"> REF _Ref515735014 \h </w:instrText>
      </w:r>
      <w:r>
        <w:fldChar w:fldCharType="separate"/>
      </w:r>
      <w:r>
        <w:t xml:space="preserve">Hình </w:t>
      </w:r>
      <w:r>
        <w:rPr>
          <w:noProof/>
        </w:rPr>
        <w:t>2</w:t>
      </w:r>
      <w:r>
        <w:noBreakHyphen/>
      </w:r>
      <w:r>
        <w:rPr>
          <w:noProof/>
        </w:rPr>
        <w:t>3</w:t>
      </w:r>
      <w:r>
        <w:fldChar w:fldCharType="end"/>
      </w:r>
      <w:r>
        <w:t>)</w:t>
      </w:r>
      <w:r w:rsidRPr="00F22377">
        <w:t>. Sau khi điền đủ thông tin vào mẫu đăng kí và xác nhận tạo tài khoản, ta xác thực việc đăng kí với email được gửi đến</w:t>
      </w:r>
      <w:r>
        <w:rPr>
          <w:lang w:val="en-US"/>
        </w:rPr>
        <w:t>.</w:t>
      </w:r>
    </w:p>
    <w:p w:rsidR="00343509" w:rsidRDefault="00343509" w:rsidP="00343509">
      <w:pPr>
        <w:pStyle w:val="Step"/>
        <w:keepNext/>
        <w:numPr>
          <w:ilvl w:val="0"/>
          <w:numId w:val="0"/>
        </w:numPr>
        <w:ind w:left="720"/>
      </w:pPr>
      <w:r w:rsidRPr="006D659B">
        <w:rPr>
          <w:noProof/>
          <w:szCs w:val="26"/>
        </w:rPr>
        <w:drawing>
          <wp:inline distT="0" distB="0" distL="0" distR="0" wp14:anchorId="4B1391D9">
            <wp:extent cx="5372100" cy="2828925"/>
            <wp:effectExtent l="0" t="0" r="0" b="9525"/>
            <wp:docPr id="19" name="Picture 3">
              <a:extLst xmlns:a="http://schemas.openxmlformats.org/drawingml/2006/main">
                <a:ext uri="{FF2B5EF4-FFF2-40B4-BE49-F238E27FC236}">
                  <a16:creationId xmlns:a16="http://schemas.microsoft.com/office/drawing/2014/main" id="{37DAC141-6ACC-428D-B2BA-FA683085ED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7DAC141-6ACC-428D-B2BA-FA683085EDC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5" t="1289" r="1388" b="3008"/>
                    <a:stretch/>
                  </pic:blipFill>
                  <pic:spPr bwMode="auto">
                    <a:xfrm>
                      <a:off x="0" y="0"/>
                      <a:ext cx="5372100" cy="2828925"/>
                    </a:xfrm>
                    <a:prstGeom prst="rect">
                      <a:avLst/>
                    </a:prstGeom>
                    <a:ln>
                      <a:noFill/>
                    </a:ln>
                    <a:extLst>
                      <a:ext uri="{53640926-AAD7-44D8-BBD7-CCE9431645EC}">
                        <a14:shadowObscured xmlns:a14="http://schemas.microsoft.com/office/drawing/2010/main"/>
                      </a:ext>
                    </a:extLst>
                  </pic:spPr>
                </pic:pic>
              </a:graphicData>
            </a:graphic>
          </wp:inline>
        </w:drawing>
      </w:r>
    </w:p>
    <w:p w:rsidR="00343509" w:rsidRPr="00343509" w:rsidRDefault="00343509" w:rsidP="00343509">
      <w:pPr>
        <w:pStyle w:val="Caption"/>
        <w:rPr>
          <w:lang w:val="en-US"/>
        </w:rPr>
      </w:pPr>
      <w:bookmarkStart w:id="217" w:name="_Ref515735014"/>
      <w:bookmarkStart w:id="218" w:name="_Toc51578124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217"/>
      <w:r>
        <w:rPr>
          <w:noProof/>
        </w:rPr>
        <w:t xml:space="preserve"> Đăng kí tài khoản Vuforia</w:t>
      </w:r>
      <w:bookmarkEnd w:id="218"/>
    </w:p>
    <w:p w:rsidR="00343509" w:rsidRDefault="00343509" w:rsidP="00343509">
      <w:pPr>
        <w:rPr>
          <w:rStyle w:val="Hyperlink"/>
          <w:szCs w:val="26"/>
        </w:rPr>
      </w:pPr>
      <w:r>
        <w:t xml:space="preserve">Sau khi xác nhận tài khoản, ta đăng nhập vào hệ thống với đường dẫn: </w:t>
      </w:r>
      <w:hyperlink r:id="rId20" w:history="1">
        <w:r w:rsidRPr="006D659B">
          <w:rPr>
            <w:rStyle w:val="Hyperlink"/>
            <w:szCs w:val="26"/>
          </w:rPr>
          <w:t>https://developer.vuforia.com/vui/auth/login</w:t>
        </w:r>
      </w:hyperlink>
    </w:p>
    <w:p w:rsidR="00343509" w:rsidRDefault="00343509" w:rsidP="00343509">
      <w:pPr>
        <w:pStyle w:val="Step"/>
      </w:pPr>
      <w:r w:rsidRPr="00F22377">
        <w:t>Sử dụng Vuforia API với Unity</w:t>
      </w:r>
      <w:r>
        <w:t> :</w:t>
      </w:r>
    </w:p>
    <w:p w:rsidR="00343509" w:rsidRDefault="00343509" w:rsidP="00343509">
      <w:r w:rsidRPr="00F22377">
        <w:t xml:space="preserve">Trước hết, ta cần tải bộ cài từ trang Download của Vuforia với đường dẫn sau: </w:t>
      </w:r>
      <w:hyperlink r:id="rId21" w:history="1">
        <w:r w:rsidRPr="00F22377">
          <w:rPr>
            <w:rStyle w:val="Hyperlink"/>
            <w:szCs w:val="26"/>
          </w:rPr>
          <w:t>https://developer.vuforia.com/downloads/sdk</w:t>
        </w:r>
      </w:hyperlink>
      <w:r w:rsidRPr="00F22377">
        <w:t>. Cài đặt được tải ở dạng là một package của Unity, khi tải xong sẽ được cài trực tiếp vào Unity. Tuy nhiên đây là cách cài đặt dành cho Unity có phiên bản trước 2017.2, từ phiên bản 2017.2 trở về sau, Vuforia có thể được cài đặt với các package khác khi cài đặt Unity.</w:t>
      </w:r>
    </w:p>
    <w:p w:rsidR="00343509" w:rsidRDefault="00343509" w:rsidP="00343509">
      <w:pPr>
        <w:keepNext/>
      </w:pPr>
      <w:r>
        <w:lastRenderedPageBreak/>
        <w:t>Tiếp theo, ta khởi động Unity, Chọn Edit =&gt; Project Settings =&gt; Player. Ở cửa sổ Inspector, ta đánh dấu vào “Vuforia Augmented Reality” (</w:t>
      </w:r>
      <w:r>
        <w:fldChar w:fldCharType="begin"/>
      </w:r>
      <w:r>
        <w:instrText xml:space="preserve"> REF _Ref515735067 \h </w:instrText>
      </w:r>
      <w:r>
        <w:fldChar w:fldCharType="separate"/>
      </w:r>
      <w:r>
        <w:t xml:space="preserve">Hình </w:t>
      </w:r>
      <w:r>
        <w:rPr>
          <w:noProof/>
        </w:rPr>
        <w:t>2</w:t>
      </w:r>
      <w:r>
        <w:noBreakHyphen/>
      </w:r>
      <w:r>
        <w:rPr>
          <w:noProof/>
        </w:rPr>
        <w:t>4</w:t>
      </w:r>
      <w:r>
        <w:fldChar w:fldCharType="end"/>
      </w:r>
      <w:r>
        <w:t>)</w:t>
      </w:r>
      <w:r>
        <w:rPr>
          <w:noProof/>
        </w:rPr>
        <w:drawing>
          <wp:inline distT="0" distB="0" distL="0" distR="0" wp14:anchorId="21BB44AE">
            <wp:extent cx="5389625" cy="25241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3451" cy="2539967"/>
                    </a:xfrm>
                    <a:prstGeom prst="rect">
                      <a:avLst/>
                    </a:prstGeom>
                  </pic:spPr>
                </pic:pic>
              </a:graphicData>
            </a:graphic>
          </wp:inline>
        </w:drawing>
      </w:r>
    </w:p>
    <w:p w:rsidR="00343509" w:rsidRDefault="00343509" w:rsidP="00343509">
      <w:pPr>
        <w:pStyle w:val="Caption"/>
      </w:pPr>
      <w:bookmarkStart w:id="219" w:name="_Ref515735067"/>
      <w:bookmarkStart w:id="220" w:name="_Toc51578124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219"/>
      <w:r>
        <w:t xml:space="preserve"> </w:t>
      </w:r>
      <w:r w:rsidRPr="00326863">
        <w:rPr>
          <w:noProof/>
        </w:rPr>
        <w:t>Cho phép sử dụng Vuforia trong project</w:t>
      </w:r>
      <w:bookmarkEnd w:id="220"/>
    </w:p>
    <w:p w:rsidR="004B4F6E" w:rsidRDefault="004B4F6E" w:rsidP="00554824"/>
    <w:p w:rsidR="00554824" w:rsidRDefault="00554824" w:rsidP="00554824">
      <w:r>
        <w:t xml:space="preserve">Để sử dụng các chức năng của Vuforia thì ta chọn Game Object =&gt; Vuforia rồi chọn chức năng tương ứng, ở đây chúng em lấy chức năng cơ bản của Vuforia là Image Target. Để sử dụng Image Target thì ở trang developer của Vuforia ta cần tạo một App Key để sử dụng. Khi điền đủ thông tin và xác nhận tạo key, ta có một App key được tạo như hình dưới, ta nhấn vào App Key Name để lấy Key </w:t>
      </w:r>
      <w:r w:rsidR="004B4F6E">
        <w:t xml:space="preserve"> (</w:t>
      </w:r>
      <w:r w:rsidR="004B4F6E">
        <w:fldChar w:fldCharType="begin"/>
      </w:r>
      <w:r w:rsidR="004B4F6E">
        <w:instrText xml:space="preserve"> REF _Ref515735201 \h </w:instrText>
      </w:r>
      <w:r w:rsidR="004B4F6E">
        <w:fldChar w:fldCharType="separate"/>
      </w:r>
      <w:r w:rsidR="004B4F6E">
        <w:t xml:space="preserve">Hình </w:t>
      </w:r>
      <w:r w:rsidR="004B4F6E">
        <w:rPr>
          <w:noProof/>
        </w:rPr>
        <w:t>2</w:t>
      </w:r>
      <w:r w:rsidR="004B4F6E">
        <w:noBreakHyphen/>
      </w:r>
      <w:r w:rsidR="004B4F6E">
        <w:rPr>
          <w:noProof/>
        </w:rPr>
        <w:t>5</w:t>
      </w:r>
      <w:r w:rsidR="004B4F6E">
        <w:fldChar w:fldCharType="end"/>
      </w:r>
      <w:r w:rsidR="004B4F6E">
        <w:t>)</w:t>
      </w:r>
    </w:p>
    <w:p w:rsidR="004B4F6E" w:rsidRDefault="004B4F6E" w:rsidP="004B4F6E">
      <w:r>
        <w:t>Ta copy phần App Key, ở màn hình Unity, ta chọn Window =&gt; Vuforia Configuration, sau đó Key vào ô App License Key (</w:t>
      </w:r>
      <w:r>
        <w:fldChar w:fldCharType="begin"/>
      </w:r>
      <w:r>
        <w:instrText xml:space="preserve"> REF _Ref515735289 \h </w:instrText>
      </w:r>
      <w:r>
        <w:fldChar w:fldCharType="separate"/>
      </w:r>
      <w:r>
        <w:t xml:space="preserve">Hình </w:t>
      </w:r>
      <w:r>
        <w:rPr>
          <w:noProof/>
        </w:rPr>
        <w:t>2</w:t>
      </w:r>
      <w:r>
        <w:noBreakHyphen/>
      </w:r>
      <w:r>
        <w:rPr>
          <w:noProof/>
        </w:rPr>
        <w:t>6</w:t>
      </w:r>
      <w:r>
        <w:fldChar w:fldCharType="end"/>
      </w:r>
      <w:r>
        <w:t>).</w:t>
      </w:r>
    </w:p>
    <w:p w:rsidR="004B4F6E" w:rsidRPr="00554824" w:rsidRDefault="004B4F6E" w:rsidP="00554824"/>
    <w:p w:rsidR="004B4F6E" w:rsidRDefault="00554824" w:rsidP="004B4F6E">
      <w:pPr>
        <w:keepNext/>
        <w:jc w:val="center"/>
      </w:pPr>
      <w:r w:rsidRPr="00FA3D09">
        <w:rPr>
          <w:noProof/>
          <w:szCs w:val="26"/>
        </w:rPr>
        <w:lastRenderedPageBreak/>
        <w:drawing>
          <wp:inline distT="0" distB="0" distL="0" distR="0" wp14:anchorId="64AF90C3" wp14:editId="3E517629">
            <wp:extent cx="2988043" cy="2100580"/>
            <wp:effectExtent l="0" t="0" r="3175" b="0"/>
            <wp:docPr id="23" name="Picture 3">
              <a:extLst xmlns:a="http://schemas.openxmlformats.org/drawingml/2006/main">
                <a:ext uri="{FF2B5EF4-FFF2-40B4-BE49-F238E27FC236}">
                  <a16:creationId xmlns:a16="http://schemas.microsoft.com/office/drawing/2014/main" id="{5151AF6A-D989-4302-8964-BC9654556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51AF6A-D989-4302-8964-BC96545564CA}"/>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996548" cy="2106559"/>
                    </a:xfrm>
                    <a:prstGeom prst="rect">
                      <a:avLst/>
                    </a:prstGeom>
                  </pic:spPr>
                </pic:pic>
              </a:graphicData>
            </a:graphic>
          </wp:inline>
        </w:drawing>
      </w:r>
    </w:p>
    <w:p w:rsidR="00343509" w:rsidRDefault="004B4F6E" w:rsidP="004B4F6E">
      <w:pPr>
        <w:pStyle w:val="Caption"/>
        <w:rPr>
          <w:noProof/>
        </w:rPr>
      </w:pPr>
      <w:bookmarkStart w:id="221" w:name="_Ref515735201"/>
      <w:bookmarkStart w:id="222" w:name="_Toc51578124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21"/>
      <w:r>
        <w:rPr>
          <w:noProof/>
        </w:rPr>
        <w:t xml:space="preserve"> Giao diện lấy App Key</w:t>
      </w:r>
      <w:bookmarkEnd w:id="222"/>
    </w:p>
    <w:p w:rsidR="004B4F6E" w:rsidRDefault="004B4F6E" w:rsidP="004B4F6E">
      <w:pPr>
        <w:keepNext/>
      </w:pPr>
      <w:r w:rsidRPr="007E120E">
        <w:rPr>
          <w:noProof/>
          <w:szCs w:val="26"/>
        </w:rPr>
        <w:drawing>
          <wp:inline distT="0" distB="0" distL="0" distR="0" wp14:anchorId="49583105">
            <wp:extent cx="5486400" cy="1800225"/>
            <wp:effectExtent l="0" t="0" r="0" b="9525"/>
            <wp:docPr id="25" name="Picture 3">
              <a:extLst xmlns:a="http://schemas.openxmlformats.org/drawingml/2006/main">
                <a:ext uri="{FF2B5EF4-FFF2-40B4-BE49-F238E27FC236}">
                  <a16:creationId xmlns:a16="http://schemas.microsoft.com/office/drawing/2014/main" id="{4540CD2D-3B70-417A-80DF-986661233A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40CD2D-3B70-417A-80DF-986661233A2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1800225"/>
                    </a:xfrm>
                    <a:prstGeom prst="rect">
                      <a:avLst/>
                    </a:prstGeom>
                  </pic:spPr>
                </pic:pic>
              </a:graphicData>
            </a:graphic>
          </wp:inline>
        </w:drawing>
      </w:r>
    </w:p>
    <w:p w:rsidR="004B4F6E" w:rsidRDefault="004B4F6E" w:rsidP="004B4F6E">
      <w:pPr>
        <w:pStyle w:val="Caption"/>
        <w:rPr>
          <w:lang w:val="en-US"/>
        </w:rPr>
      </w:pPr>
      <w:bookmarkStart w:id="223" w:name="_Ref515735289"/>
      <w:bookmarkStart w:id="224" w:name="_Toc515781250"/>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23"/>
      <w:r>
        <w:rPr>
          <w:noProof/>
        </w:rPr>
        <w:t xml:space="preserve"> </w:t>
      </w:r>
      <w:r>
        <w:t>Gắn App Key vào project</w:t>
      </w:r>
      <w:bookmarkEnd w:id="224"/>
    </w:p>
    <w:p w:rsidR="004B4F6E" w:rsidRDefault="004B4F6E" w:rsidP="004B4F6E">
      <w:pPr>
        <w:pStyle w:val="Step"/>
      </w:pPr>
      <w:r>
        <w:t>Chuẩn bị database cho việc nhận dạng</w:t>
      </w:r>
    </w:p>
    <w:p w:rsidR="004B4F6E" w:rsidRDefault="004B4F6E" w:rsidP="004B4F6E">
      <w:r>
        <w:t>Bây giờ, ta đã có thể sử dụng Image Target, chức năng cơ bản của Image Target là nhận diện một hình ảnh 2D đã được thêm vào database của Vuforia. Để thêm một hình ảnh vào data base ta đăng nhập vào trang chủ Vuforia, ở Tab Develop chọn Target Manager và nhấn Add Database. Đặt tên Database và tạo với type là Device.</w:t>
      </w:r>
    </w:p>
    <w:p w:rsidR="004B4F6E" w:rsidRDefault="004B4F6E" w:rsidP="004B4F6E">
      <w:r>
        <w:t>Ta nhấn vào tên Database và nhấn Add Target để thêm dữ liệu vào Database. Có thể thêm hình ảnh 2D hoặc các vật thể 3D (</w:t>
      </w:r>
      <w:r>
        <w:fldChar w:fldCharType="begin"/>
      </w:r>
      <w:r>
        <w:instrText xml:space="preserve"> REF _Ref515735424 \h </w:instrText>
      </w:r>
      <w:r>
        <w:fldChar w:fldCharType="separate"/>
      </w:r>
      <w:r>
        <w:t xml:space="preserve">Hình </w:t>
      </w:r>
      <w:r>
        <w:rPr>
          <w:noProof/>
        </w:rPr>
        <w:t>2</w:t>
      </w:r>
      <w:r>
        <w:noBreakHyphen/>
      </w:r>
      <w:r>
        <w:rPr>
          <w:noProof/>
        </w:rPr>
        <w:t>7</w:t>
      </w:r>
      <w:r>
        <w:fldChar w:fldCharType="end"/>
      </w:r>
      <w:r>
        <w:t>). Sau khi upload dữ liệu, điền kích thước và đặt tên thì ta nhấn Add để xác nhận. Khi dữ liệu được đưa vào Database thì mức độ đánh giá khả năng nhận diện được thể hiện qua phần Rating. Cuối cùng nhấn vào Download Database (All) để tải về Unity. Khi tải về ta chọn Development platform là Unity Editor rồi nhấn Download . File tải về dưới dạng là package của Unity sẽ được cài trực tiếp (</w:t>
      </w:r>
      <w:r>
        <w:fldChar w:fldCharType="begin"/>
      </w:r>
      <w:r>
        <w:instrText xml:space="preserve"> REF _Ref515735487 \h </w:instrText>
      </w:r>
      <w:r>
        <w:fldChar w:fldCharType="separate"/>
      </w:r>
      <w:r>
        <w:t xml:space="preserve">Hình </w:t>
      </w:r>
      <w:r>
        <w:rPr>
          <w:noProof/>
        </w:rPr>
        <w:t>2</w:t>
      </w:r>
      <w:r>
        <w:noBreakHyphen/>
      </w:r>
      <w:r>
        <w:rPr>
          <w:noProof/>
        </w:rPr>
        <w:t>8</w:t>
      </w:r>
      <w:r>
        <w:fldChar w:fldCharType="end"/>
      </w:r>
      <w:r>
        <w:t>).</w:t>
      </w:r>
    </w:p>
    <w:p w:rsidR="004B4F6E" w:rsidRDefault="004B4F6E" w:rsidP="004B4F6E">
      <w:pPr>
        <w:keepNext/>
      </w:pPr>
      <w:r w:rsidRPr="004C077F">
        <w:rPr>
          <w:noProof/>
          <w:szCs w:val="26"/>
        </w:rPr>
        <w:lastRenderedPageBreak/>
        <mc:AlternateContent>
          <mc:Choice Requires="wpg">
            <w:drawing>
              <wp:inline distT="0" distB="0" distL="0" distR="0" wp14:anchorId="5AF1C2AA">
                <wp:extent cx="5946527" cy="1623060"/>
                <wp:effectExtent l="0" t="0" r="0" b="0"/>
                <wp:docPr id="28"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6527" cy="1623060"/>
                          <a:chOff x="0" y="0"/>
                          <a:chExt cx="9446253" cy="2579169"/>
                        </a:xfrm>
                      </wpg:grpSpPr>
                      <pic:pic xmlns:pic="http://schemas.openxmlformats.org/drawingml/2006/picture">
                        <pic:nvPicPr>
                          <pic:cNvPr id="29" name="Picture 29">
                            <a:extLst/>
                          </pic:cNvPr>
                          <pic:cNvPicPr/>
                        </pic:nvPicPr>
                        <pic:blipFill rotWithShape="1">
                          <a:blip r:embed="rId25"/>
                          <a:srcRect r="45970"/>
                          <a:stretch/>
                        </pic:blipFill>
                        <pic:spPr>
                          <a:xfrm>
                            <a:off x="0" y="0"/>
                            <a:ext cx="4587860" cy="2579168"/>
                          </a:xfrm>
                          <a:prstGeom prst="rect">
                            <a:avLst/>
                          </a:prstGeom>
                        </pic:spPr>
                      </pic:pic>
                      <pic:pic xmlns:pic="http://schemas.openxmlformats.org/drawingml/2006/picture">
                        <pic:nvPicPr>
                          <pic:cNvPr id="30" name="Picture 30">
                            <a:extLst/>
                          </pic:cNvPr>
                          <pic:cNvPicPr/>
                        </pic:nvPicPr>
                        <pic:blipFill rotWithShape="1">
                          <a:blip r:embed="rId26"/>
                          <a:srcRect t="-1" b="-1"/>
                          <a:stretch/>
                        </pic:blipFill>
                        <pic:spPr>
                          <a:xfrm>
                            <a:off x="4587858" y="0"/>
                            <a:ext cx="4858395" cy="2579169"/>
                          </a:xfrm>
                          <a:prstGeom prst="rect">
                            <a:avLst/>
                          </a:prstGeom>
                        </pic:spPr>
                      </pic:pic>
                    </wpg:wgp>
                  </a:graphicData>
                </a:graphic>
              </wp:inline>
            </w:drawing>
          </mc:Choice>
          <mc:Fallback>
            <w:pict>
              <v:group w14:anchorId="669AFE43" id="Group 6" o:spid="_x0000_s1026" style="width:468.25pt;height:127.8pt;mso-position-horizontal-relative:char;mso-position-vertical-relative:line" coordsize="94462,25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">
                <v:shape id="Picture 29" o:spid="_x0000_s1027" type="#_x0000_t75" style="position:absolute;width:45878;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">
                  <v:imagedata r:id="rId27" o:title="" cropright="30127f"/>
                </v:shape>
                <v:shape id="Picture 30" o:spid="_x0000_s1028" type="#_x0000_t75" style="position:absolute;left:45878;width:48584;height:2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">
                  <v:imagedata r:id="rId28" o:title="" croptop="-1f" cropbottom="-1f"/>
                </v:shape>
                <w10:anchorlock/>
              </v:group>
            </w:pict>
          </mc:Fallback>
        </mc:AlternateContent>
      </w:r>
    </w:p>
    <w:p w:rsidR="004B4F6E" w:rsidRDefault="004B4F6E" w:rsidP="004B4F6E">
      <w:pPr>
        <w:pStyle w:val="Caption"/>
      </w:pPr>
      <w:bookmarkStart w:id="225" w:name="_Ref515735424"/>
      <w:bookmarkStart w:id="226" w:name="_Toc515781251"/>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225"/>
      <w:r>
        <w:rPr>
          <w:noProof/>
        </w:rPr>
        <w:t xml:space="preserve"> Tạo Database hình ảnh nhận diện</w:t>
      </w:r>
      <w:bookmarkEnd w:id="226"/>
    </w:p>
    <w:p w:rsidR="004B4F6E" w:rsidRDefault="004B4F6E" w:rsidP="004B4F6E">
      <w:pPr>
        <w:keepNext/>
      </w:pPr>
      <w:r w:rsidRPr="004C077F">
        <w:rPr>
          <w:noProof/>
        </w:rPr>
        <mc:AlternateContent>
          <mc:Choice Requires="wpg">
            <w:drawing>
              <wp:inline distT="0" distB="0" distL="0" distR="0" wp14:anchorId="7F3DFE46">
                <wp:extent cx="5544820" cy="1701800"/>
                <wp:effectExtent l="0" t="0" r="0" b="0"/>
                <wp:docPr id="36"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4820" cy="1701800"/>
                          <a:chOff x="0" y="0"/>
                          <a:chExt cx="7193278" cy="2207896"/>
                        </a:xfrm>
                      </wpg:grpSpPr>
                      <pic:pic xmlns:pic="http://schemas.openxmlformats.org/drawingml/2006/picture">
                        <pic:nvPicPr>
                          <pic:cNvPr id="37" name="Picture 37">
                            <a:extLst/>
                          </pic:cNvPr>
                          <pic:cNvPicPr/>
                        </pic:nvPicPr>
                        <pic:blipFill rotWithShape="1">
                          <a:blip r:embed="rId29"/>
                          <a:srcRect r="34444" b="31528"/>
                          <a:stretch/>
                        </pic:blipFill>
                        <pic:spPr>
                          <a:xfrm>
                            <a:off x="0" y="1"/>
                            <a:ext cx="3596639" cy="2207895"/>
                          </a:xfrm>
                          <a:prstGeom prst="rect">
                            <a:avLst/>
                          </a:prstGeom>
                        </pic:spPr>
                      </pic:pic>
                      <pic:pic xmlns:pic="http://schemas.openxmlformats.org/drawingml/2006/picture">
                        <pic:nvPicPr>
                          <pic:cNvPr id="38" name="Picture 38">
                            <a:extLst/>
                          </pic:cNvPr>
                          <pic:cNvPicPr/>
                        </pic:nvPicPr>
                        <pic:blipFill rotWithShape="1">
                          <a:blip r:embed="rId30"/>
                          <a:srcRect r="3918"/>
                          <a:stretch/>
                        </pic:blipFill>
                        <pic:spPr>
                          <a:xfrm>
                            <a:off x="3596639" y="0"/>
                            <a:ext cx="3596639" cy="2207895"/>
                          </a:xfrm>
                          <a:prstGeom prst="rect">
                            <a:avLst/>
                          </a:prstGeom>
                        </pic:spPr>
                      </pic:pic>
                    </wpg:wgp>
                  </a:graphicData>
                </a:graphic>
              </wp:inline>
            </w:drawing>
          </mc:Choice>
          <mc:Fallback>
            <w:pict>
              <v:group w14:anchorId="54C397D0" id="Group 5" o:spid="_x0000_s1026" style="width:436.6pt;height:134pt;mso-position-horizontal-relative:char;mso-position-vertical-relative:line" coordsize="71932,22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">
                <v:shape id="Picture 37" o:spid="_x0000_s1027" type="#_x0000_t75" style="position:absolute;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">
                  <v:imagedata r:id="rId31" o:title="" cropbottom="20662f" cropright="22573f"/>
                </v:shape>
                <v:shape id="Picture 38" o:spid="_x0000_s1028" type="#_x0000_t75" style="position:absolute;left:35966;width:35966;height:2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">
                  <v:imagedata r:id="rId32" o:title="" cropright="2568f"/>
                </v:shape>
                <w10:anchorlock/>
              </v:group>
            </w:pict>
          </mc:Fallback>
        </mc:AlternateContent>
      </w:r>
    </w:p>
    <w:p w:rsidR="004B4F6E" w:rsidRDefault="004B4F6E" w:rsidP="004B4F6E">
      <w:pPr>
        <w:pStyle w:val="Caption"/>
      </w:pPr>
      <w:bookmarkStart w:id="227" w:name="_Ref515735487"/>
      <w:bookmarkStart w:id="228" w:name="_Toc515781252"/>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227"/>
      <w:r>
        <w:rPr>
          <w:noProof/>
        </w:rPr>
        <w:t xml:space="preserve"> Tải Database về project</w:t>
      </w:r>
      <w:bookmarkEnd w:id="228"/>
    </w:p>
    <w:p w:rsidR="004B4F6E" w:rsidRDefault="004B4F6E" w:rsidP="004B4F6E">
      <w:r>
        <w:t>Ở giao diện Unity, ta chọn Database tương ứng vừa tải về và chọn Image Target là ảnh được đưa vào Database (Hình 12). Sau đó là có thể Start Game Mode của Unity và nhận diện.</w:t>
      </w:r>
    </w:p>
    <w:p w:rsidR="004B4F6E" w:rsidRDefault="004B4F6E" w:rsidP="004B4F6E">
      <w:pPr>
        <w:keepNext/>
        <w:jc w:val="center"/>
      </w:pPr>
      <w:r w:rsidRPr="00AC0C63">
        <w:rPr>
          <w:noProof/>
          <w:szCs w:val="26"/>
        </w:rPr>
        <w:drawing>
          <wp:inline distT="0" distB="0" distL="0" distR="0" wp14:anchorId="3290C931">
            <wp:extent cx="4409524" cy="1542857"/>
            <wp:effectExtent l="0" t="0" r="0" b="635"/>
            <wp:docPr id="40" name="Picture 3">
              <a:extLst xmlns:a="http://schemas.openxmlformats.org/drawingml/2006/main">
                <a:ext uri="{FF2B5EF4-FFF2-40B4-BE49-F238E27FC236}">
                  <a16:creationId xmlns:a16="http://schemas.microsoft.com/office/drawing/2014/main" id="{0BC74FC8-BB4E-4803-9609-E60DC9AD4C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BC74FC8-BB4E-4803-9609-E60DC9AD4C5A}"/>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09524" cy="1542857"/>
                    </a:xfrm>
                    <a:prstGeom prst="rect">
                      <a:avLst/>
                    </a:prstGeom>
                  </pic:spPr>
                </pic:pic>
              </a:graphicData>
            </a:graphic>
          </wp:inline>
        </w:drawing>
      </w:r>
    </w:p>
    <w:p w:rsidR="004B4F6E" w:rsidRDefault="004B4F6E" w:rsidP="004B4F6E">
      <w:pPr>
        <w:pStyle w:val="Caption"/>
      </w:pPr>
      <w:bookmarkStart w:id="229" w:name="_Toc515781253"/>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r>
        <w:rPr>
          <w:noProof/>
        </w:rPr>
        <w:t xml:space="preserve"> </w:t>
      </w:r>
      <w:r>
        <w:t>Chọn Target theo hình ảnh từ Database</w:t>
      </w:r>
      <w:bookmarkEnd w:id="229"/>
    </w:p>
    <w:p w:rsidR="004B4F6E" w:rsidRDefault="004B4F6E" w:rsidP="004B4F6E">
      <w:pPr>
        <w:pStyle w:val="Heading4"/>
      </w:pPr>
      <w:r w:rsidRPr="004C077F">
        <w:t xml:space="preserve">Tiêu chí </w:t>
      </w:r>
      <w:r>
        <w:t>đánh giá</w:t>
      </w:r>
      <w:r w:rsidRPr="004C077F">
        <w:t xml:space="preserve"> ảnh của Vuforia và các yếu tố ảnh </w:t>
      </w:r>
      <w:r>
        <w:t>hưởng</w:t>
      </w:r>
    </w:p>
    <w:p w:rsidR="004B4F6E" w:rsidRDefault="004B4F6E" w:rsidP="004B4F6E">
      <w:pPr>
        <w:keepNext/>
        <w:jc w:val="center"/>
      </w:pPr>
      <w:r>
        <w:rPr>
          <w:noProof/>
        </w:rPr>
        <w:lastRenderedPageBreak/>
        <mc:AlternateContent>
          <mc:Choice Requires="wpg">
            <w:drawing>
              <wp:inline distT="0" distB="0" distL="0" distR="0" wp14:anchorId="652B1CAA" wp14:editId="41F79D45">
                <wp:extent cx="3141345" cy="2182495"/>
                <wp:effectExtent l="0" t="0" r="1905" b="8255"/>
                <wp:docPr id="101"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141345" cy="2182495"/>
                          <a:chOff x="0" y="0"/>
                          <a:chExt cx="4565299" cy="3171419"/>
                        </a:xfrm>
                      </wpg:grpSpPr>
                      <pic:pic xmlns:pic="http://schemas.openxmlformats.org/drawingml/2006/picture">
                        <pic:nvPicPr>
                          <pic:cNvPr id="102" name="Picture 102" descr="https://vuforialibrarycontent.vuforia.com/Images/local_contrast_1_original.jpg">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138" y="4430"/>
                            <a:ext cx="2286000" cy="15210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103" descr="https://vuforialibrarycontent.vuforia.com/Images/local_contrast_1_original_features.jpg">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272597" y="0"/>
                            <a:ext cx="2286000" cy="15299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04" descr="https://vuforialibrarycontent.vuforia.com/Images/local_contrast_3_strong.jpg">
                            <a:extLst/>
                          </pic:cNvPr>
                          <pic:cNvPicPr/>
                        </pic:nvPicPr>
                        <pic:blipFill>
                          <a:blip r:embed="rId36">
                            <a:extLst>
                              <a:ext uri="{28A0092B-C50C-407E-A947-70E740481C1C}">
                                <a14:useLocalDpi xmlns:a14="http://schemas.microsoft.com/office/drawing/2010/main" val="0"/>
                              </a:ext>
                            </a:extLst>
                          </a:blip>
                          <a:srcRect/>
                          <a:stretch>
                            <a:fillRect/>
                          </a:stretch>
                        </pic:blipFill>
                        <pic:spPr bwMode="auto">
                          <a:xfrm>
                            <a:off x="0" y="1525499"/>
                            <a:ext cx="2286000" cy="1645920"/>
                          </a:xfrm>
                          <a:prstGeom prst="rect">
                            <a:avLst/>
                          </a:prstGeom>
                          <a:noFill/>
                          <a:ln>
                            <a:noFill/>
                          </a:ln>
                        </pic:spPr>
                      </pic:pic>
                      <pic:pic xmlns:pic="http://schemas.openxmlformats.org/drawingml/2006/picture">
                        <pic:nvPicPr>
                          <pic:cNvPr id="105" name="Picture 105" descr="https://vuforialibrarycontent.vuforia.com/Images/local_contrast_3_strong_features.jpg">
                            <a:extLst/>
                          </pic:cNvPr>
                          <pic:cNvPicPr/>
                        </pic:nvPicPr>
                        <pic:blipFill>
                          <a:blip r:embed="rId37">
                            <a:extLst>
                              <a:ext uri="{28A0092B-C50C-407E-A947-70E740481C1C}">
                                <a14:useLocalDpi xmlns:a14="http://schemas.microsoft.com/office/drawing/2010/main" val="0"/>
                              </a:ext>
                            </a:extLst>
                          </a:blip>
                          <a:srcRect/>
                          <a:stretch>
                            <a:fillRect/>
                          </a:stretch>
                        </pic:blipFill>
                        <pic:spPr bwMode="auto">
                          <a:xfrm>
                            <a:off x="2279299" y="1525498"/>
                            <a:ext cx="2286000" cy="1645919"/>
                          </a:xfrm>
                          <a:prstGeom prst="rect">
                            <a:avLst/>
                          </a:prstGeom>
                          <a:noFill/>
                          <a:ln>
                            <a:noFill/>
                          </a:ln>
                        </pic:spPr>
                      </pic:pic>
                    </wpg:wgp>
                  </a:graphicData>
                </a:graphic>
              </wp:inline>
            </w:drawing>
          </mc:Choice>
          <mc:Fallback>
            <w:pict>
              <v:group w14:anchorId="3634F38A" id="Group 6" o:spid="_x0000_s1026" style="width:247.35pt;height:171.85pt;mso-position-horizontal-relative:char;mso-position-vertical-relative:line" coordsize="45652,31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4QklNA+0AAAAAABAASAAA&#10;AAEAAQBI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CIAAAAAFJnaHRsb25nAAAA&#10;yA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5mQAAAAEAAACgAAAAbQAAAeAAAMxgAAA5fQAYAAH/2P/tAAxBZG9i&#10;ZV9DTQAC/+4ADkFkb2JlAGSAAAAAAf/bAIQADAgICAkIDAkJDBELCgsRFQ8MDA8VGBMTFRMTGBEM&#10;DAwMDAwRDAwMDAwMDAwMDAwMDAwMDAwMDAwMDAwMDAwMDAENCwsNDg0QDg4QFA4ODhQUDg4ODhQR&#10;DAwMDAwREQwMDAwMDBEMDAwMDAwMDAwMDAwMDAwMDAwMDAwMDAwMDAwM/8AAEQgAb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Q0ExNjFF&#10;OTJENjc5RTExMUJGMjlFMEVGNUNBNzJDMjEiIHN0RXZ0OndoZW49IjIwMTItMDMtMjlUMjE6Mzc6&#10;MDk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IgAyAMBEQACEQEDEQH/3QAEABn/&#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wICAgICAwICAwQCwsLEBQODQ0OFBgSExMTEhgUEhQU&#10;FBQSFBQbHh4eGxQkJycnJyQyNTU1Mjs7Ozs7Ozs7Ozv/2wBDAQ0KCgwKDA4MDA4RDg4OERQPDw8P&#10;FBQQERIREBQUExQVFRQTFBUVFRUVFRUaGhoaGhoeHh4eHiMjIyMnJycsLCz/wAARCACFAM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gAxIAAAAAAAAAKdmVjdG9yRGF0YWJvb2wBAAAAAFBnUHNlbnVtAAAAAFBnUHMAAAAAUGdQ&#10;QwAAAABMZWZ0VW50RiNSbHQAAAAAAAAAAAAAAABUb3AgVW50RiNSbHQAAAAAAAAAAAAAAABTY2wg&#10;VW50RiNQcmNAWQAAAAAAADhCSU0D7QAAAAAAEABgAxIAAQABAGADE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IUA&#10;AAAAUmdodGxvbmcAAADI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j/wAAAAAAAAOEJJTQQUAAAA&#10;AAAEAAAAAThCSU0EDAAAAAA1kQAAAAEAAACgAAAAagAAAeAAAMbAAAA1dQAYAAH/2P/tAAxBZG9i&#10;ZV9DTQAB/+4ADkFkb2JlAGSAAAAAAf/bAIQADAgICAkIDAkJDBELCgsRFQ8MDA8VGBMTFRMTGBEM&#10;DAwMDAwRDAwMDAwMDAwMDAwMDAwMDAwMDAwMDAwMDAwMDAENCwsNDg0QDg4QFA4ODhQUDg4ODhQR&#10;DAwMDAwREQwMDAwMDBEMDAwMDAwMDAwMDAwMDAwMDAwMDAwMDAwMDAwM/8AAEQgAag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">
                <v:shape id="Picture 102" o:spid="_x0000_s1027" type="#_x0000_t75" alt="https://vuforialibrarycontent.vuforia.com/Images/local_contrast_1_original.jpg" style="position:absolute;left:41;top:44;width:22860;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">
                  <v:imagedata r:id="rId38" o:title="local_contrast_1_original"/>
                </v:shape>
                <v:shape id="Picture 103" o:spid="_x0000_s1028" type="#_x0000_t75" alt="https://vuforialibrarycontent.vuforia.com/Images/local_contrast_1_original_features.jpg" style="position:absolute;left:22725;width:22860;height:1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">
                  <v:imagedata r:id="rId39" o:title="local_contrast_1_original_features"/>
                </v:shape>
                <v:shape id="Picture 104" o:spid="_x0000_s1029" type="#_x0000_t75" alt="https://vuforialibrarycontent.vuforia.com/Images/local_contrast_3_strong.jpg" style="position:absolute;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">
                  <v:imagedata r:id="rId40" o:title="local_contrast_3_strong"/>
                </v:shape>
                <v:shape id="Picture 105" o:spid="_x0000_s1030" type="#_x0000_t75" alt="https://vuforialibrarycontent.vuforia.com/Images/local_contrast_3_strong_features.jpg" style="position:absolute;left:22792;top:15254;width:22860;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">
                  <v:imagedata r:id="rId41" o:title="local_contrast_3_strong_features"/>
                </v:shape>
                <w10:anchorlock/>
              </v:group>
            </w:pict>
          </mc:Fallback>
        </mc:AlternateContent>
      </w:r>
    </w:p>
    <w:p w:rsidR="004B4F6E" w:rsidRDefault="004B4F6E" w:rsidP="004B4F6E">
      <w:pPr>
        <w:pStyle w:val="Caption"/>
        <w:rPr>
          <w:noProof/>
        </w:rPr>
      </w:pPr>
      <w:bookmarkStart w:id="230" w:name="_Ref515735859"/>
      <w:bookmarkStart w:id="231" w:name="_Toc515781254"/>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0</w:t>
      </w:r>
      <w:r w:rsidR="00DD3533">
        <w:fldChar w:fldCharType="end"/>
      </w:r>
      <w:bookmarkEnd w:id="230"/>
      <w:r>
        <w:t xml:space="preserve"> </w:t>
      </w:r>
      <w:r>
        <w:rPr>
          <w:noProof/>
        </w:rPr>
        <w:t>Dựa vào độ tương phản</w:t>
      </w:r>
      <w:bookmarkEnd w:id="231"/>
      <w:r>
        <w:rPr>
          <w:noProof/>
        </w:rPr>
        <w:t xml:space="preserve"> </w:t>
      </w:r>
    </w:p>
    <w:p w:rsidR="004B4F6E" w:rsidRDefault="004B4F6E" w:rsidP="004B4F6E">
      <w:pPr>
        <w:pStyle w:val="Caption"/>
      </w:pPr>
      <w:r>
        <w:rPr>
          <w:noProof/>
        </w:rPr>
        <w:t xml:space="preserve">Nguồn : </w:t>
      </w:r>
      <w:hyperlink r:id="rId42" w:tgtFrame="_blank" w:history="1">
        <w:r w:rsidRPr="0099179E">
          <w:rPr>
            <w:rStyle w:val="Hyperlink"/>
            <w:noProof/>
          </w:rPr>
          <w:t>https://www.edrawsoft.com/umldiagramtemplate.php</w:t>
        </w:r>
      </w:hyperlink>
    </w:p>
    <w:p w:rsidR="004B4F6E" w:rsidRDefault="004B4F6E" w:rsidP="004B4F6E">
      <w:pPr>
        <w:keepNext/>
        <w:ind w:firstLine="576"/>
        <w:jc w:val="center"/>
      </w:pPr>
      <w:r>
        <w:rPr>
          <w:noProof/>
        </w:rPr>
        <mc:AlternateContent>
          <mc:Choice Requires="wpg">
            <w:drawing>
              <wp:inline distT="0" distB="0" distL="0" distR="0" wp14:anchorId="1F92A0AD">
                <wp:extent cx="3310890" cy="2303145"/>
                <wp:effectExtent l="0" t="0" r="3810" b="1905"/>
                <wp:docPr id="107" name="Group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10890" cy="2303145"/>
                          <a:chOff x="0" y="0"/>
                          <a:chExt cx="4585404" cy="3189494"/>
                        </a:xfrm>
                      </wpg:grpSpPr>
                      <pic:pic xmlns:pic="http://schemas.openxmlformats.org/drawingml/2006/picture">
                        <pic:nvPicPr>
                          <pic:cNvPr id="108" name="Picture 108" descr="https://vuforialibrarycontent.vuforia.com/Images/example_5-star_grayscale.jpg">
                            <a:extLst/>
                          </pic:cNvPr>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86000" cy="1645920"/>
                          </a:xfrm>
                          <a:prstGeom prst="rect">
                            <a:avLst/>
                          </a:prstGeom>
                          <a:noFill/>
                          <a:ln>
                            <a:noFill/>
                          </a:ln>
                        </pic:spPr>
                      </pic:pic>
                      <pic:pic xmlns:pic="http://schemas.openxmlformats.org/drawingml/2006/picture">
                        <pic:nvPicPr>
                          <pic:cNvPr id="109" name="Picture 109" descr="User-added image">
                            <a:extLst/>
                          </pic:cNvPr>
                          <pic:cNvPicPr/>
                        </pic:nvPicPr>
                        <pic:blipFill>
                          <a:blip r:embed="rId44">
                            <a:extLst>
                              <a:ext uri="{28A0092B-C50C-407E-A947-70E740481C1C}">
                                <a14:useLocalDpi xmlns:a14="http://schemas.microsoft.com/office/drawing/2010/main" val="0"/>
                              </a:ext>
                            </a:extLst>
                          </a:blip>
                          <a:srcRect/>
                          <a:stretch>
                            <a:fillRect/>
                          </a:stretch>
                        </pic:blipFill>
                        <pic:spPr bwMode="auto">
                          <a:xfrm>
                            <a:off x="2286000" y="9214"/>
                            <a:ext cx="2286000" cy="1645920"/>
                          </a:xfrm>
                          <a:prstGeom prst="rect">
                            <a:avLst/>
                          </a:prstGeom>
                          <a:noFill/>
                          <a:ln>
                            <a:noFill/>
                          </a:ln>
                        </pic:spPr>
                      </pic:pic>
                      <pic:pic xmlns:pic="http://schemas.openxmlformats.org/drawingml/2006/picture">
                        <pic:nvPicPr>
                          <pic:cNvPr id="110" name="Picture 110" descr="User-added image">
                            <a:extLst/>
                          </pic:cNvPr>
                          <pic:cNvPicPr/>
                        </pic:nvPicPr>
                        <pic:blipFill>
                          <a:blip r:embed="rId45">
                            <a:extLst>
                              <a:ext uri="{28A0092B-C50C-407E-A947-70E740481C1C}">
                                <a14:useLocalDpi xmlns:a14="http://schemas.microsoft.com/office/drawing/2010/main" val="0"/>
                              </a:ext>
                            </a:extLst>
                          </a:blip>
                          <a:srcRect/>
                          <a:stretch>
                            <a:fillRect/>
                          </a:stretch>
                        </pic:blipFill>
                        <pic:spPr bwMode="auto">
                          <a:xfrm>
                            <a:off x="6702" y="1645920"/>
                            <a:ext cx="2286000" cy="1543574"/>
                          </a:xfrm>
                          <a:prstGeom prst="rect">
                            <a:avLst/>
                          </a:prstGeom>
                          <a:noFill/>
                          <a:ln>
                            <a:noFill/>
                          </a:ln>
                        </pic:spPr>
                      </pic:pic>
                      <pic:pic xmlns:pic="http://schemas.openxmlformats.org/drawingml/2006/picture">
                        <pic:nvPicPr>
                          <pic:cNvPr id="111" name="Picture 111" descr="User-added image">
                            <a:extLst/>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2299404" y="1642394"/>
                            <a:ext cx="2286000" cy="1538239"/>
                          </a:xfrm>
                          <a:prstGeom prst="rect">
                            <a:avLst/>
                          </a:prstGeom>
                          <a:noFill/>
                          <a:ln>
                            <a:noFill/>
                          </a:ln>
                        </pic:spPr>
                      </pic:pic>
                    </wpg:wgp>
                  </a:graphicData>
                </a:graphic>
              </wp:inline>
            </w:drawing>
          </mc:Choice>
          <mc:Fallback>
            <w:pict>
              <v:group w14:anchorId="53B01BEB" id="Group 13" o:spid="_x0000_s1026" style="width:260.7pt;height:181.35pt;mso-position-horizontal-relative:char;mso-position-vertical-relative:line" coordsize="45854,31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k4AAAAAAAAAKdmVjdG9yRGF0YWJvb2wBAAAAAFBnUHNlbnVtAAAAAFBnUHMAAAAAUGdQ&#10;QwAAAABMZWZ0VW50RiNSbHQAAAAAAAAAAAAAAABUb3AgVW50RiNSbHQAAAAAAAAAAAAAAABTY2wg&#10;VW50RiNQcmNAWQAAAAAAADhCSU0D7QAAAAAAEABIAk4AAQABAEgCTgABAAE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AZgAAAABSZ2h0bG9uZwAAAQI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0FCM0NFOENENjc5RTExMUJGMjlFMEVGNUNBNzJDMjEiIHN0RXZ0&#10;OndoZW49IjIwMTItMDMtMjlUMjE6MzY6NTk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JOAAAAAAAAACnZlY3RvckRhdGFib29sAQAAAABQZ1BzZW51bQAAAABQ&#10;Z1BzAAAAAFBnUEMAAAAATGVmdFVudEYjUmx0AAAAAAAAAAAAAAAAVG9wIFVudEYjUmx0AAAAAAAA&#10;AAAAAAAAU2NsIFVudEYjUHJjQFkAAAAAAAA4QklNA+0AAAAAABAASAJOAAEAAQBIAk4AAQAB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BmAAAAAFJnaHRsb25nAAABAg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AThCSU0EDAAAAAAJXgAA&#10;AAEAAACgAAAAPwAAAeAAAHYgAAAJQgAYAAH/2P/tAAxBZG9iZV9DTQAC/+4ADkFkb2JlAGSAAAAA&#10;Af/bAIQADAgICAkIDAkJDBELCgsRFQ8MDA8VGBMTFRMTGBEMDAwMDAwRDAwMDAwMDAwMDAwMDAwM&#10;DAwMDAwMDAwMDAwMDAENCwsNDg0QDg4QFA4ODhQUDg4ODhQRDAwMDAwREQwMDAwMDBEMDAwMDAwM&#10;DAwMDAwMDAwMDAwMDAwMDAwMDAwM/8AAEQgAPw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PD94cGFja2V0IGVuZD0idyI/Pv/uAA5B&#10;ZG9iZQBkQAAAAAH/2wCEAAICAgICAgICAgIDAgICAwQDAgIDBAUEBAQEBAUGBQUFBQUFBgYHBwgH&#10;BwYJCQoKCQkMDAwMDAwMDAwMDAwMDAwBAwMDBQQFCQYGCQ0KCQoNDw4ODg4PDwwMDAwMDw8MDAwM&#10;DAwPDAwMDAwMDAwMDAwMDAwMDAwMDAwMDAwMDAwMDP/AABEIAGYBAgMBEQACEQEDEQH/3QAEACH/&#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CTgAAAAAAAAAp2ZWN0b3JEYXRh&#10;Ym9vbAEAAAAAUGdQc2VudW0AAAAAUGdQcwAAAABQZ1BDAAAAAExlZnRVbnRGI1JsdAAAAAAAAAAA&#10;AAAAAFRvcCBVbnRGI1JsdAAAAAAAAAAAAAAAAFNjbCBVbnRGI1ByY0BZAAAAAAAAOEJJTQPtAAAA&#10;AAAQAEgCTgABAAEASAJOAAEAAT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QAAAAAAUmdodGxvbmcAAAEA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ThCSU0EDAAAAAAW6AAAAAEAAACg&#10;AAAAoAAAAeAAASwAAAAWzAAYAAH/2P/tAAxBZG9iZV9DTQAB/+4ADkFkb2JlAGSAAAAAAf/bAIQA&#10;DAgICAkIDAkJDBELCgsRFQ8MDA8VGBMTFRMTGBEMDAwMDAwRDAwMDAwMDAwMDAwMDAwMDAwMDAwM&#10;DAwMDAwMDAENCwsNDg0QDg4QFA4ODhQUDg4ODhQRDAwMDAwREQwMDAwMDBEMDAwMDAwMDAwMDAwM&#10;DAwMDAwMDAwMDAwMDAwM/8AAEQgAo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">
                <v:shape id="Picture 108" o:spid="_x0000_s1027" type="#_x0000_t75" alt="https://vuforialibrarycontent.vuforia.com/Images/example_5-star_grayscale.jpg" style="position:absolute;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">
                  <v:imagedata r:id="rId47" o:title="example_5-star_grayscale"/>
                </v:shape>
                <v:shape id="Picture 109" o:spid="_x0000_s1028" type="#_x0000_t75" alt="User-added image" style="position:absolute;left:22860;top:92;width:228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">
                  <v:imagedata r:id="rId48" o:title="User-added image"/>
                </v:shape>
                <v:shape id="Picture 110" o:spid="_x0000_s1029" type="#_x0000_t75" alt="User-added image" style="position:absolute;left:67;top:16459;width:22860;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">
                  <v:imagedata r:id="rId49" o:title="User-added image"/>
                </v:shape>
                <v:shape id="Picture 111" o:spid="_x0000_s1030" type="#_x0000_t75" alt="User-added image" style="position:absolute;left:22994;top:16423;width:22860;height:15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">
                  <v:imagedata r:id="rId50" o:title="User-added image"/>
                </v:shape>
                <w10:anchorlock/>
              </v:group>
            </w:pict>
          </mc:Fallback>
        </mc:AlternateContent>
      </w:r>
    </w:p>
    <w:p w:rsidR="004B4F6E" w:rsidRDefault="004B4F6E" w:rsidP="004B4F6E">
      <w:pPr>
        <w:pStyle w:val="Caption"/>
        <w:rPr>
          <w:noProof/>
        </w:rPr>
      </w:pPr>
      <w:bookmarkStart w:id="232" w:name="_Ref515735880"/>
      <w:bookmarkStart w:id="233" w:name="_Toc515781255"/>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1</w:t>
      </w:r>
      <w:r w:rsidR="00DD3533">
        <w:fldChar w:fldCharType="end"/>
      </w:r>
      <w:bookmarkEnd w:id="232"/>
      <w:r>
        <w:rPr>
          <w:noProof/>
        </w:rPr>
        <w:t xml:space="preserve"> </w:t>
      </w:r>
      <w:r>
        <w:t>Độ tương phản ảnh Grayscale tương ứng với histogram</w:t>
      </w:r>
      <w:bookmarkEnd w:id="233"/>
      <w:r>
        <w:t xml:space="preserve"> </w:t>
      </w:r>
    </w:p>
    <w:p w:rsidR="004B4F6E" w:rsidRDefault="004B4F6E" w:rsidP="004B4F6E">
      <w:pPr>
        <w:pStyle w:val="Caption"/>
      </w:pPr>
      <w:r>
        <w:rPr>
          <w:noProof/>
        </w:rPr>
        <w:t xml:space="preserve">Nguồn : </w:t>
      </w:r>
      <w:hyperlink r:id="rId51" w:tgtFrame="_blank" w:history="1">
        <w:r w:rsidRPr="0099179E">
          <w:rPr>
            <w:rStyle w:val="Hyperlink"/>
            <w:noProof/>
          </w:rPr>
          <w:t>https://www.edrawsoft.com/umldiagramtemplate.php</w:t>
        </w:r>
      </w:hyperlink>
    </w:p>
    <w:p w:rsidR="004B4F6E" w:rsidRDefault="004B4F6E" w:rsidP="004B4F6E">
      <w:r>
        <w:t>Vuforia có thể nhận diện và theo dấu Targets bằng việc phân tích sự tương phản dựa trên những đặc tính được rút trích từ Target đó thể hiện cho camera như họa tiết của ảnh, tỉ lệ ảnh, chất lượng ảnh, độ cân bằng trong phân bố các chi tiết ảnh… Có thể cải thiện hiệu quả nhận diện bằng cách cải thiện những đặc tính đó (tăng độ chi tiết, độ tương phản màu sắc tốt (</w:t>
      </w:r>
      <w:r>
        <w:fldChar w:fldCharType="begin"/>
      </w:r>
      <w:r>
        <w:instrText xml:space="preserve"> REF _Ref515735859 \h </w:instrText>
      </w:r>
      <w:r>
        <w:fldChar w:fldCharType="separate"/>
      </w:r>
      <w:r>
        <w:t xml:space="preserve">Hình </w:t>
      </w:r>
      <w:r>
        <w:rPr>
          <w:noProof/>
        </w:rPr>
        <w:t>2</w:t>
      </w:r>
      <w:r>
        <w:noBreakHyphen/>
      </w:r>
      <w:r>
        <w:rPr>
          <w:noProof/>
        </w:rPr>
        <w:t>10</w:t>
      </w:r>
      <w:r>
        <w:fldChar w:fldCharType="end"/>
      </w:r>
      <w:r>
        <w:t xml:space="preserve">), không bị lặp nội dung, chi tiết có nhiều góc cạnh). Format của ảnh phải là ảnh PNG hoặc JPG 8 hoặc 24 bit, nhỏ hơn 2MB, với ảnh JPG phải dùng hệ màu RGB hoặc greyscale (không sử dụng hệ màu CMYK). Để đánh giá tiêu chí Rating với ảnh Greyscale thì ta dựa vào Greyscale Histogram, </w:t>
      </w:r>
      <w:r>
        <w:lastRenderedPageBreak/>
        <w:t>ảnh có độ tương phản cao, có Histogram rộng và phẳng thường là ảnh có Rating cao (</w:t>
      </w:r>
      <w:r>
        <w:fldChar w:fldCharType="begin"/>
      </w:r>
      <w:r>
        <w:instrText xml:space="preserve"> REF _Ref515735880 \h </w:instrText>
      </w:r>
      <w:r>
        <w:fldChar w:fldCharType="separate"/>
      </w:r>
      <w:r>
        <w:t xml:space="preserve">Hình </w:t>
      </w:r>
      <w:r>
        <w:rPr>
          <w:noProof/>
        </w:rPr>
        <w:t>2</w:t>
      </w:r>
      <w:r>
        <w:noBreakHyphen/>
      </w:r>
      <w:r>
        <w:rPr>
          <w:noProof/>
        </w:rPr>
        <w:t>11</w:t>
      </w:r>
      <w:r>
        <w:fldChar w:fldCharType="end"/>
      </w:r>
      <w:r>
        <w:t>)</w:t>
      </w:r>
    </w:p>
    <w:p w:rsidR="004B4F6E" w:rsidRDefault="004B4F6E" w:rsidP="004B4F6E">
      <w:r>
        <w:t>Về camera thì nếu có chế độ focus sẽ tốt hơn cho việc nhận diện. Bên cạnh đó, điều kiện ánh sáng môi trường cũng có ảnh hưởng lớn đến việc nhận diện và theo dấu. Vuforia hoạt động tốt nhất với ánh sáng trong phòng vì nó ổn định và dễ dàng điều chỉnh cường độ sáng. Kích thước Target tốt nhất từ 5 inches hoặc 12cm trở lên về chiều rộng cùng với kích thước hợp lí theo tỉ lệ ảnh về chiều cao. Khoảng cách từ ảnh đến camera trong điều kiện hoàn hảo khoảng bằng 10 lần chiều rộng của ảnh. Ảnh được in ra cần đảm bảo độ phẳng, không bị bẻ cong hay nhăn, nên sử dụng giấy bìa cứng để in ảnh nhận diện. Bề mặt ảnh với camera nên là bề mặt nhám, vì bề mặt bóng dưới nguồn sáng và góc chiếu sáng ngẫu nhiên có thể dẫn đến hiện tượng phản xạ, khúc xạ làm mất đi chi tiết của ảnh. Góc nhìn của camera đến ảnh nên trực diện và tránh góc nhìn quá hẹp so với bề mặt ảnh nhận diện.</w:t>
      </w:r>
    </w:p>
    <w:p w:rsidR="004B4F6E" w:rsidRPr="004C077F" w:rsidRDefault="004B4F6E" w:rsidP="004B4F6E">
      <w:r>
        <w:t xml:space="preserve">Sau quá trình thử nghiệm với Vuforia, chúng em thấy được lợi điểm của nó cho phép nhận diện và theo dấu được vật có bề mặt phức tạp. Tuy nhiên, nó cũng bị phụ thuộc vào điều kiện môi trường như quy trình ở </w:t>
      </w:r>
      <w:r>
        <w:fldChar w:fldCharType="begin"/>
      </w:r>
      <w:r>
        <w:instrText xml:space="preserve"> REF _Ref515734111 \h </w:instrText>
      </w:r>
      <w:r>
        <w:fldChar w:fldCharType="separate"/>
      </w:r>
      <w:r>
        <w:t xml:space="preserve">Sơ đồ </w:t>
      </w:r>
      <w:r>
        <w:rPr>
          <w:noProof/>
        </w:rPr>
        <w:t>2</w:t>
      </w:r>
      <w:r>
        <w:noBreakHyphen/>
      </w:r>
      <w:r>
        <w:rPr>
          <w:noProof/>
        </w:rPr>
        <w:t>1</w:t>
      </w:r>
      <w:r>
        <w:fldChar w:fldCharType="end"/>
      </w:r>
      <w:r>
        <w:t xml:space="preserve"> và khả năng ánh xạ tọa độ thu được của vật trong thế giới ảo với vật trong thế giới thật</w:t>
      </w:r>
      <w:r w:rsidR="007A2E49">
        <w:t xml:space="preserve"> </w:t>
      </w:r>
      <w:r w:rsidR="00793906">
        <w:t>khá phức tạp.</w:t>
      </w:r>
    </w:p>
    <w:p w:rsidR="004B4F6E" w:rsidRPr="004B4F6E" w:rsidRDefault="004B4F6E" w:rsidP="004B4F6E"/>
    <w:p w:rsidR="004B4F6E" w:rsidRDefault="004B4F6E" w:rsidP="004B4F6E">
      <w:pPr>
        <w:rPr>
          <w:noProof/>
        </w:rPr>
      </w:pPr>
    </w:p>
    <w:p w:rsidR="004B4F6E" w:rsidRDefault="004B4F6E" w:rsidP="004B4F6E"/>
    <w:p w:rsidR="004B4F6E" w:rsidRDefault="004B4F6E" w:rsidP="004B4F6E"/>
    <w:p w:rsidR="004B4F6E" w:rsidRDefault="004B4F6E" w:rsidP="004B4F6E"/>
    <w:p w:rsidR="004B4F6E" w:rsidRDefault="004B4F6E" w:rsidP="004B4F6E"/>
    <w:p w:rsidR="004B4F6E" w:rsidRDefault="004B4F6E" w:rsidP="004B4F6E"/>
    <w:p w:rsidR="00806B50" w:rsidRPr="004B4F6E" w:rsidRDefault="00806B50" w:rsidP="004B4F6E"/>
    <w:p w:rsidR="00F96E68" w:rsidRPr="00562157" w:rsidRDefault="00F96E68" w:rsidP="00F96E68">
      <w:pPr>
        <w:pStyle w:val="Heading2"/>
        <w:rPr>
          <w:lang w:val="en-US"/>
        </w:rPr>
      </w:pPr>
      <w:bookmarkStart w:id="234" w:name="_Toc515781214"/>
      <w:bookmarkStart w:id="235" w:name="_Ref516434178"/>
      <w:r>
        <w:rPr>
          <w:lang w:val="en-US"/>
        </w:rPr>
        <w:lastRenderedPageBreak/>
        <w:t>Áp dụng Kinect trong việc nhận dạng</w:t>
      </w:r>
      <w:bookmarkEnd w:id="234"/>
      <w:bookmarkEnd w:id="235"/>
    </w:p>
    <w:p w:rsidR="00F96E68" w:rsidRDefault="00806B50" w:rsidP="00F96E68">
      <w:pPr>
        <w:pStyle w:val="Heading3"/>
      </w:pPr>
      <w:bookmarkStart w:id="236" w:name="_Toc515781215"/>
      <w:r>
        <w:t>Giới thiệu</w:t>
      </w:r>
      <w:r w:rsidR="00F96E68" w:rsidRPr="00562157">
        <w:t xml:space="preserve"> Kinect</w:t>
      </w:r>
      <w:bookmarkEnd w:id="236"/>
    </w:p>
    <w:p w:rsidR="00806B50" w:rsidRDefault="00806B50" w:rsidP="00806B50">
      <w:pPr>
        <w:rPr>
          <w:szCs w:val="26"/>
        </w:rPr>
      </w:pPr>
      <w:r w:rsidRPr="00F754BF">
        <w:rPr>
          <w:szCs w:val="26"/>
        </w:rPr>
        <w:t xml:space="preserve">Kinect là thiết bị cảm biến thu nhận chuyển động được Microsoft phát triển dành riêng cho máy chơi game Xbox360 và về sau là nhằm phục vụ máy vi tính sử dụng hệ điều hành Windows. Quá trình phát triển </w:t>
      </w:r>
      <w:r>
        <w:rPr>
          <w:szCs w:val="26"/>
        </w:rPr>
        <w:t>của Kinect có thể tóm tắt như sau: Vào 30/5/2007, trong hội nghị D5, chủ tịch Microsoft là Bill Gates đã đề xuất ra một phương thức điều khiển game từ người chơi mới dựa vào thu nhận dữ liệu từ camera, tương tác trực tiếp bằng hành động cử chỉ của người chơi và vật thể thực tế. Ngày 7/4/2008, MTV News Reports đưa tin Microsoft đang tích cực phát triển một thiết bị điều khiển bằng chuyển động để cạnh tranh với Nintendo’s Wii. 1/6/2009, Microsoft công bố dự án Natal tại hội nghị E3, đồng thời đưa ra demo cho việc sử dụng thiết bị với công nghệ điều khiển bằng hành động. Natal có thể nhận diện được đồng thời 4 người với 48 khớp xương trên cơ thể. Đến ngày 13/6/2010, tại E3, Microsoft chính thức đổi tên dự án Natal thành Kinect kết hợp giữa 2 từ kinectic và connect. Ngày 20/7/2010, Microsoft thông báo chính thức thời gian phát hành và giá bán của Kinect, nhưng mới chỉ dành cho phiên bản Xbox. Ngày 2/1/2012, Microsoft công bố phiên bản Kinect dành cho windows kèm theo phiên bản thương mại chính thức Kinect SDK. Đến tháng 10/2014, phiên bản thứ 2 của Kinect được bày bán với những cải tiến:</w:t>
      </w:r>
    </w:p>
    <w:p w:rsidR="00806B50" w:rsidRDefault="00806B50" w:rsidP="0018611E">
      <w:pPr>
        <w:pStyle w:val="Dash"/>
      </w:pPr>
      <w:r>
        <w:t>Độ phân giải Full HD 1080.</w:t>
      </w:r>
    </w:p>
    <w:p w:rsidR="00806B50" w:rsidRDefault="00806B50" w:rsidP="0018611E">
      <w:pPr>
        <w:pStyle w:val="Dash"/>
      </w:pPr>
      <w:r>
        <w:t>Tích hợp bộ cảm biến 3D, tăng khả năng nắm bắt chi tiết.</w:t>
      </w:r>
    </w:p>
    <w:p w:rsidR="00806B50" w:rsidRDefault="00806B50" w:rsidP="0018611E">
      <w:pPr>
        <w:pStyle w:val="Dash"/>
      </w:pPr>
      <w:r>
        <w:t>Cảm biến hồng ngoại để nhận biết được đối tượng trong môi trường thiếu sáng, với phạm vị hoạt động rộng hơn.</w:t>
      </w:r>
    </w:p>
    <w:p w:rsidR="00806B50" w:rsidRDefault="00806B50" w:rsidP="0018611E">
      <w:pPr>
        <w:pStyle w:val="Dash"/>
      </w:pPr>
      <w:r>
        <w:t>Độ sâu trung thực (3x).</w:t>
      </w:r>
    </w:p>
    <w:p w:rsidR="00806B50" w:rsidRDefault="00806B50" w:rsidP="0018611E">
      <w:pPr>
        <w:pStyle w:val="Dash"/>
      </w:pPr>
      <w:r>
        <w:t>Tăng điểm khung xương lên 25.</w:t>
      </w:r>
    </w:p>
    <w:p w:rsidR="00806B50" w:rsidRDefault="00806B50" w:rsidP="0018611E">
      <w:pPr>
        <w:pStyle w:val="Dash"/>
      </w:pPr>
      <w:r>
        <w:t>Cải thiện tầm nhìn (0.5m đến 4.5m).</w:t>
      </w:r>
    </w:p>
    <w:p w:rsidR="00806B50" w:rsidRDefault="00806B50" w:rsidP="0018611E">
      <w:pPr>
        <w:pStyle w:val="Dash"/>
      </w:pPr>
      <w:r>
        <w:t>Đa ứng dụng cùng xử dụng 1 Kinect.</w:t>
      </w:r>
    </w:p>
    <w:p w:rsidR="00806B50" w:rsidRDefault="00806B50" w:rsidP="0018611E">
      <w:pPr>
        <w:pStyle w:val="Dash"/>
      </w:pPr>
      <w:r>
        <w:t>Hỗ trợ theo dõi các ngón tay, cử chỉ nắm mở bàn tay.</w:t>
      </w:r>
    </w:p>
    <w:p w:rsidR="00806B50" w:rsidRDefault="00806B50" w:rsidP="0018611E">
      <w:pPr>
        <w:pStyle w:val="Dash"/>
      </w:pPr>
      <w:r>
        <w:t>Có khả năng đo được nhịp tim của người dùng.</w:t>
      </w:r>
    </w:p>
    <w:p w:rsidR="00806B50" w:rsidRDefault="00806B50" w:rsidP="0018611E">
      <w:pPr>
        <w:pStyle w:val="Dash"/>
      </w:pPr>
    </w:p>
    <w:p w:rsidR="00806B50" w:rsidRDefault="00806B50" w:rsidP="0018611E">
      <w:pPr>
        <w:pStyle w:val="Dash"/>
      </w:pPr>
    </w:p>
    <w:p w:rsidR="00806B50" w:rsidRDefault="00806B50" w:rsidP="0018611E">
      <w:pPr>
        <w:pStyle w:val="KetLuan"/>
      </w:pPr>
      <w:r>
        <w:lastRenderedPageBreak/>
        <w:t>So sánh Kinect v2 và Kinect v1:</w:t>
      </w:r>
    </w:p>
    <w:tbl>
      <w:tblPr>
        <w:tblStyle w:val="TableGrid"/>
        <w:tblW w:w="0" w:type="auto"/>
        <w:jc w:val="center"/>
        <w:tblLook w:val="04A0" w:firstRow="1" w:lastRow="0" w:firstColumn="1" w:lastColumn="0" w:noHBand="0" w:noVBand="1"/>
      </w:tblPr>
      <w:tblGrid>
        <w:gridCol w:w="2763"/>
        <w:gridCol w:w="3119"/>
        <w:gridCol w:w="2767"/>
      </w:tblGrid>
      <w:tr w:rsidR="00806B50" w:rsidTr="00806B50">
        <w:trPr>
          <w:jc w:val="center"/>
        </w:trPr>
        <w:tc>
          <w:tcPr>
            <w:tcW w:w="2763" w:type="dxa"/>
            <w:vAlign w:val="center"/>
          </w:tcPr>
          <w:p w:rsidR="00806B50" w:rsidRPr="00806B50" w:rsidRDefault="00806B50" w:rsidP="00934219">
            <w:pPr>
              <w:jc w:val="center"/>
              <w:rPr>
                <w:b/>
                <w:szCs w:val="26"/>
              </w:rPr>
            </w:pPr>
            <w:r w:rsidRPr="00806B50">
              <w:rPr>
                <w:b/>
                <w:szCs w:val="26"/>
              </w:rPr>
              <w:t>Đặc điểm</w:t>
            </w:r>
          </w:p>
        </w:tc>
        <w:tc>
          <w:tcPr>
            <w:tcW w:w="3119" w:type="dxa"/>
            <w:vAlign w:val="center"/>
          </w:tcPr>
          <w:p w:rsidR="00806B50" w:rsidRPr="00806B50" w:rsidRDefault="00806B50" w:rsidP="00934219">
            <w:pPr>
              <w:jc w:val="center"/>
              <w:rPr>
                <w:b/>
                <w:szCs w:val="26"/>
              </w:rPr>
            </w:pPr>
            <w:r w:rsidRPr="00806B50">
              <w:rPr>
                <w:b/>
                <w:szCs w:val="26"/>
              </w:rPr>
              <w:t>Kinect v1</w:t>
            </w:r>
          </w:p>
        </w:tc>
        <w:tc>
          <w:tcPr>
            <w:tcW w:w="2767" w:type="dxa"/>
            <w:vAlign w:val="center"/>
          </w:tcPr>
          <w:p w:rsidR="00806B50" w:rsidRPr="00806B50" w:rsidRDefault="00806B50" w:rsidP="00934219">
            <w:pPr>
              <w:jc w:val="center"/>
              <w:rPr>
                <w:b/>
                <w:szCs w:val="26"/>
              </w:rPr>
            </w:pPr>
            <w:r w:rsidRPr="00806B50">
              <w:rPr>
                <w:b/>
                <w:szCs w:val="26"/>
              </w:rPr>
              <w:t>Kinect v2</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Màu sắc</w:t>
            </w:r>
          </w:p>
        </w:tc>
        <w:tc>
          <w:tcPr>
            <w:tcW w:w="3119" w:type="dxa"/>
            <w:vAlign w:val="center"/>
          </w:tcPr>
          <w:p w:rsidR="00806B50" w:rsidRDefault="00806B50" w:rsidP="00806B50">
            <w:pPr>
              <w:jc w:val="center"/>
              <w:rPr>
                <w:szCs w:val="26"/>
              </w:rPr>
            </w:pPr>
            <w:r w:rsidRPr="00FF03FB">
              <w:rPr>
                <w:szCs w:val="26"/>
              </w:rPr>
              <w:t>640×48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1920×1080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Độ sâu</w:t>
            </w:r>
          </w:p>
        </w:tc>
        <w:tc>
          <w:tcPr>
            <w:tcW w:w="3119" w:type="dxa"/>
            <w:vAlign w:val="center"/>
          </w:tcPr>
          <w:p w:rsidR="00806B50" w:rsidRDefault="00806B50" w:rsidP="00806B50">
            <w:pPr>
              <w:jc w:val="center"/>
              <w:rPr>
                <w:szCs w:val="26"/>
              </w:rPr>
            </w:pPr>
            <w:r w:rsidRPr="00FF03FB">
              <w:rPr>
                <w:szCs w:val="26"/>
              </w:rPr>
              <w:t>320×240 @ 30fps</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512×424 @ 30fps</w:t>
            </w:r>
          </w:p>
        </w:tc>
      </w:tr>
      <w:tr w:rsidR="00806B50" w:rsidTr="00806B50">
        <w:trPr>
          <w:jc w:val="center"/>
        </w:trPr>
        <w:tc>
          <w:tcPr>
            <w:tcW w:w="2763" w:type="dxa"/>
            <w:vAlign w:val="center"/>
          </w:tcPr>
          <w:p w:rsidR="00806B50" w:rsidRPr="00FF03FB" w:rsidRDefault="00806B50" w:rsidP="00806B50">
            <w:pPr>
              <w:ind w:firstLine="0"/>
              <w:jc w:val="left"/>
              <w:rPr>
                <w:szCs w:val="26"/>
              </w:rPr>
            </w:pPr>
            <w:r>
              <w:rPr>
                <w:szCs w:val="26"/>
              </w:rPr>
              <w:t>Cảm biến</w:t>
            </w:r>
          </w:p>
        </w:tc>
        <w:tc>
          <w:tcPr>
            <w:tcW w:w="3119" w:type="dxa"/>
            <w:vAlign w:val="center"/>
          </w:tcPr>
          <w:p w:rsidR="00806B50" w:rsidRPr="00FF03FB" w:rsidRDefault="00806B50" w:rsidP="00806B50">
            <w:pPr>
              <w:jc w:val="center"/>
              <w:rPr>
                <w:szCs w:val="26"/>
              </w:rPr>
            </w:pPr>
            <w:r w:rsidRPr="00FF03FB">
              <w:rPr>
                <w:szCs w:val="26"/>
              </w:rPr>
              <w:t>Structured Light</w:t>
            </w:r>
          </w:p>
          <w:p w:rsidR="00806B50" w:rsidRDefault="00806B50" w:rsidP="00806B50">
            <w:pPr>
              <w:ind w:firstLine="0"/>
              <w:jc w:val="left"/>
              <w:rPr>
                <w:szCs w:val="26"/>
              </w:rPr>
            </w:pPr>
            <w:r w:rsidRPr="00FF03FB">
              <w:rPr>
                <w:szCs w:val="26"/>
              </w:rPr>
              <w:t>(PrimeSense Light</w:t>
            </w:r>
            <w:r>
              <w:rPr>
                <w:szCs w:val="26"/>
              </w:rPr>
              <w:t xml:space="preserve"> </w:t>
            </w:r>
            <w:r w:rsidRPr="00FF03FB">
              <w:rPr>
                <w:szCs w:val="26"/>
              </w:rPr>
              <w:t>Coding)</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Time of Flight (ToF)</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ầm nhìn</w:t>
            </w:r>
          </w:p>
        </w:tc>
        <w:tc>
          <w:tcPr>
            <w:tcW w:w="3119" w:type="dxa"/>
            <w:vAlign w:val="center"/>
          </w:tcPr>
          <w:p w:rsidR="00806B50" w:rsidRDefault="00806B50" w:rsidP="00806B50">
            <w:pPr>
              <w:jc w:val="center"/>
              <w:rPr>
                <w:szCs w:val="26"/>
              </w:rPr>
            </w:pPr>
            <w:r w:rsidRPr="00FF03FB">
              <w:rPr>
                <w:szCs w:val="26"/>
              </w:rPr>
              <w:t>0.8~4.0 m</w:t>
            </w:r>
          </w:p>
        </w:tc>
        <w:tc>
          <w:tcPr>
            <w:tcW w:w="2767" w:type="dxa"/>
            <w:vAlign w:val="center"/>
          </w:tcPr>
          <w:p w:rsidR="00806B50" w:rsidRPr="00FF03FB" w:rsidRDefault="00806B50" w:rsidP="00806B50">
            <w:pPr>
              <w:jc w:val="center"/>
              <w:rPr>
                <w:rFonts w:eastAsia="Times New Roman"/>
                <w:sz w:val="24"/>
              </w:rPr>
            </w:pPr>
            <w:r w:rsidRPr="00FF03FB">
              <w:rPr>
                <w:rFonts w:eastAsia="Times New Roman"/>
                <w:sz w:val="24"/>
              </w:rPr>
              <w:t>0.5~4.5 m</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Góc nhìn (ngang/dọc)</w:t>
            </w:r>
          </w:p>
        </w:tc>
        <w:tc>
          <w:tcPr>
            <w:tcW w:w="3119" w:type="dxa"/>
            <w:vAlign w:val="center"/>
          </w:tcPr>
          <w:p w:rsidR="00806B50" w:rsidRPr="00FF03FB" w:rsidRDefault="00806B50" w:rsidP="00806B50">
            <w:pPr>
              <w:jc w:val="center"/>
              <w:rPr>
                <w:szCs w:val="26"/>
                <w:vertAlign w:val="superscript"/>
              </w:rPr>
            </w:pPr>
            <w:r w:rsidRPr="00FF03FB">
              <w:rPr>
                <w:szCs w:val="26"/>
              </w:rPr>
              <w:t>57</w:t>
            </w:r>
            <w:r>
              <w:rPr>
                <w:szCs w:val="26"/>
                <w:vertAlign w:val="superscript"/>
              </w:rPr>
              <w:t>0</w:t>
            </w:r>
            <w:r w:rsidRPr="00FF03FB">
              <w:rPr>
                <w:szCs w:val="26"/>
              </w:rPr>
              <w:t>/43</w:t>
            </w:r>
            <w:r>
              <w:rPr>
                <w:szCs w:val="26"/>
                <w:vertAlign w:val="superscript"/>
              </w:rPr>
              <w:t>0</w:t>
            </w:r>
          </w:p>
        </w:tc>
        <w:tc>
          <w:tcPr>
            <w:tcW w:w="2767" w:type="dxa"/>
            <w:vAlign w:val="center"/>
          </w:tcPr>
          <w:p w:rsidR="00806B50" w:rsidRPr="00FF03FB" w:rsidRDefault="00806B50" w:rsidP="00806B50">
            <w:pPr>
              <w:jc w:val="center"/>
              <w:rPr>
                <w:rFonts w:eastAsia="Times New Roman"/>
                <w:sz w:val="24"/>
                <w:vertAlign w:val="superscript"/>
              </w:rPr>
            </w:pPr>
            <w:r w:rsidRPr="00FF03FB">
              <w:rPr>
                <w:rFonts w:eastAsia="Times New Roman"/>
                <w:sz w:val="24"/>
              </w:rPr>
              <w:t>70</w:t>
            </w:r>
            <w:r>
              <w:rPr>
                <w:rFonts w:eastAsia="Times New Roman"/>
                <w:sz w:val="24"/>
                <w:vertAlign w:val="superscript"/>
              </w:rPr>
              <w:t>0</w:t>
            </w:r>
            <w:r w:rsidRPr="00FF03FB">
              <w:rPr>
                <w:rFonts w:eastAsia="Times New Roman"/>
                <w:sz w:val="24"/>
              </w:rPr>
              <w:t>/60</w:t>
            </w:r>
            <w:r>
              <w:rPr>
                <w:rFonts w:eastAsia="Times New Roman"/>
                <w:sz w:val="24"/>
                <w:vertAlign w:val="superscript"/>
              </w:rPr>
              <w:t>0</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Mic</w:t>
            </w:r>
          </w:p>
        </w:tc>
        <w:tc>
          <w:tcPr>
            <w:tcW w:w="3119" w:type="dxa"/>
            <w:vAlign w:val="center"/>
          </w:tcPr>
          <w:p w:rsidR="00806B50" w:rsidRDefault="00806B50" w:rsidP="00806B50">
            <w:pPr>
              <w:jc w:val="center"/>
              <w:rPr>
                <w:szCs w:val="26"/>
              </w:rPr>
            </w:pPr>
            <w:r>
              <w:rPr>
                <w:szCs w:val="26"/>
              </w:rPr>
              <w:t>Có</w:t>
            </w:r>
          </w:p>
        </w:tc>
        <w:tc>
          <w:tcPr>
            <w:tcW w:w="2767" w:type="dxa"/>
            <w:vAlign w:val="center"/>
          </w:tcPr>
          <w:p w:rsidR="00806B50" w:rsidRDefault="00806B50" w:rsidP="00806B50">
            <w:pPr>
              <w:jc w:val="center"/>
              <w:rPr>
                <w:szCs w:val="26"/>
              </w:rPr>
            </w:pPr>
            <w:r>
              <w:rPr>
                <w:szCs w:val="26"/>
              </w:rPr>
              <w:t>Có</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người nhận được</w:t>
            </w:r>
          </w:p>
        </w:tc>
        <w:tc>
          <w:tcPr>
            <w:tcW w:w="3119" w:type="dxa"/>
            <w:vAlign w:val="center"/>
          </w:tcPr>
          <w:p w:rsidR="00806B50" w:rsidRDefault="004E04D8" w:rsidP="00806B50">
            <w:pPr>
              <w:jc w:val="center"/>
              <w:rPr>
                <w:szCs w:val="26"/>
              </w:rPr>
            </w:pPr>
            <w:r>
              <w:rPr>
                <w:szCs w:val="26"/>
              </w:rPr>
              <w:t>6</w:t>
            </w:r>
          </w:p>
        </w:tc>
        <w:tc>
          <w:tcPr>
            <w:tcW w:w="2767" w:type="dxa"/>
            <w:vAlign w:val="center"/>
          </w:tcPr>
          <w:p w:rsidR="00806B50" w:rsidRDefault="00806B50" w:rsidP="00806B50">
            <w:pPr>
              <w:jc w:val="center"/>
              <w:rPr>
                <w:szCs w:val="26"/>
              </w:rPr>
            </w:pPr>
            <w:r>
              <w:rPr>
                <w:szCs w:val="26"/>
              </w:rPr>
              <w:t>6</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Số khớp xương</w:t>
            </w:r>
          </w:p>
        </w:tc>
        <w:tc>
          <w:tcPr>
            <w:tcW w:w="3119" w:type="dxa"/>
            <w:vAlign w:val="center"/>
          </w:tcPr>
          <w:p w:rsidR="00806B50" w:rsidRDefault="00806B50" w:rsidP="00806B50">
            <w:pPr>
              <w:jc w:val="center"/>
              <w:rPr>
                <w:szCs w:val="26"/>
              </w:rPr>
            </w:pPr>
            <w:r>
              <w:rPr>
                <w:szCs w:val="26"/>
              </w:rPr>
              <w:t>20</w:t>
            </w:r>
          </w:p>
        </w:tc>
        <w:tc>
          <w:tcPr>
            <w:tcW w:w="2767" w:type="dxa"/>
            <w:vAlign w:val="center"/>
          </w:tcPr>
          <w:p w:rsidR="00806B50" w:rsidRDefault="00806B50" w:rsidP="00806B50">
            <w:pPr>
              <w:jc w:val="center"/>
              <w:rPr>
                <w:szCs w:val="26"/>
              </w:rPr>
            </w:pPr>
            <w:r>
              <w:rPr>
                <w:szCs w:val="26"/>
              </w:rPr>
              <w:t>25</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Trạng thái tay</w:t>
            </w:r>
          </w:p>
        </w:tc>
        <w:tc>
          <w:tcPr>
            <w:tcW w:w="3119" w:type="dxa"/>
            <w:vAlign w:val="center"/>
          </w:tcPr>
          <w:p w:rsidR="00806B50" w:rsidRDefault="00806B50" w:rsidP="00806B50">
            <w:pPr>
              <w:jc w:val="center"/>
              <w:rPr>
                <w:szCs w:val="26"/>
              </w:rPr>
            </w:pPr>
            <w:r>
              <w:rPr>
                <w:szCs w:val="26"/>
              </w:rPr>
              <w:t>Open/Close</w:t>
            </w:r>
          </w:p>
        </w:tc>
        <w:tc>
          <w:tcPr>
            <w:tcW w:w="2767" w:type="dxa"/>
            <w:vAlign w:val="center"/>
          </w:tcPr>
          <w:p w:rsidR="00806B50" w:rsidRDefault="00806B50" w:rsidP="00806B50">
            <w:pPr>
              <w:jc w:val="center"/>
              <w:rPr>
                <w:szCs w:val="26"/>
              </w:rPr>
            </w:pPr>
            <w:r>
              <w:rPr>
                <w:szCs w:val="26"/>
              </w:rPr>
              <w:t>Open/Close/Lasso</w:t>
            </w:r>
          </w:p>
        </w:tc>
      </w:tr>
      <w:tr w:rsidR="00806B50" w:rsidTr="00806B50">
        <w:trPr>
          <w:jc w:val="center"/>
        </w:trPr>
        <w:tc>
          <w:tcPr>
            <w:tcW w:w="2763" w:type="dxa"/>
            <w:vAlign w:val="center"/>
          </w:tcPr>
          <w:p w:rsidR="00806B50" w:rsidRDefault="00806B50" w:rsidP="00806B50">
            <w:pPr>
              <w:ind w:firstLine="0"/>
              <w:jc w:val="left"/>
              <w:rPr>
                <w:szCs w:val="26"/>
              </w:rPr>
            </w:pPr>
            <w:r>
              <w:rPr>
                <w:szCs w:val="26"/>
              </w:rPr>
              <w:t>Cử chỉ</w:t>
            </w:r>
          </w:p>
        </w:tc>
        <w:tc>
          <w:tcPr>
            <w:tcW w:w="3119" w:type="dxa"/>
            <w:vAlign w:val="center"/>
          </w:tcPr>
          <w:p w:rsidR="00806B50" w:rsidRDefault="00806B50" w:rsidP="00806B50">
            <w:pPr>
              <w:jc w:val="center"/>
              <w:rPr>
                <w:szCs w:val="26"/>
              </w:rPr>
            </w:pPr>
            <w:r>
              <w:rPr>
                <w:szCs w:val="26"/>
              </w:rPr>
              <w:t>Không hỗ trợ</w:t>
            </w:r>
          </w:p>
        </w:tc>
        <w:tc>
          <w:tcPr>
            <w:tcW w:w="2767" w:type="dxa"/>
            <w:vAlign w:val="center"/>
          </w:tcPr>
          <w:p w:rsidR="00806B50" w:rsidRDefault="00806B50" w:rsidP="00806B50">
            <w:pPr>
              <w:jc w:val="center"/>
              <w:rPr>
                <w:szCs w:val="26"/>
              </w:rPr>
            </w:pPr>
            <w:r>
              <w:rPr>
                <w:szCs w:val="26"/>
              </w:rPr>
              <w:t>Có</w:t>
            </w:r>
          </w:p>
        </w:tc>
      </w:tr>
    </w:tbl>
    <w:p w:rsidR="00806B50" w:rsidRDefault="00806B50" w:rsidP="0018611E">
      <w:pPr>
        <w:pStyle w:val="KetLuan"/>
      </w:pPr>
    </w:p>
    <w:p w:rsidR="00806B50" w:rsidRDefault="00806B50" w:rsidP="0018611E">
      <w:pPr>
        <w:pStyle w:val="Dash"/>
      </w:pPr>
      <w:r>
        <w:rPr>
          <w:noProof/>
        </w:rPr>
        <w:drawing>
          <wp:inline distT="0" distB="0" distL="0" distR="0" wp14:anchorId="6CCDE3BB" wp14:editId="31A66CA7">
            <wp:extent cx="4940917" cy="2786656"/>
            <wp:effectExtent l="0" t="0" r="0" b="0"/>
            <wp:docPr id="2" name="Picture 2"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có liên qu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7388" cy="2801586"/>
                    </a:xfrm>
                    <a:prstGeom prst="rect">
                      <a:avLst/>
                    </a:prstGeom>
                    <a:noFill/>
                    <a:ln>
                      <a:noFill/>
                    </a:ln>
                  </pic:spPr>
                </pic:pic>
              </a:graphicData>
            </a:graphic>
          </wp:inline>
        </w:drawing>
      </w:r>
    </w:p>
    <w:p w:rsidR="00806B50" w:rsidRDefault="00806B50" w:rsidP="00806B50">
      <w:pPr>
        <w:pStyle w:val="Caption"/>
        <w:rPr>
          <w:noProof/>
        </w:rPr>
      </w:pPr>
      <w:bookmarkStart w:id="237" w:name="_Ref515779503"/>
      <w:bookmarkStart w:id="238" w:name="_Ref515779484"/>
      <w:bookmarkStart w:id="239" w:name="_Toc515781256"/>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2</w:t>
      </w:r>
      <w:r w:rsidR="00DD3533">
        <w:fldChar w:fldCharType="end"/>
      </w:r>
      <w:bookmarkEnd w:id="237"/>
      <w:r>
        <w:rPr>
          <w:noProof/>
        </w:rPr>
        <w:t xml:space="preserve"> Cấu tạo Kinect v2</w:t>
      </w:r>
      <w:bookmarkEnd w:id="238"/>
      <w:bookmarkEnd w:id="239"/>
      <w:r>
        <w:rPr>
          <w:noProof/>
        </w:rPr>
        <w:t xml:space="preserve"> </w:t>
      </w:r>
    </w:p>
    <w:p w:rsidR="00806B50" w:rsidRPr="00806B50" w:rsidRDefault="00806B50" w:rsidP="00806B50">
      <w:pPr>
        <w:pStyle w:val="Caption"/>
      </w:pPr>
      <w:r>
        <w:rPr>
          <w:noProof/>
        </w:rPr>
        <w:lastRenderedPageBreak/>
        <w:t xml:space="preserve">Nguồn : </w:t>
      </w:r>
      <w:hyperlink r:id="rId53" w:history="1">
        <w:r w:rsidRPr="00EC4EAB">
          <w:rPr>
            <w:rStyle w:val="Hyperlink"/>
            <w:szCs w:val="26"/>
          </w:rPr>
          <w:t>https://www.slideshare.net/MarcoDAlessandro/nui-e-biometrics-in-windows-10</w:t>
        </w:r>
      </w:hyperlink>
      <w:r>
        <w:t xml:space="preserve"> </w:t>
      </w:r>
    </w:p>
    <w:p w:rsidR="00F96E68" w:rsidRDefault="00806B50" w:rsidP="00F96E68">
      <w:pPr>
        <w:pStyle w:val="Heading3"/>
      </w:pPr>
      <w:bookmarkStart w:id="240" w:name="_Toc515781216"/>
      <w:r>
        <w:t>Cấu tạo Kinect v2</w:t>
      </w:r>
      <w:bookmarkEnd w:id="240"/>
    </w:p>
    <w:p w:rsidR="00806B50" w:rsidRDefault="00806B50" w:rsidP="00806B50">
      <w:pPr>
        <w:rPr>
          <w:szCs w:val="26"/>
        </w:rPr>
      </w:pPr>
      <w:r>
        <w:rPr>
          <w:szCs w:val="26"/>
        </w:rPr>
        <w:t xml:space="preserve">Kinect v2 có kích thước </w:t>
      </w:r>
      <w:r w:rsidRPr="00D753D4">
        <w:rPr>
          <w:szCs w:val="26"/>
        </w:rPr>
        <w:t xml:space="preserve">14.8” x 5.9” </w:t>
      </w:r>
      <w:r>
        <w:rPr>
          <w:szCs w:val="26"/>
        </w:rPr>
        <w:t xml:space="preserve">x </w:t>
      </w:r>
      <w:r w:rsidRPr="00D753D4">
        <w:rPr>
          <w:szCs w:val="26"/>
        </w:rPr>
        <w:t>4.8”</w:t>
      </w:r>
      <w:r>
        <w:rPr>
          <w:szCs w:val="26"/>
        </w:rPr>
        <w:t xml:space="preserve">, có một camera RGB, một cảm biến độ sâu và dãy microphone. Nó cho phép thu được đầy đủ chuyển động cơ thể dưới dạng 3D, nhận dạng khuôn mặt và giọng nói. Camera RGB cho phép nhận diện tối đa 6 người cùng lúc, theo dõi chuyển động tối đa 2 người. Có cấu tạo được thể hiện như </w:t>
      </w:r>
      <w:r>
        <w:rPr>
          <w:szCs w:val="26"/>
        </w:rPr>
        <w:fldChar w:fldCharType="begin"/>
      </w:r>
      <w:r>
        <w:rPr>
          <w:szCs w:val="26"/>
        </w:rPr>
        <w:instrText xml:space="preserve"> REF _Ref515779503 \h </w:instrText>
      </w:r>
      <w:r>
        <w:rPr>
          <w:szCs w:val="26"/>
        </w:rPr>
      </w:r>
      <w:r>
        <w:rPr>
          <w:szCs w:val="26"/>
        </w:rPr>
        <w:fldChar w:fldCharType="separate"/>
      </w:r>
      <w:r>
        <w:t xml:space="preserve">Hình </w:t>
      </w:r>
      <w:r>
        <w:rPr>
          <w:noProof/>
        </w:rPr>
        <w:t>2</w:t>
      </w:r>
      <w:r>
        <w:noBreakHyphen/>
      </w:r>
      <w:r>
        <w:rPr>
          <w:noProof/>
        </w:rPr>
        <w:t>12</w:t>
      </w:r>
      <w:r>
        <w:rPr>
          <w:szCs w:val="26"/>
        </w:rPr>
        <w:fldChar w:fldCharType="end"/>
      </w:r>
      <w:r>
        <w:rPr>
          <w:szCs w:val="26"/>
        </w:rPr>
        <w:t xml:space="preserve"> : </w:t>
      </w:r>
    </w:p>
    <w:p w:rsidR="00806B50" w:rsidRPr="007C0B87" w:rsidRDefault="00806B50" w:rsidP="0018611E">
      <w:pPr>
        <w:pStyle w:val="Dash"/>
      </w:pPr>
      <w:r w:rsidRPr="007C0B87">
        <w:t xml:space="preserve">    IR Emitters: thiết bị dùng để phát tia hồng ngoại.</w:t>
      </w:r>
    </w:p>
    <w:p w:rsidR="00806B50" w:rsidRPr="007C0B87" w:rsidRDefault="00806B50" w:rsidP="0018611E">
      <w:pPr>
        <w:pStyle w:val="Dash"/>
      </w:pPr>
      <w:r w:rsidRPr="007C0B87">
        <w:t xml:space="preserve">    RGB Camera: camera dùng để thu hình ảnh màu bên ngoài. Camera này hỗ trợ nhiều định dạng ảnh và độ phân giải</w:t>
      </w:r>
      <w:r>
        <w:t xml:space="preserve"> khác nhau</w:t>
      </w:r>
    </w:p>
    <w:p w:rsidR="00806B50" w:rsidRPr="007C0B87" w:rsidRDefault="00806B50" w:rsidP="0018611E">
      <w:pPr>
        <w:pStyle w:val="Dash"/>
      </w:pPr>
      <w:r w:rsidRPr="007C0B87">
        <w:t xml:space="preserve">    IR Camera: có nhiệm vụ bắt tia hồng ngoại được chiếu từ IR Emitters phản xạ từ các vật thể và dùng thông tin đó để tính toán khoảng cách từ camera đến các vật thể được chiếu đến.</w:t>
      </w:r>
    </w:p>
    <w:p w:rsidR="00806B50" w:rsidRDefault="00806B50" w:rsidP="0018611E">
      <w:pPr>
        <w:pStyle w:val="Dash"/>
      </w:pPr>
      <w:r w:rsidRPr="007C0B87">
        <w:t xml:space="preserve">    Multi-Array Mic: là một dãy gồm 4 microphone có nhiệm vụ thu lại âm thanh và xác định hướng phát ra âm thanh. Dãy microphone này được dùng trong các ứng dụng cần nhận diện giọng nói.</w:t>
      </w:r>
    </w:p>
    <w:p w:rsidR="00806B50" w:rsidRDefault="00806B50" w:rsidP="00806B50">
      <w:pPr>
        <w:rPr>
          <w:szCs w:val="26"/>
        </w:rPr>
      </w:pPr>
      <w:r w:rsidRPr="007C0B87">
        <w:rPr>
          <w:szCs w:val="26"/>
        </w:rPr>
        <w:t>Các định dạng dữ liệu stream được Kinect v2 hỗ trợ</w:t>
      </w:r>
      <w:r>
        <w:rPr>
          <w:szCs w:val="26"/>
        </w:rPr>
        <w:t> :</w:t>
      </w:r>
    </w:p>
    <w:p w:rsidR="00806B50" w:rsidRDefault="00806B50" w:rsidP="0018611E">
      <w:pPr>
        <w:pStyle w:val="Dash"/>
      </w:pPr>
      <w:r w:rsidRPr="007C0B87">
        <w:t xml:space="preserve">    Image Stream: trả về dữ liệu ảnh màu thu được từ RGB camera, hỗ trợ định dạng hình ảnh RGB_1920x1080(định dạng RGB, độ phân giải 1920x1080, tốc độ khung hình tối đa 30 fps, cho phép khả năng tăng độ sáng, phơi sáng tốt hơn).</w:t>
      </w:r>
    </w:p>
    <w:p w:rsidR="00806B50" w:rsidRDefault="00806B50" w:rsidP="0018611E">
      <w:pPr>
        <w:pStyle w:val="Dash"/>
      </w:pPr>
      <w:r>
        <w:rPr>
          <w:noProof/>
        </w:rPr>
        <w:lastRenderedPageBreak/>
        <w:drawing>
          <wp:inline distT="0" distB="0" distL="0" distR="0" wp14:anchorId="71A25725" wp14:editId="7BF61063">
            <wp:extent cx="2817055" cy="2389517"/>
            <wp:effectExtent l="0" t="0" r="2540" b="0"/>
            <wp:docPr id="4" name="Picture 4"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ình ảnh có liên qu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1576" cy="2469692"/>
                    </a:xfrm>
                    <a:prstGeom prst="rect">
                      <a:avLst/>
                    </a:prstGeom>
                    <a:noFill/>
                    <a:ln>
                      <a:noFill/>
                    </a:ln>
                  </pic:spPr>
                </pic:pic>
              </a:graphicData>
            </a:graphic>
          </wp:inline>
        </w:drawing>
      </w:r>
    </w:p>
    <w:p w:rsidR="00806B50" w:rsidRDefault="00806B50" w:rsidP="00806B50">
      <w:pPr>
        <w:pStyle w:val="Caption"/>
        <w:rPr>
          <w:noProof/>
        </w:rPr>
      </w:pPr>
      <w:bookmarkStart w:id="241" w:name="_Toc515781257"/>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3</w:t>
      </w:r>
      <w:r w:rsidR="00DD3533">
        <w:fldChar w:fldCharType="end"/>
      </w:r>
      <w:r>
        <w:rPr>
          <w:noProof/>
        </w:rPr>
        <w:t xml:space="preserve"> Image stream Kinectv2</w:t>
      </w:r>
      <w:bookmarkEnd w:id="241"/>
    </w:p>
    <w:p w:rsidR="00806B50" w:rsidRPr="007C0B87" w:rsidRDefault="00806B50" w:rsidP="00806B50">
      <w:pPr>
        <w:pStyle w:val="Caption"/>
        <w:rPr>
          <w:sz w:val="26"/>
          <w:szCs w:val="26"/>
        </w:rPr>
      </w:pPr>
      <w:r>
        <w:rPr>
          <w:noProof/>
        </w:rPr>
        <w:t xml:space="preserve">Nguồn : </w:t>
      </w:r>
      <w:hyperlink r:id="rId55" w:history="1">
        <w:r w:rsidR="00BB4C97" w:rsidRPr="00EC4EAB">
          <w:rPr>
            <w:rStyle w:val="Hyperlink"/>
            <w:sz w:val="26"/>
            <w:szCs w:val="26"/>
          </w:rPr>
          <w:t>https://www.mindtreatstudios.com/the-art-of-speech/</w:t>
        </w:r>
      </w:hyperlink>
      <w:r w:rsidR="00BB4C97">
        <w:rPr>
          <w:sz w:val="26"/>
          <w:szCs w:val="26"/>
        </w:rPr>
        <w:t xml:space="preserve"> </w:t>
      </w:r>
    </w:p>
    <w:p w:rsidR="00806B50" w:rsidRDefault="00806B50" w:rsidP="0018611E">
      <w:pPr>
        <w:pStyle w:val="Dash"/>
      </w:pPr>
      <w:r w:rsidRPr="007C0B87">
        <w:t>Depth Stream: trả về dữ liệu độ sâu của khung nhìn và dữ liệu phân đoạn cơ thể bằng cách sử dụng 3D Depth Sensor. Với body tracking, có thể lấy được hình ảnh của 6 người tại một khung hình trong khoảng từ 0.5ms đến 4.5m. Depth Stream hỗ trợ định dạng DEPTH_512x424(độ phân giải 512x424, tốc độ khung hình 30fps).</w:t>
      </w:r>
    </w:p>
    <w:p w:rsidR="00806B50" w:rsidRDefault="00806B50" w:rsidP="00806B50">
      <w:pPr>
        <w:pStyle w:val="Caption"/>
        <w:keepNext/>
      </w:pPr>
      <w:r>
        <w:t xml:space="preserve"> </w:t>
      </w:r>
      <w:r>
        <w:rPr>
          <w:noProof/>
        </w:rPr>
        <w:drawing>
          <wp:inline distT="0" distB="0" distL="0" distR="0" wp14:anchorId="643CBC30" wp14:editId="090C6AFD">
            <wp:extent cx="4241777" cy="2319835"/>
            <wp:effectExtent l="0" t="0" r="6985" b="4445"/>
            <wp:docPr id="11" name="Picture 11"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ình ảnh có liên qua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9834" cy="2329710"/>
                    </a:xfrm>
                    <a:prstGeom prst="rect">
                      <a:avLst/>
                    </a:prstGeom>
                    <a:noFill/>
                    <a:ln>
                      <a:noFill/>
                    </a:ln>
                  </pic:spPr>
                </pic:pic>
              </a:graphicData>
            </a:graphic>
          </wp:inline>
        </w:drawing>
      </w:r>
    </w:p>
    <w:p w:rsidR="00806B50" w:rsidRDefault="00806B50" w:rsidP="00806B50">
      <w:pPr>
        <w:pStyle w:val="Caption"/>
        <w:rPr>
          <w:noProof/>
        </w:rPr>
      </w:pPr>
      <w:bookmarkStart w:id="242" w:name="_Toc515781258"/>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4</w:t>
      </w:r>
      <w:r w:rsidR="00DD3533">
        <w:fldChar w:fldCharType="end"/>
      </w:r>
      <w:r>
        <w:rPr>
          <w:noProof/>
        </w:rPr>
        <w:t xml:space="preserve"> Depth stream kinectv2</w:t>
      </w:r>
      <w:bookmarkEnd w:id="242"/>
    </w:p>
    <w:p w:rsidR="00806B50" w:rsidRDefault="00806B50" w:rsidP="00806B50">
      <w:pPr>
        <w:pStyle w:val="Caption"/>
        <w:rPr>
          <w:szCs w:val="26"/>
        </w:rPr>
      </w:pPr>
      <w:r>
        <w:rPr>
          <w:noProof/>
        </w:rPr>
        <w:t xml:space="preserve">Nguồn : </w:t>
      </w:r>
      <w:hyperlink r:id="rId57" w:history="1">
        <w:r w:rsidRPr="00EC4EAB">
          <w:rPr>
            <w:rStyle w:val="Hyperlink"/>
            <w:szCs w:val="26"/>
          </w:rPr>
          <w:t>https://brekel.com/kinect-2-details-specifications-observations/</w:t>
        </w:r>
      </w:hyperlink>
    </w:p>
    <w:p w:rsidR="00806B50" w:rsidRDefault="00806B50" w:rsidP="0018611E">
      <w:pPr>
        <w:pStyle w:val="Dash"/>
      </w:pPr>
      <w:r w:rsidRPr="007C0B87">
        <w:t xml:space="preserve">    Body Stream: trả về dữ liệu độ sâu với mốc thời gian, bao gồm vị trí tổng thể của cơ thể với 25 khớp xương</w:t>
      </w:r>
    </w:p>
    <w:p w:rsidR="00806B50" w:rsidRDefault="00806B50" w:rsidP="0018611E">
      <w:pPr>
        <w:pStyle w:val="Dash"/>
      </w:pPr>
      <w:r>
        <w:rPr>
          <w:noProof/>
        </w:rPr>
        <w:lastRenderedPageBreak/>
        <w:drawing>
          <wp:inline distT="0" distB="0" distL="0" distR="0" wp14:anchorId="228D7501" wp14:editId="27CE6BD9">
            <wp:extent cx="3233954" cy="2562045"/>
            <wp:effectExtent l="0" t="0" r="5080" b="0"/>
            <wp:docPr id="12" name="Picture 12" descr="Kết quả hình ảnh cho body stream kinect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ết quả hình ảnh cho body stream kinect v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81239" cy="2599506"/>
                    </a:xfrm>
                    <a:prstGeom prst="rect">
                      <a:avLst/>
                    </a:prstGeom>
                    <a:noFill/>
                    <a:ln>
                      <a:noFill/>
                    </a:ln>
                  </pic:spPr>
                </pic:pic>
              </a:graphicData>
            </a:graphic>
          </wp:inline>
        </w:drawing>
      </w:r>
    </w:p>
    <w:p w:rsidR="00806B50" w:rsidRDefault="00806B50" w:rsidP="00806B50">
      <w:pPr>
        <w:pStyle w:val="Caption"/>
      </w:pPr>
      <w:bookmarkStart w:id="243" w:name="_Toc515781259"/>
      <w:r>
        <w:t xml:space="preserve">Hình </w:t>
      </w:r>
      <w:r w:rsidR="00DD3533">
        <w:fldChar w:fldCharType="begin"/>
      </w:r>
      <w:r w:rsidR="00DD3533">
        <w:instrText xml:space="preserve"> STYLEREF 1 \s </w:instrText>
      </w:r>
      <w:r w:rsidR="00DD3533">
        <w:fldChar w:fldCharType="separate"/>
      </w:r>
      <w:r w:rsidR="00DD3533">
        <w:rPr>
          <w:noProof/>
        </w:rPr>
        <w:t>2</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5</w:t>
      </w:r>
      <w:r w:rsidR="00DD3533">
        <w:fldChar w:fldCharType="end"/>
      </w:r>
      <w:r>
        <w:t xml:space="preserve"> Body stream Kinectv2</w:t>
      </w:r>
      <w:bookmarkEnd w:id="243"/>
      <w:r>
        <w:t xml:space="preserve"> </w:t>
      </w:r>
    </w:p>
    <w:p w:rsidR="00806B50" w:rsidRPr="00806B50" w:rsidRDefault="00806B50" w:rsidP="00806B50">
      <w:pPr>
        <w:pStyle w:val="Caption"/>
      </w:pPr>
      <w:r>
        <w:t xml:space="preserve">Nguồn : </w:t>
      </w:r>
      <w:hyperlink r:id="rId59" w:history="1">
        <w:r w:rsidRPr="00EC4EAB">
          <w:rPr>
            <w:rStyle w:val="Hyperlink"/>
            <w:noProof/>
          </w:rPr>
          <w:t>https://pterneas.com/2014/03/13/kinect-for-windows-version-2-body-tracking/</w:t>
        </w:r>
      </w:hyperlink>
      <w:r>
        <w:rPr>
          <w:noProof/>
        </w:rPr>
        <w:t xml:space="preserve"> </w:t>
      </w:r>
    </w:p>
    <w:p w:rsidR="005A6D20" w:rsidRDefault="005A6D20" w:rsidP="005A6D20">
      <w:pPr>
        <w:pStyle w:val="Heading3"/>
      </w:pPr>
      <w:bookmarkStart w:id="244" w:name="_Toc515781217"/>
      <w:r>
        <w:t xml:space="preserve">Các vấn đề kỹ thuật khi sử dụng </w:t>
      </w:r>
      <w:r w:rsidR="003A4765">
        <w:t>K</w:t>
      </w:r>
      <w:r>
        <w:t>inect</w:t>
      </w:r>
      <w:bookmarkEnd w:id="244"/>
    </w:p>
    <w:p w:rsidR="00F96E68" w:rsidRDefault="005A6D20" w:rsidP="005A6D20">
      <w:pPr>
        <w:pStyle w:val="Heading4"/>
      </w:pPr>
      <w:r>
        <w:t xml:space="preserve">Lấy </w:t>
      </w:r>
      <w:r w:rsidR="003A4765">
        <w:t>các kênh ảnh từ kinect</w:t>
      </w:r>
    </w:p>
    <w:p w:rsidR="003A4765" w:rsidRDefault="003A4765" w:rsidP="0018611E">
      <w:pPr>
        <w:pStyle w:val="Problem"/>
      </w:pPr>
      <w:r>
        <w:t>Đặt vấn đề</w:t>
      </w:r>
    </w:p>
    <w:p w:rsidR="003A4765" w:rsidRDefault="003A4765" w:rsidP="003A4765">
      <w:r>
        <w:t>Một lợi thế rất lớn khi sử dụng Kinect là Kinect cung cấp cho chúng ta nhiều kênh thông tin khác nhau để phục vụ cho việc nhận dạng. Ở đây, chúng em xác định sử dụng 2 kênh hình ảnh là ảnh hồng ngoại và ảnh độ sâu. Vậy làm sao có thể giao tiếp với Kinect để lấy thông tin từ các kênh ảnh này ?</w:t>
      </w:r>
    </w:p>
    <w:p w:rsidR="003A4765" w:rsidRDefault="003A4765" w:rsidP="0018611E">
      <w:pPr>
        <w:pStyle w:val="Solution"/>
      </w:pPr>
      <w:r>
        <w:t>Giải pháp</w:t>
      </w:r>
    </w:p>
    <w:p w:rsidR="003A4765" w:rsidRDefault="00B5332D" w:rsidP="00B5332D">
      <w:r>
        <w:t xml:space="preserve">Để lấy thông tin ảnh hồng ngoại từ Kinect, ta chỉ cần khởi tạo đối tượng </w:t>
      </w:r>
      <w:r w:rsidRPr="00B5332D">
        <w:rPr>
          <w:i/>
        </w:rPr>
        <w:t>KinectSensor</w:t>
      </w:r>
      <w:r>
        <w:rPr>
          <w:i/>
        </w:rPr>
        <w:t xml:space="preserve"> </w:t>
      </w:r>
      <w:r>
        <w:t xml:space="preserve">và gọi API </w:t>
      </w:r>
      <w:r w:rsidRPr="00B5332D">
        <w:t>InfraredFrameSource</w:t>
      </w:r>
      <w:r>
        <w:t>. Trong luận văn nảy, chúng em sử dụng Kinectv2 nên ảnh trả về có kích thước là 512x424. Tuy nhiên để tăng tốc xử lý, ta có thể giới hạn lại kích thước ảnh trả về để hình ảnh trả về phù hợp với không gian cần nhận dạng.</w:t>
      </w:r>
    </w:p>
    <w:p w:rsidR="003A4765" w:rsidRPr="003A4765" w:rsidRDefault="003A4765" w:rsidP="0015215D">
      <w:pPr>
        <w:pStyle w:val="Solution"/>
        <w:numPr>
          <w:ilvl w:val="0"/>
          <w:numId w:val="0"/>
        </w:numPr>
        <w:ind w:left="562" w:hanging="562"/>
      </w:pPr>
    </w:p>
    <w:p w:rsidR="007720AB" w:rsidRPr="007720AB" w:rsidRDefault="007720AB" w:rsidP="007720AB"/>
    <w:p w:rsidR="00414348" w:rsidRDefault="00414348" w:rsidP="00CD778B">
      <w:pPr>
        <w:pStyle w:val="Heading2"/>
        <w:rPr>
          <w:lang w:val="en-US"/>
        </w:rPr>
      </w:pPr>
      <w:bookmarkStart w:id="245" w:name="_Toc515781218"/>
      <w:r w:rsidRPr="00562157">
        <w:rPr>
          <w:lang w:val="en-US"/>
        </w:rPr>
        <w:lastRenderedPageBreak/>
        <w:t>Kết luận</w:t>
      </w:r>
      <w:bookmarkEnd w:id="197"/>
      <w:bookmarkEnd w:id="212"/>
      <w:bookmarkEnd w:id="213"/>
      <w:bookmarkEnd w:id="214"/>
      <w:bookmarkEnd w:id="245"/>
    </w:p>
    <w:p w:rsidR="00D77D97" w:rsidRPr="00D77D97" w:rsidRDefault="00D77D97" w:rsidP="00D77D97">
      <w:pPr>
        <w:rPr>
          <w:lang w:val="en-US"/>
        </w:rPr>
      </w:pPr>
      <w:r>
        <w:rPr>
          <w:lang w:val="en-US"/>
        </w:rPr>
        <w:t>So sánh giữa 3 phương pháp -&gt; đưa ra kết luận</w:t>
      </w:r>
    </w:p>
    <w:p w:rsidR="006B5091" w:rsidRPr="00562157" w:rsidRDefault="00477492" w:rsidP="00CD778B">
      <w:pPr>
        <w:pStyle w:val="Heading1"/>
        <w:rPr>
          <w:lang w:val="en-US"/>
        </w:rPr>
      </w:pPr>
      <w:bookmarkStart w:id="246" w:name="_Toc135628205"/>
      <w:bookmarkStart w:id="247" w:name="_Toc110054639"/>
      <w:bookmarkEnd w:id="195"/>
      <w:r w:rsidRPr="00562157">
        <w:rPr>
          <w:lang w:val="en-US"/>
        </w:rPr>
        <w:lastRenderedPageBreak/>
        <w:br/>
      </w:r>
      <w:bookmarkStart w:id="248" w:name="_Toc359938292"/>
      <w:bookmarkStart w:id="249" w:name="_Ref360048653"/>
      <w:bookmarkStart w:id="250" w:name="_Ref360048658"/>
      <w:bookmarkStart w:id="251" w:name="_Ref360048674"/>
      <w:bookmarkStart w:id="252" w:name="_Ref360048703"/>
      <w:bookmarkStart w:id="253" w:name="_Toc360055369"/>
      <w:bookmarkStart w:id="254" w:name="_Toc360417490"/>
      <w:bookmarkStart w:id="255" w:name="_Toc360417670"/>
      <w:bookmarkStart w:id="256" w:name="_Ref360666815"/>
      <w:bookmarkStart w:id="257" w:name="_Toc515781219"/>
      <w:bookmarkStart w:id="258" w:name="_Ref266112121"/>
      <w:r w:rsidR="00436DB7" w:rsidRPr="00562157">
        <w:rPr>
          <w:lang w:val="en-US"/>
        </w:rPr>
        <w:t xml:space="preserve">Các vấn đề </w:t>
      </w:r>
      <w:bookmarkEnd w:id="248"/>
      <w:bookmarkEnd w:id="249"/>
      <w:bookmarkEnd w:id="250"/>
      <w:bookmarkEnd w:id="251"/>
      <w:bookmarkEnd w:id="252"/>
      <w:bookmarkEnd w:id="253"/>
      <w:bookmarkEnd w:id="254"/>
      <w:bookmarkEnd w:id="255"/>
      <w:bookmarkEnd w:id="256"/>
      <w:r w:rsidR="00261AD8">
        <w:rPr>
          <w:lang w:val="en-US"/>
        </w:rPr>
        <w:t>kỹ thuật trong Unity</w:t>
      </w:r>
      <w:bookmarkEnd w:id="257"/>
    </w:p>
    <w:p w:rsidR="00FF7D82" w:rsidRPr="00562157" w:rsidRDefault="00994A77" w:rsidP="00145D23">
      <w:pPr>
        <w:pStyle w:val="ChapterSummary"/>
        <w:rPr>
          <w:lang w:val="en-US"/>
        </w:rPr>
      </w:pPr>
      <w:bookmarkStart w:id="259" w:name="_Toc267345950"/>
      <w:bookmarkEnd w:id="258"/>
      <w:r>
        <w:rPr>
          <w:lang w:val="en-US"/>
        </w:rPr>
        <w:t>Chương 3 sẽ trình bày các vấn đề về kỹ thuật trong Unity, bao gồm: nhu cầu thực tế phát sinh; giải pháp đưa r</w:t>
      </w:r>
      <w:r w:rsidR="005A6D20">
        <w:rPr>
          <w:lang w:val="en-US"/>
        </w:rPr>
        <w:t>a</w:t>
      </w:r>
      <w:r>
        <w:rPr>
          <w:lang w:val="en-US"/>
        </w:rPr>
        <w:t>; cách thức tiến hành, cài đặt trong Unity và các thông số kỹ thuật trong Unity</w:t>
      </w:r>
    </w:p>
    <w:p w:rsidR="00FB1C33" w:rsidRPr="00FB1C33" w:rsidRDefault="00FB1C33" w:rsidP="00FB1C33">
      <w:pPr>
        <w:pStyle w:val="Heading2"/>
        <w:rPr>
          <w:lang w:val="en-US"/>
        </w:rPr>
      </w:pPr>
      <w:bookmarkStart w:id="260" w:name="_Toc515781221"/>
      <w:r>
        <w:rPr>
          <w:lang w:val="en-US"/>
        </w:rPr>
        <w:t>Mở đầu</w:t>
      </w:r>
    </w:p>
    <w:p w:rsidR="00FB1C33" w:rsidRDefault="00FB1C33" w:rsidP="00FB1C33">
      <w:pPr>
        <w:keepNext/>
      </w:pPr>
      <w:r>
        <w:rPr>
          <w:noProof/>
        </w:rPr>
        <w:drawing>
          <wp:inline distT="0" distB="0" distL="0" distR="0" wp14:anchorId="2C4657F3" wp14:editId="21A8DA40">
            <wp:extent cx="5653183" cy="3264196"/>
            <wp:effectExtent l="0" t="0" r="5080" b="0"/>
            <wp:docPr id="1" name="Picture 1" descr="http://www.omgubuntu.co.uk/wp-content/uploads/2015/08/unity-3d-linu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www.omgubuntu.co.uk/wp-content/uploads/2015/08/unity-3d-linux.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7827" cy="3272652"/>
                    </a:xfrm>
                    <a:prstGeom prst="rect">
                      <a:avLst/>
                    </a:prstGeom>
                    <a:noFill/>
                    <a:ln>
                      <a:noFill/>
                    </a:ln>
                  </pic:spPr>
                </pic:pic>
              </a:graphicData>
            </a:graphic>
          </wp:inline>
        </w:drawing>
      </w:r>
    </w:p>
    <w:p w:rsidR="00FB1C33" w:rsidRPr="007302CC" w:rsidRDefault="00FB1C33" w:rsidP="00FB1C33">
      <w:pPr>
        <w:pStyle w:val="Caption"/>
        <w:rPr>
          <w:lang w:val="en-US"/>
        </w:rPr>
      </w:pPr>
      <w:bookmarkStart w:id="261" w:name="_Ref515742325"/>
      <w:bookmarkStart w:id="262" w:name="_Toc515781260"/>
      <w:r>
        <w:t xml:space="preserve">Hình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Hình \* ARABIC \s 1 </w:instrText>
      </w:r>
      <w:r>
        <w:fldChar w:fldCharType="separate"/>
      </w:r>
      <w:r>
        <w:rPr>
          <w:noProof/>
        </w:rPr>
        <w:t>2</w:t>
      </w:r>
      <w:r>
        <w:fldChar w:fldCharType="end"/>
      </w:r>
      <w:r>
        <w:t xml:space="preserve"> </w:t>
      </w:r>
      <w:r>
        <w:rPr>
          <w:noProof/>
        </w:rPr>
        <w:t>Giao diện Unity Engine</w:t>
      </w:r>
      <w:bookmarkEnd w:id="261"/>
      <w:bookmarkEnd w:id="262"/>
    </w:p>
    <w:p w:rsidR="00FB1C33" w:rsidRPr="00FB1C33" w:rsidRDefault="00FB1C33" w:rsidP="001C2B94">
      <w:pPr>
        <w:rPr>
          <w:lang w:val="en-US"/>
        </w:rPr>
      </w:pPr>
      <w:r>
        <w:rPr>
          <w:lang w:val="en-US"/>
        </w:rPr>
        <w:t xml:space="preserve">Unity là một nền tảng hỗ phát triển game đa nền tảng </w:t>
      </w:r>
      <w:r w:rsidRPr="00CB6841">
        <w:t>được phát triển bởi Unity Technologies</w:t>
      </w:r>
      <w:r>
        <w:t xml:space="preserve"> </w:t>
      </w:r>
      <w:r>
        <w:fldChar w:fldCharType="begin" w:fldLock="1"/>
      </w:r>
      <w:r>
        <w:instrText>ADDIN CSL_CITATION { "citationItems" : [ { "id" : "ITEM-1", "itemData" : { "abstract" : "Unity (commonly known as Unity3D) is a game engine and integrated development environment (IDE) for creating interactive media, typically video games. As CEO David Helgason put it, Unity \" is a toolset used to build games, and it's the technology that executes the graphics, the audio, the physics, the interactions, [and] the networking. \" [1] Unity is famous for its fast prototyping capabilities and large number of publishing targets. The first version of Unity (1.0.0) was created by colleagues: David Helgason, Joachim Ante and Nicholas Francis in Denmark. [1] The initial product launched on June 6, 2005. [2] The goal was to create an affordable game engine with professional tools for amateur game developers while \" democratize[ing the] game development \" industry.[3] The three were inspired by the easy workflow, simple asset pipeline, and drag-and-drop interface of Apple's Final Cut Pro product.[1] When originally released, Unity was available solely for Mac OS X, and developers could only deploy their creations to a few platforms. The current version (4.3.1 as of this writing) is supported on both Windows and Mac OS X, and offers at least a dozen target platforms. Publishing 64-bit executables has been possible in Unity for a long time, but a 64-bit version of the Editor is not yet available, though highly anticipated from the development community. Abstract 1", "author" : [ { "dropping-particle" : "", "family" : "Haas", "given" : "John", "non-dropping-particle" : "", "parse-names" : false, "suffix" : "" }, { "dropping-particle" : "", "family" : "Moriarty", "given" : "Brian", "non-dropping-particle" : "", "parse-names" : false, "suffix" : "" } ], "id" : "ITEM-1", "issued" : { "date-parts" : [ [ "0" ] ] }, "title" : "A History of the Unity Game Engine An Interactive Qualifying Project", "type" : "article-journal" }, "uris" : [ "http://www.mendeley.com/documents/?uuid=5529b481-9ebc-3041-9532-430a0c7347a7" ] } ], "mendeley" : { "formattedCitation" : "[2]", "plainTextFormattedCitation" : "[2]" }, "properties" : { "noteIndex" : 0 }, "schema" : "https://github.com/citation-style-language/schema/raw/master/csl-citation.json" }</w:instrText>
      </w:r>
      <w:r>
        <w:fldChar w:fldCharType="separate"/>
      </w:r>
      <w:r w:rsidRPr="001A0478">
        <w:rPr>
          <w:noProof/>
        </w:rPr>
        <w:t>[2]</w:t>
      </w:r>
      <w:r>
        <w:fldChar w:fldCharType="end"/>
      </w:r>
      <w:r>
        <w:t xml:space="preserve"> </w:t>
      </w:r>
      <w:r w:rsidRPr="00BC4DEB">
        <w:t xml:space="preserve">Lần đầu tiên </w:t>
      </w:r>
      <w:r>
        <w:t>Unity</w:t>
      </w:r>
      <w:r w:rsidRPr="00BC4DEB">
        <w:t xml:space="preserve"> được công bố chạy trên hệ điều hành</w:t>
      </w:r>
      <w:r>
        <w:t xml:space="preserve"> OS X</w:t>
      </w:r>
      <w:r w:rsidRPr="00BC4DEB">
        <w:t>, tại Apple's Worldwide Developers Conference vào năm 2005, đến nay đã mở rộng 27 nền tảng</w:t>
      </w:r>
      <w:r>
        <w:t xml:space="preserve">. </w:t>
      </w:r>
      <w:r w:rsidRPr="00BC4DEB">
        <w:t xml:space="preserve">Unity cung cấp một </w:t>
      </w:r>
      <w:r>
        <w:t>công cụ soạn thảo bằng giao diện người dùng dễ sử dụng. Đặt biệt Unity</w:t>
      </w:r>
      <w:r w:rsidRPr="00BC4DEB">
        <w:t xml:space="preserve"> hỗ trợ </w:t>
      </w:r>
      <w:r>
        <w:t xml:space="preserve">rất tốt  các công việc liên quan đến đồ họa 3D, </w:t>
      </w:r>
      <w:r w:rsidRPr="00BC4DEB">
        <w:t xml:space="preserve">người dùng có thể dễ dàng kéo và thả các </w:t>
      </w:r>
      <w:r>
        <w:t xml:space="preserve">đối tượng, tùy chỉnh các thông số của mỗi đối tượng qua hệ thống menu </w:t>
      </w:r>
      <w:r w:rsidRPr="00BC4DEB">
        <w:t>(</w:t>
      </w:r>
      <w:r>
        <w:fldChar w:fldCharType="begin"/>
      </w:r>
      <w:r>
        <w:instrText xml:space="preserve"> REF _Ref515742325 \h </w:instrText>
      </w:r>
      <w:r>
        <w:fldChar w:fldCharType="separate"/>
      </w:r>
      <w:r>
        <w:t xml:space="preserve">Hình </w:t>
      </w:r>
      <w:r>
        <w:rPr>
          <w:noProof/>
        </w:rPr>
        <w:t>3</w:t>
      </w:r>
      <w:r>
        <w:noBreakHyphen/>
      </w:r>
      <w:r>
        <w:rPr>
          <w:noProof/>
        </w:rPr>
        <w:t>1</w:t>
      </w:r>
      <w:r>
        <w:t xml:space="preserve"> </w:t>
      </w:r>
      <w:r>
        <w:rPr>
          <w:noProof/>
        </w:rPr>
        <w:t>Giao diện Unity Engine</w:t>
      </w:r>
      <w:r>
        <w:fldChar w:fldCharType="end"/>
      </w:r>
      <w:r w:rsidRPr="00BC4DEB">
        <w:t xml:space="preserve">). Bên cạnh </w:t>
      </w:r>
      <w:r>
        <w:t xml:space="preserve">dùng giao diện, </w:t>
      </w:r>
      <w:r w:rsidRPr="00BC4DEB">
        <w:t xml:space="preserve">người dùng Unity còn </w:t>
      </w:r>
      <w:r>
        <w:t xml:space="preserve">có thể </w:t>
      </w:r>
      <w:r w:rsidRPr="00BC4DEB">
        <w:t>viết kịch bản bằng các ngôn ngữ JavaScript, C # hoặc Boo. Hơn nữa, Unity</w:t>
      </w:r>
      <w:r>
        <w:t xml:space="preserve"> có một cộng đồng rất lớn trên Unity Store, nơi cung cấp rất nhiều asset, resource có sẵn từ miễn phí đến có phí.</w:t>
      </w:r>
    </w:p>
    <w:p w:rsidR="00C743B4" w:rsidRDefault="00994A77" w:rsidP="00CD778B">
      <w:pPr>
        <w:pStyle w:val="Heading2"/>
        <w:rPr>
          <w:lang w:val="en-US"/>
        </w:rPr>
      </w:pPr>
      <w:r>
        <w:rPr>
          <w:lang w:val="en-US"/>
        </w:rPr>
        <w:lastRenderedPageBreak/>
        <w:t>Các vấn đề kỹ thuật và giải pháp trong Unity</w:t>
      </w:r>
      <w:bookmarkEnd w:id="260"/>
    </w:p>
    <w:p w:rsidR="00994A77" w:rsidRPr="00562157" w:rsidRDefault="00994A77" w:rsidP="00994A77">
      <w:pPr>
        <w:pStyle w:val="Heading3"/>
      </w:pPr>
      <w:bookmarkStart w:id="263" w:name="_Toc515781222"/>
      <w:r>
        <w:t>Camera</w:t>
      </w:r>
      <w:bookmarkEnd w:id="263"/>
    </w:p>
    <w:p w:rsidR="00994A77" w:rsidRDefault="00994A77" w:rsidP="0018611E">
      <w:pPr>
        <w:pStyle w:val="Problem"/>
        <w:rPr>
          <w:lang w:val="en-US"/>
        </w:rPr>
      </w:pPr>
      <w:r>
        <w:rPr>
          <w:lang w:val="en-US"/>
        </w:rPr>
        <w:t>Vấn đề</w:t>
      </w:r>
    </w:p>
    <w:p w:rsidR="00934219" w:rsidRDefault="003A74F5" w:rsidP="00D21D8A">
      <w:pPr>
        <w:rPr>
          <w:lang w:val="en-US"/>
        </w:rPr>
      </w:pPr>
      <w:r>
        <w:rPr>
          <w:lang w:val="en-US"/>
        </w:rPr>
        <w:t>Để có thể linh hoạt trong việc trình chiếu cảnh vật, đối tượng, ta cần phải điều chỉnh hướng góc nhìn, tầm nhìn hoặc thay đổi cả vị trí của góc nhìn như góc nhìn thứ nhất, góc nhìn thứ ba. Ở mỗi góc nhìn khác nhau, người dùng sẽ có những trải nghiệm khác nhau. Vậy trong Unity có công cụ nào để tùy chỉnh góc nhìn hay không ?</w:t>
      </w:r>
    </w:p>
    <w:p w:rsidR="007511E6" w:rsidRPr="007511E6" w:rsidRDefault="00994A77" w:rsidP="0018611E">
      <w:pPr>
        <w:pStyle w:val="Solution"/>
        <w:rPr>
          <w:lang w:val="en-US"/>
        </w:rPr>
      </w:pPr>
      <w:r>
        <w:rPr>
          <w:lang w:val="en-US"/>
        </w:rPr>
        <w:t>Giải pháp</w:t>
      </w:r>
    </w:p>
    <w:p w:rsidR="007511E6" w:rsidRDefault="007511E6" w:rsidP="007511E6">
      <w:r>
        <w:t>Camera là thành phần cơ bản nhất trong Unity. Điều chỉnh camera sẽ tác động đến nội dung được chiếu ra trên màn ảnh.</w:t>
      </w:r>
      <w:r w:rsidR="001C2B94">
        <w:t xml:space="preserve"> Trong mô trường Unity, một ứng dụng có thể có một hoặc nhiều camera, và có 1 camera đóng vai trò chính. Việc có thể có nhiểu camera trong 1 ứng dụng giúp linh hoạt chuyển các góc nhìn khác nhau hoặc hỗ trợ chế độ 2 người chơi cùng lúc. Sau đây ta sẽ đi vào chi tiết thành phần của 1 camera.</w:t>
      </w:r>
      <w:r>
        <w:t xml:space="preserve"> Có thể nói đến một số thành phần cơ bản như </w:t>
      </w:r>
      <w:r w:rsidR="00535E32">
        <w:fldChar w:fldCharType="begin"/>
      </w:r>
      <w:r w:rsidR="00535E32">
        <w:instrText xml:space="preserve"> REF _Ref515712410 \h </w:instrText>
      </w:r>
      <w:r w:rsidR="00535E32">
        <w:fldChar w:fldCharType="separate"/>
      </w:r>
      <w:r w:rsidR="00535E32">
        <w:t xml:space="preserve">Hình </w:t>
      </w:r>
      <w:r w:rsidR="00535E32">
        <w:rPr>
          <w:noProof/>
        </w:rPr>
        <w:t>3</w:t>
      </w:r>
      <w:r w:rsidR="00535E32">
        <w:noBreakHyphen/>
      </w:r>
      <w:r w:rsidR="00535E32">
        <w:rPr>
          <w:noProof/>
        </w:rPr>
        <w:t>1</w:t>
      </w:r>
      <w:r w:rsidR="00535E32">
        <w:fldChar w:fldCharType="end"/>
      </w:r>
      <w:r w:rsidR="000D3823">
        <w:t> :</w:t>
      </w:r>
    </w:p>
    <w:p w:rsidR="00535E32" w:rsidRDefault="00535E32" w:rsidP="0018611E">
      <w:pPr>
        <w:pStyle w:val="Dash"/>
      </w:pPr>
      <w:r>
        <w:t>Góc chiếu của camera (Projection): Gốm phép chiếu song song (Orthographic) và phép chiếu xa gần (Perspective). Phép chiếu song song được sử dụng trong game 2D, khi tỉ lệ các đối tượng sẽ được thể hiện không đổi ở mọi chiều sâu. Phép chiếu xa gần được sử dụng trong game 3D, mô phỏng góc nhìn theo thế giới thực, tỉ lệ các đối tượng sẽ theo luật xa gần.</w:t>
      </w:r>
    </w:p>
    <w:p w:rsidR="00535E32" w:rsidRDefault="00535E32" w:rsidP="0018611E">
      <w:pPr>
        <w:pStyle w:val="Dash"/>
      </w:pPr>
      <w:r>
        <w:t>Góc mở của camera (Field Of View): thuộc tính của phép chiếu xa gần, cùng một đối tượng và cùng một vị trí, nếu góc mở càng lớn thì đối tượng càng nhỏ và ngược lại. Đây là kĩ thuật được dùng cho hiệu ứng zooming.</w:t>
      </w:r>
    </w:p>
    <w:p w:rsidR="00535E32" w:rsidRPr="008E2404" w:rsidRDefault="00535E32" w:rsidP="0018611E">
      <w:pPr>
        <w:pStyle w:val="Dash"/>
      </w:pPr>
      <w:r>
        <w:t>Mặt phẳng xa nhất (Far) và mặt phẳng gần nhất (Near): vật chỉ được hiển thị nếu nó nằm giữa 2 mặt phẳng trên và ngược lại.</w:t>
      </w:r>
    </w:p>
    <w:p w:rsidR="00535E32" w:rsidRDefault="007511E6" w:rsidP="00535E32">
      <w:pPr>
        <w:keepNext/>
        <w:jc w:val="center"/>
      </w:pPr>
      <w:r>
        <w:rPr>
          <w:noProof/>
        </w:rPr>
        <w:lastRenderedPageBreak/>
        <w:drawing>
          <wp:inline distT="0" distB="0" distL="0" distR="0" wp14:anchorId="2D37B450" wp14:editId="4D0D2326">
            <wp:extent cx="2588781" cy="2832652"/>
            <wp:effectExtent l="0" t="0" r="2540" b="6350"/>
            <wp:docPr id="79" name="Picture 79" descr="s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ss_2"/>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14522" cy="2860818"/>
                    </a:xfrm>
                    <a:prstGeom prst="rect">
                      <a:avLst/>
                    </a:prstGeom>
                    <a:noFill/>
                    <a:ln>
                      <a:noFill/>
                    </a:ln>
                  </pic:spPr>
                </pic:pic>
              </a:graphicData>
            </a:graphic>
          </wp:inline>
        </w:drawing>
      </w:r>
    </w:p>
    <w:p w:rsidR="00535E32" w:rsidRDefault="00535E32" w:rsidP="00535E32">
      <w:pPr>
        <w:pStyle w:val="Caption"/>
      </w:pPr>
      <w:bookmarkStart w:id="264" w:name="_Ref515712410"/>
      <w:bookmarkStart w:id="265" w:name="_Toc515781261"/>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264"/>
      <w:r>
        <w:t xml:space="preserve"> </w:t>
      </w:r>
      <w:r>
        <w:rPr>
          <w:noProof/>
        </w:rPr>
        <w:t>Thông số cơ bản của Camera</w:t>
      </w:r>
      <w:bookmarkEnd w:id="265"/>
    </w:p>
    <w:p w:rsidR="007511E6" w:rsidRPr="00562157" w:rsidRDefault="007511E6" w:rsidP="007511E6">
      <w:pPr>
        <w:pStyle w:val="Heading3"/>
      </w:pPr>
      <w:bookmarkStart w:id="266" w:name="_Toc515781223"/>
      <w:r>
        <w:t>Material</w:t>
      </w:r>
      <w:bookmarkEnd w:id="266"/>
    </w:p>
    <w:p w:rsidR="007511E6" w:rsidRDefault="007511E6" w:rsidP="0018611E">
      <w:pPr>
        <w:pStyle w:val="Problem"/>
        <w:rPr>
          <w:lang w:val="en-US"/>
        </w:rPr>
      </w:pPr>
      <w:r>
        <w:rPr>
          <w:lang w:val="en-US"/>
        </w:rPr>
        <w:t>Vấn đ</w:t>
      </w:r>
      <w:r w:rsidR="00927A9B">
        <w:rPr>
          <w:lang w:val="en-US"/>
        </w:rPr>
        <w:t>ề</w:t>
      </w:r>
    </w:p>
    <w:p w:rsidR="00927A9B" w:rsidRPr="00927A9B" w:rsidRDefault="00927A9B" w:rsidP="00FB1C33">
      <w:pPr>
        <w:rPr>
          <w:lang w:val="en-US"/>
        </w:rPr>
      </w:pPr>
      <w:r w:rsidRPr="00927A9B">
        <w:t>Với một Object được tạo ra thì thành phần cơ bản của nó là Mesh giúp nó xác định được hình dạng, để hỗ trợ cho việc thể hiện thêm thông tin màu sắc thì theo cơ chế kết xuất đồ họa trong Unity (Sơ đổ 7) thì ta cần sử dụng</w:t>
      </w:r>
      <w:r>
        <w:t xml:space="preserve"> một công cụ giúp ta trang trí vật đó, nó là</w:t>
      </w:r>
      <w:r w:rsidRPr="00927A9B">
        <w:t xml:space="preserve"> Material.</w:t>
      </w:r>
    </w:p>
    <w:p w:rsidR="00CF1A16" w:rsidRPr="00927A9B" w:rsidRDefault="007511E6" w:rsidP="0018611E">
      <w:pPr>
        <w:pStyle w:val="Solution"/>
        <w:rPr>
          <w:lang w:val="en-US"/>
        </w:rPr>
      </w:pPr>
      <w:r>
        <w:rPr>
          <w:lang w:val="en-US"/>
        </w:rPr>
        <w:t>Giải pháp</w:t>
      </w:r>
    </w:p>
    <w:p w:rsidR="00CF1A16" w:rsidRDefault="00CF1A16" w:rsidP="00FB1C33">
      <w:pPr>
        <w:pStyle w:val="Solution"/>
        <w:jc w:val="center"/>
      </w:pPr>
      <w:r>
        <w:rPr>
          <w:noProof/>
        </w:rPr>
        <w:lastRenderedPageBreak/>
        <w:drawing>
          <wp:inline distT="0" distB="0" distL="0" distR="0" wp14:anchorId="7A11C3F5">
            <wp:extent cx="4152900" cy="3942471"/>
            <wp:effectExtent l="0" t="0" r="0" b="1270"/>
            <wp:docPr id="83" name="Picture 83" descr="http://kipalog.kaopiz.com/uploads/0a42/6cd6/shaderintr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ipalog.kaopiz.com/uploads/0a42/6cd6/shaderintro0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8322" cy="4014071"/>
                    </a:xfrm>
                    <a:prstGeom prst="rect">
                      <a:avLst/>
                    </a:prstGeom>
                    <a:noFill/>
                    <a:ln>
                      <a:noFill/>
                    </a:ln>
                  </pic:spPr>
                </pic:pic>
              </a:graphicData>
            </a:graphic>
          </wp:inline>
        </w:drawing>
      </w:r>
    </w:p>
    <w:p w:rsidR="00CF1A16" w:rsidRDefault="00CF1A16" w:rsidP="00CF1A16">
      <w:pPr>
        <w:pStyle w:val="Caption"/>
      </w:pPr>
      <w:bookmarkStart w:id="267" w:name="_Toc515732700"/>
      <w:bookmarkStart w:id="268" w:name="_Toc515732772"/>
      <w:r>
        <w:t xml:space="preserve">Sơ đồ </w:t>
      </w:r>
      <w:r w:rsidR="00932977">
        <w:fldChar w:fldCharType="begin"/>
      </w:r>
      <w:r w:rsidR="00932977">
        <w:instrText xml:space="preserve"> STYLEREF 1 \s </w:instrText>
      </w:r>
      <w:r w:rsidR="00932977">
        <w:fldChar w:fldCharType="separate"/>
      </w:r>
      <w:r w:rsidR="00932977">
        <w:rPr>
          <w:noProof/>
        </w:rPr>
        <w:t>3</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r>
        <w:t xml:space="preserve"> Cơ chế kết </w:t>
      </w:r>
      <w:r w:rsidR="00A3485A">
        <w:t>x</w:t>
      </w:r>
      <w:r>
        <w:t>uất đồ họa trong Unity</w:t>
      </w:r>
      <w:bookmarkEnd w:id="267"/>
      <w:bookmarkEnd w:id="268"/>
      <w:r>
        <w:t xml:space="preserve"> </w:t>
      </w:r>
    </w:p>
    <w:p w:rsidR="00CF1A16" w:rsidRDefault="00CF1A16" w:rsidP="00CF1A16">
      <w:pPr>
        <w:pStyle w:val="Caption"/>
        <w:rPr>
          <w:rStyle w:val="Hyperlink"/>
        </w:rPr>
      </w:pPr>
      <w:r>
        <w:t xml:space="preserve">Nguồn : </w:t>
      </w:r>
      <w:hyperlink r:id="rId63" w:history="1">
        <w:r w:rsidRPr="00040063">
          <w:rPr>
            <w:rStyle w:val="Hyperlink"/>
          </w:rPr>
          <w:t>https://unity3d.com/learn/tutorials/topics/graphics/gentle-introduction-shaders</w:t>
        </w:r>
      </w:hyperlink>
    </w:p>
    <w:p w:rsidR="00CF1A16" w:rsidRPr="00B96393" w:rsidRDefault="00CF1A16" w:rsidP="00CF1A16">
      <w:r>
        <w:t>Material được sử dụng trong các thành phần kết xuất đồ họa trong Unity. Nói cách khác, nó đóng vai trò quan trọng trong việc cho thấy một Object sẽ được phô bày trên màn hình thế nào, nó như là lớp áo của Object đó. Thuộc tính mà Material thể hiện được quyết định bằng Shader. Shader là một chương trình đồ họa đặc biệt được chạy trên GPU có thể xác định bề mặt họa tiết (Texture) và thông tin ánh sáng được thể hiện thế nào khi một Object được tạo ra trên màn hình. Texture là họa tiết được lợp lên trên vật bởi Material đó. Một Shader có thể sử dụng cho nhiều Material và một Material có thể áp dụng cho nhiều 3D Object. Có thể mình họa bằng Hình 17.</w:t>
      </w:r>
    </w:p>
    <w:p w:rsidR="00CF1A16" w:rsidRDefault="00CF1A16" w:rsidP="00CF1A16">
      <w:pPr>
        <w:keepNext/>
        <w:jc w:val="center"/>
      </w:pPr>
      <w:r>
        <w:rPr>
          <w:noProof/>
        </w:rPr>
        <w:lastRenderedPageBreak/>
        <w:drawing>
          <wp:inline distT="0" distB="0" distL="0" distR="0" wp14:anchorId="26FF969C">
            <wp:extent cx="5200015" cy="3032943"/>
            <wp:effectExtent l="0" t="0" r="635" b="0"/>
            <wp:docPr id="84" name="Picture 84" descr="https://docs.unity3d.com/uploads/Main/materia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docs.unity3d.com/uploads/Main/material_diagram.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0015" cy="3032943"/>
                    </a:xfrm>
                    <a:prstGeom prst="rect">
                      <a:avLst/>
                    </a:prstGeom>
                    <a:noFill/>
                    <a:ln>
                      <a:noFill/>
                    </a:ln>
                  </pic:spPr>
                </pic:pic>
              </a:graphicData>
            </a:graphic>
          </wp:inline>
        </w:drawing>
      </w:r>
    </w:p>
    <w:p w:rsidR="00934219" w:rsidRDefault="00CF1A16" w:rsidP="00CF1A16">
      <w:pPr>
        <w:pStyle w:val="Caption"/>
        <w:rPr>
          <w:noProof/>
        </w:rPr>
      </w:pPr>
      <w:bookmarkStart w:id="269" w:name="_Toc515781262"/>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r>
        <w:rPr>
          <w:noProof/>
        </w:rPr>
        <w:t xml:space="preserve"> Sử dụng Material để lợp màu cho Object </w:t>
      </w:r>
    </w:p>
    <w:p w:rsidR="00CF1A16" w:rsidRPr="00CF1A16" w:rsidRDefault="00CF1A16" w:rsidP="00CF1A16">
      <w:pPr>
        <w:pStyle w:val="Caption"/>
      </w:pPr>
      <w:r>
        <w:t xml:space="preserve">Nguồn : </w:t>
      </w:r>
      <w:hyperlink r:id="rId65" w:history="1">
        <w:r w:rsidRPr="00040063">
          <w:rPr>
            <w:rStyle w:val="Hyperlink"/>
          </w:rPr>
          <w:t>https://docs.unity3d.com/Manual/Materials.html</w:t>
        </w:r>
        <w:bookmarkEnd w:id="269"/>
      </w:hyperlink>
    </w:p>
    <w:p w:rsidR="007511E6" w:rsidRPr="00562157" w:rsidRDefault="007511E6" w:rsidP="007511E6">
      <w:pPr>
        <w:pStyle w:val="Heading3"/>
      </w:pPr>
      <w:bookmarkStart w:id="270" w:name="_Toc515781224"/>
      <w:r>
        <w:t>Colider</w:t>
      </w:r>
      <w:bookmarkEnd w:id="270"/>
    </w:p>
    <w:p w:rsidR="007511E6" w:rsidRDefault="007511E6" w:rsidP="0018611E">
      <w:pPr>
        <w:pStyle w:val="Problem"/>
        <w:rPr>
          <w:lang w:val="en-US"/>
        </w:rPr>
      </w:pPr>
      <w:r>
        <w:rPr>
          <w:lang w:val="en-US"/>
        </w:rPr>
        <w:t>Vấn đề</w:t>
      </w:r>
    </w:p>
    <w:p w:rsidR="00160B34" w:rsidRDefault="00160B34" w:rsidP="00160B34">
      <w:pPr>
        <w:rPr>
          <w:lang w:val="en-US"/>
        </w:rPr>
      </w:pPr>
      <w:r>
        <w:rPr>
          <w:lang w:val="en-US"/>
        </w:rPr>
        <w:t>Để mối quan hệ giữa các đối tượng trong ứng dụng trở nên thực hơn, ta phát sinh ra nhu cầu áp dụng tính chất vật lý lên các đổi tượng như rơi, va chạm, lục kéo ma sát,.. Vậy để áp dụng các tính chất vậy lý này, Unity có công cụ nào để hỗ trợ hay không ?</w:t>
      </w:r>
    </w:p>
    <w:p w:rsidR="007511E6" w:rsidRDefault="007511E6" w:rsidP="0018611E">
      <w:pPr>
        <w:pStyle w:val="Solution"/>
        <w:rPr>
          <w:lang w:val="en-US"/>
        </w:rPr>
      </w:pPr>
      <w:r>
        <w:rPr>
          <w:lang w:val="en-US"/>
        </w:rPr>
        <w:t>Giải pháp</w:t>
      </w:r>
    </w:p>
    <w:p w:rsidR="00CF1A16" w:rsidRDefault="00CF1A16" w:rsidP="00CF1A16">
      <w:r>
        <w:t>Trong Unity việc xử lí các tương tác vật lí sẽ giúp chương trình trở nên thực tế hơn. Trong tương tác vật lí thì xử lý va chạm là một nhu cầu cần thiết. Collider là vật mà Engine vật lý dùng để nhận ra sự va chạm. Đa số các collider có hình dạng đơn giản nhằm mục đích tính toán đơn giản và dễ dàng. Phần lớn các Object cơ bản trong Unity sẽ được gắn collider khi tạo ra (Cube, Sphere, Cylinder,…) (Hình 19). Ở hệ thống của chúng em, collider được dùng để xác định khi một Object trong game bị đè lên bởi một Object khác thông qua Raycasting (được nói ở phần sau).</w:t>
      </w:r>
    </w:p>
    <w:p w:rsidR="00535E32" w:rsidRDefault="00535E32" w:rsidP="00535E32"/>
    <w:p w:rsidR="00CF1A16" w:rsidRDefault="00535E32" w:rsidP="00CF1A16">
      <w:pPr>
        <w:keepNext/>
        <w:jc w:val="center"/>
      </w:pPr>
      <w:r>
        <w:rPr>
          <w:noProof/>
        </w:rPr>
        <w:lastRenderedPageBreak/>
        <w:drawing>
          <wp:inline distT="0" distB="0" distL="0" distR="0" wp14:anchorId="60E8D8CE" wp14:editId="5FD23984">
            <wp:extent cx="4733925" cy="2382293"/>
            <wp:effectExtent l="0" t="0" r="0" b="0"/>
            <wp:docPr id="81" name="Picture 81" descr="Unity-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Unity-Rigidbody.png"/>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44375" cy="2387552"/>
                    </a:xfrm>
                    <a:prstGeom prst="rect">
                      <a:avLst/>
                    </a:prstGeom>
                    <a:noFill/>
                    <a:ln>
                      <a:noFill/>
                    </a:ln>
                  </pic:spPr>
                </pic:pic>
              </a:graphicData>
            </a:graphic>
          </wp:inline>
        </w:drawing>
      </w:r>
    </w:p>
    <w:p w:rsidR="00CF1A16" w:rsidRDefault="00CF1A16" w:rsidP="00CF1A16">
      <w:pPr>
        <w:pStyle w:val="Caption"/>
      </w:pPr>
      <w:bookmarkStart w:id="271" w:name="_Toc515781263"/>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r>
        <w:rPr>
          <w:noProof/>
        </w:rPr>
        <w:t xml:space="preserve"> Colider với Object Cube</w:t>
      </w:r>
      <w:bookmarkEnd w:id="271"/>
      <w:r>
        <w:rPr>
          <w:noProof/>
        </w:rPr>
        <w:t xml:space="preserve"> </w:t>
      </w:r>
      <w:r>
        <w:t xml:space="preserve"> </w:t>
      </w:r>
    </w:p>
    <w:p w:rsidR="00535E32" w:rsidRPr="00CF1A16" w:rsidRDefault="00CF1A16" w:rsidP="00CF1A16">
      <w:pPr>
        <w:pStyle w:val="Caption"/>
        <w:rPr>
          <w:noProof/>
        </w:rPr>
      </w:pPr>
      <w:r>
        <w:t xml:space="preserve">Nguồn : </w:t>
      </w:r>
      <w:hyperlink r:id="rId67" w:history="1">
        <w:r w:rsidRPr="00040063">
          <w:rPr>
            <w:rStyle w:val="Hyperlink"/>
          </w:rPr>
          <w:t>https://viblo.asia/p/co-ban-ve-engine-vat-ly-trong-unity-3OEqGj1PM9bL</w:t>
        </w:r>
      </w:hyperlink>
    </w:p>
    <w:p w:rsidR="007511E6" w:rsidRPr="00562157" w:rsidRDefault="007511E6" w:rsidP="007511E6">
      <w:pPr>
        <w:pStyle w:val="Heading3"/>
      </w:pPr>
      <w:bookmarkStart w:id="272" w:name="_Toc515781225"/>
      <w:r>
        <w:t>Particle system</w:t>
      </w:r>
      <w:bookmarkEnd w:id="272"/>
    </w:p>
    <w:p w:rsidR="007511E6" w:rsidRDefault="007511E6" w:rsidP="0018611E">
      <w:pPr>
        <w:pStyle w:val="Problem"/>
        <w:rPr>
          <w:lang w:val="en-US"/>
        </w:rPr>
      </w:pPr>
      <w:r>
        <w:rPr>
          <w:lang w:val="en-US"/>
        </w:rPr>
        <w:t>Vấn đề</w:t>
      </w:r>
    </w:p>
    <w:p w:rsidR="00C3313B" w:rsidRDefault="00C3313B" w:rsidP="00C3313B">
      <w:pPr>
        <w:rPr>
          <w:lang w:val="en-US"/>
        </w:rPr>
      </w:pPr>
      <w:r>
        <w:rPr>
          <w:lang w:val="en-US"/>
        </w:rPr>
        <w:t>Để nâng cao trải nghiệm người dùng khi thao tác trong môi trường tương tác có hỗ trợ Tangible, đôi khi ta cần tạo ra các hiệu ứng đẹp mắt như hào quang, khói, lửa,.. Các hiệu ứng này giúp thu hút sự chú ý của người dùng cũng như là một dấu hiệu để gợi ý cho người dùng trong các hệ thống hoạt động có kịch bản. Vậy trong Unity có công cụ nào để hỗ trợ tạo nên các hiệu ứng này hay không.</w:t>
      </w:r>
    </w:p>
    <w:p w:rsidR="007511E6" w:rsidRDefault="007511E6" w:rsidP="0018611E">
      <w:pPr>
        <w:pStyle w:val="Solution"/>
        <w:rPr>
          <w:lang w:val="en-US"/>
        </w:rPr>
      </w:pPr>
      <w:r>
        <w:rPr>
          <w:lang w:val="en-US"/>
        </w:rPr>
        <w:t>Giải pháp</w:t>
      </w:r>
    </w:p>
    <w:p w:rsidR="00CF1A16" w:rsidRDefault="00CF1A16" w:rsidP="00CF1A16">
      <w:r>
        <w:t>Particle system (hệ thống hạt hiệu ứng) là kĩ thuật để tạo ra cái hiệu ứng tia lửa, cháy, nổ, khói bụi, hơi nước,.. trong game. Trong game 3D phần lớn các thành phần trong cảnh, các nhân vật đều được đại diện bởi Mesh, tương tự như việc ở game 2D sử dụng sprite để tạo nên các thành phần trong khung hình. Nói cách khác các thành phần này được cấu thành bởi một vật rắn có hình dạng cho trước. Nhưng với những hiệu ứng như chất lỏng, khói, mây, lửa thì phải tiếp cận bằng cách khác, chính vì thế Particle system được tạo ra để giải quyết vấn đề này.</w:t>
      </w:r>
      <w:r w:rsidR="00C3313B">
        <w:t xml:space="preserve"> Hệ thống của chúng em cũng áp dụng particle system để tạo ra các hiệu ứng màu sắc cho việc chọn một Object để gây sự chú ý của người dùng trong quá trình sử dụng.</w:t>
      </w:r>
      <w:r>
        <w:t xml:space="preserve"> Một vài thành phần cơ bản của Particle system:</w:t>
      </w:r>
    </w:p>
    <w:p w:rsidR="00CF1A16" w:rsidRDefault="00CF1A16" w:rsidP="0018611E">
      <w:pPr>
        <w:pStyle w:val="ListParagraph"/>
        <w:numPr>
          <w:ilvl w:val="0"/>
          <w:numId w:val="31"/>
        </w:numPr>
      </w:pPr>
      <w:r>
        <w:lastRenderedPageBreak/>
        <w:t>Duration: thời gian tính bằng giây quãng đời tồn tại của một hạt.</w:t>
      </w:r>
    </w:p>
    <w:p w:rsidR="00CF1A16" w:rsidRDefault="00CF1A16" w:rsidP="0018611E">
      <w:pPr>
        <w:pStyle w:val="ListParagraph"/>
        <w:numPr>
          <w:ilvl w:val="0"/>
          <w:numId w:val="32"/>
        </w:numPr>
      </w:pPr>
      <w:r>
        <w:t>Looping: có được tạo lại hay không khi hạt cuối cùng bị biến mất.</w:t>
      </w:r>
    </w:p>
    <w:p w:rsidR="00CF1A16" w:rsidRDefault="00CF1A16" w:rsidP="0018611E">
      <w:pPr>
        <w:pStyle w:val="ListParagraph"/>
        <w:numPr>
          <w:ilvl w:val="0"/>
          <w:numId w:val="32"/>
        </w:numPr>
      </w:pPr>
      <w:r>
        <w:t>Speed, Direction, Rotation: tốc độ, hướng di chuyển, góc quay của các hạt.</w:t>
      </w:r>
    </w:p>
    <w:p w:rsidR="00CF1A16" w:rsidRDefault="00CF1A16" w:rsidP="0018611E">
      <w:pPr>
        <w:pStyle w:val="ListParagraph"/>
        <w:numPr>
          <w:ilvl w:val="0"/>
          <w:numId w:val="32"/>
        </w:numPr>
      </w:pPr>
      <w:r>
        <w:t>Max particles: số hạt tối đa xuất hiện trong particle system.</w:t>
      </w:r>
    </w:p>
    <w:p w:rsidR="00CF1A16" w:rsidRDefault="00CF1A16" w:rsidP="0018611E">
      <w:pPr>
        <w:pStyle w:val="ListParagraph"/>
        <w:numPr>
          <w:ilvl w:val="0"/>
          <w:numId w:val="32"/>
        </w:numPr>
      </w:pPr>
      <w:r>
        <w:t>Material/Shader: dùng để thay đổi hình dáng của các hạt.</w:t>
      </w:r>
    </w:p>
    <w:p w:rsidR="00CF1A16" w:rsidRDefault="00CF1A16" w:rsidP="0018611E">
      <w:pPr>
        <w:pStyle w:val="ListParagraph"/>
        <w:numPr>
          <w:ilvl w:val="0"/>
          <w:numId w:val="32"/>
        </w:numPr>
      </w:pPr>
      <w:r>
        <w:t>Shape: hình dáng đường đi của các hạt tạo thành khi phát ra.</w:t>
      </w:r>
    </w:p>
    <w:p w:rsidR="00CF1A16" w:rsidRDefault="00CF1A16" w:rsidP="0018611E">
      <w:pPr>
        <w:pStyle w:val="Solution"/>
        <w:rPr>
          <w:lang w:val="en-US"/>
        </w:rPr>
      </w:pPr>
    </w:p>
    <w:p w:rsidR="007511E6" w:rsidRPr="00562157" w:rsidRDefault="007511E6" w:rsidP="007511E6">
      <w:pPr>
        <w:pStyle w:val="Heading3"/>
      </w:pPr>
      <w:bookmarkStart w:id="273" w:name="_Toc515781226"/>
      <w:r>
        <w:t>Raycasting</w:t>
      </w:r>
      <w:bookmarkEnd w:id="273"/>
    </w:p>
    <w:p w:rsidR="007511E6" w:rsidRDefault="007511E6" w:rsidP="0018611E">
      <w:pPr>
        <w:pStyle w:val="Problem"/>
        <w:rPr>
          <w:lang w:val="en-US"/>
        </w:rPr>
      </w:pPr>
      <w:r>
        <w:rPr>
          <w:lang w:val="en-US"/>
        </w:rPr>
        <w:t>Vấn đề</w:t>
      </w:r>
    </w:p>
    <w:p w:rsidR="00934219" w:rsidRDefault="00934219" w:rsidP="00C3313B">
      <w:pPr>
        <w:rPr>
          <w:lang w:val="en-US"/>
        </w:rPr>
      </w:pPr>
      <w:r>
        <w:rPr>
          <w:lang w:val="en-US"/>
        </w:rPr>
        <w:t xml:space="preserve">Trong quá trình phát triển hệ thống, chúng em phát sinh nhu cầu làm thế nào để </w:t>
      </w:r>
      <w:r w:rsidR="00C3313B">
        <w:rPr>
          <w:lang w:val="en-US"/>
        </w:rPr>
        <w:t>tìm được hình chiếu của một điểm lên một mặt phẳng cho trước, nhu cầu này gần giống với hành vi teleport trong game hoặc dùng tay chỉ vào một vật để chọn vật đó. Vậy kỹ thuật này được làm như thế nào trong Unity</w:t>
      </w:r>
    </w:p>
    <w:p w:rsidR="007511E6" w:rsidRDefault="007511E6" w:rsidP="0018611E">
      <w:pPr>
        <w:pStyle w:val="Solution"/>
        <w:rPr>
          <w:lang w:val="en-US"/>
        </w:rPr>
      </w:pPr>
      <w:r>
        <w:rPr>
          <w:lang w:val="en-US"/>
        </w:rPr>
        <w:t>Giải pháp</w:t>
      </w:r>
    </w:p>
    <w:p w:rsidR="007511E6" w:rsidRDefault="00C3313B" w:rsidP="00CF1A16">
      <w:r>
        <w:t>Trong Unity, r</w:t>
      </w:r>
      <w:r w:rsidR="00934219">
        <w:t>aycasting l</w:t>
      </w:r>
      <w:r w:rsidR="00CF1A16">
        <w:t xml:space="preserve">à kĩ thuật bắn một tia từ điểm </w:t>
      </w:r>
      <w:r w:rsidR="00CF1A16" w:rsidRPr="00896610">
        <w:rPr>
          <w:i/>
        </w:rPr>
        <w:t>origin</w:t>
      </w:r>
      <w:r w:rsidR="00CF1A16">
        <w:t xml:space="preserve">, theo hướng </w:t>
      </w:r>
      <w:r w:rsidR="00CF1A16" w:rsidRPr="00896610">
        <w:rPr>
          <w:i/>
        </w:rPr>
        <w:t>direction</w:t>
      </w:r>
      <w:r w:rsidR="00CF1A16">
        <w:t xml:space="preserve">, có chiều dài </w:t>
      </w:r>
      <w:r w:rsidR="00CF1A16" w:rsidRPr="00896610">
        <w:rPr>
          <w:i/>
        </w:rPr>
        <w:t>maxDistance</w:t>
      </w:r>
      <w:r w:rsidR="00CF1A16">
        <w:rPr>
          <w:i/>
        </w:rPr>
        <w:t xml:space="preserve"> </w:t>
      </w:r>
      <w:r w:rsidR="00CF1A16">
        <w:t>đập vào các colliders (</w:t>
      </w:r>
      <w:r w:rsidR="00CF1A16">
        <w:fldChar w:fldCharType="begin"/>
      </w:r>
      <w:r w:rsidR="00CF1A16">
        <w:instrText xml:space="preserve"> REF _Ref515712792 \h </w:instrText>
      </w:r>
      <w:r w:rsidR="00CF1A16">
        <w:fldChar w:fldCharType="separate"/>
      </w:r>
      <w:r w:rsidR="00CF1A16">
        <w:t xml:space="preserve">Hình </w:t>
      </w:r>
      <w:r w:rsidR="00CF1A16">
        <w:rPr>
          <w:noProof/>
        </w:rPr>
        <w:t>3</w:t>
      </w:r>
      <w:r w:rsidR="00CF1A16">
        <w:noBreakHyphen/>
      </w:r>
      <w:r w:rsidR="00CF1A16">
        <w:rPr>
          <w:noProof/>
        </w:rPr>
        <w:t>3</w:t>
      </w:r>
      <w:r w:rsidR="00CF1A16">
        <w:fldChar w:fldCharType="end"/>
      </w:r>
      <w:r w:rsidR="00CF1A16">
        <w:t>). Ứng dụng của nó có thể kể đến là bắt va chạm của một viên đạn với một Object khác hoặc là biết tay bạn đang chạm vào vật nào. Nó thường được sử dụng trong việc xác định đường ngắm. Ở hệ thống của chúng em, việc sử dụng Raycasting dùng để tạo một sự kiện khi tọa độ của vật chúng em cần nhận diện qua camera đè lên Object trên màn hình. Để lọc ra những vật đang quan tâm khi có Raycast chiếu trúng thì nên tạo Tag cho các vật đó để không bị nhầm lẫn với các vật khác</w:t>
      </w:r>
    </w:p>
    <w:p w:rsidR="00CF1A16" w:rsidRDefault="00CF1A16" w:rsidP="00CF1A16">
      <w:pPr>
        <w:keepNext/>
        <w:jc w:val="center"/>
      </w:pPr>
      <w:r>
        <w:rPr>
          <w:noProof/>
        </w:rPr>
        <w:lastRenderedPageBreak/>
        <w:drawing>
          <wp:inline distT="0" distB="0" distL="0" distR="0" wp14:anchorId="1DE56184">
            <wp:extent cx="4210050" cy="2234214"/>
            <wp:effectExtent l="0" t="0" r="0" b="0"/>
            <wp:docPr id="133" name="Picture 133" descr="http://www.clonefactor.com/wordpress/wp-content/uploads/2017/07/raycas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lonefactor.com/wordpress/wp-content/uploads/2017/07/raycasting.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25268" cy="2242290"/>
                    </a:xfrm>
                    <a:prstGeom prst="rect">
                      <a:avLst/>
                    </a:prstGeom>
                    <a:noFill/>
                    <a:ln>
                      <a:noFill/>
                    </a:ln>
                  </pic:spPr>
                </pic:pic>
              </a:graphicData>
            </a:graphic>
          </wp:inline>
        </w:drawing>
      </w:r>
    </w:p>
    <w:p w:rsidR="00CF1A16" w:rsidRDefault="00CF1A16" w:rsidP="00CF1A16">
      <w:pPr>
        <w:pStyle w:val="Caption"/>
      </w:pPr>
      <w:bookmarkStart w:id="274" w:name="_Ref515712792"/>
      <w:bookmarkStart w:id="275" w:name="_Toc515781264"/>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274"/>
      <w:r>
        <w:rPr>
          <w:noProof/>
        </w:rPr>
        <w:t xml:space="preserve"> </w:t>
      </w:r>
      <w:r>
        <w:t>Minh họa Raycasting trong Unity</w:t>
      </w:r>
      <w:bookmarkEnd w:id="275"/>
    </w:p>
    <w:p w:rsidR="00CF1A16" w:rsidRDefault="00CF1A16" w:rsidP="00CF1A16">
      <w:pPr>
        <w:pStyle w:val="Caption"/>
        <w:rPr>
          <w:rStyle w:val="Hyperlink"/>
        </w:rPr>
      </w:pPr>
      <w:r>
        <w:rPr>
          <w:noProof/>
        </w:rPr>
        <w:t xml:space="preserve">Nguồn : </w:t>
      </w:r>
      <w:hyperlink r:id="rId69" w:history="1">
        <w:r w:rsidRPr="00261F16">
          <w:rPr>
            <w:rStyle w:val="Hyperlink"/>
          </w:rPr>
          <w:t>http://www.clonefactor.com/wordpress/unity3d-show-room/raycast-gizmos-visualizer/</w:t>
        </w:r>
      </w:hyperlink>
    </w:p>
    <w:p w:rsidR="00120E01" w:rsidRPr="00562157" w:rsidRDefault="00120E01" w:rsidP="00120E01">
      <w:pPr>
        <w:pStyle w:val="Heading3"/>
      </w:pPr>
      <w:bookmarkStart w:id="276" w:name="_Toc515781227"/>
      <w:r>
        <w:t>Lighting</w:t>
      </w:r>
      <w:bookmarkEnd w:id="276"/>
    </w:p>
    <w:p w:rsidR="00120E01" w:rsidRDefault="00DF4366" w:rsidP="0018611E">
      <w:pPr>
        <w:pStyle w:val="Problem"/>
        <w:rPr>
          <w:lang w:val="en-US"/>
        </w:rPr>
      </w:pPr>
      <w:r>
        <w:rPr>
          <w:lang w:val="en-US"/>
        </w:rPr>
        <w:t>Đặt v</w:t>
      </w:r>
      <w:r w:rsidR="00120E01">
        <w:rPr>
          <w:lang w:val="en-US"/>
        </w:rPr>
        <w:t>ấn đề</w:t>
      </w:r>
    </w:p>
    <w:p w:rsidR="00DF4366" w:rsidRPr="00DF4366" w:rsidRDefault="00DF4366" w:rsidP="00DF4366">
      <w:r>
        <w:t>Trong thế giới thật, ánh sáng là một trong các yếu tố quan trọng nhất để tạo nên hình khối, độ chân thật các vật thể. Một mô hình 2D nếu kết hợp với việc chiếu sáng đúng góc nhìn và cường độ ánh sáng thích hợp sẽ làm cho người nhìn cảm thấy vật thật hơn. Vậy làm sao để điều chỉnh, thiết lập ánh sáng một cách chân thật nhất trong môi trường Unity ?</w:t>
      </w:r>
    </w:p>
    <w:p w:rsidR="00120E01" w:rsidRDefault="00120E01" w:rsidP="0018611E">
      <w:pPr>
        <w:pStyle w:val="Solution"/>
        <w:rPr>
          <w:lang w:val="en-US"/>
        </w:rPr>
      </w:pPr>
      <w:r>
        <w:rPr>
          <w:lang w:val="en-US"/>
        </w:rPr>
        <w:t>Giải pháp</w:t>
      </w:r>
    </w:p>
    <w:p w:rsidR="00DF4366" w:rsidRDefault="00DF4366" w:rsidP="00DF4366">
      <w:r>
        <w:t xml:space="preserve">Ánh sáng là một thành phần thiết yếu trong mọi cảnh, nếu chỉ dùng Mesh và Texture dùng để định hình các thành phần thì vẫn không thể mang lại hiệu quả đồ họa như mong muốn. Chính vì thế ánh sáng được dùng để xác định màu sắc của môi trường 3D, nhờ có ánh sáng ta không những phân biệt được màu sắc bề mặt vật mà còn thấy được vật độ phản xạ ánh sáng của vật (độ bóng-nhám của bề mặt). Một cảnh trong Unity có thể kết hợp nhiều nguồn sáng để tạo ra hiệu ứng đặc biệt về ánh sáng và màu sắc. Các thành phần cơ bản của ánh sáng như </w:t>
      </w:r>
      <w:r>
        <w:fldChar w:fldCharType="begin"/>
      </w:r>
      <w:r>
        <w:instrText xml:space="preserve"> REF _Ref515736426 \h </w:instrText>
      </w:r>
      <w:r>
        <w:fldChar w:fldCharType="separate"/>
      </w:r>
      <w:r>
        <w:t xml:space="preserve">Hình </w:t>
      </w:r>
      <w:r>
        <w:rPr>
          <w:noProof/>
        </w:rPr>
        <w:t>3</w:t>
      </w:r>
      <w:r>
        <w:noBreakHyphen/>
      </w:r>
      <w:r>
        <w:rPr>
          <w:noProof/>
        </w:rPr>
        <w:t>5</w:t>
      </w:r>
      <w:r>
        <w:fldChar w:fldCharType="end"/>
      </w:r>
    </w:p>
    <w:p w:rsidR="00DF4366" w:rsidRDefault="00DF4366" w:rsidP="0018611E">
      <w:pPr>
        <w:pStyle w:val="Solution"/>
      </w:pPr>
      <w:r>
        <w:rPr>
          <w:noProof/>
        </w:rPr>
        <w:lastRenderedPageBreak/>
        <w:drawing>
          <wp:inline distT="0" distB="0" distL="0" distR="0" wp14:anchorId="3737BA41" wp14:editId="6FF10FD3">
            <wp:extent cx="3905250" cy="2724150"/>
            <wp:effectExtent l="0" t="0" r="0" b="0"/>
            <wp:docPr id="198" name="Picture 198" descr="Light Component properties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ght Component properties in the Inspec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05250" cy="2724150"/>
                    </a:xfrm>
                    <a:prstGeom prst="rect">
                      <a:avLst/>
                    </a:prstGeom>
                    <a:noFill/>
                    <a:ln>
                      <a:noFill/>
                    </a:ln>
                  </pic:spPr>
                </pic:pic>
              </a:graphicData>
            </a:graphic>
          </wp:inline>
        </w:drawing>
      </w:r>
    </w:p>
    <w:p w:rsidR="00DF4366" w:rsidRDefault="00DF4366" w:rsidP="00DF4366">
      <w:pPr>
        <w:pStyle w:val="Caption"/>
        <w:rPr>
          <w:noProof/>
        </w:rPr>
      </w:pPr>
      <w:bookmarkStart w:id="277" w:name="_Ref515736426"/>
      <w:bookmarkStart w:id="278" w:name="_Toc515781265"/>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277"/>
      <w:r>
        <w:rPr>
          <w:noProof/>
        </w:rPr>
        <w:t xml:space="preserve"> Các thành phần cơ bản của Light Component</w:t>
      </w:r>
      <w:bookmarkEnd w:id="278"/>
    </w:p>
    <w:p w:rsidR="00DF4366" w:rsidRDefault="00DF4366" w:rsidP="0018611E">
      <w:pPr>
        <w:pStyle w:val="Dash"/>
      </w:pPr>
      <w:r>
        <w:t>Type : loại ánh sáng trong Unity, có 4 loại : Directional mô phỏng ánh sáng song song từ mặt trời</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w:t>
      </w:r>
      <w:r w:rsidR="00D10F2D">
        <w:fldChar w:fldCharType="end"/>
      </w:r>
      <w:r w:rsidR="00D10F2D">
        <w:t>C</w:t>
      </w:r>
      <w:r w:rsidR="009640F2">
        <w:t>)</w:t>
      </w:r>
      <w:r>
        <w:t>, Point mô phỏng ánh sáng từ bóng đèn, tâm nguồn sáng ở một điểm và phát tia sáng ra mọi hướng</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A</w:t>
      </w:r>
      <w:r w:rsidR="00D10F2D">
        <w:fldChar w:fldCharType="end"/>
      </w:r>
      <w:r w:rsidR="009640F2">
        <w:t>)</w:t>
      </w:r>
      <w:r>
        <w:t>, Spot mô phỏng ánh sáng từ đèn pin, từ tâm nguồn sáng sẽ phát ra chùm sáng phân kì theo hình nón</w:t>
      </w:r>
      <w:r w:rsidR="009640F2">
        <w:t xml:space="preserve"> </w:t>
      </w:r>
      <w:r w:rsidR="00D10F2D">
        <w:t>(</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B</w:t>
      </w:r>
      <w:r w:rsidR="00D10F2D">
        <w:fldChar w:fldCharType="end"/>
      </w:r>
      <w:r w:rsidR="009640F2">
        <w:t>)</w:t>
      </w:r>
      <w:r>
        <w:t>, Area mô phỏng ánh sáng phát ra từ bảng hiệu, ánh sáng phát ra từ mọi điểm trên 1 mặt của hình chữ nhật</w:t>
      </w:r>
      <w:r w:rsidR="009640F2">
        <w:t xml:space="preserve"> (</w:t>
      </w:r>
      <w:r w:rsidR="00D10F2D">
        <w:fldChar w:fldCharType="begin"/>
      </w:r>
      <w:r w:rsidR="00D10F2D">
        <w:instrText xml:space="preserve"> REF _Ref515790587 \h </w:instrText>
      </w:r>
      <w:r w:rsidR="00D10F2D">
        <w:fldChar w:fldCharType="separate"/>
      </w:r>
      <w:r w:rsidR="00D10F2D">
        <w:t xml:space="preserve">Hình </w:t>
      </w:r>
      <w:r w:rsidR="00D10F2D">
        <w:rPr>
          <w:noProof/>
        </w:rPr>
        <w:t>3</w:t>
      </w:r>
      <w:r w:rsidR="00D10F2D">
        <w:noBreakHyphen/>
      </w:r>
      <w:r w:rsidR="00D10F2D">
        <w:rPr>
          <w:noProof/>
        </w:rPr>
        <w:t>7</w:t>
      </w:r>
      <w:r w:rsidR="00D10F2D">
        <w:t>.D</w:t>
      </w:r>
      <w:r w:rsidR="00D10F2D">
        <w:fldChar w:fldCharType="end"/>
      </w:r>
      <w:r w:rsidR="009640F2">
        <w:t>)</w:t>
      </w:r>
    </w:p>
    <w:p w:rsidR="00D10F2D" w:rsidRDefault="00475CBF" w:rsidP="0018611E">
      <w:pPr>
        <w:pStyle w:val="Dash"/>
      </w:pPr>
      <w:r w:rsidRPr="00475CBF">
        <w:rPr>
          <w:noProof/>
        </w:rPr>
        <mc:AlternateContent>
          <mc:Choice Requires="wpg">
            <w:drawing>
              <wp:inline distT="0" distB="0" distL="0" distR="0" wp14:anchorId="64BFC81A">
                <wp:extent cx="4558030" cy="3067050"/>
                <wp:effectExtent l="0" t="0" r="0" b="0"/>
                <wp:docPr id="76" name="Group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58030" cy="3067050"/>
                          <a:chOff x="0" y="0"/>
                          <a:chExt cx="5748853" cy="4972449"/>
                        </a:xfrm>
                      </wpg:grpSpPr>
                      <wpg:grpSp>
                        <wpg:cNvPr id="77" name="Group 77">
                          <a:extLst/>
                        </wpg:cNvPr>
                        <wpg:cNvGrpSpPr/>
                        <wpg:grpSpPr>
                          <a:xfrm>
                            <a:off x="0" y="0"/>
                            <a:ext cx="5748853" cy="4972449"/>
                            <a:chOff x="0" y="0"/>
                            <a:chExt cx="5748853" cy="4972449"/>
                          </a:xfrm>
                        </wpg:grpSpPr>
                        <pic:pic xmlns:pic="http://schemas.openxmlformats.org/drawingml/2006/picture">
                          <pic:nvPicPr>
                            <pic:cNvPr id="78" name="Picture 78">
                              <a:extLst/>
                            </pic:cNvPr>
                            <pic:cNvPicPr/>
                          </pic:nvPicPr>
                          <pic:blipFill>
                            <a:blip r:embed="rId71"/>
                            <a:stretch>
                              <a:fillRect/>
                            </a:stretch>
                          </pic:blipFill>
                          <pic:spPr>
                            <a:xfrm>
                              <a:off x="59373" y="1"/>
                              <a:ext cx="2592632" cy="1889531"/>
                            </a:xfrm>
                            <a:prstGeom prst="rect">
                              <a:avLst/>
                            </a:prstGeom>
                          </pic:spPr>
                        </pic:pic>
                        <pic:pic xmlns:pic="http://schemas.openxmlformats.org/drawingml/2006/picture">
                          <pic:nvPicPr>
                            <pic:cNvPr id="80" name="Picture 80">
                              <a:extLst/>
                            </pic:cNvPr>
                            <pic:cNvPicPr/>
                          </pic:nvPicPr>
                          <pic:blipFill>
                            <a:blip r:embed="rId72"/>
                            <a:stretch>
                              <a:fillRect/>
                            </a:stretch>
                          </pic:blipFill>
                          <pic:spPr>
                            <a:xfrm>
                              <a:off x="3035063" y="0"/>
                              <a:ext cx="2592631" cy="1889531"/>
                            </a:xfrm>
                            <a:prstGeom prst="rect">
                              <a:avLst/>
                            </a:prstGeom>
                          </pic:spPr>
                        </pic:pic>
                        <pic:pic xmlns:pic="http://schemas.openxmlformats.org/drawingml/2006/picture">
                          <pic:nvPicPr>
                            <pic:cNvPr id="82" name="Picture 82">
                              <a:extLst/>
                            </pic:cNvPr>
                            <pic:cNvPicPr/>
                          </pic:nvPicPr>
                          <pic:blipFill>
                            <a:blip r:embed="rId73"/>
                            <a:stretch>
                              <a:fillRect/>
                            </a:stretch>
                          </pic:blipFill>
                          <pic:spPr>
                            <a:xfrm>
                              <a:off x="0" y="2564322"/>
                              <a:ext cx="2652005" cy="1889531"/>
                            </a:xfrm>
                            <a:prstGeom prst="rect">
                              <a:avLst/>
                            </a:prstGeom>
                          </pic:spPr>
                        </pic:pic>
                        <pic:pic xmlns:pic="http://schemas.openxmlformats.org/drawingml/2006/picture">
                          <pic:nvPicPr>
                            <pic:cNvPr id="88" name="Picture 88">
                              <a:extLst/>
                            </pic:cNvPr>
                            <pic:cNvPicPr/>
                          </pic:nvPicPr>
                          <pic:blipFill>
                            <a:blip r:embed="rId74"/>
                            <a:stretch>
                              <a:fillRect/>
                            </a:stretch>
                          </pic:blipFill>
                          <pic:spPr>
                            <a:xfrm>
                              <a:off x="3096848" y="2608917"/>
                              <a:ext cx="2652005" cy="1844936"/>
                            </a:xfrm>
                            <a:prstGeom prst="rect">
                              <a:avLst/>
                            </a:prstGeom>
                          </pic:spPr>
                        </pic:pic>
                        <wps:wsp>
                          <wps:cNvPr id="89" name="TextBox 7">
                            <a:extLst/>
                          </wps:cNvPr>
                          <wps:cNvSpPr txBox="1"/>
                          <wps:spPr>
                            <a:xfrm>
                              <a:off x="504796" y="2003911"/>
                              <a:ext cx="1797685" cy="475539"/>
                            </a:xfrm>
                            <a:prstGeom prst="rect">
                              <a:avLst/>
                            </a:prstGeom>
                            <a:noFill/>
                          </wps:spPr>
                          <wps:txbx>
                            <w:txbxContent>
                              <w:p w:rsidR="002B4378" w:rsidRPr="00475CBF" w:rsidRDefault="002B4378" w:rsidP="00475CBF">
                                <w:pPr>
                                  <w:pStyle w:val="NormalWeb"/>
                                  <w:spacing w:after="0"/>
                                </w:pPr>
                                <w:r w:rsidRPr="00475CBF">
                                  <w:rPr>
                                    <w:color w:val="000000" w:themeColor="text1"/>
                                    <w:kern w:val="24"/>
                                  </w:rPr>
                                  <w:t>A.Point Light</w:t>
                                </w:r>
                              </w:p>
                            </w:txbxContent>
                          </wps:txbx>
                          <wps:bodyPr wrap="square" rtlCol="0">
                            <a:noAutofit/>
                          </wps:bodyPr>
                        </wps:wsp>
                        <wps:wsp>
                          <wps:cNvPr id="90" name="TextBox 8">
                            <a:extLst/>
                          </wps:cNvPr>
                          <wps:cNvSpPr txBox="1"/>
                          <wps:spPr>
                            <a:xfrm>
                              <a:off x="3685475" y="2007568"/>
                              <a:ext cx="1924685" cy="512529"/>
                            </a:xfrm>
                            <a:prstGeom prst="rect">
                              <a:avLst/>
                            </a:prstGeom>
                            <a:noFill/>
                          </wps:spPr>
                          <wps:txbx>
                            <w:txbxContent>
                              <w:p w:rsidR="002B4378" w:rsidRPr="00475CBF" w:rsidRDefault="002B4378" w:rsidP="00475CBF">
                                <w:pPr>
                                  <w:pStyle w:val="NormalWeb"/>
                                  <w:spacing w:after="0"/>
                                  <w:rPr>
                                    <w:lang w:val="en-US"/>
                                  </w:rPr>
                                </w:pPr>
                                <w:r w:rsidRPr="00475CBF">
                                  <w:rPr>
                                    <w:color w:val="000000" w:themeColor="text1"/>
                                    <w:kern w:val="24"/>
                                  </w:rPr>
                                  <w:t>B.Spot Light</w:t>
                                </w:r>
                              </w:p>
                            </w:txbxContent>
                          </wps:txbx>
                          <wps:bodyPr wrap="square" rtlCol="0">
                            <a:noAutofit/>
                          </wps:bodyPr>
                        </wps:wsp>
                        <wps:wsp>
                          <wps:cNvPr id="91" name="TextBox 9">
                            <a:extLst/>
                          </wps:cNvPr>
                          <wps:cNvSpPr txBox="1"/>
                          <wps:spPr>
                            <a:xfrm>
                              <a:off x="363375" y="4554605"/>
                              <a:ext cx="2251075" cy="417844"/>
                            </a:xfrm>
                            <a:prstGeom prst="rect">
                              <a:avLst/>
                            </a:prstGeom>
                            <a:noFill/>
                          </wps:spPr>
                          <wps:txbx>
                            <w:txbxContent>
                              <w:p w:rsidR="002B4378" w:rsidRPr="00475CBF" w:rsidRDefault="002B4378" w:rsidP="00475CBF">
                                <w:pPr>
                                  <w:pStyle w:val="NormalWeb"/>
                                  <w:spacing w:after="0"/>
                                </w:pPr>
                                <w:r w:rsidRPr="00475CBF">
                                  <w:rPr>
                                    <w:color w:val="000000" w:themeColor="text1"/>
                                    <w:kern w:val="24"/>
                                  </w:rPr>
                                  <w:t>C.Directional Light</w:t>
                                </w:r>
                              </w:p>
                            </w:txbxContent>
                          </wps:txbx>
                          <wps:bodyPr wrap="square" rtlCol="0">
                            <a:noAutofit/>
                          </wps:bodyPr>
                        </wps:wsp>
                      </wpg:grpSp>
                      <wps:wsp>
                        <wps:cNvPr id="92" name="TextBox 10">
                          <a:extLst/>
                        </wps:cNvPr>
                        <wps:cNvSpPr txBox="1"/>
                        <wps:spPr>
                          <a:xfrm>
                            <a:off x="3761649" y="4535803"/>
                            <a:ext cx="1765936" cy="436645"/>
                          </a:xfrm>
                          <a:prstGeom prst="rect">
                            <a:avLst/>
                          </a:prstGeom>
                          <a:noFill/>
                        </wps:spPr>
                        <wps:txbx>
                          <w:txbxContent>
                            <w:p w:rsidR="002B4378" w:rsidRPr="00475CBF" w:rsidRDefault="002B4378" w:rsidP="00475CBF">
                              <w:pPr>
                                <w:pStyle w:val="NormalWeb"/>
                                <w:spacing w:after="0"/>
                                <w:rPr>
                                  <w:lang w:val="en-US"/>
                                </w:rPr>
                              </w:pPr>
                              <w:r w:rsidRPr="00475CBF">
                                <w:rPr>
                                  <w:color w:val="000000" w:themeColor="text1"/>
                                  <w:kern w:val="24"/>
                                </w:rPr>
                                <w:t>D.Area Light</w:t>
                              </w:r>
                            </w:p>
                          </w:txbxContent>
                        </wps:txbx>
                        <wps:bodyPr wrap="square" rtlCol="0">
                          <a:noAutofit/>
                        </wps:bodyPr>
                      </wps:wsp>
                    </wpg:wgp>
                  </a:graphicData>
                </a:graphic>
              </wp:inline>
            </w:drawing>
          </mc:Choice>
          <mc:Fallback>
            <w:pict>
              <v:group w14:anchorId="64BFC81A" id="Group 12" o:spid="_x0000_s1051" style="width:358.9pt;height:241.5pt;mso-position-horizontal-relative:char;mso-position-vertical-relative:line" coordsize="57488,49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">
                <v:group id="Group 77" o:spid="_x0000_s1052" style="position:absolute;width:57488;height:49724" coordsize="57488,49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8" o:spid="_x0000_s1053" type="#_x0000_t75" style="position:absolute;left:593;width:25927;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">
                    <v:imagedata r:id="rId75" o:title=""/>
                  </v:shape>
                  <v:shape id="Picture 80" o:spid="_x0000_s1054" type="#_x0000_t75" style="position:absolute;left:30350;width:25926;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">
                    <v:imagedata r:id="rId76" o:title=""/>
                  </v:shape>
                  <v:shape id="Picture 82" o:spid="_x0000_s1055" type="#_x0000_t75" style="position:absolute;top:25643;width:26520;height:18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">
                    <v:imagedata r:id="rId77" o:title=""/>
                  </v:shape>
                  <v:shape id="Picture 88" o:spid="_x0000_s1056" type="#_x0000_t75" style="position:absolute;left:30968;top:26089;width:26520;height:18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">
                    <v:imagedata r:id="rId78" o:title=""/>
                  </v:shape>
                  <v:shape id="TextBox 7" o:spid="_x0000_s1057" type="#_x0000_t202" style="position:absolute;left:5047;top:20039;width:17977;height:4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2B4378" w:rsidRPr="00475CBF" w:rsidRDefault="002B4378" w:rsidP="00475CBF">
                          <w:pPr>
                            <w:pStyle w:val="NormalWeb"/>
                            <w:spacing w:after="0"/>
                          </w:pPr>
                          <w:r w:rsidRPr="00475CBF">
                            <w:rPr>
                              <w:color w:val="000000" w:themeColor="text1"/>
                              <w:kern w:val="24"/>
                            </w:rPr>
                            <w:t>A.Point Light</w:t>
                          </w:r>
                        </w:p>
                      </w:txbxContent>
                    </v:textbox>
                  </v:shape>
                  <v:shape id="TextBox 8" o:spid="_x0000_s1058" type="#_x0000_t202" style="position:absolute;left:36854;top:20075;width:19247;height:5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2B4378" w:rsidRPr="00475CBF" w:rsidRDefault="002B4378" w:rsidP="00475CBF">
                          <w:pPr>
                            <w:pStyle w:val="NormalWeb"/>
                            <w:spacing w:after="0"/>
                            <w:rPr>
                              <w:lang w:val="en-US"/>
                            </w:rPr>
                          </w:pPr>
                          <w:r w:rsidRPr="00475CBF">
                            <w:rPr>
                              <w:color w:val="000000" w:themeColor="text1"/>
                              <w:kern w:val="24"/>
                            </w:rPr>
                            <w:t>B.Spot Light</w:t>
                          </w:r>
                        </w:p>
                      </w:txbxContent>
                    </v:textbox>
                  </v:shape>
                  <v:shape id="TextBox 9" o:spid="_x0000_s1059" type="#_x0000_t202" style="position:absolute;left:3633;top:45546;width:22511;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2B4378" w:rsidRPr="00475CBF" w:rsidRDefault="002B4378" w:rsidP="00475CBF">
                          <w:pPr>
                            <w:pStyle w:val="NormalWeb"/>
                            <w:spacing w:after="0"/>
                          </w:pPr>
                          <w:r w:rsidRPr="00475CBF">
                            <w:rPr>
                              <w:color w:val="000000" w:themeColor="text1"/>
                              <w:kern w:val="24"/>
                            </w:rPr>
                            <w:t>C.Directional Light</w:t>
                          </w:r>
                        </w:p>
                      </w:txbxContent>
                    </v:textbox>
                  </v:shape>
                </v:group>
                <v:shape id="TextBox 10" o:spid="_x0000_s1060" type="#_x0000_t202" style="position:absolute;left:37616;top:45358;width:17659;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2B4378" w:rsidRPr="00475CBF" w:rsidRDefault="002B4378" w:rsidP="00475CBF">
                        <w:pPr>
                          <w:pStyle w:val="NormalWeb"/>
                          <w:spacing w:after="0"/>
                          <w:rPr>
                            <w:lang w:val="en-US"/>
                          </w:rPr>
                        </w:pPr>
                        <w:r w:rsidRPr="00475CBF">
                          <w:rPr>
                            <w:color w:val="000000" w:themeColor="text1"/>
                            <w:kern w:val="24"/>
                          </w:rPr>
                          <w:t>D.Area Light</w:t>
                        </w:r>
                      </w:p>
                    </w:txbxContent>
                  </v:textbox>
                </v:shape>
                <w10:anchorlock/>
              </v:group>
            </w:pict>
          </mc:Fallback>
        </mc:AlternateContent>
      </w:r>
    </w:p>
    <w:p w:rsidR="00732954" w:rsidRDefault="00D10F2D" w:rsidP="00D10F2D">
      <w:pPr>
        <w:pStyle w:val="Caption"/>
        <w:rPr>
          <w:noProof/>
        </w:rPr>
      </w:pPr>
      <w:bookmarkStart w:id="279" w:name="_Ref515790587"/>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r>
        <w:t xml:space="preserve"> </w:t>
      </w:r>
      <w:r>
        <w:rPr>
          <w:noProof/>
        </w:rPr>
        <w:t>Các loại Light trong Unity</w:t>
      </w:r>
      <w:bookmarkEnd w:id="279"/>
    </w:p>
    <w:p w:rsidR="009640F2" w:rsidRPr="009640F2" w:rsidRDefault="00C172A9" w:rsidP="00C172A9">
      <w:pPr>
        <w:jc w:val="center"/>
      </w:pPr>
      <w:r w:rsidRPr="00C172A9">
        <w:rPr>
          <w:b/>
        </w:rPr>
        <w:t>Nguồn :</w:t>
      </w:r>
      <w:r>
        <w:t xml:space="preserve"> </w:t>
      </w:r>
      <w:hyperlink r:id="rId79" w:history="1">
        <w:r w:rsidRPr="0074733C">
          <w:rPr>
            <w:rStyle w:val="Hyperlink"/>
          </w:rPr>
          <w:t>https://docs.unity3d.com/Manual/Lighting.html</w:t>
        </w:r>
      </w:hyperlink>
    </w:p>
    <w:p w:rsidR="009640F2" w:rsidRDefault="009640F2" w:rsidP="0018611E">
      <w:pPr>
        <w:pStyle w:val="Dash"/>
      </w:pPr>
      <w:r>
        <w:lastRenderedPageBreak/>
        <w:t>Range : xác định ánh sáng sẽ được chiếu bao xa.</w:t>
      </w:r>
    </w:p>
    <w:p w:rsidR="009640F2" w:rsidRDefault="009640F2" w:rsidP="0018611E">
      <w:pPr>
        <w:pStyle w:val="Dash"/>
      </w:pPr>
      <w:r>
        <w:t>Spot Angle : xác định độ mở của chóp nón trong Spot Light</w:t>
      </w:r>
    </w:p>
    <w:p w:rsidR="009640F2" w:rsidRDefault="009640F2" w:rsidP="0018611E">
      <w:pPr>
        <w:pStyle w:val="Dash"/>
      </w:pPr>
      <w:r>
        <w:t>Color : màu ánh sáng phát ra.</w:t>
      </w:r>
    </w:p>
    <w:p w:rsidR="009640F2" w:rsidRDefault="009640F2" w:rsidP="0018611E">
      <w:pPr>
        <w:pStyle w:val="Dash"/>
      </w:pPr>
      <w:r>
        <w:t>Shadow Type : cường độ của bóng khi vật bị ánh sáng chiếu vào.</w:t>
      </w:r>
    </w:p>
    <w:p w:rsidR="00DF4366" w:rsidRPr="00DF4366" w:rsidRDefault="009640F2" w:rsidP="009640F2">
      <w:pPr>
        <w:ind w:left="720" w:firstLine="0"/>
      </w:pPr>
      <w:r>
        <w:t>Trong hệ thống chúng em sử dụng Directional Light vì mọi thao tác sẽ được thực hiện trên mặt phẳng nên tại mọi điểm trên mặt phẳng đó cần có góc chiếu sáng, độ đổ bóng, cường độ ánh sáng nhận được là như nhau.</w:t>
      </w:r>
    </w:p>
    <w:p w:rsidR="00120E01" w:rsidRPr="00562157" w:rsidRDefault="00120E01" w:rsidP="00120E01">
      <w:pPr>
        <w:pStyle w:val="Heading3"/>
      </w:pPr>
      <w:bookmarkStart w:id="280" w:name="_Toc515781228"/>
      <w:r>
        <w:t>Position</w:t>
      </w:r>
      <w:bookmarkEnd w:id="280"/>
    </w:p>
    <w:p w:rsidR="00120E01" w:rsidRDefault="00120E01" w:rsidP="0018611E">
      <w:pPr>
        <w:pStyle w:val="Problem"/>
        <w:rPr>
          <w:lang w:val="en-US"/>
        </w:rPr>
      </w:pPr>
      <w:r>
        <w:rPr>
          <w:lang w:val="en-US"/>
        </w:rPr>
        <w:t>Vấn đề</w:t>
      </w:r>
    </w:p>
    <w:p w:rsidR="00934219" w:rsidRDefault="00934219" w:rsidP="00934219">
      <w:pPr>
        <w:rPr>
          <w:lang w:val="en-US"/>
        </w:rPr>
      </w:pPr>
      <w:r>
        <w:rPr>
          <w:lang w:val="en-US"/>
        </w:rPr>
        <w:t>Hệ thống của chúng em đang tồn tại 2 hệ tọa độ khác nhau: một hệ tọa độ từ camera thu được, một hệ tọa độ trong môi trường Unity. Vậy làm sao để có thể ánh xạ qua lại một tọa độ giữa hai hệ trục tọa độ đó</w:t>
      </w:r>
      <w:r w:rsidR="003A24E2">
        <w:rPr>
          <w:lang w:val="en-US"/>
        </w:rPr>
        <w:t>?</w:t>
      </w:r>
    </w:p>
    <w:p w:rsidR="00120E01" w:rsidRDefault="00120E01" w:rsidP="0018611E">
      <w:pPr>
        <w:pStyle w:val="Solution"/>
        <w:rPr>
          <w:lang w:val="en-US"/>
        </w:rPr>
      </w:pPr>
      <w:r>
        <w:rPr>
          <w:lang w:val="en-US"/>
        </w:rPr>
        <w:t>Giải pháp</w:t>
      </w:r>
    </w:p>
    <w:p w:rsidR="009640F2" w:rsidRDefault="009640F2" w:rsidP="009640F2">
      <w:r>
        <w:t xml:space="preserve">Khi tiến hành mapping tọa độ từ ảnh sang tọa độ Unity thì việc hiểu rõ các loại tọa độ trong Unity là rất quan trọng. Vì nó giúp chúng em dễ dàng hơn trong việc mapping tọa độ chính xác hơn. Để xác định vị trí của một Object trong Unity thì có 2 loại vị trí : position (global) và local position (local). Local position là vị trí của Object tương đối với vị trí của Parent Object chứa nó. Global position là vị trí của Object tính theo gốc tọa độ của World Space. Với những thành phần tách biệt nhau thì nên sử dụng Global position, tuy nhiên với việc </w:t>
      </w:r>
      <w:r w:rsidR="00934219">
        <w:t>ánh xạ</w:t>
      </w:r>
      <w:r>
        <w:t xml:space="preserve"> tọa độ cho phù hợp với màn hình thì ở đây chúng em sử dụng Local position để dễ tính toán. Chúng em sử dụng một Plane Object để tượng trưng cho màn hình, sau đó đặt các Object con cần thao tác là con của Plane đó. Khi sử dụng Local position thì việc tính tọa độ sẽ dựa vào tâm của Plane giống như hệ tọa độ khi lấy từ camera, chính vì thế sẽ dễ dàng hơn cho việc </w:t>
      </w:r>
      <w:r w:rsidR="00934219">
        <w:t>ánh xạ tọa độ</w:t>
      </w:r>
      <w:r w:rsidR="0074733C">
        <w:t xml:space="preserve"> (</w:t>
      </w:r>
      <w:r w:rsidR="0074733C">
        <w:fldChar w:fldCharType="begin"/>
      </w:r>
      <w:r w:rsidR="0074733C">
        <w:instrText xml:space="preserve"> REF _Ref515791419 \h </w:instrText>
      </w:r>
      <w:r w:rsidR="0074733C">
        <w:fldChar w:fldCharType="separate"/>
      </w:r>
      <w:r w:rsidR="0074733C">
        <w:t xml:space="preserve">Hình </w:t>
      </w:r>
      <w:r w:rsidR="0074733C">
        <w:rPr>
          <w:noProof/>
        </w:rPr>
        <w:t>3</w:t>
      </w:r>
      <w:r w:rsidR="0074733C">
        <w:noBreakHyphen/>
      </w:r>
      <w:r w:rsidR="0074733C">
        <w:rPr>
          <w:noProof/>
        </w:rPr>
        <w:t>8</w:t>
      </w:r>
      <w:r w:rsidR="0074733C">
        <w:fldChar w:fldCharType="end"/>
      </w:r>
      <w:r w:rsidR="0074733C">
        <w:t>)</w:t>
      </w:r>
      <w:r>
        <w:t>.</w:t>
      </w:r>
    </w:p>
    <w:p w:rsidR="0074733C" w:rsidRDefault="00804502" w:rsidP="00804502">
      <w:pPr>
        <w:pStyle w:val="Solution"/>
        <w:numPr>
          <w:ilvl w:val="0"/>
          <w:numId w:val="0"/>
        </w:numPr>
        <w:ind w:left="562"/>
      </w:pPr>
      <w:r w:rsidRPr="00804502">
        <w:lastRenderedPageBreak/>
        <mc:AlternateContent>
          <mc:Choice Requires="wpg">
            <w:drawing>
              <wp:inline distT="0" distB="0" distL="0" distR="0" wp14:anchorId="3326C64F">
                <wp:extent cx="5445760" cy="2883243"/>
                <wp:effectExtent l="0" t="0" r="0" b="31750"/>
                <wp:docPr id="288"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45760" cy="2883243"/>
                          <a:chOff x="0" y="0"/>
                          <a:chExt cx="5807668" cy="3743712"/>
                        </a:xfrm>
                      </wpg:grpSpPr>
                      <wps:wsp>
                        <wps:cNvPr id="289" name="Straight Arrow Connector 289">
                          <a:extLst/>
                        </wps:cNvPr>
                        <wps:cNvCnPr/>
                        <wps:spPr>
                          <a:xfrm flipV="1">
                            <a:off x="284052" y="699156"/>
                            <a:ext cx="0" cy="2953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a:extLst/>
                        </wps:cNvPr>
                        <wps:cNvCnPr/>
                        <wps:spPr>
                          <a:xfrm>
                            <a:off x="284052" y="3652421"/>
                            <a:ext cx="284205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a:extLst/>
                        </wps:cNvPr>
                        <wps:cNvCnPr/>
                        <wps:spPr>
                          <a:xfrm flipV="1">
                            <a:off x="284052" y="2399239"/>
                            <a:ext cx="905132" cy="12531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2" name="TextBox 9">
                          <a:extLst/>
                        </wps:cNvPr>
                        <wps:cNvSpPr txBox="1"/>
                        <wps:spPr>
                          <a:xfrm>
                            <a:off x="2841807" y="3370332"/>
                            <a:ext cx="481330" cy="373380"/>
                          </a:xfrm>
                          <a:prstGeom prst="rect">
                            <a:avLst/>
                          </a:prstGeom>
                          <a:noFill/>
                        </wps:spPr>
                        <wps:txbx>
                          <w:txbxContent>
                            <w:p w:rsidR="00804502" w:rsidRDefault="00804502" w:rsidP="00804502">
                              <w:pPr>
                                <w:pStyle w:val="NormalWeb"/>
                                <w:spacing w:after="0"/>
                              </w:pPr>
                              <w:r>
                                <w:rPr>
                                  <w:rFonts w:asciiTheme="minorHAnsi" w:hAnsi="Calibri" w:cstheme="minorBidi"/>
                                  <w:color w:val="000000" w:themeColor="text1"/>
                                  <w:kern w:val="24"/>
                                  <w:sz w:val="26"/>
                                  <w:szCs w:val="26"/>
                                </w:rPr>
                                <w:t>x</w:t>
                              </w:r>
                            </w:p>
                          </w:txbxContent>
                        </wps:txbx>
                        <wps:bodyPr wrap="square" rtlCol="0">
                          <a:noAutofit/>
                        </wps:bodyPr>
                      </wps:wsp>
                      <wps:wsp>
                        <wps:cNvPr id="293" name="TextBox 10">
                          <a:extLst/>
                        </wps:cNvPr>
                        <wps:cNvSpPr txBox="1"/>
                        <wps:spPr>
                          <a:xfrm>
                            <a:off x="905053" y="2175563"/>
                            <a:ext cx="474980" cy="373380"/>
                          </a:xfrm>
                          <a:prstGeom prst="rect">
                            <a:avLst/>
                          </a:prstGeom>
                          <a:noFill/>
                        </wps:spPr>
                        <wps:txbx>
                          <w:txbxContent>
                            <w:p w:rsidR="00804502" w:rsidRDefault="00804502" w:rsidP="00804502">
                              <w:pPr>
                                <w:pStyle w:val="NormalWeb"/>
                                <w:spacing w:after="0"/>
                              </w:pPr>
                              <w:r>
                                <w:rPr>
                                  <w:rFonts w:asciiTheme="minorHAnsi" w:hAnsi="Calibri" w:cstheme="minorBidi"/>
                                  <w:color w:val="000000" w:themeColor="text1"/>
                                  <w:kern w:val="24"/>
                                  <w:sz w:val="26"/>
                                  <w:szCs w:val="26"/>
                                </w:rPr>
                                <w:t>z</w:t>
                              </w:r>
                            </w:p>
                          </w:txbxContent>
                        </wps:txbx>
                        <wps:bodyPr wrap="square" rtlCol="0">
                          <a:noAutofit/>
                        </wps:bodyPr>
                      </wps:wsp>
                      <wps:wsp>
                        <wps:cNvPr id="294" name="TextBox 11">
                          <a:extLst/>
                        </wps:cNvPr>
                        <wps:cNvSpPr txBox="1"/>
                        <wps:spPr>
                          <a:xfrm>
                            <a:off x="0" y="611394"/>
                            <a:ext cx="484505" cy="373380"/>
                          </a:xfrm>
                          <a:prstGeom prst="rect">
                            <a:avLst/>
                          </a:prstGeom>
                          <a:noFill/>
                        </wps:spPr>
                        <wps:txbx>
                          <w:txbxContent>
                            <w:p w:rsidR="00804502" w:rsidRDefault="00804502" w:rsidP="00804502">
                              <w:pPr>
                                <w:pStyle w:val="NormalWeb"/>
                                <w:spacing w:after="0"/>
                              </w:pPr>
                              <w:r>
                                <w:rPr>
                                  <w:rFonts w:asciiTheme="minorHAnsi" w:hAnsi="Calibri" w:cstheme="minorBidi"/>
                                  <w:color w:val="000000" w:themeColor="text1"/>
                                  <w:kern w:val="24"/>
                                  <w:sz w:val="26"/>
                                  <w:szCs w:val="26"/>
                                </w:rPr>
                                <w:t>y</w:t>
                              </w:r>
                            </w:p>
                          </w:txbxContent>
                        </wps:txbx>
                        <wps:bodyPr wrap="square" rtlCol="0">
                          <a:noAutofit/>
                        </wps:bodyPr>
                      </wps:wsp>
                      <wps:wsp>
                        <wps:cNvPr id="310" name="Rectangle 310">
                          <a:extLst/>
                        </wps:cNvPr>
                        <wps:cNvSpPr/>
                        <wps:spPr>
                          <a:xfrm>
                            <a:off x="2208359" y="913352"/>
                            <a:ext cx="2285991" cy="1485868"/>
                          </a:xfrm>
                          <a:prstGeom prst="rect">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a:extLst/>
                        </wps:cNvPr>
                        <wps:cNvSpPr/>
                        <wps:spPr>
                          <a:xfrm>
                            <a:off x="2603929" y="1303864"/>
                            <a:ext cx="238125" cy="1905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Straight Arrow Connector 312">
                          <a:extLst/>
                        </wps:cNvPr>
                        <wps:cNvCnPr>
                          <a:cxnSpLocks/>
                        </wps:cNvCnPr>
                        <wps:spPr>
                          <a:xfrm>
                            <a:off x="2203550" y="427561"/>
                            <a:ext cx="395334" cy="876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a:extLst/>
                        </wps:cNvPr>
                        <wps:cNvCnPr>
                          <a:cxnSpLocks/>
                        </wps:cNvCnPr>
                        <wps:spPr>
                          <a:xfrm flipH="1" flipV="1">
                            <a:off x="4494350" y="1656286"/>
                            <a:ext cx="571509" cy="7027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TextBox 22">
                          <a:extLst/>
                        </wps:cNvPr>
                        <wps:cNvSpPr txBox="1"/>
                        <wps:spPr>
                          <a:xfrm>
                            <a:off x="994386" y="0"/>
                            <a:ext cx="2660015" cy="373380"/>
                          </a:xfrm>
                          <a:prstGeom prst="rect">
                            <a:avLst/>
                          </a:prstGeom>
                          <a:noFill/>
                        </wps:spPr>
                        <wps:txbx>
                          <w:txbxContent>
                            <w:p w:rsidR="00804502" w:rsidRDefault="00804502" w:rsidP="00804502">
                              <w:pPr>
                                <w:pStyle w:val="NormalWeb"/>
                                <w:spacing w:after="0"/>
                              </w:pPr>
                              <w:r>
                                <w:rPr>
                                  <w:rFonts w:asciiTheme="minorHAnsi" w:hAnsi="Calibri" w:cstheme="minorBidi"/>
                                  <w:color w:val="000000" w:themeColor="text1"/>
                                  <w:kern w:val="24"/>
                                  <w:sz w:val="26"/>
                                  <w:szCs w:val="26"/>
                                </w:rPr>
                                <w:t>Sử dụng Local position.</w:t>
                              </w:r>
                            </w:p>
                          </w:txbxContent>
                        </wps:txbx>
                        <wps:bodyPr wrap="square" rtlCol="0">
                          <a:noAutofit/>
                        </wps:bodyPr>
                      </wps:wsp>
                      <wps:wsp>
                        <wps:cNvPr id="315" name="TextBox 23">
                          <a:extLst/>
                        </wps:cNvPr>
                        <wps:cNvSpPr txBox="1"/>
                        <wps:spPr>
                          <a:xfrm>
                            <a:off x="4085164" y="2357984"/>
                            <a:ext cx="1722504" cy="937895"/>
                          </a:xfrm>
                          <a:prstGeom prst="rect">
                            <a:avLst/>
                          </a:prstGeom>
                          <a:noFill/>
                        </wps:spPr>
                        <wps:txbx>
                          <w:txbxContent>
                            <w:p w:rsidR="00804502" w:rsidRDefault="00804502" w:rsidP="00804502">
                              <w:pPr>
                                <w:pStyle w:val="NormalWeb"/>
                                <w:spacing w:after="0"/>
                                <w:jc w:val="center"/>
                              </w:pPr>
                              <w:r>
                                <w:rPr>
                                  <w:rFonts w:asciiTheme="minorHAnsi" w:hAnsi="Calibri" w:cstheme="minorBidi"/>
                                  <w:color w:val="000000" w:themeColor="text1"/>
                                  <w:kern w:val="24"/>
                                  <w:sz w:val="26"/>
                                  <w:szCs w:val="26"/>
                                </w:rPr>
                                <w:t>S</w:t>
                              </w:r>
                              <w:r>
                                <w:rPr>
                                  <w:rFonts w:asciiTheme="minorHAnsi" w:hAnsi="Calibri" w:cstheme="minorBidi"/>
                                  <w:color w:val="000000" w:themeColor="text1"/>
                                  <w:kern w:val="24"/>
                                  <w:sz w:val="26"/>
                                  <w:szCs w:val="26"/>
                                </w:rPr>
                                <w:t xml:space="preserve">ử </w:t>
                              </w:r>
                              <w:r>
                                <w:rPr>
                                  <w:rFonts w:asciiTheme="minorHAnsi" w:hAnsi="Calibri" w:cstheme="minorBidi"/>
                                  <w:color w:val="000000" w:themeColor="text1"/>
                                  <w:kern w:val="24"/>
                                  <w:sz w:val="26"/>
                                  <w:szCs w:val="26"/>
                                </w:rPr>
                                <w:t>dụng Global position.</w:t>
                              </w:r>
                            </w:p>
                          </w:txbxContent>
                        </wps:txbx>
                        <wps:bodyPr wrap="square" rtlCol="0">
                          <a:noAutofit/>
                        </wps:bodyPr>
                      </wps:wsp>
                    </wpg:wgp>
                  </a:graphicData>
                </a:graphic>
              </wp:inline>
            </w:drawing>
          </mc:Choice>
          <mc:Fallback>
            <w:pict>
              <v:group w14:anchorId="3326C64F" id="Group 1" o:spid="_x0000_s1061" style="width:428.8pt;height:227.05pt;mso-position-horizontal-relative:char;mso-position-vertical-relative:line" coordsize="58076,37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">
                <v:shape id="Straight Arrow Connector 289" o:spid="_x0000_s1062" type="#_x0000_t32" style="position:absolute;left:2840;top:6991;width:0;height:29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" strokecolor="black [3213]">
                  <v:stroke endarrow="block"/>
                </v:shape>
                <v:shape id="Straight Arrow Connector 290" o:spid="_x0000_s1063" type="#_x0000_t32" style="position:absolute;left:2840;top:36524;width:284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" strokecolor="black [3213]">
                  <v:stroke endarrow="block"/>
                </v:shape>
                <v:shape id="Straight Arrow Connector 291" o:spid="_x0000_s1064" type="#_x0000_t32" style="position:absolute;left:2840;top:23992;width:9051;height:125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" strokecolor="black [3213]">
                  <v:stroke endarrow="block"/>
                </v:shape>
                <v:shape id="TextBox 9" o:spid="_x0000_s1065" type="#_x0000_t202" style="position:absolute;left:28418;top:33703;width:48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804502" w:rsidRDefault="00804502" w:rsidP="00804502">
                        <w:pPr>
                          <w:pStyle w:val="NormalWeb"/>
                          <w:spacing w:after="0"/>
                        </w:pPr>
                        <w:r>
                          <w:rPr>
                            <w:rFonts w:asciiTheme="minorHAnsi" w:hAnsi="Calibri" w:cstheme="minorBidi"/>
                            <w:color w:val="000000" w:themeColor="text1"/>
                            <w:kern w:val="24"/>
                            <w:sz w:val="26"/>
                            <w:szCs w:val="26"/>
                          </w:rPr>
                          <w:t>x</w:t>
                        </w:r>
                      </w:p>
                    </w:txbxContent>
                  </v:textbox>
                </v:shape>
                <v:shape id="TextBox 10" o:spid="_x0000_s1066" type="#_x0000_t202" style="position:absolute;left:9050;top:21755;width:4750;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rsidR="00804502" w:rsidRDefault="00804502" w:rsidP="00804502">
                        <w:pPr>
                          <w:pStyle w:val="NormalWeb"/>
                          <w:spacing w:after="0"/>
                        </w:pPr>
                        <w:r>
                          <w:rPr>
                            <w:rFonts w:asciiTheme="minorHAnsi" w:hAnsi="Calibri" w:cstheme="minorBidi"/>
                            <w:color w:val="000000" w:themeColor="text1"/>
                            <w:kern w:val="24"/>
                            <w:sz w:val="26"/>
                            <w:szCs w:val="26"/>
                          </w:rPr>
                          <w:t>z</w:t>
                        </w:r>
                      </w:p>
                    </w:txbxContent>
                  </v:textbox>
                </v:shape>
                <v:shape id="TextBox 11" o:spid="_x0000_s1067" type="#_x0000_t202" style="position:absolute;top:6113;width:484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804502" w:rsidRDefault="00804502" w:rsidP="00804502">
                        <w:pPr>
                          <w:pStyle w:val="NormalWeb"/>
                          <w:spacing w:after="0"/>
                        </w:pPr>
                        <w:r>
                          <w:rPr>
                            <w:rFonts w:asciiTheme="minorHAnsi" w:hAnsi="Calibri" w:cstheme="minorBidi"/>
                            <w:color w:val="000000" w:themeColor="text1"/>
                            <w:kern w:val="24"/>
                            <w:sz w:val="26"/>
                            <w:szCs w:val="26"/>
                          </w:rPr>
                          <w:t>y</w:t>
                        </w:r>
                      </w:p>
                    </w:txbxContent>
                  </v:textbox>
                </v:shape>
                <v:rect id="Rectangle 310" o:spid="_x0000_s1068" style="position:absolute;left:22083;top:9133;width:22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" fillcolor="#c2d69b [1942]" strokecolor="#243f60 [1604]" strokeweight="2pt"/>
                <v:rect id="Rectangle 311" o:spid="_x0000_s1069" style="position:absolute;left:26039;top:13038;width:238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" fillcolor="red" strokecolor="#243f60 [1604]" strokeweight="2pt"/>
                <v:shape id="Straight Arrow Connector 312" o:spid="_x0000_s1070" type="#_x0000_t32" style="position:absolute;left:22035;top:4275;width:3953;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" strokecolor="black [3213]">
                  <v:stroke endarrow="block"/>
                  <o:lock v:ext="edit" shapetype="f"/>
                </v:shape>
                <v:shape id="Straight Arrow Connector 313" o:spid="_x0000_s1071" type="#_x0000_t32" style="position:absolute;left:44943;top:16562;width:5715;height:70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" strokecolor="black [3213]">
                  <v:stroke endarrow="block"/>
                  <o:lock v:ext="edit" shapetype="f"/>
                </v:shape>
                <v:shape id="TextBox 22" o:spid="_x0000_s1072" type="#_x0000_t202" style="position:absolute;left:9943;width:26601;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804502" w:rsidRDefault="00804502" w:rsidP="00804502">
                        <w:pPr>
                          <w:pStyle w:val="NormalWeb"/>
                          <w:spacing w:after="0"/>
                        </w:pPr>
                        <w:r>
                          <w:rPr>
                            <w:rFonts w:asciiTheme="minorHAnsi" w:hAnsi="Calibri" w:cstheme="minorBidi"/>
                            <w:color w:val="000000" w:themeColor="text1"/>
                            <w:kern w:val="24"/>
                            <w:sz w:val="26"/>
                            <w:szCs w:val="26"/>
                          </w:rPr>
                          <w:t>Sử dụng Local position.</w:t>
                        </w:r>
                      </w:p>
                    </w:txbxContent>
                  </v:textbox>
                </v:shape>
                <v:shape id="TextBox 23" o:spid="_x0000_s1073" type="#_x0000_t202" style="position:absolute;left:40851;top:23579;width:17225;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rsidR="00804502" w:rsidRDefault="00804502" w:rsidP="00804502">
                        <w:pPr>
                          <w:pStyle w:val="NormalWeb"/>
                          <w:spacing w:after="0"/>
                          <w:jc w:val="center"/>
                        </w:pPr>
                        <w:r>
                          <w:rPr>
                            <w:rFonts w:asciiTheme="minorHAnsi" w:hAnsi="Calibri" w:cstheme="minorBidi"/>
                            <w:color w:val="000000" w:themeColor="text1"/>
                            <w:kern w:val="24"/>
                            <w:sz w:val="26"/>
                            <w:szCs w:val="26"/>
                          </w:rPr>
                          <w:t>S</w:t>
                        </w:r>
                        <w:r>
                          <w:rPr>
                            <w:rFonts w:asciiTheme="minorHAnsi" w:hAnsi="Calibri" w:cstheme="minorBidi"/>
                            <w:color w:val="000000" w:themeColor="text1"/>
                            <w:kern w:val="24"/>
                            <w:sz w:val="26"/>
                            <w:szCs w:val="26"/>
                          </w:rPr>
                          <w:t xml:space="preserve">ử </w:t>
                        </w:r>
                        <w:r>
                          <w:rPr>
                            <w:rFonts w:asciiTheme="minorHAnsi" w:hAnsi="Calibri" w:cstheme="minorBidi"/>
                            <w:color w:val="000000" w:themeColor="text1"/>
                            <w:kern w:val="24"/>
                            <w:sz w:val="26"/>
                            <w:szCs w:val="26"/>
                          </w:rPr>
                          <w:t>dụng Global position.</w:t>
                        </w:r>
                      </w:p>
                    </w:txbxContent>
                  </v:textbox>
                </v:shape>
                <w10:anchorlock/>
              </v:group>
            </w:pict>
          </mc:Fallback>
        </mc:AlternateContent>
      </w:r>
    </w:p>
    <w:p w:rsidR="00120E01" w:rsidRPr="0069606E" w:rsidRDefault="0074733C" w:rsidP="0074733C">
      <w:pPr>
        <w:pStyle w:val="Caption"/>
        <w:rPr>
          <w:lang w:val="en-US"/>
        </w:rPr>
      </w:pPr>
      <w:bookmarkStart w:id="281" w:name="_Ref515791419"/>
      <w:r>
        <w:t xml:space="preserve">Hình </w:t>
      </w:r>
      <w:r w:rsidR="00DD3533">
        <w:fldChar w:fldCharType="begin"/>
      </w:r>
      <w:r w:rsidR="00DD3533">
        <w:instrText xml:space="preserve"> STYLEREF 1 \s </w:instrText>
      </w:r>
      <w:r w:rsidR="00DD3533">
        <w:fldChar w:fldCharType="separate"/>
      </w:r>
      <w:r w:rsidR="00DD3533">
        <w:rPr>
          <w:noProof/>
        </w:rPr>
        <w:t>3</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r>
        <w:t xml:space="preserve"> Mô phỏng cách sử dụng position trong hệ thống</w:t>
      </w:r>
      <w:bookmarkEnd w:id="281"/>
    </w:p>
    <w:p w:rsidR="00994A77" w:rsidRDefault="00994A77" w:rsidP="00994A77">
      <w:pPr>
        <w:pStyle w:val="Heading2"/>
        <w:rPr>
          <w:lang w:val="en-US"/>
        </w:rPr>
      </w:pPr>
      <w:bookmarkStart w:id="282" w:name="_Toc515781229"/>
      <w:r>
        <w:rPr>
          <w:lang w:val="en-US"/>
        </w:rPr>
        <w:t>Kết luận</w:t>
      </w:r>
      <w:bookmarkEnd w:id="282"/>
    </w:p>
    <w:p w:rsidR="00AD2DAA" w:rsidRPr="00562157" w:rsidRDefault="004D46A2" w:rsidP="00AD2DAA">
      <w:pPr>
        <w:rPr>
          <w:lang w:val="en-US"/>
        </w:rPr>
      </w:pPr>
      <w:r>
        <w:rPr>
          <w:lang w:val="en-US"/>
        </w:rPr>
        <w:t xml:space="preserve">Trong chương này, chúng em đã giới thiệu được </w:t>
      </w:r>
      <w:r w:rsidR="004637E6">
        <w:rPr>
          <w:lang w:val="en-US"/>
        </w:rPr>
        <w:t>môi trường phát triển game và ứng dụng 3D đa nền tảng Unity</w:t>
      </w:r>
      <w:r>
        <w:rPr>
          <w:lang w:val="en-US"/>
        </w:rPr>
        <w:t xml:space="preserve"> và các kỹ thuật cần thiết trong Unity để xây dựng các ứng dụng đồ họa 3D một cách nhanh chóng. Nền tảng Unity có ưu điểm là dễ sử dụng, giao diện trực quan, d</w:t>
      </w:r>
      <w:r w:rsidR="004637E6">
        <w:rPr>
          <w:lang w:val="en-US"/>
        </w:rPr>
        <w:t>ễ hiểu và có công đồng phát triển lớn mạnh. Những ưu điểm đó giúp chúng em phát triển nhanh được các ứng dụng được trình bày ở những chương tiếp sau.</w:t>
      </w:r>
    </w:p>
    <w:p w:rsidR="00C21F24" w:rsidRPr="00562157" w:rsidRDefault="00C21F24" w:rsidP="00C55E26">
      <w:pPr>
        <w:pStyle w:val="Heading1"/>
        <w:rPr>
          <w:lang w:val="en-US"/>
        </w:rPr>
      </w:pPr>
      <w:r w:rsidRPr="00562157">
        <w:rPr>
          <w:lang w:val="en-US"/>
        </w:rPr>
        <w:lastRenderedPageBreak/>
        <w:br/>
      </w:r>
      <w:bookmarkStart w:id="283" w:name="_Toc359511112"/>
      <w:bookmarkStart w:id="284" w:name="_Toc359541474"/>
      <w:bookmarkStart w:id="285" w:name="_Toc359938300"/>
      <w:bookmarkStart w:id="286" w:name="_Ref360048718"/>
      <w:bookmarkStart w:id="287" w:name="_Ref360048721"/>
      <w:bookmarkStart w:id="288" w:name="_Toc360055377"/>
      <w:bookmarkStart w:id="289" w:name="_Toc360417495"/>
      <w:bookmarkStart w:id="290" w:name="_Toc360417675"/>
      <w:bookmarkStart w:id="291" w:name="_Ref360668443"/>
      <w:bookmarkStart w:id="292" w:name="_Ref360668540"/>
      <w:bookmarkStart w:id="293" w:name="_Toc515781230"/>
      <w:bookmarkEnd w:id="259"/>
      <w:r w:rsidR="00C54A16" w:rsidRPr="00562157">
        <w:rPr>
          <w:lang w:val="en-US"/>
        </w:rPr>
        <w:t xml:space="preserve">Hệ thống </w:t>
      </w:r>
      <w:bookmarkEnd w:id="283"/>
      <w:bookmarkEnd w:id="284"/>
      <w:bookmarkEnd w:id="285"/>
      <w:bookmarkEnd w:id="286"/>
      <w:bookmarkEnd w:id="287"/>
      <w:bookmarkEnd w:id="288"/>
      <w:bookmarkEnd w:id="289"/>
      <w:bookmarkEnd w:id="290"/>
      <w:bookmarkEnd w:id="291"/>
      <w:bookmarkEnd w:id="292"/>
      <w:bookmarkEnd w:id="293"/>
      <w:r w:rsidR="00487631">
        <w:rPr>
          <w:lang w:val="en-US"/>
        </w:rPr>
        <w:t>bản đồ địa lý hỗ trợ Tangible</w:t>
      </w:r>
    </w:p>
    <w:p w:rsidR="00487631" w:rsidRPr="00562157" w:rsidRDefault="00487631" w:rsidP="00487631">
      <w:pPr>
        <w:pStyle w:val="ChapterSummary"/>
        <w:rPr>
          <w:rFonts w:eastAsiaTheme="minorEastAsia"/>
          <w:lang w:val="en-US"/>
        </w:rPr>
      </w:pPr>
      <w:r w:rsidRPr="00562157">
        <w:rPr>
          <w:lang w:val="en-US"/>
        </w:rPr>
        <w:t xml:space="preserve">Chương 4 này </w:t>
      </w:r>
      <w:r>
        <w:rPr>
          <w:lang w:val="en-US"/>
        </w:rPr>
        <w:t xml:space="preserve">chúng em </w:t>
      </w:r>
      <w:r w:rsidRPr="00562157">
        <w:rPr>
          <w:lang w:val="en-US"/>
        </w:rPr>
        <w:t xml:space="preserve">sẽ giới thiệu hệ thống </w:t>
      </w:r>
      <w:r>
        <w:rPr>
          <w:lang w:val="en-US"/>
        </w:rPr>
        <w:t>bản đồ hỗ trợ Tangible, minh họa cụ thể ứng dụng của các thao tác đã nêu trên ở Chương 2. Hệ thống bản đồ chúng em xây dựng cung cấp cho người dùng 1 môi trường hỗ trợ Tangible, giúp người dùng có thể xem camera giao thông, xem thông tin tăng cường như độ ẩm không khí, nhiệt độ, lương mưa,.. bằng nhiều thao tác khác nhau.</w:t>
      </w:r>
    </w:p>
    <w:p w:rsidR="005E1A1F" w:rsidRPr="00562157" w:rsidRDefault="005E1A1F" w:rsidP="005E1A1F">
      <w:pPr>
        <w:pStyle w:val="ChapterSummary"/>
        <w:numPr>
          <w:ilvl w:val="0"/>
          <w:numId w:val="0"/>
        </w:numPr>
        <w:ind w:left="720"/>
        <w:rPr>
          <w:rFonts w:eastAsiaTheme="minorEastAsia"/>
          <w:lang w:val="en-US"/>
        </w:rPr>
      </w:pPr>
    </w:p>
    <w:p w:rsidR="00C743B4" w:rsidRPr="00562157" w:rsidRDefault="00C743B4" w:rsidP="00CD778B">
      <w:pPr>
        <w:pStyle w:val="Heading2"/>
        <w:rPr>
          <w:lang w:val="en-US"/>
        </w:rPr>
      </w:pPr>
      <w:bookmarkStart w:id="294" w:name="_Toc359938301"/>
      <w:bookmarkStart w:id="295" w:name="_Toc360055378"/>
      <w:bookmarkStart w:id="296" w:name="_Toc360417496"/>
      <w:bookmarkStart w:id="297" w:name="_Toc360417676"/>
      <w:bookmarkStart w:id="298" w:name="_Toc515781231"/>
      <w:r w:rsidRPr="00562157">
        <w:rPr>
          <w:lang w:val="en-US"/>
        </w:rPr>
        <w:t xml:space="preserve">Giới thiệu </w:t>
      </w:r>
      <w:r w:rsidR="007C72D8" w:rsidRPr="00562157">
        <w:rPr>
          <w:lang w:val="en-US"/>
        </w:rPr>
        <w:t>tổng quan</w:t>
      </w:r>
      <w:bookmarkEnd w:id="294"/>
      <w:bookmarkEnd w:id="295"/>
      <w:bookmarkEnd w:id="296"/>
      <w:bookmarkEnd w:id="297"/>
      <w:bookmarkEnd w:id="298"/>
    </w:p>
    <w:p w:rsidR="00487631" w:rsidRDefault="00487631" w:rsidP="00487631">
      <w:pPr>
        <w:pStyle w:val="BodyText"/>
        <w:rPr>
          <w:lang w:val="en-US"/>
        </w:rPr>
      </w:pPr>
      <w:bookmarkStart w:id="299" w:name="_Toc359938302"/>
      <w:bookmarkStart w:id="300" w:name="_Toc360055379"/>
      <w:bookmarkStart w:id="301" w:name="_Toc360417497"/>
      <w:bookmarkStart w:id="302" w:name="_Toc360417677"/>
      <w:r>
        <w:rPr>
          <w:lang w:val="en-US"/>
        </w:rPr>
        <w:t>Hiện nay tại các trường trung học, đa số các em học sinh đều chú trọng vào các môn tự nhiên hơn là các môn xã hội. Một trong những lý do chính là các môn xã hội quá nhiều lý thuyết khô khan mà ít thấy được ứng dụng cũng như minh họa cụ thể. Điều này khiến việc tiếp thu kiến thức trở nên nhàm chán và khó khăn hơn. Hiểu được điều này, nhóm chúng em đã đề xuất hệ thống bản đồ có hỗ trợ Tangible. Hệ thống giúp việc truyền tải thông tin về địa lý, xã hội trở nên trực quan, hấp dẫn hơn, thích hợp với việc trình diễn trước nhiều người.</w:t>
      </w:r>
    </w:p>
    <w:p w:rsidR="00487631" w:rsidRDefault="00487631" w:rsidP="00487631">
      <w:pPr>
        <w:pStyle w:val="BodyText"/>
        <w:rPr>
          <w:lang w:val="en-US"/>
        </w:rPr>
      </w:pPr>
      <w:r>
        <w:rPr>
          <w:lang w:val="en-US"/>
        </w:rPr>
        <w:t>Hệ thống gồm một bàn chiếu và 1 thiết bị di động như điện thoại thông minh, tablet,.. Thông qua thiết bị điện tử, người dùng có thể xem chi tiết hình ảnh tại một khu vực trên bàn tương tác. Ngoài ra còn có thể xem các thông tin tăng cường khác như các loại bản đồ khác nhau, mức độ ô nhiễm không khí, ô nhiễm nguồn nước, xem thống kê mật độ dân số, bản đồ heatmap tại khu vực,… Hơn thế nữa, hệ thống còn cho phép người dùng thực hiện thống kê dữ liệu trên 1 tập các địa điểm khác nhau và cung cấp cho ngưởi dùng 1 loại các cách thức tương tác khác nhau.</w:t>
      </w:r>
    </w:p>
    <w:p w:rsidR="005E1A1F" w:rsidRPr="00572259" w:rsidRDefault="00487631" w:rsidP="00572259">
      <w:pPr>
        <w:pStyle w:val="BodyText"/>
        <w:rPr>
          <w:lang w:val="en-US"/>
        </w:rPr>
      </w:pPr>
      <w:r>
        <w:rPr>
          <w:lang w:val="en-US"/>
        </w:rPr>
        <w:t>Ngoài lĩnh vực cụ thể là vể địa lý xã hội,  hệ thống hứa hẹn còn có thể ứng dụng vào các lĩnh vực khác như sinh học, kinh tế,… Với thiết kế nhỏ gọn, lắp đặt nhanh chóng và dễ dàng, hệ thống có thể triển khai nhanh ở các trường học, showroom, khu triển lãm. Các thao tác phong phú và đa dạng sẽ giúp mang lại cảm giác ấn tượng, thu hút người sử dụng.</w:t>
      </w:r>
    </w:p>
    <w:p w:rsidR="00C743B4" w:rsidRDefault="00120E01" w:rsidP="00CD778B">
      <w:pPr>
        <w:pStyle w:val="Heading2"/>
        <w:rPr>
          <w:lang w:val="en-US"/>
        </w:rPr>
      </w:pPr>
      <w:bookmarkStart w:id="303" w:name="_Toc515781232"/>
      <w:bookmarkEnd w:id="299"/>
      <w:bookmarkEnd w:id="300"/>
      <w:bookmarkEnd w:id="301"/>
      <w:bookmarkEnd w:id="302"/>
      <w:r>
        <w:rPr>
          <w:lang w:val="en-US"/>
        </w:rPr>
        <w:lastRenderedPageBreak/>
        <w:t>Cấu hình</w:t>
      </w:r>
      <w:r w:rsidR="00D233E3" w:rsidRPr="00562157">
        <w:rPr>
          <w:lang w:val="en-US"/>
        </w:rPr>
        <w:t xml:space="preserve"> hệ thống</w:t>
      </w:r>
      <w:bookmarkEnd w:id="303"/>
    </w:p>
    <w:p w:rsidR="00120E01" w:rsidRPr="00572259" w:rsidRDefault="00572259" w:rsidP="00572259">
      <w:pPr>
        <w:rPr>
          <w:lang w:val="en-US"/>
        </w:rPr>
      </w:pPr>
      <w:r w:rsidRPr="0079150B">
        <w:rPr>
          <w:noProof/>
        </w:rPr>
        <mc:AlternateContent>
          <mc:Choice Requires="wpg">
            <w:drawing>
              <wp:inline distT="0" distB="0" distL="0" distR="0" wp14:anchorId="05B65A69" wp14:editId="3FB71316">
                <wp:extent cx="5248275" cy="3589927"/>
                <wp:effectExtent l="0" t="0" r="0" b="67945"/>
                <wp:docPr id="271" name="Group 7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48275" cy="3589927"/>
                          <a:chOff x="-147429" y="-93568"/>
                          <a:chExt cx="7066879" cy="4728220"/>
                        </a:xfrm>
                      </wpg:grpSpPr>
                      <wps:wsp>
                        <wps:cNvPr id="272" name="Straight Connector 272">
                          <a:extLst/>
                        </wps:cNvPr>
                        <wps:cNvCnPr>
                          <a:cxnSpLocks/>
                        </wps:cNvCnPr>
                        <wps:spPr>
                          <a:xfrm flipH="1">
                            <a:off x="2213084" y="2276298"/>
                            <a:ext cx="848465" cy="1579646"/>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73" name="Rectangle 273">
                          <a:extLst/>
                        </wps:cNvPr>
                        <wps:cNvSpPr/>
                        <wps:spPr>
                          <a:xfrm>
                            <a:off x="634796" y="378300"/>
                            <a:ext cx="56025" cy="1644254"/>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4" name="Rectangle 274">
                          <a:extLst/>
                        </wps:cNvPr>
                        <wps:cNvSpPr/>
                        <wps:spPr>
                          <a:xfrm>
                            <a:off x="3336117" y="1522178"/>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5" name="Parallelogram 275">
                          <a:extLst/>
                        </wps:cNvPr>
                        <wps:cNvSpPr/>
                        <wps:spPr>
                          <a:xfrm>
                            <a:off x="415346" y="1522178"/>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6" name="Parallelogram 276">
                          <a:extLst/>
                        </wps:cNvPr>
                        <wps:cNvSpPr/>
                        <wps:spPr>
                          <a:xfrm>
                            <a:off x="405049" y="1459002"/>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7" name="Parallelogram 277">
                          <a:extLst/>
                        </wps:cNvPr>
                        <wps:cNvSpPr/>
                        <wps:spPr>
                          <a:xfrm>
                            <a:off x="400235" y="1373500"/>
                            <a:ext cx="3125209" cy="806004"/>
                          </a:xfrm>
                          <a:prstGeom prst="parallelogram">
                            <a:avLst>
                              <a:gd name="adj" fmla="val 73653"/>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a:extLst/>
                        </wps:cNvPr>
                        <wps:cNvSpPr/>
                        <wps:spPr>
                          <a:xfrm>
                            <a:off x="426528"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a:extLst/>
                        </wps:cNvPr>
                        <wps:cNvSpPr/>
                        <wps:spPr>
                          <a:xfrm>
                            <a:off x="2752720" y="2328182"/>
                            <a:ext cx="194132" cy="230647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a:extLst/>
                        </wps:cNvPr>
                        <wps:cNvSpPr/>
                        <wps:spPr>
                          <a:xfrm>
                            <a:off x="632402" y="378299"/>
                            <a:ext cx="1561086" cy="68237"/>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Trapezoid 281">
                          <a:extLst/>
                        </wps:cNvPr>
                        <wps:cNvSpPr/>
                        <wps:spPr>
                          <a:xfrm>
                            <a:off x="1582925" y="378264"/>
                            <a:ext cx="1169388" cy="421988"/>
                          </a:xfrm>
                          <a:prstGeom prst="trapezoid">
                            <a:avLst/>
                          </a:prstGeom>
                          <a:ln w="12700"/>
                        </wps:spPr>
                        <wps:style>
                          <a:lnRef idx="2">
                            <a:schemeClr val="dk1"/>
                          </a:lnRef>
                          <a:fillRef idx="1">
                            <a:schemeClr val="lt1"/>
                          </a:fillRef>
                          <a:effectRef idx="0">
                            <a:schemeClr val="dk1"/>
                          </a:effectRef>
                          <a:fontRef idx="minor">
                            <a:schemeClr val="dk1"/>
                          </a:fontRef>
                        </wps:style>
                        <wps:txbx>
                          <w:txbxContent>
                            <w:p w:rsidR="002B4378" w:rsidRPr="00ED5DBD" w:rsidRDefault="002B4378"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2" name="Group 282">
                          <a:extLst/>
                        </wpg:cNvPr>
                        <wpg:cNvGrpSpPr/>
                        <wpg:grpSpPr>
                          <a:xfrm>
                            <a:off x="1465573" y="3910284"/>
                            <a:ext cx="1240142" cy="479464"/>
                            <a:chOff x="1462509" y="3910292"/>
                            <a:chExt cx="1299897" cy="759885"/>
                          </a:xfrm>
                        </wpg:grpSpPr>
                        <wps:wsp>
                          <wps:cNvPr id="283" name="Rectangle 283">
                            <a:extLst/>
                          </wps:cNvPr>
                          <wps:cNvSpPr/>
                          <wps:spPr>
                            <a:xfrm rot="10800000">
                              <a:off x="1843277" y="3910292"/>
                              <a:ext cx="395785" cy="136477"/>
                            </a:xfrm>
                            <a:prstGeom prst="rect">
                              <a:avLst/>
                            </a:prstGeom>
                            <a:ln w="12700"/>
                          </wps:spPr>
                          <wps:style>
                            <a:lnRef idx="2">
                              <a:schemeClr val="dk1"/>
                            </a:lnRef>
                            <a:fillRef idx="1">
                              <a:schemeClr val="lt1"/>
                            </a:fillRef>
                            <a:effectRef idx="0">
                              <a:schemeClr val="dk1"/>
                            </a:effectRef>
                            <a:fontRef idx="minor">
                              <a:schemeClr val="dk1"/>
                            </a:fontRef>
                          </wps:style>
                          <wps:bodyPr rtlCol="0" anchor="ctr"/>
                        </wps:wsp>
                        <wps:wsp>
                          <wps:cNvPr id="284" name="Rectangle 284">
                            <a:extLst/>
                          </wps:cNvPr>
                          <wps:cNvSpPr/>
                          <wps:spPr>
                            <a:xfrm>
                              <a:off x="1462509" y="4042380"/>
                              <a:ext cx="1299897" cy="62779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B4378" w:rsidRDefault="002B4378" w:rsidP="00572259">
                                <w:pPr>
                                  <w:pStyle w:val="NormalWeb"/>
                                  <w:spacing w:after="0"/>
                                  <w:ind w:firstLine="0"/>
                                </w:pPr>
                                <w:r>
                                  <w:rPr>
                                    <w:b/>
                                    <w:bCs/>
                                    <w:color w:val="000000" w:themeColor="text1"/>
                                    <w:kern w:val="24"/>
                                  </w:rPr>
                                  <w:t>Máy chiếu</w:t>
                                </w:r>
                              </w:p>
                            </w:txbxContent>
                          </wps:txbx>
                          <wps:bodyPr rtlCol="0" anchor="ctr"/>
                        </wps:wsp>
                      </wpg:grpSp>
                      <wps:wsp>
                        <wps:cNvPr id="285" name="Straight Arrow Connector 285">
                          <a:extLst/>
                        </wps:cNvPr>
                        <wps:cNvCnPr>
                          <a:cxnSpLocks/>
                        </wps:cNvCnPr>
                        <wps:spPr>
                          <a:xfrm>
                            <a:off x="228871" y="2328182"/>
                            <a:ext cx="0" cy="230647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6" name="TextBox 45">
                          <a:extLst/>
                        </wps:cNvPr>
                        <wps:cNvSpPr txBox="1"/>
                        <wps:spPr>
                          <a:xfrm rot="16200000">
                            <a:off x="-569152" y="3520405"/>
                            <a:ext cx="1219738" cy="376291"/>
                          </a:xfrm>
                          <a:prstGeom prst="rect">
                            <a:avLst/>
                          </a:prstGeom>
                          <a:noFill/>
                          <a:ln w="12700">
                            <a:noFill/>
                          </a:ln>
                        </wps:spPr>
                        <wps:txbx>
                          <w:txbxContent>
                            <w:p w:rsidR="002B4378" w:rsidRDefault="002B4378" w:rsidP="00572259">
                              <w:pPr>
                                <w:pStyle w:val="NormalWeb"/>
                                <w:spacing w:after="0"/>
                              </w:pPr>
                              <w:r>
                                <w:rPr>
                                  <w:color w:val="000000" w:themeColor="text1"/>
                                  <w:kern w:val="24"/>
                                </w:rPr>
                                <w:t>103cm</w:t>
                              </w:r>
                            </w:p>
                          </w:txbxContent>
                        </wps:txbx>
                        <wps:bodyPr wrap="square" rtlCol="0">
                          <a:noAutofit/>
                        </wps:bodyPr>
                      </wps:wsp>
                      <wps:wsp>
                        <wps:cNvPr id="287" name="Straight Arrow Connector 287">
                          <a:extLst/>
                        </wps:cNvPr>
                        <wps:cNvCnPr>
                          <a:cxnSpLocks/>
                        </wps:cNvCnPr>
                        <wps:spPr>
                          <a:xfrm>
                            <a:off x="438838" y="445425"/>
                            <a:ext cx="0" cy="1477874"/>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7" name="TextBox 47">
                          <a:extLst/>
                        </wps:cNvPr>
                        <wps:cNvSpPr txBox="1"/>
                        <wps:spPr>
                          <a:xfrm rot="16200000">
                            <a:off x="-346473" y="837473"/>
                            <a:ext cx="1426499" cy="507768"/>
                          </a:xfrm>
                          <a:prstGeom prst="rect">
                            <a:avLst/>
                          </a:prstGeom>
                          <a:noFill/>
                          <a:ln w="12700">
                            <a:noFill/>
                          </a:ln>
                        </wps:spPr>
                        <wps:txbx>
                          <w:txbxContent>
                            <w:p w:rsidR="002B4378" w:rsidRDefault="002B4378" w:rsidP="00572259">
                              <w:pPr>
                                <w:pStyle w:val="NormalWeb"/>
                                <w:spacing w:after="0"/>
                              </w:pPr>
                              <w:r>
                                <w:rPr>
                                  <w:color w:val="000000" w:themeColor="text1"/>
                                  <w:kern w:val="24"/>
                                </w:rPr>
                                <w:t>75cm</w:t>
                              </w:r>
                            </w:p>
                          </w:txbxContent>
                        </wps:txbx>
                        <wps:bodyPr wrap="square" rtlCol="0">
                          <a:noAutofit/>
                        </wps:bodyPr>
                      </wps:wsp>
                      <wps:wsp>
                        <wps:cNvPr id="189" name="TextBox 52">
                          <a:extLst/>
                        </wps:cNvPr>
                        <wps:cNvSpPr txBox="1"/>
                        <wps:spPr>
                          <a:xfrm>
                            <a:off x="844505" y="-93568"/>
                            <a:ext cx="1500842" cy="336549"/>
                          </a:xfrm>
                          <a:prstGeom prst="rect">
                            <a:avLst/>
                          </a:prstGeom>
                          <a:noFill/>
                          <a:ln w="12700">
                            <a:noFill/>
                          </a:ln>
                        </wps:spPr>
                        <wps:txbx>
                          <w:txbxContent>
                            <w:p w:rsidR="002B4378" w:rsidRDefault="002B4378" w:rsidP="00572259">
                              <w:pPr>
                                <w:pStyle w:val="NormalWeb"/>
                                <w:spacing w:after="0"/>
                              </w:pPr>
                              <w:r>
                                <w:rPr>
                                  <w:color w:val="000000" w:themeColor="text1"/>
                                  <w:kern w:val="24"/>
                                </w:rPr>
                                <w:t>80cm</w:t>
                              </w:r>
                            </w:p>
                          </w:txbxContent>
                        </wps:txbx>
                        <wps:bodyPr wrap="square" rtlCol="0">
                          <a:noAutofit/>
                        </wps:bodyPr>
                      </wps:wsp>
                      <wps:wsp>
                        <wps:cNvPr id="191" name="Straight Arrow Connector 191">
                          <a:extLst/>
                        </wps:cNvPr>
                        <wps:cNvCnPr>
                          <a:cxnSpLocks/>
                        </wps:cNvCnPr>
                        <wps:spPr>
                          <a:xfrm flipH="1" flipV="1">
                            <a:off x="1003177" y="1261987"/>
                            <a:ext cx="2522267" cy="18539"/>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Box 55">
                          <a:extLst/>
                        </wps:cNvPr>
                        <wps:cNvSpPr txBox="1"/>
                        <wps:spPr>
                          <a:xfrm>
                            <a:off x="1694134" y="925445"/>
                            <a:ext cx="1500842" cy="336549"/>
                          </a:xfrm>
                          <a:prstGeom prst="rect">
                            <a:avLst/>
                          </a:prstGeom>
                          <a:noFill/>
                          <a:ln w="12700">
                            <a:noFill/>
                          </a:ln>
                        </wps:spPr>
                        <wps:txbx>
                          <w:txbxContent>
                            <w:p w:rsidR="002B4378" w:rsidRDefault="002B4378" w:rsidP="00572259">
                              <w:pPr>
                                <w:pStyle w:val="NormalWeb"/>
                                <w:spacing w:after="0"/>
                              </w:pPr>
                              <w:r>
                                <w:rPr>
                                  <w:color w:val="000000" w:themeColor="text1"/>
                                  <w:kern w:val="24"/>
                                </w:rPr>
                                <w:t>73cm</w:t>
                              </w:r>
                            </w:p>
                          </w:txbxContent>
                        </wps:txbx>
                        <wps:bodyPr wrap="square" rtlCol="0">
                          <a:noAutofit/>
                        </wps:bodyPr>
                      </wps:wsp>
                      <wps:wsp>
                        <wps:cNvPr id="195" name="Straight Arrow Connector 195">
                          <a:extLst/>
                        </wps:cNvPr>
                        <wps:cNvCnPr>
                          <a:cxnSpLocks/>
                        </wps:cNvCnPr>
                        <wps:spPr>
                          <a:xfrm flipH="1">
                            <a:off x="634796" y="242972"/>
                            <a:ext cx="1571392" cy="0"/>
                          </a:xfrm>
                          <a:prstGeom prst="straightConnector1">
                            <a:avLst/>
                          </a:prstGeom>
                          <a:ln w="127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a:extLst/>
                        </wps:cNvPr>
                        <wps:cNvCnPr>
                          <a:cxnSpLocks/>
                        </wps:cNvCnPr>
                        <wps:spPr>
                          <a:xfrm flipH="1">
                            <a:off x="1176438" y="800388"/>
                            <a:ext cx="453933" cy="97611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199" name="Straight Connector 199">
                          <a:extLst/>
                        </wps:cNvPr>
                        <wps:cNvCnPr>
                          <a:cxnSpLocks/>
                        </wps:cNvCnPr>
                        <wps:spPr>
                          <a:xfrm>
                            <a:off x="2705714" y="781174"/>
                            <a:ext cx="384255" cy="110884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0" name="Straight Connector 200">
                          <a:extLst/>
                        </wps:cNvPr>
                        <wps:cNvCnPr>
                          <a:cxnSpLocks/>
                        </wps:cNvCnPr>
                        <wps:spPr>
                          <a:xfrm>
                            <a:off x="981448" y="2391358"/>
                            <a:ext cx="856019" cy="149407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201" name="Straight Arrow Connector 201">
                          <a:extLst/>
                        </wps:cNvPr>
                        <wps:cNvCnPr>
                          <a:cxnSpLocks/>
                        </wps:cNvCnPr>
                        <wps:spPr>
                          <a:xfrm>
                            <a:off x="3126935" y="1923299"/>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2" name="Straight Arrow Connector 202">
                          <a:extLst/>
                        </wps:cNvPr>
                        <wps:cNvCnPr>
                          <a:cxnSpLocks/>
                        </wps:cNvCnPr>
                        <wps:spPr>
                          <a:xfrm>
                            <a:off x="3123245" y="1712992"/>
                            <a:ext cx="804397" cy="0"/>
                          </a:xfrm>
                          <a:prstGeom prst="straightConnector1">
                            <a:avLst/>
                          </a:prstGeom>
                          <a:ln w="12700">
                            <a:tailEnd type="triangle"/>
                          </a:ln>
                        </wps:spPr>
                        <wps:style>
                          <a:lnRef idx="3">
                            <a:schemeClr val="dk1"/>
                          </a:lnRef>
                          <a:fillRef idx="0">
                            <a:schemeClr val="dk1"/>
                          </a:fillRef>
                          <a:effectRef idx="2">
                            <a:schemeClr val="dk1"/>
                          </a:effectRef>
                          <a:fontRef idx="minor">
                            <a:schemeClr val="tx1"/>
                          </a:fontRef>
                        </wps:style>
                        <wps:bodyPr/>
                      </wps:wsp>
                      <wps:wsp>
                        <wps:cNvPr id="204" name="TextBox 76">
                          <a:extLst/>
                        </wps:cNvPr>
                        <wps:cNvSpPr txBox="1"/>
                        <wps:spPr>
                          <a:xfrm>
                            <a:off x="3615839" y="1522173"/>
                            <a:ext cx="3303611" cy="582295"/>
                          </a:xfrm>
                          <a:prstGeom prst="rect">
                            <a:avLst/>
                          </a:prstGeom>
                          <a:noFill/>
                          <a:ln w="12700">
                            <a:noFill/>
                          </a:ln>
                        </wps:spPr>
                        <wps:txbx>
                          <w:txbxContent>
                            <w:p w:rsidR="002B4378" w:rsidRDefault="002B4378" w:rsidP="00572259">
                              <w:pPr>
                                <w:pStyle w:val="NormalWeb"/>
                                <w:spacing w:after="0"/>
                              </w:pPr>
                              <w:r>
                                <w:rPr>
                                  <w:color w:val="000000" w:themeColor="text1"/>
                                  <w:kern w:val="24"/>
                                </w:rPr>
                                <w:t>Giấy can trong 83 gsm</w:t>
                              </w:r>
                            </w:p>
                          </w:txbxContent>
                        </wps:txbx>
                        <wps:bodyPr wrap="square" rtlCol="0">
                          <a:noAutofit/>
                        </wps:bodyPr>
                      </wps:wsp>
                      <wps:wsp>
                        <wps:cNvPr id="205" name="TextBox 77">
                          <a:extLst/>
                        </wps:cNvPr>
                        <wps:cNvSpPr txBox="1"/>
                        <wps:spPr>
                          <a:xfrm>
                            <a:off x="3682817" y="1712860"/>
                            <a:ext cx="1667510" cy="466471"/>
                          </a:xfrm>
                          <a:prstGeom prst="rect">
                            <a:avLst/>
                          </a:prstGeom>
                          <a:noFill/>
                          <a:ln w="12700">
                            <a:noFill/>
                          </a:ln>
                        </wps:spPr>
                        <wps:txbx>
                          <w:txbxContent>
                            <w:p w:rsidR="002B4378" w:rsidRDefault="002B4378" w:rsidP="00572259">
                              <w:pPr>
                                <w:pStyle w:val="NormalWeb"/>
                                <w:spacing w:after="0"/>
                              </w:pPr>
                              <w:r>
                                <w:rPr>
                                  <w:color w:val="000000" w:themeColor="text1"/>
                                  <w:kern w:val="24"/>
                                </w:rPr>
                                <w:t>Kính trong</w:t>
                              </w:r>
                            </w:p>
                          </w:txbxContent>
                        </wps:txbx>
                        <wps:bodyPr wrap="square" rtlCol="0">
                          <a:noAutofit/>
                        </wps:bodyPr>
                      </wps:wsp>
                    </wpg:wgp>
                  </a:graphicData>
                </a:graphic>
              </wp:inline>
            </w:drawing>
          </mc:Choice>
          <mc:Fallback>
            <w:pict>
              <v:group w14:anchorId="05B65A69" id="Group 79" o:spid="_x0000_s1074" style="width:413.25pt;height:282.65pt;mso-position-horizontal-relative:char;mso-position-vertical-relative:line" coordorigin="-1474,-935" coordsize="70668,47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">
                <v:line id="Straight Connector 272" o:spid="_x0000_s1075" style="position:absolute;flip:x;visibility:visible;mso-wrap-style:square" from="22130,22762" to="30615,3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" strokecolor="black [3040]" strokeweight="1pt">
                  <v:stroke dashstyle="dash"/>
                  <o:lock v:ext="edit" shapetype="f"/>
                </v:line>
                <v:rect id="Rectangle 273" o:spid="_x0000_s1076" style="position:absolute;left:6347;top:3783;width:561;height:1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rect id="Rectangle 274" o:spid="_x0000_s1077" style="position:absolute;left:33361;top:1522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0lAxQAAANwAAAAPAAAAZHJzL2Rvd25yZXYueG1sRI9Ba8JA&#10;FITvQv/D8gredFMp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BQ30lAxQAAANwAAAAP&#10;AAAAAAAAAAAAAAAAAAcCAABkcnMvZG93bnJldi54bWxQSwUGAAAAAAMAAwC3AAAA+QIAAAAA&#10;" fillcolor="white [3201]" strokecolor="black [3200]" strokeweight="1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5" o:spid="_x0000_s1078" type="#_x0000_t7" style="position:absolute;left:4153;top:15221;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" adj="4103" fillcolor="white [3201]" strokecolor="black [3200]" strokeweight="1pt"/>
                <v:shape id="Parallelogram 276" o:spid="_x0000_s1079" type="#_x0000_t7" style="position:absolute;left:4050;top:14590;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" adj="4103" fillcolor="white [3201]" strokecolor="black [3200]" strokeweight="1pt"/>
                <v:shape id="Parallelogram 277" o:spid="_x0000_s1080" type="#_x0000_t7" style="position:absolute;left:4002;top:13735;width:31252;height:8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" adj="4103" fillcolor="white [3201]" strokecolor="black [3200]" strokeweight="1pt"/>
                <v:rect id="Rectangle 278" o:spid="_x0000_s1081" style="position:absolute;left:4265;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" fillcolor="white [3201]" strokecolor="black [3200]" strokeweight="1pt"/>
                <v:rect id="Rectangle 279" o:spid="_x0000_s1082" style="position:absolute;left:27527;top:23281;width:1941;height:2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" fillcolor="white [3201]" strokecolor="black [3200]" strokeweight="1pt"/>
                <v:rect id="Rectangle 280" o:spid="_x0000_s1083" style="position:absolute;left:6324;top:3782;width:15610;height: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" fillcolor="white [3201]" strokecolor="black [3200]" strokeweight="1pt"/>
                <v:shape id="Trapezoid 281" o:spid="_x0000_s1084" style="position:absolute;left:15829;top:3782;width:11694;height:4220;visibility:visible;mso-wrap-style:square;v-text-anchor:middle" coordsize="1169388,4219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" adj="-11796480,,5400" path="m,421988l105497,r958394,l1169388,421988,,421988xe" fillcolor="white [3201]" strokecolor="black [3200]" strokeweight="1pt">
                  <v:stroke joinstyle="miter"/>
                  <v:formulas/>
                  <v:path arrowok="t" o:connecttype="custom" o:connectlocs="0,421988;105497,0;1063891,0;1169388,421988;0,421988" o:connectangles="0,0,0,0,0" textboxrect="0,0,1169388,421988"/>
                  <v:textbox>
                    <w:txbxContent>
                      <w:p w:rsidR="002B4378" w:rsidRPr="00ED5DBD" w:rsidRDefault="002B4378" w:rsidP="00572259">
                        <w:pPr>
                          <w:pStyle w:val="NormalWeb"/>
                          <w:spacing w:after="0"/>
                          <w:ind w:firstLine="0"/>
                          <w:rPr>
                            <w:sz w:val="26"/>
                            <w:szCs w:val="26"/>
                          </w:rPr>
                        </w:pPr>
                        <w:r>
                          <w:rPr>
                            <w:color w:val="000000" w:themeColor="dark1"/>
                            <w:kern w:val="24"/>
                            <w:sz w:val="26"/>
                            <w:szCs w:val="26"/>
                          </w:rPr>
                          <w:t xml:space="preserve">  </w:t>
                        </w:r>
                        <w:r w:rsidRPr="00ED5DBD">
                          <w:rPr>
                            <w:color w:val="000000" w:themeColor="dark1"/>
                            <w:kern w:val="24"/>
                            <w:sz w:val="26"/>
                            <w:szCs w:val="26"/>
                          </w:rPr>
                          <w:t>Kinect</w:t>
                        </w:r>
                      </w:p>
                    </w:txbxContent>
                  </v:textbox>
                </v:shape>
                <v:group id="Group 282" o:spid="_x0000_s1085" style="position:absolute;left:14655;top:39102;width:12402;height:4795" coordorigin="14625,39102" coordsize="12998,7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rect id="Rectangle 283" o:spid="_x0000_s1086" style="position:absolute;left:18432;top:3910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" fillcolor="white [3201]" strokecolor="black [3200]" strokeweight="1pt"/>
                  <v:rect id="Rectangle 284" o:spid="_x0000_s1087" style="position:absolute;left:14625;top:40423;width:12999;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" fillcolor="white [3201]" strokecolor="black [3200]" strokeweight="1pt">
                    <v:textbox>
                      <w:txbxContent>
                        <w:p w:rsidR="002B4378" w:rsidRDefault="002B4378" w:rsidP="00572259">
                          <w:pPr>
                            <w:pStyle w:val="NormalWeb"/>
                            <w:spacing w:after="0"/>
                            <w:ind w:firstLine="0"/>
                          </w:pPr>
                          <w:r>
                            <w:rPr>
                              <w:b/>
                              <w:bCs/>
                              <w:color w:val="000000" w:themeColor="text1"/>
                              <w:kern w:val="24"/>
                            </w:rPr>
                            <w:t>Máy chiếu</w:t>
                          </w:r>
                        </w:p>
                      </w:txbxContent>
                    </v:textbox>
                  </v:rect>
                </v:group>
                <v:shape id="Straight Arrow Connector 285" o:spid="_x0000_s1088" type="#_x0000_t32" style="position:absolute;left:2288;top:23281;width:0;height:23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" strokecolor="#4579b8 [3044]" strokeweight="1pt">
                  <v:stroke startarrow="block" endarrow="block"/>
                  <o:lock v:ext="edit" shapetype="f"/>
                </v:shape>
                <v:shape id="TextBox 45" o:spid="_x0000_s1089" type="#_x0000_t202" style="position:absolute;left:-5692;top:35204;width:12198;height:3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" filled="f" stroked="f" strokeweight="1pt">
                  <v:textbox>
                    <w:txbxContent>
                      <w:p w:rsidR="002B4378" w:rsidRDefault="002B4378" w:rsidP="00572259">
                        <w:pPr>
                          <w:pStyle w:val="NormalWeb"/>
                          <w:spacing w:after="0"/>
                        </w:pPr>
                        <w:r>
                          <w:rPr>
                            <w:color w:val="000000" w:themeColor="text1"/>
                            <w:kern w:val="24"/>
                          </w:rPr>
                          <w:t>103cm</w:t>
                        </w:r>
                      </w:p>
                    </w:txbxContent>
                  </v:textbox>
                </v:shape>
                <v:shape id="Straight Arrow Connector 287" o:spid="_x0000_s1090" type="#_x0000_t32" style="position:absolute;left:4388;top:4454;width:0;height:14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" strokecolor="#4579b8 [3044]" strokeweight="1pt">
                  <v:stroke startarrow="block" endarrow="block"/>
                  <o:lock v:ext="edit" shapetype="f"/>
                </v:shape>
                <v:shape id="TextBox 47" o:spid="_x0000_s1091" type="#_x0000_t202" style="position:absolute;left:-3466;top:8375;width:14265;height:50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" filled="f" stroked="f" strokeweight="1pt">
                  <v:textbox>
                    <w:txbxContent>
                      <w:p w:rsidR="002B4378" w:rsidRDefault="002B4378" w:rsidP="00572259">
                        <w:pPr>
                          <w:pStyle w:val="NormalWeb"/>
                          <w:spacing w:after="0"/>
                        </w:pPr>
                        <w:r>
                          <w:rPr>
                            <w:color w:val="000000" w:themeColor="text1"/>
                            <w:kern w:val="24"/>
                          </w:rPr>
                          <w:t>75cm</w:t>
                        </w:r>
                      </w:p>
                    </w:txbxContent>
                  </v:textbox>
                </v:shape>
                <v:shape id="TextBox 52" o:spid="_x0000_s1092" type="#_x0000_t202" style="position:absolute;left:8445;top:-935;width:15008;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" filled="f" stroked="f" strokeweight="1pt">
                  <v:textbox>
                    <w:txbxContent>
                      <w:p w:rsidR="002B4378" w:rsidRDefault="002B4378" w:rsidP="00572259">
                        <w:pPr>
                          <w:pStyle w:val="NormalWeb"/>
                          <w:spacing w:after="0"/>
                        </w:pPr>
                        <w:r>
                          <w:rPr>
                            <w:color w:val="000000" w:themeColor="text1"/>
                            <w:kern w:val="24"/>
                          </w:rPr>
                          <w:t>80cm</w:t>
                        </w:r>
                      </w:p>
                    </w:txbxContent>
                  </v:textbox>
                </v:shape>
                <v:shape id="Straight Arrow Connector 191" o:spid="_x0000_s1093" type="#_x0000_t32" style="position:absolute;left:10031;top:12619;width:25223;height:1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" strokecolor="#4579b8 [3044]" strokeweight="1pt">
                  <v:stroke startarrow="block" endarrow="block"/>
                  <o:lock v:ext="edit" shapetype="f"/>
                </v:shape>
                <v:shape id="TextBox 55" o:spid="_x0000_s1094" type="#_x0000_t202" style="position:absolute;left:16941;top:9254;width:15008;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" filled="f" stroked="f" strokeweight="1pt">
                  <v:textbox>
                    <w:txbxContent>
                      <w:p w:rsidR="002B4378" w:rsidRDefault="002B4378" w:rsidP="00572259">
                        <w:pPr>
                          <w:pStyle w:val="NormalWeb"/>
                          <w:spacing w:after="0"/>
                        </w:pPr>
                        <w:r>
                          <w:rPr>
                            <w:color w:val="000000" w:themeColor="text1"/>
                            <w:kern w:val="24"/>
                          </w:rPr>
                          <w:t>73cm</w:t>
                        </w:r>
                      </w:p>
                    </w:txbxContent>
                  </v:textbox>
                </v:shape>
                <v:shape id="Straight Arrow Connector 195" o:spid="_x0000_s1095" type="#_x0000_t32" style="position:absolute;left:6347;top:2429;width:15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" strokecolor="#4579b8 [3044]" strokeweight="1pt">
                  <v:stroke startarrow="block" endarrow="block"/>
                  <o:lock v:ext="edit" shapetype="f"/>
                </v:shape>
                <v:line id="Straight Connector 196" o:spid="_x0000_s1096" style="position:absolute;flip:x;visibility:visible;mso-wrap-style:square" from="11764,8003" to="16303,1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" strokecolor="black [3040]" strokeweight="1pt">
                  <v:stroke dashstyle="dash"/>
                  <o:lock v:ext="edit" shapetype="f"/>
                </v:line>
                <v:line id="Straight Connector 199" o:spid="_x0000_s1097" style="position:absolute;visibility:visible;mso-wrap-style:square" from="27057,7811" to="30899,1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" strokecolor="black [3040]" strokeweight="1pt">
                  <v:stroke dashstyle="dash"/>
                  <o:lock v:ext="edit" shapetype="f"/>
                </v:line>
                <v:line id="Straight Connector 200" o:spid="_x0000_s1098" style="position:absolute;visibility:visible;mso-wrap-style:square" from="9814,23913" to="18374,3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" strokecolor="black [3040]" strokeweight="1pt">
                  <v:stroke dashstyle="dash"/>
                  <o:lock v:ext="edit" shapetype="f"/>
                </v:line>
                <v:shape id="Straight Arrow Connector 201" o:spid="_x0000_s1099" type="#_x0000_t32" style="position:absolute;left:31269;top:19232;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" strokecolor="black [3200]" strokeweight="1pt">
                  <v:stroke endarrow="block"/>
                  <v:shadow on="t" color="black" opacity="22937f" origin=",.5" offset="0,.63889mm"/>
                  <o:lock v:ext="edit" shapetype="f"/>
                </v:shape>
                <v:shape id="Straight Arrow Connector 202" o:spid="_x0000_s1100" type="#_x0000_t32" style="position:absolute;left:31232;top:17129;width:8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" strokecolor="black [3200]" strokeweight="1pt">
                  <v:stroke endarrow="block"/>
                  <v:shadow on="t" color="black" opacity="22937f" origin=",.5" offset="0,.63889mm"/>
                  <o:lock v:ext="edit" shapetype="f"/>
                </v:shape>
                <v:shape id="TextBox 76" o:spid="_x0000_s1101" type="#_x0000_t202" style="position:absolute;left:36158;top:15221;width:33036;height:5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pLoxAAAANwAAAAPAAAAZHJzL2Rvd25yZXYueG1sRI/NisJA&#10;EITvgu8wtLA3nZhdRK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HsCkujEAAAA3AAAAA8A&#10;AAAAAAAAAAAAAAAABwIAAGRycy9kb3ducmV2LnhtbFBLBQYAAAAAAwADALcAAAD4AgAAAAA=&#10;" filled="f" stroked="f" strokeweight="1pt">
                  <v:textbox>
                    <w:txbxContent>
                      <w:p w:rsidR="002B4378" w:rsidRDefault="002B4378" w:rsidP="00572259">
                        <w:pPr>
                          <w:pStyle w:val="NormalWeb"/>
                          <w:spacing w:after="0"/>
                        </w:pPr>
                        <w:r>
                          <w:rPr>
                            <w:color w:val="000000" w:themeColor="text1"/>
                            <w:kern w:val="24"/>
                          </w:rPr>
                          <w:t>Giấy can trong 83 gsm</w:t>
                        </w:r>
                      </w:p>
                    </w:txbxContent>
                  </v:textbox>
                </v:shape>
                <v:shape id="TextBox 77" o:spid="_x0000_s1102" type="#_x0000_t202" style="position:absolute;left:36828;top:17128;width:16675;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" filled="f" stroked="f" strokeweight="1pt">
                  <v:textbox>
                    <w:txbxContent>
                      <w:p w:rsidR="002B4378" w:rsidRDefault="002B4378" w:rsidP="00572259">
                        <w:pPr>
                          <w:pStyle w:val="NormalWeb"/>
                          <w:spacing w:after="0"/>
                        </w:pPr>
                        <w:r>
                          <w:rPr>
                            <w:color w:val="000000" w:themeColor="text1"/>
                            <w:kern w:val="24"/>
                          </w:rPr>
                          <w:t>Kính trong</w:t>
                        </w:r>
                      </w:p>
                    </w:txbxContent>
                  </v:textbox>
                </v:shape>
                <w10:anchorlock/>
              </v:group>
            </w:pict>
          </mc:Fallback>
        </mc:AlternateContent>
      </w:r>
    </w:p>
    <w:p w:rsidR="00120E01" w:rsidRDefault="00120E01" w:rsidP="00120E01">
      <w:pPr>
        <w:pStyle w:val="Caption"/>
        <w:rPr>
          <w:noProof/>
        </w:rPr>
      </w:pPr>
      <w:bookmarkStart w:id="304" w:name="_Ref515720799"/>
      <w:bookmarkStart w:id="305" w:name="_Toc515781270"/>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1</w:t>
      </w:r>
      <w:r w:rsidR="00DD3533">
        <w:fldChar w:fldCharType="end"/>
      </w:r>
      <w:bookmarkEnd w:id="304"/>
      <w:r>
        <w:rPr>
          <w:noProof/>
        </w:rPr>
        <w:t xml:space="preserve"> </w:t>
      </w:r>
      <w:r w:rsidR="0052285B">
        <w:rPr>
          <w:noProof/>
        </w:rPr>
        <w:t>Cấu hình thiết lập của hệ thống</w:t>
      </w:r>
      <w:bookmarkEnd w:id="305"/>
    </w:p>
    <w:p w:rsidR="00E47D2F" w:rsidRPr="00E47D2F" w:rsidRDefault="00E47D2F" w:rsidP="00E47D2F"/>
    <w:p w:rsidR="00120E01" w:rsidRDefault="004846C4" w:rsidP="00120E01">
      <w:pPr>
        <w:rPr>
          <w:lang w:val="en-US"/>
        </w:rPr>
      </w:pPr>
      <w:r w:rsidRPr="00562157">
        <w:rPr>
          <w:lang w:val="en-US"/>
        </w:rPr>
        <w:fldChar w:fldCharType="begin"/>
      </w:r>
      <w:r w:rsidRPr="00562157">
        <w:rPr>
          <w:lang w:val="en-US"/>
        </w:rPr>
        <w:instrText xml:space="preserve"> REF _Ref360791897 \h </w:instrText>
      </w:r>
      <w:r w:rsidR="008F7757" w:rsidRPr="00562157">
        <w:rPr>
          <w:lang w:val="en-US"/>
        </w:rPr>
        <w:instrText xml:space="preserve"> \* MERGEFORMAT </w:instrText>
      </w:r>
      <w:r w:rsidRPr="00562157">
        <w:rPr>
          <w:lang w:val="en-US"/>
        </w:rPr>
      </w:r>
      <w:r w:rsidRPr="00562157">
        <w:rPr>
          <w:lang w:val="en-US"/>
        </w:rPr>
        <w:fldChar w:fldCharType="separate"/>
      </w:r>
      <w:r w:rsidR="00E16C40">
        <w:rPr>
          <w:lang w:val="en-US"/>
        </w:rPr>
        <w:tab/>
      </w:r>
      <w:r w:rsidR="00E16C40" w:rsidRPr="00562157">
        <w:rPr>
          <w:lang w:val="en-US"/>
        </w:rPr>
        <w:t>Hình</w:t>
      </w:r>
      <w:r w:rsidR="00E16C40" w:rsidRPr="00562157">
        <w:rPr>
          <w:noProof/>
          <w:lang w:val="en-US"/>
        </w:rPr>
        <w:t xml:space="preserve"> </w:t>
      </w:r>
      <w:r w:rsidR="00E16C40">
        <w:rPr>
          <w:noProof/>
          <w:lang w:val="en-US"/>
        </w:rPr>
        <w:t>4</w:t>
      </w:r>
      <w:r w:rsidR="00E16C40">
        <w:rPr>
          <w:lang w:val="en-US"/>
        </w:rPr>
        <w:noBreakHyphen/>
      </w:r>
      <w:r w:rsidR="00E16C40">
        <w:rPr>
          <w:noProof/>
          <w:lang w:val="en-US"/>
        </w:rPr>
        <w:t>1</w:t>
      </w:r>
      <w:r w:rsidRPr="00562157">
        <w:rPr>
          <w:lang w:val="en-US"/>
        </w:rPr>
        <w:fldChar w:fldCharType="end"/>
      </w:r>
      <w:r w:rsidRPr="00562157">
        <w:rPr>
          <w:lang w:val="en-US"/>
        </w:rPr>
        <w:t xml:space="preserve"> minh họa </w:t>
      </w:r>
      <w:r w:rsidR="0052285B">
        <w:rPr>
          <w:lang w:val="en-US"/>
        </w:rPr>
        <w:t>cấu hình</w:t>
      </w:r>
      <w:r w:rsidRPr="00562157">
        <w:rPr>
          <w:lang w:val="en-US"/>
        </w:rPr>
        <w:t xml:space="preserve"> tổng thể của hệ thống. Các thành phần chính của hệ thống này bao gồm :</w:t>
      </w:r>
    </w:p>
    <w:p w:rsidR="00120E01" w:rsidRPr="00562157" w:rsidRDefault="00120E01" w:rsidP="0018611E">
      <w:pPr>
        <w:pStyle w:val="Dash"/>
        <w:rPr>
          <w:lang w:val="en-US"/>
        </w:rPr>
      </w:pPr>
      <w:r>
        <w:t>M</w:t>
      </w:r>
      <w:r w:rsidRPr="0055236B">
        <w:t xml:space="preserve">ột khung bàn nhôm có chiều rộng </w:t>
      </w:r>
      <w:r w:rsidR="00572259">
        <w:t>73</w:t>
      </w:r>
      <w:r w:rsidRPr="0055236B">
        <w:t>cm và chiều dài là 73cm, bàn cao 103cm. Mặt bàn chỉ có viền cạnh và rỗng bên trong. Đặt phía trên khung là một tấm kính trong suốt và phía trên tấm kính là giấy trắng để hứng ảnh</w:t>
      </w:r>
    </w:p>
    <w:p w:rsidR="00572259" w:rsidRPr="00495700" w:rsidRDefault="004678AD" w:rsidP="00572259">
      <w:pPr>
        <w:pStyle w:val="Dash"/>
        <w:spacing w:line="312" w:lineRule="auto"/>
        <w:rPr>
          <w:lang w:val="en-US"/>
        </w:rPr>
      </w:pPr>
      <w:r w:rsidRPr="00562157">
        <w:rPr>
          <w:lang w:val="en-US"/>
        </w:rPr>
        <w:t xml:space="preserve"> </w:t>
      </w:r>
      <w:r w:rsidR="00572259">
        <w:rPr>
          <w:lang w:val="en-US"/>
        </w:rPr>
        <w:t xml:space="preserve">Một </w:t>
      </w:r>
      <w:r w:rsidR="00572259">
        <w:t>m</w:t>
      </w:r>
      <w:r w:rsidR="00572259" w:rsidRPr="0055236B">
        <w:t>áy chiếu Sanyo PLC-XW60 với cường độ sáng 2000 Ansi Lumens, độ phân giải 1024x768, kích thước hình ảnh từ 80 đến 300 inches. Máy chiếu theo góc 90 độ hướng lên từ dưới chân bàn lên mặt kính trong, hình ảnh sẽ được giữ lại ở mặt giấy trắng, để hình ảnh thuận chiều với mắt người nhìn từ phía trên thì chúng em tiến hành lật màn hình phát ra từ máy chiếu theo chiều dọc. Với máy chiếu trên có cảm biến về góc chiếu nên chúng em đã điều chỉnh keystone để hình ảnh phát ra là hình chữ nhật với góc người nhìn, cuối cùng là điều chỉnh độ thu phóng và focus của thấu kính</w:t>
      </w:r>
      <w:r w:rsidR="00572259">
        <w:t xml:space="preserve">. </w:t>
      </w:r>
      <w:r w:rsidR="00572259" w:rsidRPr="0055236B">
        <w:t xml:space="preserve">Để hình ảnh phát ra hứng được là rõ nhất thì ngoài việc chỉnh độ focus của thấu kính </w:t>
      </w:r>
      <w:r w:rsidR="00572259" w:rsidRPr="0055236B">
        <w:lastRenderedPageBreak/>
        <w:t xml:space="preserve">chúng em có 2 hướng giải quyết: Một là giảm ánh sáng môi trường bên ngoài tác động vào mặt bàn – </w:t>
      </w:r>
      <w:r w:rsidR="00572259">
        <w:t>Đ</w:t>
      </w:r>
      <w:r w:rsidR="00572259" w:rsidRPr="0055236B">
        <w:t xml:space="preserve">ây là cách giải quyết chúng em đang thực hiện – với mức sáng hiện tại chúng em đang sử dụng là 4 lux trở xuống (ánh sáng phòng thí nghiệm ban ngày không mở đèn phòng và đóng rèm là 8 lux). Hai là thay đổi chất liệu giấy hứng ảnh để thu được hình ảnh tốt hơn, </w:t>
      </w:r>
      <w:r w:rsidR="00572259">
        <w:t xml:space="preserve">theo </w:t>
      </w:r>
      <w:r w:rsidR="00572259">
        <w:rPr>
          <w:lang w:val="en-US"/>
        </w:rPr>
        <w:t>thực nghiệm loại giấy tốt nhất để hứng sáng là giấy can trong 83 gsm.</w:t>
      </w:r>
    </w:p>
    <w:p w:rsidR="00120E01" w:rsidRPr="00572259" w:rsidRDefault="00572259" w:rsidP="00572259">
      <w:pPr>
        <w:pStyle w:val="Dash"/>
        <w:spacing w:line="312" w:lineRule="auto"/>
        <w:rPr>
          <w:lang w:val="en-US"/>
        </w:rPr>
      </w:pPr>
      <w:r>
        <w:t>Kinect 2</w:t>
      </w:r>
      <w:r w:rsidRPr="0055236B">
        <w:t xml:space="preserve"> có khả năng quay video </w:t>
      </w:r>
      <w:r>
        <w:t>hồng ngoại 512x424 pixel</w:t>
      </w:r>
      <w:r w:rsidRPr="0055236B">
        <w:t xml:space="preserve">, USB </w:t>
      </w:r>
      <w:r>
        <w:t>3</w:t>
      </w:r>
      <w:r w:rsidRPr="0055236B">
        <w:t xml:space="preserve">.0 để thu hình từ phía trên. </w:t>
      </w:r>
      <w:r>
        <w:t>Kinect</w:t>
      </w:r>
      <w:r w:rsidRPr="0055236B">
        <w:t xml:space="preserve"> được lắp cao cách 75cm so với mặt bàn, có góc nhìn sao cho lấy đủ mặt bàn và hình ảnh hứng được. </w:t>
      </w:r>
      <w:r>
        <w:t>Kinect</w:t>
      </w:r>
      <w:r w:rsidRPr="0055236B">
        <w:t xml:space="preserve"> được dùng để thu ảnh và nhận diện vật thể trong quá trình sử dụng. </w:t>
      </w:r>
    </w:p>
    <w:p w:rsidR="00120E01" w:rsidRPr="00997AEC" w:rsidRDefault="00120E01" w:rsidP="0018611E">
      <w:pPr>
        <w:pStyle w:val="Dash"/>
        <w:rPr>
          <w:lang w:val="en-US"/>
        </w:rPr>
      </w:pPr>
      <w:r>
        <w:t>Thiết</w:t>
      </w:r>
      <w:r w:rsidRPr="0055236B">
        <w:t xml:space="preserve"> bị di động để hỗ trợ tương tác trong quá trình hoạt động của hệ thống</w:t>
      </w:r>
      <w:r>
        <w:t>.</w:t>
      </w:r>
      <w:r w:rsidRPr="0055236B">
        <w:t xml:space="preserve"> </w:t>
      </w:r>
      <w:r>
        <w:t>Ở</w:t>
      </w:r>
      <w:r w:rsidRPr="0055236B">
        <w:t xml:space="preserve"> đây chúng em sử dụng điện thoại Xiaomi có màn hình 5.5 inches Full HD, hệ điều hành Android 7.0, CPU Snapdragon 625 8 nhân 2.0 Hz, RAM 3 GB, chip đồ họa Adreno 506 và máy tính bản Huawei Mediapad T3 màn hình 8 inches, độ phân giải 1280x800 pixels, hệ điều hành Android 7.0, CPU Qualcomm MSM8917 1.4 Hz, RAM 2 GB, chịp đồ họa  Adreno 308</w:t>
      </w:r>
      <w:r w:rsidR="00997AEC">
        <w:t>.</w:t>
      </w:r>
    </w:p>
    <w:p w:rsidR="00997AEC" w:rsidRPr="0052285B" w:rsidRDefault="00997AEC" w:rsidP="00997AEC">
      <w:pPr>
        <w:pStyle w:val="Dash"/>
        <w:numPr>
          <w:ilvl w:val="0"/>
          <w:numId w:val="0"/>
        </w:numPr>
        <w:ind w:left="927"/>
        <w:rPr>
          <w:lang w:val="en-US"/>
        </w:rPr>
      </w:pPr>
    </w:p>
    <w:p w:rsidR="0052285B" w:rsidRDefault="0052285B" w:rsidP="0052285B">
      <w:pPr>
        <w:rPr>
          <w:lang w:val="en-US"/>
        </w:rPr>
      </w:pPr>
      <w:r>
        <w:rPr>
          <w:lang w:val="en-US"/>
        </w:rPr>
        <w:t xml:space="preserve">Sau khi xây dựng theo các thông số trên, ta sẽ có được hệ thống thực tế như </w:t>
      </w:r>
      <w:r>
        <w:rPr>
          <w:lang w:val="en-US"/>
        </w:rPr>
        <w:fldChar w:fldCharType="begin"/>
      </w:r>
      <w:r>
        <w:rPr>
          <w:lang w:val="en-US"/>
        </w:rPr>
        <w:instrText xml:space="preserve"> REF _Ref515714122 \h </w:instrText>
      </w:r>
      <w:r>
        <w:rPr>
          <w:lang w:val="en-US"/>
        </w:rPr>
      </w:r>
      <w:r>
        <w:rPr>
          <w:lang w:val="en-US"/>
        </w:rPr>
        <w:fldChar w:fldCharType="separate"/>
      </w:r>
      <w:r>
        <w:t xml:space="preserve">Hình </w:t>
      </w:r>
      <w:r>
        <w:rPr>
          <w:noProof/>
        </w:rPr>
        <w:t>4</w:t>
      </w:r>
      <w:r>
        <w:noBreakHyphen/>
      </w:r>
      <w:r>
        <w:rPr>
          <w:noProof/>
        </w:rPr>
        <w:t>2</w:t>
      </w:r>
      <w:r>
        <w:rPr>
          <w:lang w:val="en-US"/>
        </w:rPr>
        <w:fldChar w:fldCharType="end"/>
      </w:r>
    </w:p>
    <w:p w:rsidR="0052285B" w:rsidRDefault="0052285B" w:rsidP="0052285B">
      <w:pPr>
        <w:keepNext/>
      </w:pPr>
      <w:r w:rsidRPr="006F2F50">
        <w:rPr>
          <w:noProof/>
        </w:rPr>
        <mc:AlternateContent>
          <mc:Choice Requires="wpg">
            <w:drawing>
              <wp:inline distT="0" distB="0" distL="0" distR="0" wp14:anchorId="0C5E64B7">
                <wp:extent cx="4524375" cy="2400300"/>
                <wp:effectExtent l="0" t="0" r="0" b="0"/>
                <wp:docPr id="85"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24375" cy="2400300"/>
                          <a:chOff x="0" y="0"/>
                          <a:chExt cx="6756587" cy="3585029"/>
                        </a:xfrm>
                      </wpg:grpSpPr>
                      <pic:pic xmlns:pic="http://schemas.openxmlformats.org/drawingml/2006/picture">
                        <pic:nvPicPr>
                          <pic:cNvPr id="86" name="Picture 86">
                            <a:extLst/>
                          </pic:cNvPr>
                          <pic:cNvPicPr/>
                        </pic:nvPicPr>
                        <pic:blipFill rotWithShape="1">
                          <a:blip r:embed="rId80"/>
                          <a:srcRect l="18472" t="4623" r="18756" b="4916"/>
                          <a:stretch/>
                        </pic:blipFill>
                        <pic:spPr>
                          <a:xfrm>
                            <a:off x="0" y="0"/>
                            <a:ext cx="3324317" cy="3585029"/>
                          </a:xfrm>
                          <a:prstGeom prst="rect">
                            <a:avLst/>
                          </a:prstGeom>
                        </pic:spPr>
                      </pic:pic>
                      <pic:pic xmlns:pic="http://schemas.openxmlformats.org/drawingml/2006/picture">
                        <pic:nvPicPr>
                          <pic:cNvPr id="87" name="Picture 87">
                            <a:extLst/>
                          </pic:cNvPr>
                          <pic:cNvPicPr/>
                        </pic:nvPicPr>
                        <pic:blipFill>
                          <a:blip r:embed="rId81" cstate="print">
                            <a:extLst>
                              <a:ext uri="{28A0092B-C50C-407E-A947-70E740481C1C}">
                                <a14:useLocalDpi xmlns:a14="http://schemas.microsoft.com/office/drawing/2010/main" val="0"/>
                              </a:ext>
                            </a:extLst>
                          </a:blip>
                          <a:stretch>
                            <a:fillRect/>
                          </a:stretch>
                        </pic:blipFill>
                        <pic:spPr>
                          <a:xfrm rot="5400000">
                            <a:off x="3301914" y="130355"/>
                            <a:ext cx="3585028" cy="3324318"/>
                          </a:xfrm>
                          <a:prstGeom prst="rect">
                            <a:avLst/>
                          </a:prstGeom>
                        </pic:spPr>
                      </pic:pic>
                    </wpg:wgp>
                  </a:graphicData>
                </a:graphic>
              </wp:inline>
            </w:drawing>
          </mc:Choice>
          <mc:Fallback>
            <w:pict>
              <v:group w14:anchorId="3465EDAC" id="Group 5" o:spid="_x0000_s1026" style="width:356.25pt;height:189pt;mso-position-horizontal-relative:char;mso-position-vertical-relative:line" coordsize="67565,358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">
                <v:shape id="Picture 86" o:spid="_x0000_s1027" type="#_x0000_t75" style="position:absolute;width:33243;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">
                  <v:imagedata r:id="rId84" o:title="" croptop="3030f" cropbottom="3222f" cropleft="12106f" cropright="12292f"/>
                </v:shape>
                <v:shape id="Picture 87" o:spid="_x0000_s1028" type="#_x0000_t75" style="position:absolute;left:33019;top:1303;width:35850;height:332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">
                  <v:imagedata r:id="rId85" o:title=""/>
                </v:shape>
                <w10:anchorlock/>
              </v:group>
            </w:pict>
          </mc:Fallback>
        </mc:AlternateContent>
      </w:r>
    </w:p>
    <w:p w:rsidR="0052285B" w:rsidRDefault="0052285B" w:rsidP="00997AEC">
      <w:pPr>
        <w:pStyle w:val="Caption"/>
        <w:rPr>
          <w:noProof/>
        </w:rPr>
      </w:pPr>
      <w:bookmarkStart w:id="306" w:name="_Ref515714122"/>
      <w:bookmarkStart w:id="307" w:name="_Toc515781271"/>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2</w:t>
      </w:r>
      <w:r w:rsidR="00DD3533">
        <w:fldChar w:fldCharType="end"/>
      </w:r>
      <w:bookmarkEnd w:id="306"/>
      <w:r>
        <w:t xml:space="preserve"> </w:t>
      </w:r>
      <w:r>
        <w:rPr>
          <w:noProof/>
        </w:rPr>
        <w:t>Hình ảnh thực tế của hệ thống</w:t>
      </w:r>
      <w:bookmarkEnd w:id="307"/>
    </w:p>
    <w:p w:rsidR="00997AEC" w:rsidRPr="00997AEC" w:rsidRDefault="00997AEC" w:rsidP="00997AEC"/>
    <w:p w:rsidR="00EF04AE" w:rsidRPr="00562157" w:rsidRDefault="00EF04AE" w:rsidP="004F61B9">
      <w:pPr>
        <w:pStyle w:val="Heading2"/>
        <w:rPr>
          <w:lang w:val="en-US"/>
        </w:rPr>
      </w:pPr>
      <w:bookmarkStart w:id="308" w:name="_Toc515781233"/>
      <w:bookmarkStart w:id="309" w:name="_Toc360417498"/>
      <w:bookmarkStart w:id="310" w:name="_Toc360417678"/>
      <w:r w:rsidRPr="00562157">
        <w:rPr>
          <w:lang w:val="en-US"/>
        </w:rPr>
        <w:lastRenderedPageBreak/>
        <w:t>Kịch bản sử dụng hệ thống</w:t>
      </w:r>
      <w:bookmarkEnd w:id="308"/>
    </w:p>
    <w:p w:rsidR="0052285B" w:rsidRDefault="002F1737" w:rsidP="0052285B">
      <w:pPr>
        <w:rPr>
          <w:lang w:val="en-US"/>
        </w:rPr>
      </w:pPr>
      <w:r>
        <w:rPr>
          <w:lang w:val="en-US"/>
        </w:rPr>
        <w:t xml:space="preserve">Hệ thống bao gồm 1 bàn tương tác </w:t>
      </w:r>
      <w:r w:rsidR="009B214C">
        <w:rPr>
          <w:lang w:val="en-US"/>
        </w:rPr>
        <w:t>với hình ảnh chiếu ra từ 1 máy tính đóng vai trò là trung tâm xử lý. Ở lần đâu tiên sử dụng hệ thống, người dùng cần thực hiện lại quá trình căn chỉnh tọa độ để hệ thống ánh xạ tọa độ giữa các không gian tọa độ khác nhau. Sau quá trình căn chỉnh, người dùng có thể dùng các thiết bị thông minh như điện thoại, máy tính bảng đã được cài sẵn ứng dụng để tương tác. Thông qua các thiết bị di động, người dùng có thể giao tiếp với hệ thống và sử dụng các chức năng của hệ thống.</w:t>
      </w:r>
    </w:p>
    <w:p w:rsidR="004F61B9" w:rsidRPr="00562157" w:rsidRDefault="00EF04AE" w:rsidP="0052285B">
      <w:pPr>
        <w:pStyle w:val="Heading2"/>
        <w:rPr>
          <w:lang w:val="en-US"/>
        </w:rPr>
      </w:pPr>
      <w:r w:rsidRPr="00562157">
        <w:rPr>
          <w:lang w:val="en-US"/>
        </w:rPr>
        <w:t xml:space="preserve"> </w:t>
      </w:r>
      <w:bookmarkStart w:id="311" w:name="_Toc515781234"/>
      <w:r w:rsidR="004F61B9" w:rsidRPr="00562157">
        <w:rPr>
          <w:lang w:val="en-US"/>
        </w:rPr>
        <w:t>Một số vấn đề gặp phải và kỹ thuật áp dụng</w:t>
      </w:r>
      <w:bookmarkEnd w:id="309"/>
      <w:bookmarkEnd w:id="310"/>
      <w:bookmarkEnd w:id="311"/>
    </w:p>
    <w:p w:rsidR="004F61B9" w:rsidRPr="00562157" w:rsidRDefault="001E171F" w:rsidP="004F61B9">
      <w:pPr>
        <w:pStyle w:val="Heading3"/>
      </w:pPr>
      <w:bookmarkStart w:id="312" w:name="_Toc515781235"/>
      <w:r>
        <w:t>Cách bố trí máy chiếu</w:t>
      </w:r>
      <w:bookmarkEnd w:id="312"/>
    </w:p>
    <w:p w:rsidR="007B1A3F" w:rsidRPr="00562157" w:rsidRDefault="007B1A3F" w:rsidP="0018611E">
      <w:pPr>
        <w:pStyle w:val="Problem"/>
        <w:rPr>
          <w:lang w:val="en-US"/>
        </w:rPr>
      </w:pPr>
      <w:r w:rsidRPr="00562157">
        <w:rPr>
          <w:lang w:val="en-US"/>
        </w:rPr>
        <w:t>Vấn đề</w:t>
      </w:r>
    </w:p>
    <w:p w:rsidR="001E171F" w:rsidRDefault="001E171F" w:rsidP="001E171F">
      <w:pPr>
        <w:rPr>
          <w:lang w:val="en-US"/>
        </w:rPr>
      </w:pPr>
      <w:r>
        <w:rPr>
          <w:lang w:val="en-US"/>
        </w:rPr>
        <w:t xml:space="preserve">Bài toán cần giải quyết là lắp đặt ví trí máy chiếu làm </w:t>
      </w:r>
      <w:r w:rsidR="00341082">
        <w:rPr>
          <w:lang w:val="en-US"/>
        </w:rPr>
        <w:t>sao</w:t>
      </w:r>
      <w:r>
        <w:rPr>
          <w:lang w:val="en-US"/>
        </w:rPr>
        <w:t xml:space="preserve"> cho thích hợp để thỏa mãn 2 tiêu chí: </w:t>
      </w:r>
    </w:p>
    <w:p w:rsidR="001E171F" w:rsidRDefault="001E171F" w:rsidP="001E171F">
      <w:pPr>
        <w:pStyle w:val="K-Bullet--Heading"/>
        <w:rPr>
          <w:lang w:val="en-US"/>
        </w:rPr>
      </w:pPr>
      <w:r>
        <w:rPr>
          <w:lang w:val="en-US"/>
        </w:rPr>
        <w:t>Chi phí lắp đặt rẻ, dễ và nhanh chóng lắp đặt</w:t>
      </w:r>
    </w:p>
    <w:p w:rsidR="007B1A3F" w:rsidRPr="00562157" w:rsidRDefault="001E171F" w:rsidP="001E171F">
      <w:pPr>
        <w:pStyle w:val="K-Bullet--Heading"/>
        <w:rPr>
          <w:lang w:val="en-US"/>
        </w:rPr>
      </w:pPr>
      <w:r>
        <w:rPr>
          <w:lang w:val="en-US"/>
        </w:rPr>
        <w:t>Nâng cao trải nghiệm người dùng, dễ sử dụng và đẹp mắt</w:t>
      </w:r>
    </w:p>
    <w:p w:rsidR="007B1A3F" w:rsidRPr="00562157" w:rsidRDefault="007B1A3F" w:rsidP="0018611E">
      <w:pPr>
        <w:pStyle w:val="Solution"/>
        <w:rPr>
          <w:lang w:val="en-US"/>
        </w:rPr>
      </w:pPr>
      <w:r w:rsidRPr="00562157">
        <w:rPr>
          <w:lang w:val="en-US"/>
        </w:rPr>
        <w:t>Giải pháp</w:t>
      </w:r>
    </w:p>
    <w:p w:rsidR="00CC787A" w:rsidRPr="00562157" w:rsidRDefault="007B1A3F" w:rsidP="007B1A3F">
      <w:pPr>
        <w:rPr>
          <w:lang w:val="en-US"/>
        </w:rPr>
      </w:pPr>
      <w:r w:rsidRPr="00562157">
        <w:rPr>
          <w:lang w:val="en-US"/>
        </w:rPr>
        <w:t xml:space="preserve">Qua </w:t>
      </w:r>
      <w:r w:rsidR="001E171F">
        <w:rPr>
          <w:lang w:val="en-US"/>
        </w:rPr>
        <w:t>phân tích và thử nghiệm thực tế, chúng em đề xuất 3 cách bố tr</w:t>
      </w:r>
      <w:r w:rsidR="00EE3FBC">
        <w:rPr>
          <w:lang w:val="en-US"/>
        </w:rPr>
        <w:t>í máy chiếu khả thi nhất</w:t>
      </w:r>
    </w:p>
    <w:p w:rsidR="00DA4EE9" w:rsidRPr="00562157" w:rsidRDefault="00EE3FBC" w:rsidP="00DA4EE9">
      <w:pPr>
        <w:pStyle w:val="K-Bullet--Heading"/>
        <w:rPr>
          <w:lang w:val="en-US"/>
        </w:rPr>
      </w:pPr>
      <w:r>
        <w:rPr>
          <w:lang w:val="en-US"/>
        </w:rPr>
        <w:t>Cách 1: Đặt máy chiếu trên cao, chiếu từ trên xuống</w:t>
      </w:r>
    </w:p>
    <w:p w:rsidR="00DA4EE9" w:rsidRPr="00562157" w:rsidRDefault="00EE3FBC" w:rsidP="00DA4EE9">
      <w:pPr>
        <w:pStyle w:val="K-Bullet--Heading"/>
        <w:rPr>
          <w:lang w:val="en-US"/>
        </w:rPr>
      </w:pPr>
      <w:r>
        <w:rPr>
          <w:lang w:val="en-US"/>
        </w:rPr>
        <w:t>Cách 2: Đặt máy chiếu dưới mặt đất, phương vuông góc với mặt đất, chiếu từ dưới lên</w:t>
      </w:r>
    </w:p>
    <w:p w:rsidR="00EE3FBC" w:rsidRDefault="00EE3FBC" w:rsidP="00EE3FBC">
      <w:pPr>
        <w:pStyle w:val="K-Bullet--Heading"/>
        <w:rPr>
          <w:lang w:val="en-US"/>
        </w:rPr>
      </w:pPr>
      <w:r>
        <w:rPr>
          <w:lang w:val="en-US"/>
        </w:rPr>
        <w:t>Cách 3: Đặt máy chiếu dưới đất, áp dụng phản xạ gương để tạo góc chiếu 90</w:t>
      </w:r>
      <w:r>
        <w:rPr>
          <w:vertAlign w:val="superscript"/>
          <w:lang w:val="en-US"/>
        </w:rPr>
        <w:t xml:space="preserve">o </w:t>
      </w:r>
      <w:r>
        <w:rPr>
          <w:lang w:val="en-US"/>
        </w:rPr>
        <w:t>so với mặt đất</w:t>
      </w:r>
    </w:p>
    <w:p w:rsidR="004B5089" w:rsidRDefault="00EE3FBC" w:rsidP="004B5089">
      <w:pPr>
        <w:pStyle w:val="Heading4"/>
        <w:rPr>
          <w:lang w:val="en-US"/>
        </w:rPr>
      </w:pPr>
      <w:r>
        <w:rPr>
          <w:lang w:val="en-US"/>
        </w:rPr>
        <w:t>Đặt máy chiếu trên cao</w:t>
      </w:r>
    </w:p>
    <w:p w:rsidR="004B5089" w:rsidRDefault="004B5089" w:rsidP="004B5089">
      <w:pPr>
        <w:keepNext/>
        <w:ind w:left="720" w:firstLine="720"/>
      </w:pPr>
      <w:r w:rsidRPr="004B5089">
        <w:rPr>
          <w:noProof/>
        </w:rPr>
        <w:lastRenderedPageBreak/>
        <mc:AlternateContent>
          <mc:Choice Requires="wpg">
            <w:drawing>
              <wp:inline distT="0" distB="0" distL="0" distR="0" wp14:anchorId="4C4FA3D2" wp14:editId="264C94F8">
                <wp:extent cx="3589650" cy="2495550"/>
                <wp:effectExtent l="0" t="0" r="11430" b="0"/>
                <wp:docPr id="120" name="Group 3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589650" cy="2495550"/>
                          <a:chOff x="62780" y="-47925"/>
                          <a:chExt cx="3590087" cy="4185417"/>
                        </a:xfrm>
                      </wpg:grpSpPr>
                      <wpg:grpSp>
                        <wpg:cNvPr id="121" name="Group 121">
                          <a:extLst/>
                        </wpg:cNvPr>
                        <wpg:cNvGrpSpPr/>
                        <wpg:grpSpPr>
                          <a:xfrm>
                            <a:off x="718598" y="437570"/>
                            <a:ext cx="2934269" cy="3584536"/>
                            <a:chOff x="718598" y="437570"/>
                            <a:chExt cx="2934269" cy="3584536"/>
                          </a:xfrm>
                        </wpg:grpSpPr>
                        <wps:wsp>
                          <wps:cNvPr id="122" name="Rectangle 122">
                            <a:extLst/>
                          </wps:cNvPr>
                          <wps:cNvSpPr/>
                          <wps:spPr>
                            <a:xfrm>
                              <a:off x="718599"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a:extLst/>
                          </wps:cNvPr>
                          <wps:cNvSpPr/>
                          <wps:spPr>
                            <a:xfrm>
                              <a:off x="841428" y="2664155"/>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a:extLst/>
                          </wps:cNvPr>
                          <wps:cNvSpPr/>
                          <wps:spPr>
                            <a:xfrm>
                              <a:off x="841428" y="2664154"/>
                              <a:ext cx="116005"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a:extLst/>
                          </wps:cNvPr>
                          <wps:cNvSpPr/>
                          <wps:spPr>
                            <a:xfrm>
                              <a:off x="3530037" y="2664154"/>
                              <a:ext cx="122830" cy="1357952"/>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126">
                            <a:extLst/>
                          </wps:cNvPr>
                          <wps:cNvSpPr/>
                          <wps:spPr>
                            <a:xfrm>
                              <a:off x="718598" y="437570"/>
                              <a:ext cx="2204112" cy="907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27" name="Group 127">
                            <a:extLst/>
                          </wpg:cNvPr>
                          <wpg:cNvGrpSpPr/>
                          <wpg:grpSpPr>
                            <a:xfrm rot="10800000">
                              <a:off x="1953719" y="528279"/>
                              <a:ext cx="968991" cy="764274"/>
                              <a:chOff x="1953719" y="528279"/>
                              <a:chExt cx="968991" cy="764274"/>
                            </a:xfrm>
                          </wpg:grpSpPr>
                          <wps:wsp>
                            <wps:cNvPr id="128" name="Rectangle 128">
                              <a:extLst/>
                            </wps:cNvPr>
                            <wps:cNvSpPr/>
                            <wps:spPr>
                              <a:xfrm rot="10800000">
                                <a:off x="1953719" y="664756"/>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2B4378" w:rsidRPr="004B5089" w:rsidRDefault="002B4378" w:rsidP="004B5089">
                                  <w:pPr>
                                    <w:pStyle w:val="NormalWeb"/>
                                    <w:spacing w:after="0"/>
                                    <w:ind w:firstLine="0"/>
                                  </w:pPr>
                                  <w:r w:rsidRPr="004B5089">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a:extLst/>
                            </wps:cNvPr>
                            <wps:cNvSpPr/>
                            <wps:spPr>
                              <a:xfrm>
                                <a:off x="2240321"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 name="Straight Connector 130">
                            <a:extLst/>
                          </wps:cNvPr>
                          <wps:cNvCnPr>
                            <a:cxnSpLocks/>
                          </wps:cNvCnPr>
                          <wps:spPr>
                            <a:xfrm flipH="1">
                              <a:off x="1953719" y="1224314"/>
                              <a:ext cx="28660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1" name="Straight Connector 131">
                            <a:extLst/>
                          </wps:cNvPr>
                          <wps:cNvCnPr>
                            <a:cxnSpLocks/>
                          </wps:cNvCnPr>
                          <wps:spPr>
                            <a:xfrm>
                              <a:off x="2636108" y="1224314"/>
                              <a:ext cx="955344" cy="14398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32" name="Straight Arrow Connector 132">
                          <a:extLst/>
                        </wps:cNvPr>
                        <wps:cNvCnPr/>
                        <wps:spPr>
                          <a:xfrm>
                            <a:off x="553998" y="2664154"/>
                            <a:ext cx="0" cy="135795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a:extLst/>
                        </wps:cNvPr>
                        <wps:cNvCnPr>
                          <a:cxnSpLocks/>
                        </wps:cNvCnPr>
                        <wps:spPr>
                          <a:xfrm>
                            <a:off x="299997"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5" name="TextBox 29">
                          <a:extLst/>
                        </wps:cNvPr>
                        <wps:cNvSpPr txBox="1"/>
                        <wps:spPr>
                          <a:xfrm rot="16200000">
                            <a:off x="-165054" y="3338093"/>
                            <a:ext cx="1293967" cy="304831"/>
                          </a:xfrm>
                          <a:prstGeom prst="rect">
                            <a:avLst/>
                          </a:prstGeom>
                          <a:noFill/>
                        </wps:spPr>
                        <wps:txbx>
                          <w:txbxContent>
                            <w:p w:rsidR="002B4378" w:rsidRPr="004B5089" w:rsidRDefault="002B4378" w:rsidP="004B5089">
                              <w:pPr>
                                <w:pStyle w:val="NormalWeb"/>
                                <w:spacing w:after="0"/>
                              </w:pPr>
                              <w:r w:rsidRPr="004B5089">
                                <w:rPr>
                                  <w:color w:val="000000" w:themeColor="text1"/>
                                  <w:kern w:val="24"/>
                                </w:rPr>
                                <w:t>50cm</w:t>
                              </w:r>
                            </w:p>
                          </w:txbxContent>
                        </wps:txbx>
                        <wps:bodyPr wrap="square" rtlCol="0">
                          <a:noAutofit/>
                        </wps:bodyPr>
                      </wps:wsp>
                      <wps:wsp>
                        <wps:cNvPr id="136" name="TextBox 30">
                          <a:extLst/>
                        </wps:cNvPr>
                        <wps:cNvSpPr txBox="1"/>
                        <wps:spPr>
                          <a:xfrm rot="16200000">
                            <a:off x="-498904" y="1999426"/>
                            <a:ext cx="1437734" cy="314366"/>
                          </a:xfrm>
                          <a:prstGeom prst="rect">
                            <a:avLst/>
                          </a:prstGeom>
                          <a:noFill/>
                        </wps:spPr>
                        <wps:txbx>
                          <w:txbxContent>
                            <w:p w:rsidR="002B4378" w:rsidRDefault="002B4378"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wps:txbx>
                        <wps:bodyPr wrap="square" rtlCol="0">
                          <a:noAutofit/>
                        </wps:bodyPr>
                      </wps:wsp>
                      <wps:wsp>
                        <wps:cNvPr id="137" name="TextBox 31">
                          <a:extLst/>
                        </wps:cNvPr>
                        <wps:cNvSpPr txBox="1"/>
                        <wps:spPr>
                          <a:xfrm>
                            <a:off x="1506230" y="-47925"/>
                            <a:ext cx="757555" cy="872490"/>
                          </a:xfrm>
                          <a:prstGeom prst="rect">
                            <a:avLst/>
                          </a:prstGeom>
                          <a:noFill/>
                        </wps:spPr>
                        <wps:txbx>
                          <w:txbxContent>
                            <w:p w:rsidR="002B4378" w:rsidRPr="004B5089" w:rsidRDefault="002B4378" w:rsidP="004B5089">
                              <w:pPr>
                                <w:pStyle w:val="NormalWeb"/>
                                <w:spacing w:after="0"/>
                              </w:pPr>
                              <w:r w:rsidRPr="004B5089">
                                <w:rPr>
                                  <w:color w:val="000000" w:themeColor="text1"/>
                                  <w:kern w:val="24"/>
                                </w:rPr>
                                <w:t>80cm</w:t>
                              </w:r>
                            </w:p>
                          </w:txbxContent>
                        </wps:txbx>
                        <wps:bodyPr wrap="square" rtlCol="0">
                          <a:noAutofit/>
                        </wps:bodyPr>
                      </wps:wsp>
                      <wps:wsp>
                        <wps:cNvPr id="138" name="Straight Arrow Connector 138">
                          <a:extLst/>
                        </wps:cNvPr>
                        <wps:cNvCnPr>
                          <a:cxnSpLocks/>
                        </wps:cNvCnPr>
                        <wps:spPr>
                          <a:xfrm flipH="1">
                            <a:off x="724214" y="326527"/>
                            <a:ext cx="21984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4FA3D2" id="Group 35" o:spid="_x0000_s1103" style="width:282.65pt;height:196.5pt;mso-position-horizontal-relative:char;mso-position-vertical-relative:line" coordorigin="627,-479" coordsize="35900,41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">
                <v:group id="Group 121" o:spid="_x0000_s1104" style="position:absolute;left:7185;top:4375;width:29343;height:35846" coordorigin="7185,4375" coordsize="29342,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rect id="Rectangle 122" o:spid="_x0000_s1105" style="position:absolute;left:7185;top:5282;width:1229;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rect id="Rectangle 123" o:spid="_x0000_s1106" style="position:absolute;left:8414;top:26641;width:28046;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rect id="Rectangle 124" o:spid="_x0000_s1107" style="position:absolute;left:8414;top:26641;width:1160;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qjiwQAAANwAAAAPAAAAZHJzL2Rvd25yZXYueG1sRE9Ni8Iw&#10;EL0v+B/CCN7WVB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JrKqOLBAAAA3AAAAA8AAAAA&#10;AAAAAAAAAAAABwIAAGRycy9kb3ducmV2LnhtbFBLBQYAAAAAAwADALcAAAD1AgAAAAA=&#10;" fillcolor="white [3201]" strokecolor="black [3200]" strokeweight="2pt"/>
                  <v:rect id="Rectangle 125" o:spid="_x0000_s1108" style="position:absolute;left:35300;top:26641;width:1228;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15wQAAANwAAAAPAAAAZHJzL2Rvd25yZXYueG1sRE9Ni8Iw&#10;EL0v+B/CCN7WVEF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PWGDXnBAAAA3AAAAA8AAAAA&#10;AAAAAAAAAAAABwIAAGRycy9kb3ducmV2LnhtbFBLBQYAAAAAAwADALcAAAD1AgAAAAA=&#10;" fillcolor="white [3201]" strokecolor="black [3200]" strokeweight="2pt"/>
                  <v:rect id="Rectangle 126" o:spid="_x0000_s1109" style="position:absolute;left:7185;top:4375;width:22042;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group id="Group 127" o:spid="_x0000_s1110" style="position:absolute;left:19537;top:5282;width:9690;height:7643;rotation:180" coordorigin="19537,5282" coordsize="9689,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">
                    <v:rect id="Rectangle 128" o:spid="_x0000_s1111" style="position:absolute;left:19537;top:6647;width:9690;height:62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" fillcolor="white [3201]" strokecolor="black [3200]" strokeweight="2pt">
                      <v:textbox>
                        <w:txbxContent>
                          <w:p w:rsidR="002B4378" w:rsidRPr="004B5089" w:rsidRDefault="002B4378" w:rsidP="004B5089">
                            <w:pPr>
                              <w:pStyle w:val="NormalWeb"/>
                              <w:spacing w:after="0"/>
                              <w:ind w:firstLine="0"/>
                            </w:pPr>
                            <w:r w:rsidRPr="004B5089">
                              <w:rPr>
                                <w:b/>
                                <w:bCs/>
                                <w:color w:val="FF0000"/>
                                <w:kern w:val="24"/>
                              </w:rPr>
                              <w:t>Máy chiếu</w:t>
                            </w:r>
                          </w:p>
                        </w:txbxContent>
                      </v:textbox>
                    </v:rect>
                    <v:rect id="Rectangle 129" o:spid="_x0000_s1112" style="position:absolute;left:22403;top:5282;width:3958;height:1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" fillcolor="white [3201]" strokecolor="black [3200]" strokeweight="2pt"/>
                  </v:group>
                  <v:line id="Straight Connector 130" o:spid="_x0000_s1113" style="position:absolute;flip:x;visibility:visible;mso-wrap-style:square" from="19537,12243" to="22403,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o:lock v:ext="edit" shapetype="f"/>
                  </v:line>
                  <v:line id="Straight Connector 131" o:spid="_x0000_s1114" style="position:absolute;visibility:visible;mso-wrap-style:square" from="26361,12243" to="35914,26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" strokecolor="black [3200]">
                    <v:stroke dashstyle="dash"/>
                    <o:lock v:ext="edit" shapetype="f"/>
                  </v:line>
                </v:group>
                <v:shape id="Straight Arrow Connector 132" o:spid="_x0000_s1115" type="#_x0000_t32" style="position:absolute;left:5539;top:26641;width:0;height:13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" strokecolor="#4579b8 [3044]">
                  <v:stroke startarrow="block" endarrow="block"/>
                </v:shape>
                <v:shape id="Straight Arrow Connector 134" o:spid="_x0000_s1116" type="#_x0000_t32" style="position:absolute;left:2999;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" strokecolor="#4579b8 [3044]">
                  <v:stroke startarrow="block" endarrow="block"/>
                  <o:lock v:ext="edit" shapetype="f"/>
                </v:shape>
                <v:shape id="TextBox 29" o:spid="_x0000_s1117" type="#_x0000_t202" style="position:absolute;left:-1651;top:33381;width:12939;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" filled="f" stroked="f">
                  <v:textbox>
                    <w:txbxContent>
                      <w:p w:rsidR="002B4378" w:rsidRPr="004B5089" w:rsidRDefault="002B4378" w:rsidP="004B5089">
                        <w:pPr>
                          <w:pStyle w:val="NormalWeb"/>
                          <w:spacing w:after="0"/>
                        </w:pPr>
                        <w:r w:rsidRPr="004B5089">
                          <w:rPr>
                            <w:color w:val="000000" w:themeColor="text1"/>
                            <w:kern w:val="24"/>
                          </w:rPr>
                          <w:t>50cm</w:t>
                        </w:r>
                      </w:p>
                    </w:txbxContent>
                  </v:textbox>
                </v:shape>
                <v:shape id="TextBox 30" o:spid="_x0000_s1118" type="#_x0000_t202" style="position:absolute;left:-4990;top:19994;width:14377;height:31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" filled="f" stroked="f">
                  <v:textbox>
                    <w:txbxContent>
                      <w:p w:rsidR="002B4378" w:rsidRDefault="002B4378" w:rsidP="004B5089">
                        <w:pPr>
                          <w:pStyle w:val="NormalWeb"/>
                          <w:spacing w:after="0"/>
                        </w:pPr>
                        <w:r w:rsidRPr="004B5089">
                          <w:rPr>
                            <w:color w:val="000000" w:themeColor="text1"/>
                            <w:kern w:val="24"/>
                          </w:rPr>
                          <w:t>130c</w:t>
                        </w:r>
                        <w:r>
                          <w:rPr>
                            <w:rFonts w:asciiTheme="minorHAnsi" w:hAnsi="Calibri" w:cstheme="minorBidi"/>
                            <w:color w:val="000000" w:themeColor="text1"/>
                            <w:kern w:val="24"/>
                            <w:sz w:val="36"/>
                            <w:szCs w:val="36"/>
                          </w:rPr>
                          <w:t>m</w:t>
                        </w:r>
                      </w:p>
                    </w:txbxContent>
                  </v:textbox>
                </v:shape>
                <v:shape id="TextBox 31" o:spid="_x0000_s1119" type="#_x0000_t202" style="position:absolute;left:15062;top:-479;width:7575;height:8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2B4378" w:rsidRPr="004B5089" w:rsidRDefault="002B4378" w:rsidP="004B5089">
                        <w:pPr>
                          <w:pStyle w:val="NormalWeb"/>
                          <w:spacing w:after="0"/>
                        </w:pPr>
                        <w:r w:rsidRPr="004B5089">
                          <w:rPr>
                            <w:color w:val="000000" w:themeColor="text1"/>
                            <w:kern w:val="24"/>
                          </w:rPr>
                          <w:t>80cm</w:t>
                        </w:r>
                      </w:p>
                    </w:txbxContent>
                  </v:textbox>
                </v:shape>
                <v:shape id="Straight Arrow Connector 138" o:spid="_x0000_s1120" type="#_x0000_t32" style="position:absolute;left:7242;top:3265;width:21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" strokecolor="#4579b8 [3044]">
                  <v:stroke startarrow="block" endarrow="block"/>
                  <o:lock v:ext="edit" shapetype="f"/>
                </v:shape>
                <w10:anchorlock/>
              </v:group>
            </w:pict>
          </mc:Fallback>
        </mc:AlternateContent>
      </w:r>
    </w:p>
    <w:p w:rsidR="004B5089" w:rsidRPr="004B5089" w:rsidRDefault="004B5089" w:rsidP="004B5089">
      <w:pPr>
        <w:pStyle w:val="Caption"/>
        <w:rPr>
          <w:lang w:val="en-US"/>
        </w:rPr>
      </w:pPr>
      <w:bookmarkStart w:id="313" w:name="_Ref515717544"/>
      <w:bookmarkStart w:id="314" w:name="_Toc515781272"/>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3</w:t>
      </w:r>
      <w:r w:rsidR="00DD3533">
        <w:fldChar w:fldCharType="end"/>
      </w:r>
      <w:bookmarkEnd w:id="313"/>
      <w:r>
        <w:rPr>
          <w:noProof/>
        </w:rPr>
        <w:t xml:space="preserve"> Cách bố trí máy chiếu trên cao</w:t>
      </w:r>
      <w:bookmarkEnd w:id="314"/>
    </w:p>
    <w:p w:rsidR="00DA4EE9" w:rsidRDefault="004B5089" w:rsidP="00DA4EE9">
      <w:pPr>
        <w:rPr>
          <w:lang w:val="en-US"/>
        </w:rPr>
      </w:pPr>
      <w:r>
        <w:rPr>
          <w:lang w:val="en-US"/>
        </w:rPr>
        <w:t xml:space="preserve">Thông số lắp đặt cụ thể </w:t>
      </w:r>
      <w:r w:rsidR="00C22F55">
        <w:rPr>
          <w:lang w:val="en-US"/>
        </w:rPr>
        <w:t xml:space="preserve">được mô tả ở </w:t>
      </w:r>
      <w:r w:rsidR="00C22F55">
        <w:rPr>
          <w:lang w:val="en-US"/>
        </w:rPr>
        <w:fldChar w:fldCharType="begin"/>
      </w:r>
      <w:r w:rsidR="00C22F55">
        <w:rPr>
          <w:lang w:val="en-US"/>
        </w:rPr>
        <w:instrText xml:space="preserve"> REF _Ref515717544 \h </w:instrText>
      </w:r>
      <w:r w:rsidR="00C22F55">
        <w:rPr>
          <w:lang w:val="en-US"/>
        </w:rPr>
      </w:r>
      <w:r w:rsidR="00C22F55">
        <w:rPr>
          <w:lang w:val="en-US"/>
        </w:rPr>
        <w:fldChar w:fldCharType="separate"/>
      </w:r>
      <w:r w:rsidR="00C22F55">
        <w:t xml:space="preserve">Hình </w:t>
      </w:r>
      <w:r w:rsidR="00C22F55">
        <w:rPr>
          <w:noProof/>
        </w:rPr>
        <w:t>4</w:t>
      </w:r>
      <w:r w:rsidR="00C22F55">
        <w:noBreakHyphen/>
      </w:r>
      <w:r w:rsidR="00C22F55">
        <w:rPr>
          <w:noProof/>
        </w:rPr>
        <w:t>3</w:t>
      </w:r>
      <w:r w:rsidR="00C22F55">
        <w:rPr>
          <w:lang w:val="en-US"/>
        </w:rPr>
        <w:fldChar w:fldCharType="end"/>
      </w:r>
      <w:r w:rsidR="00C22F55">
        <w:rPr>
          <w:lang w:val="en-US"/>
        </w:rPr>
        <w:t>.</w:t>
      </w:r>
      <w:r>
        <w:rPr>
          <w:lang w:val="en-US"/>
        </w:rPr>
        <w:t>Với cách lắp đặt này, ta tận dụng được giá treo hiện tại của Camera. Hình ảnh chiếu ra rất rõ nét, chân thật và sống động</w:t>
      </w:r>
      <w:r w:rsidR="00F34C67">
        <w:rPr>
          <w:lang w:val="en-US"/>
        </w:rPr>
        <w:t>, mang đến cho người dùng trải nghiệm rất tốt</w:t>
      </w:r>
    </w:p>
    <w:p w:rsidR="004B5089" w:rsidRDefault="004B5089" w:rsidP="00DA4EE9">
      <w:pPr>
        <w:rPr>
          <w:lang w:val="en-US"/>
        </w:rPr>
      </w:pPr>
      <w:r>
        <w:rPr>
          <w:lang w:val="en-US"/>
        </w:rPr>
        <w:t xml:space="preserve">Tuy nhiên, </w:t>
      </w:r>
      <w:r w:rsidR="00F34C67">
        <w:rPr>
          <w:lang w:val="en-US"/>
        </w:rPr>
        <w:t>nhược điểm của cách lắp đặt này là ta cần gia cố giá đỡ thêm chắc chắn vì máy chiếu khá nặng. Hơn thế nữa, việc lắp đặt khá khó khăn do phải lắp đặt cố định để máy chiếu không rung lắc trong quá trình sử dụng.Việc lắp đặt cứng này gây khó khăn nếu về sau có nhu cầu thay đổi, nâng cấp về phần cứng.</w:t>
      </w:r>
    </w:p>
    <w:p w:rsidR="00F34C67" w:rsidRDefault="00F34C67" w:rsidP="00DA4EE9">
      <w:pPr>
        <w:rPr>
          <w:lang w:val="en-US"/>
        </w:rPr>
      </w:pPr>
      <w:r>
        <w:rPr>
          <w:lang w:val="en-US"/>
        </w:rPr>
        <w:t>Ngoài ra, việc chiếu ánh sáng từ trên cao xuống sẽ gây nên vấn đề là gây đổ bóng lên mặt bàn khi người dùng thao tác dưới máy chiếu, làm cho thông tin chiếu ra bị bóp méo, sai lệch với kích thước ban đầu</w:t>
      </w:r>
    </w:p>
    <w:p w:rsidR="00F34C67" w:rsidRDefault="00F34C67" w:rsidP="00F34C67">
      <w:pPr>
        <w:pStyle w:val="Heading4"/>
        <w:rPr>
          <w:lang w:val="en-US"/>
        </w:rPr>
      </w:pPr>
      <w:r>
        <w:rPr>
          <w:lang w:val="en-US"/>
        </w:rPr>
        <w:tab/>
        <w:t>Đặt máy chiếu dưới đất theo phương vuông góc mặt đất</w:t>
      </w:r>
    </w:p>
    <w:p w:rsidR="00C22F55" w:rsidRDefault="00C22F55" w:rsidP="00C22F55">
      <w:pPr>
        <w:keepNext/>
        <w:ind w:left="518"/>
      </w:pPr>
      <w:bookmarkStart w:id="315" w:name="_Toc360417500"/>
      <w:bookmarkStart w:id="316" w:name="_Toc360417680"/>
      <w:bookmarkStart w:id="317" w:name="_Ref360792512"/>
      <w:bookmarkStart w:id="318" w:name="_Ref360804504"/>
      <w:r>
        <w:rPr>
          <w:noProof/>
        </w:rPr>
        <w:lastRenderedPageBreak/>
        <mc:AlternateContent>
          <mc:Choice Requires="wps">
            <w:drawing>
              <wp:anchor distT="0" distB="0" distL="114300" distR="114300" simplePos="0" relativeHeight="251655680" behindDoc="0" locked="0" layoutInCell="1" allowOverlap="1" wp14:anchorId="00F67427" wp14:editId="09D2A78E">
                <wp:simplePos x="0" y="0"/>
                <wp:positionH relativeFrom="column">
                  <wp:posOffset>3409315</wp:posOffset>
                </wp:positionH>
                <wp:positionV relativeFrom="paragraph">
                  <wp:posOffset>340297</wp:posOffset>
                </wp:positionV>
                <wp:extent cx="1114425" cy="292341"/>
                <wp:effectExtent l="0" t="0" r="0" b="0"/>
                <wp:wrapNone/>
                <wp:docPr id="164" name="TextBox 4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14425" cy="292341"/>
                        </a:xfrm>
                        <a:prstGeom prst="rect">
                          <a:avLst/>
                        </a:prstGeom>
                        <a:noFill/>
                      </wps:spPr>
                      <wps:txbx>
                        <w:txbxContent>
                          <w:p w:rsidR="002B4378" w:rsidRPr="00C22F55" w:rsidRDefault="002B4378" w:rsidP="00C22F55">
                            <w:pPr>
                              <w:pStyle w:val="NormalWeb"/>
                              <w:spacing w:after="0"/>
                              <w:rPr>
                                <w:lang w:val="en-US"/>
                              </w:rPr>
                            </w:pPr>
                            <w:r>
                              <w:rPr>
                                <w:color w:val="000000" w:themeColor="text1"/>
                                <w:kern w:val="24"/>
                                <w:lang w:val="en-US"/>
                              </w:rPr>
                              <w:t>Camera</w:t>
                            </w:r>
                          </w:p>
                        </w:txbxContent>
                      </wps:txbx>
                      <wps:bodyPr wrap="square" rtlCol="0">
                        <a:noAutofit/>
                      </wps:bodyPr>
                    </wps:wsp>
                  </a:graphicData>
                </a:graphic>
                <wp14:sizeRelH relativeFrom="margin">
                  <wp14:pctWidth>0</wp14:pctWidth>
                </wp14:sizeRelH>
              </wp:anchor>
            </w:drawing>
          </mc:Choice>
          <mc:Fallback>
            <w:pict>
              <v:shape w14:anchorId="00F67427" id="TextBox 42" o:spid="_x0000_s1121" type="#_x0000_t202" style="position:absolute;left:0;text-align:left;margin-left:268.45pt;margin-top:26.8pt;width:87.75pt;height:23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" filled="f" stroked="f">
                <v:textbox>
                  <w:txbxContent>
                    <w:p w:rsidR="002B4378" w:rsidRPr="00C22F55" w:rsidRDefault="002B4378" w:rsidP="00C22F55">
                      <w:pPr>
                        <w:pStyle w:val="NormalWeb"/>
                        <w:spacing w:after="0"/>
                        <w:rPr>
                          <w:lang w:val="en-US"/>
                        </w:rPr>
                      </w:pPr>
                      <w:r>
                        <w:rPr>
                          <w:color w:val="000000" w:themeColor="text1"/>
                          <w:kern w:val="24"/>
                          <w:lang w:val="en-US"/>
                        </w:rPr>
                        <w:t>Camera</w:t>
                      </w:r>
                    </w:p>
                  </w:txbxContent>
                </v:textbox>
              </v:shape>
            </w:pict>
          </mc:Fallback>
        </mc:AlternateContent>
      </w:r>
      <w:r w:rsidRPr="00C22F55">
        <w:rPr>
          <w:noProof/>
        </w:rPr>
        <mc:AlternateContent>
          <mc:Choice Requires="wpg">
            <w:drawing>
              <wp:inline distT="0" distB="0" distL="0" distR="0" wp14:anchorId="1BE55990">
                <wp:extent cx="4095750" cy="3247590"/>
                <wp:effectExtent l="0" t="0" r="19050" b="48260"/>
                <wp:docPr id="139" name="Group 8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095750" cy="3247590"/>
                          <a:chOff x="-29782" y="10965"/>
                          <a:chExt cx="3638160" cy="4011141"/>
                        </a:xfrm>
                      </wpg:grpSpPr>
                      <wpg:grpSp>
                        <wpg:cNvPr id="140" name="Group 140">
                          <a:extLst/>
                        </wpg:cNvPr>
                        <wpg:cNvGrpSpPr/>
                        <wpg:grpSpPr>
                          <a:xfrm>
                            <a:off x="-29782" y="10965"/>
                            <a:ext cx="3638160" cy="4011141"/>
                            <a:chOff x="-29782" y="10965"/>
                            <a:chExt cx="3638160" cy="4011141"/>
                          </a:xfrm>
                        </wpg:grpSpPr>
                        <wpg:grpSp>
                          <wpg:cNvPr id="141" name="Group 141">
                            <a:extLst/>
                          </wpg:cNvPr>
                          <wpg:cNvGrpSpPr/>
                          <wpg:grpSpPr>
                            <a:xfrm>
                              <a:off x="672432" y="437571"/>
                              <a:ext cx="2935946" cy="3584535"/>
                              <a:chOff x="672432" y="437571"/>
                              <a:chExt cx="2935946" cy="3584535"/>
                            </a:xfrm>
                          </wpg:grpSpPr>
                          <wps:wsp>
                            <wps:cNvPr id="142" name="Rectangle 142">
                              <a:extLst/>
                            </wps:cNvPr>
                            <wps:cNvSpPr/>
                            <wps:spPr>
                              <a:xfrm>
                                <a:off x="672433" y="528279"/>
                                <a:ext cx="122830" cy="349382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a:extLst/>
                            </wps:cNvPr>
                            <wps:cNvSpPr/>
                            <wps:spPr>
                              <a:xfrm>
                                <a:off x="795262" y="1855719"/>
                                <a:ext cx="2804614" cy="13647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a:extLst/>
                            </wps:cNvPr>
                            <wps:cNvSpPr/>
                            <wps:spPr>
                              <a:xfrm>
                                <a:off x="795262" y="1992197"/>
                                <a:ext cx="115501" cy="202990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a:extLst/>
                            </wps:cNvPr>
                            <wps:cNvSpPr/>
                            <wps:spPr>
                              <a:xfrm>
                                <a:off x="3461777" y="1855719"/>
                                <a:ext cx="146601" cy="216638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a:extLst/>
                            </wps:cNvPr>
                            <wps:cNvSpPr/>
                            <wps:spPr>
                              <a:xfrm>
                                <a:off x="672432" y="437571"/>
                                <a:ext cx="1704751" cy="90708"/>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a:extLst/>
                            </wps:cNvPr>
                            <wps:cNvSpPr/>
                            <wps:spPr>
                              <a:xfrm rot="10800000">
                                <a:off x="1981398" y="52827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a:extLst/>
                            </wps:cNvPr>
                            <wps:cNvCnPr>
                              <a:cxnSpLocks/>
                            </wps:cNvCnPr>
                            <wps:spPr>
                              <a:xfrm flipH="1">
                                <a:off x="1403459" y="596517"/>
                                <a:ext cx="577939"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9" name="Straight Connector 149">
                              <a:extLst/>
                            </wps:cNvPr>
                            <wps:cNvCnPr>
                              <a:cxnSpLocks/>
                            </wps:cNvCnPr>
                            <wps:spPr>
                              <a:xfrm>
                                <a:off x="2377183" y="596517"/>
                                <a:ext cx="1157895" cy="12592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50" name="Straight Arrow Connector 150">
                            <a:extLst/>
                          </wps:cNvPr>
                          <wps:cNvCnPr>
                            <a:cxnSpLocks/>
                          </wps:cNvCnPr>
                          <wps:spPr>
                            <a:xfrm>
                              <a:off x="507832" y="1855719"/>
                              <a:ext cx="0" cy="216638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a:extLst/>
                          </wps:cNvPr>
                          <wps:cNvCnPr>
                            <a:cxnSpLocks/>
                          </wps:cNvCnPr>
                          <wps:spPr>
                            <a:xfrm>
                              <a:off x="253831" y="437570"/>
                              <a:ext cx="0" cy="358453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0">
                            <a:extLst/>
                          </wps:cNvPr>
                          <wps:cNvSpPr txBox="1"/>
                          <wps:spPr>
                            <a:xfrm rot="16200000">
                              <a:off x="-271162" y="2696085"/>
                              <a:ext cx="1346829" cy="296843"/>
                            </a:xfrm>
                            <a:prstGeom prst="rect">
                              <a:avLst/>
                            </a:prstGeom>
                            <a:noFill/>
                          </wps:spPr>
                          <wps:txbx>
                            <w:txbxContent>
                              <w:p w:rsidR="002B4378" w:rsidRDefault="002B4378" w:rsidP="00C22F55">
                                <w:pPr>
                                  <w:pStyle w:val="NormalWeb"/>
                                  <w:spacing w:after="0"/>
                                </w:pPr>
                                <w:r>
                                  <w:rPr>
                                    <w:color w:val="000000" w:themeColor="text1"/>
                                    <w:kern w:val="24"/>
                                  </w:rPr>
                                  <w:t>103cm</w:t>
                                </w:r>
                              </w:p>
                            </w:txbxContent>
                          </wps:txbx>
                          <wps:bodyPr wrap="square" rtlCol="0">
                            <a:noAutofit/>
                          </wps:bodyPr>
                        </wps:wsp>
                        <wps:wsp>
                          <wps:cNvPr id="153" name="TextBox 41">
                            <a:extLst/>
                          </wps:cNvPr>
                          <wps:cNvSpPr txBox="1"/>
                          <wps:spPr>
                            <a:xfrm rot="16200000">
                              <a:off x="-314262" y="2141096"/>
                              <a:ext cx="905510" cy="336550"/>
                            </a:xfrm>
                            <a:prstGeom prst="rect">
                              <a:avLst/>
                            </a:prstGeom>
                            <a:noFill/>
                          </wps:spPr>
                          <wps:txbx>
                            <w:txbxContent>
                              <w:p w:rsidR="002B4378" w:rsidRDefault="002B4378" w:rsidP="00C22F55">
                                <w:pPr>
                                  <w:pStyle w:val="NormalWeb"/>
                                  <w:spacing w:after="0"/>
                                </w:pPr>
                                <w:r>
                                  <w:rPr>
                                    <w:color w:val="000000" w:themeColor="text1"/>
                                    <w:kern w:val="24"/>
                                  </w:rPr>
                                  <w:t>180cm</w:t>
                                </w:r>
                              </w:p>
                            </w:txbxContent>
                          </wps:txbx>
                          <wps:bodyPr wrap="square" rtlCol="0">
                            <a:noAutofit/>
                          </wps:bodyPr>
                        </wps:wsp>
                        <wps:wsp>
                          <wps:cNvPr id="154" name="TextBox 42">
                            <a:extLst/>
                          </wps:cNvPr>
                          <wps:cNvSpPr txBox="1"/>
                          <wps:spPr>
                            <a:xfrm>
                              <a:off x="1152333" y="10965"/>
                              <a:ext cx="757555" cy="336550"/>
                            </a:xfrm>
                            <a:prstGeom prst="rect">
                              <a:avLst/>
                            </a:prstGeom>
                            <a:noFill/>
                          </wps:spPr>
                          <wps:txbx>
                            <w:txbxContent>
                              <w:p w:rsidR="002B4378" w:rsidRDefault="002B4378" w:rsidP="00C22F55">
                                <w:pPr>
                                  <w:pStyle w:val="NormalWeb"/>
                                  <w:spacing w:after="0"/>
                                </w:pPr>
                                <w:r>
                                  <w:rPr>
                                    <w:color w:val="000000" w:themeColor="text1"/>
                                    <w:kern w:val="24"/>
                                  </w:rPr>
                                  <w:t>80cm</w:t>
                                </w:r>
                              </w:p>
                            </w:txbxContent>
                          </wps:txbx>
                          <wps:bodyPr wrap="square" rtlCol="0">
                            <a:noAutofit/>
                          </wps:bodyPr>
                        </wps:wsp>
                        <wps:wsp>
                          <wps:cNvPr id="155" name="Straight Arrow Connector 155">
                            <a:extLst/>
                          </wps:cNvPr>
                          <wps:cNvCnPr>
                            <a:cxnSpLocks/>
                          </wps:cNvCnPr>
                          <wps:spPr>
                            <a:xfrm flipH="1">
                              <a:off x="678048" y="326527"/>
                              <a:ext cx="16991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6" name="Straight Arrow Connector 156">
                          <a:extLst/>
                        </wps:cNvPr>
                        <wps:cNvCnPr>
                          <a:cxnSpLocks/>
                        </wps:cNvCnPr>
                        <wps:spPr>
                          <a:xfrm>
                            <a:off x="507663" y="528279"/>
                            <a:ext cx="0" cy="132744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60">
                          <a:extLst/>
                        </wps:cNvPr>
                        <wps:cNvSpPr txBox="1"/>
                        <wps:spPr>
                          <a:xfrm rot="16200000">
                            <a:off x="-199625" y="1154760"/>
                            <a:ext cx="1116540" cy="254438"/>
                          </a:xfrm>
                          <a:prstGeom prst="rect">
                            <a:avLst/>
                          </a:prstGeom>
                          <a:noFill/>
                        </wps:spPr>
                        <wps:txbx>
                          <w:txbxContent>
                            <w:p w:rsidR="002B4378" w:rsidRDefault="002B4378" w:rsidP="00C22F55">
                              <w:pPr>
                                <w:pStyle w:val="NormalWeb"/>
                                <w:spacing w:after="0"/>
                              </w:pPr>
                              <w:r>
                                <w:rPr>
                                  <w:color w:val="000000" w:themeColor="text1"/>
                                  <w:kern w:val="24"/>
                                </w:rPr>
                                <w:t>75cm</w:t>
                              </w:r>
                            </w:p>
                          </w:txbxContent>
                        </wps:txbx>
                        <wps:bodyPr wrap="square" rtlCol="0">
                          <a:noAutofit/>
                        </wps:bodyPr>
                      </wps:wsp>
                      <wps:wsp>
                        <wps:cNvPr id="158" name="Straight Arrow Connector 158">
                          <a:extLst/>
                        </wps:cNvPr>
                        <wps:cNvCnPr/>
                        <wps:spPr>
                          <a:xfrm flipH="1">
                            <a:off x="2455851" y="596517"/>
                            <a:ext cx="274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59" name="Group 159">
                          <a:extLst/>
                        </wpg:cNvPr>
                        <wpg:cNvGrpSpPr/>
                        <wpg:grpSpPr>
                          <a:xfrm>
                            <a:off x="1813238" y="3541049"/>
                            <a:ext cx="924447" cy="481056"/>
                            <a:chOff x="1813240" y="3541049"/>
                            <a:chExt cx="968991" cy="762406"/>
                          </a:xfrm>
                        </wpg:grpSpPr>
                        <wps:wsp>
                          <wps:cNvPr id="160" name="Rectangle 160">
                            <a:extLst/>
                          </wps:cNvPr>
                          <wps:cNvSpPr/>
                          <wps:spPr>
                            <a:xfrm rot="10800000">
                              <a:off x="2127303" y="3541049"/>
                              <a:ext cx="395785" cy="136477"/>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a:extLst/>
                          </wps:cNvPr>
                          <wps:cNvSpPr/>
                          <wps:spPr>
                            <a:xfrm>
                              <a:off x="1813240" y="3675658"/>
                              <a:ext cx="968991" cy="627797"/>
                            </a:xfrm>
                            <a:prstGeom prst="rect">
                              <a:avLst/>
                            </a:prstGeom>
                          </wps:spPr>
                          <wps:style>
                            <a:lnRef idx="2">
                              <a:schemeClr val="dk1"/>
                            </a:lnRef>
                            <a:fillRef idx="1">
                              <a:schemeClr val="lt1"/>
                            </a:fillRef>
                            <a:effectRef idx="0">
                              <a:schemeClr val="dk1"/>
                            </a:effectRef>
                            <a:fontRef idx="minor">
                              <a:schemeClr val="dk1"/>
                            </a:fontRef>
                          </wps:style>
                          <wps:txbx>
                            <w:txbxContent>
                              <w:p w:rsidR="002B4378" w:rsidRDefault="002B4378" w:rsidP="00C22F55">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2" name="Straight Connector 162">
                          <a:extLst/>
                        </wps:cNvPr>
                        <wps:cNvCnPr/>
                        <wps:spPr>
                          <a:xfrm flipH="1" flipV="1">
                            <a:off x="1605880" y="1992197"/>
                            <a:ext cx="506986"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3" name="Straight Connector 163">
                          <a:extLst/>
                        </wps:cNvPr>
                        <wps:cNvCnPr>
                          <a:cxnSpLocks/>
                        </wps:cNvCnPr>
                        <wps:spPr>
                          <a:xfrm flipV="1">
                            <a:off x="2490457" y="1991017"/>
                            <a:ext cx="862242" cy="163378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1BE55990" id="Group 84" o:spid="_x0000_s1122" style="width:322.5pt;height:255.7pt;mso-position-horizontal-relative:char;mso-position-vertical-relative:line" coordorigin="-297,109" coordsize="36381,4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">
                <v:group id="Group 140" o:spid="_x0000_s1123" style="position:absolute;left:-297;top:109;width:36380;height:40112" coordorigin="-297,109" coordsize="36381,4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24" style="position:absolute;left:6724;top:4375;width:29359;height:35846" coordorigin="6724,4375" coordsize="29359,3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rect id="Rectangle 142" o:spid="_x0000_s1125" style="position:absolute;left:6724;top:5282;width:1228;height:3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rect id="Rectangle 143" o:spid="_x0000_s1126" style="position:absolute;left:7952;top:18557;width:28046;height:1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rect id="Rectangle 144" o:spid="_x0000_s1127" style="position:absolute;left:7952;top:19921;width:1155;height:20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rect id="Rectangle 145" o:spid="_x0000_s1128" style="position:absolute;left:34617;top:18557;width:1466;height:21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rect id="Rectangle 146" o:spid="_x0000_s1129" style="position:absolute;left:6724;top:4375;width:17047;height: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rect id="Rectangle 147" o:spid="_x0000_s1130" style="position:absolute;left:19813;top:5282;width:3958;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" fillcolor="white [3201]" strokecolor="black [3200]" strokeweight="2pt"/>
                    <v:line id="Straight Connector 148" o:spid="_x0000_s1131" style="position:absolute;flip:x;visibility:visible;mso-wrap-style:square" from="14034,5965" to="19813,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" strokecolor="black [3200]">
                      <v:stroke dashstyle="dash"/>
                      <o:lock v:ext="edit" shapetype="f"/>
                    </v:line>
                    <v:line id="Straight Connector 149" o:spid="_x0000_s1132" style="position:absolute;visibility:visible;mso-wrap-style:square" from="23771,5965" to="35350,1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" strokecolor="black [3200]">
                      <v:stroke dashstyle="dash"/>
                      <o:lock v:ext="edit" shapetype="f"/>
                    </v:line>
                  </v:group>
                  <v:shape id="Straight Arrow Connector 150" o:spid="_x0000_s1133" type="#_x0000_t32" style="position:absolute;left:5078;top:18557;width:0;height:2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" strokecolor="#4579b8 [3044]">
                    <v:stroke startarrow="block" endarrow="block"/>
                    <o:lock v:ext="edit" shapetype="f"/>
                  </v:shape>
                  <v:shape id="Straight Arrow Connector 151" o:spid="_x0000_s1134" type="#_x0000_t32" style="position:absolute;left:2538;top:4375;width:0;height:35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" strokecolor="#4579b8 [3044]">
                    <v:stroke startarrow="block" endarrow="block"/>
                    <o:lock v:ext="edit" shapetype="f"/>
                  </v:shape>
                  <v:shape id="TextBox 40" o:spid="_x0000_s1135" type="#_x0000_t202" style="position:absolute;left:-2713;top:26961;width:13469;height:29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" filled="f" stroked="f">
                    <v:textbox>
                      <w:txbxContent>
                        <w:p w:rsidR="002B4378" w:rsidRDefault="002B4378" w:rsidP="00C22F55">
                          <w:pPr>
                            <w:pStyle w:val="NormalWeb"/>
                            <w:spacing w:after="0"/>
                          </w:pPr>
                          <w:r>
                            <w:rPr>
                              <w:color w:val="000000" w:themeColor="text1"/>
                              <w:kern w:val="24"/>
                            </w:rPr>
                            <w:t>103cm</w:t>
                          </w:r>
                        </w:p>
                      </w:txbxContent>
                    </v:textbox>
                  </v:shape>
                  <v:shape id="TextBox 41" o:spid="_x0000_s1136" type="#_x0000_t202" style="position:absolute;left:-3143;top:21412;width:9055;height:3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" filled="f" stroked="f">
                    <v:textbox>
                      <w:txbxContent>
                        <w:p w:rsidR="002B4378" w:rsidRDefault="002B4378" w:rsidP="00C22F55">
                          <w:pPr>
                            <w:pStyle w:val="NormalWeb"/>
                            <w:spacing w:after="0"/>
                          </w:pPr>
                          <w:r>
                            <w:rPr>
                              <w:color w:val="000000" w:themeColor="text1"/>
                              <w:kern w:val="24"/>
                            </w:rPr>
                            <w:t>180cm</w:t>
                          </w:r>
                        </w:p>
                      </w:txbxContent>
                    </v:textbox>
                  </v:shape>
                  <v:shape id="_x0000_s1137" type="#_x0000_t202" style="position:absolute;left:11523;top:109;width:7575;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2B4378" w:rsidRDefault="002B4378" w:rsidP="00C22F55">
                          <w:pPr>
                            <w:pStyle w:val="NormalWeb"/>
                            <w:spacing w:after="0"/>
                          </w:pPr>
                          <w:r>
                            <w:rPr>
                              <w:color w:val="000000" w:themeColor="text1"/>
                              <w:kern w:val="24"/>
                            </w:rPr>
                            <w:t>80cm</w:t>
                          </w:r>
                        </w:p>
                      </w:txbxContent>
                    </v:textbox>
                  </v:shape>
                  <v:shape id="Straight Arrow Connector 155" o:spid="_x0000_s1138" type="#_x0000_t32" style="position:absolute;left:6780;top:3265;width:169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" strokecolor="#4579b8 [3044]">
                    <v:stroke startarrow="block" endarrow="block"/>
                    <o:lock v:ext="edit" shapetype="f"/>
                  </v:shape>
                </v:group>
                <v:shape id="Straight Arrow Connector 156" o:spid="_x0000_s1139" type="#_x0000_t32" style="position:absolute;left:5076;top:5282;width:0;height:13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" strokecolor="#4579b8 [3044]">
                  <v:stroke startarrow="block" endarrow="block"/>
                  <o:lock v:ext="edit" shapetype="f"/>
                </v:shape>
                <v:shape id="TextBox 60" o:spid="_x0000_s1140" type="#_x0000_t202" style="position:absolute;left:-1997;top:11548;width:11165;height:254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" filled="f" stroked="f">
                  <v:textbox>
                    <w:txbxContent>
                      <w:p w:rsidR="002B4378" w:rsidRDefault="002B4378" w:rsidP="00C22F55">
                        <w:pPr>
                          <w:pStyle w:val="NormalWeb"/>
                          <w:spacing w:after="0"/>
                        </w:pPr>
                        <w:r>
                          <w:rPr>
                            <w:color w:val="000000" w:themeColor="text1"/>
                            <w:kern w:val="24"/>
                          </w:rPr>
                          <w:t>75cm</w:t>
                        </w:r>
                      </w:p>
                    </w:txbxContent>
                  </v:textbox>
                </v:shape>
                <v:shape id="Straight Arrow Connector 158" o:spid="_x0000_s1141" type="#_x0000_t32" style="position:absolute;left:24558;top:5965;width:27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" strokecolor="#4579b8 [3044]">
                  <v:stroke endarrow="block"/>
                </v:shape>
                <v:group id="Group 159" o:spid="_x0000_s1142" style="position:absolute;left:18132;top:35410;width:9244;height:4811" coordorigin="18132,35410" coordsize="9689,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143" style="position:absolute;left:21273;top:35410;width:3957;height:136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" fillcolor="white [3201]" strokecolor="black [3200]" strokeweight="2pt"/>
                  <v:rect id="Rectangle 161" o:spid="_x0000_s1144" style="position:absolute;left:18132;top:36756;width:9690;height:6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" fillcolor="white [3201]" strokecolor="black [3200]" strokeweight="2pt">
                    <v:textbox>
                      <w:txbxContent>
                        <w:p w:rsidR="002B4378" w:rsidRDefault="002B4378" w:rsidP="00C22F55">
                          <w:pPr>
                            <w:pStyle w:val="NormalWeb"/>
                            <w:spacing w:after="0"/>
                            <w:ind w:firstLine="0"/>
                          </w:pPr>
                          <w:r>
                            <w:rPr>
                              <w:b/>
                              <w:bCs/>
                              <w:color w:val="FF0000"/>
                              <w:kern w:val="24"/>
                            </w:rPr>
                            <w:t>Máy chiếu</w:t>
                          </w:r>
                        </w:p>
                      </w:txbxContent>
                    </v:textbox>
                  </v:rect>
                </v:group>
                <v:line id="Straight Connector 162" o:spid="_x0000_s1145" style="position:absolute;flip:x y;visibility:visible;mso-wrap-style:square" from="16058,19921" to="21128,36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" strokecolor="black [3200]">
                  <v:stroke dashstyle="dash"/>
                </v:line>
                <v:line id="Straight Connector 163" o:spid="_x0000_s1146" style="position:absolute;flip:y;visibility:visible;mso-wrap-style:square" from="24904,19910" to="33526,36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" strokecolor="black [3200]">
                  <v:stroke dashstyle="dash"/>
                  <o:lock v:ext="edit" shapetype="f"/>
                </v:line>
                <w10:anchorlock/>
              </v:group>
            </w:pict>
          </mc:Fallback>
        </mc:AlternateContent>
      </w:r>
    </w:p>
    <w:p w:rsidR="00413BE8" w:rsidRDefault="00C22F55" w:rsidP="00C22F55">
      <w:pPr>
        <w:pStyle w:val="Caption"/>
        <w:rPr>
          <w:noProof/>
        </w:rPr>
      </w:pPr>
      <w:bookmarkStart w:id="319" w:name="_Ref515717631"/>
      <w:bookmarkStart w:id="320" w:name="_Toc515781273"/>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4</w:t>
      </w:r>
      <w:r w:rsidR="00DD3533">
        <w:fldChar w:fldCharType="end"/>
      </w:r>
      <w:bookmarkEnd w:id="319"/>
      <w:r>
        <w:rPr>
          <w:noProof/>
        </w:rPr>
        <w:t xml:space="preserve"> Cách bố trí máy chiếu dưới đất theo phương vuông góc</w:t>
      </w:r>
      <w:bookmarkEnd w:id="320"/>
    </w:p>
    <w:p w:rsidR="00C22F55" w:rsidRDefault="00C22F55" w:rsidP="00C22F55"/>
    <w:p w:rsidR="00F70252" w:rsidRDefault="00C22F55" w:rsidP="00F70252">
      <w:r>
        <w:t xml:space="preserve">Theo cách bố trí ở </w:t>
      </w:r>
      <w:r>
        <w:fldChar w:fldCharType="begin"/>
      </w:r>
      <w:r>
        <w:instrText xml:space="preserve"> REF _Ref515717631 \h </w:instrText>
      </w:r>
      <w:r>
        <w:fldChar w:fldCharType="separate"/>
      </w:r>
      <w:r>
        <w:t xml:space="preserve">Hình </w:t>
      </w:r>
      <w:r>
        <w:rPr>
          <w:noProof/>
        </w:rPr>
        <w:t>4</w:t>
      </w:r>
      <w:r>
        <w:noBreakHyphen/>
      </w:r>
      <w:r>
        <w:rPr>
          <w:noProof/>
        </w:rPr>
        <w:t>4</w:t>
      </w:r>
      <w:r>
        <w:fldChar w:fldCharType="end"/>
      </w:r>
      <w:r>
        <w:t>, ta thấy rõ ràng cách lắp đặt này đã khắc phục được nhược điểm gây độ bóng của cách lắp đặt trước. Khung giá đỡ cũng không cần phải gia cố thêm, giúp tiết kiệm chi phí.  Do mặt bàn trong trường hợp này là kính trong suốt có phủ giấy mỏng, nên hình cảnh chiếu ra từ máy chiếu tuy không sặc sỡ, thu hút như cách lắp đặt trước, nhưng vẫn hiển thị rõ thông tin ở mức chấp nhận được. Nếu thay đổi chất liệu kính trong suốt và giấy trắng thảnh kính đục để trình chiếu thì chất lượng ảnh sẽ tốt hơn nhiều. Tuy nhiên,</w:t>
      </w:r>
      <w:r w:rsidR="00F70252">
        <w:t xml:space="preserve"> </w:t>
      </w:r>
      <w:r>
        <w:t>trong giới hạn luận văn này, chúng em chỉ tiến hành thí nghiệm trên kính trong suốt</w:t>
      </w:r>
      <w:r w:rsidR="00F70252">
        <w:t xml:space="preserve"> và giấy A4</w:t>
      </w:r>
    </w:p>
    <w:p w:rsidR="00E47D2F" w:rsidRDefault="00E47D2F" w:rsidP="00C22F55">
      <w:r>
        <w:t xml:space="preserve">Tuy nhiên, cách bố trí này </w:t>
      </w:r>
      <w:r w:rsidR="00257428">
        <w:t>có khuyết điểm là việc giữ máy chiếu ở góc 90</w:t>
      </w:r>
      <w:r w:rsidR="00257428">
        <w:rPr>
          <w:vertAlign w:val="superscript"/>
        </w:rPr>
        <w:t xml:space="preserve">o </w:t>
      </w:r>
      <w:r w:rsidR="00257428">
        <w:t xml:space="preserve">gây ra một số khó khăn như : mặt tản nhiệt của máy nằm ở phần sau, nếu trình chiếu trong thời gian dài sẽ làm nóng máy do mặt tản nhiệt áp xuống đất, cần làm thêm một giá đỡ để giữ máy chiếu cố định. Ngoài ra </w:t>
      </w:r>
      <w:r w:rsidR="00F70252">
        <w:t>vùng chiếu ra của máy chiếu nhỏ nên nếu muốn hứng được ảnh lớn hơn, ta phải nâng cao khoảng cách màn hứng và máy chiếu. Việc này khiến tổng chiều cao của cả ứng dụng đồ sộ hơn</w:t>
      </w:r>
    </w:p>
    <w:p w:rsidR="00F70252" w:rsidRDefault="00F70252" w:rsidP="00F70252">
      <w:pPr>
        <w:pStyle w:val="Heading4"/>
        <w:rPr>
          <w:lang w:val="en-US"/>
        </w:rPr>
      </w:pPr>
      <w:r>
        <w:rPr>
          <w:lang w:val="en-US"/>
        </w:rPr>
        <w:tab/>
        <w:t>Đặt máy chiếu dưới đất và áp dụng phản xạ gương</w:t>
      </w:r>
    </w:p>
    <w:p w:rsidR="00120F2D" w:rsidRPr="00120F2D" w:rsidRDefault="00120F2D" w:rsidP="00120F2D">
      <w:pPr>
        <w:rPr>
          <w:lang w:val="en-US"/>
        </w:rPr>
      </w:pPr>
    </w:p>
    <w:p w:rsidR="00120F2D" w:rsidRDefault="00120F2D" w:rsidP="00120F2D">
      <w:pPr>
        <w:keepNext/>
      </w:pPr>
      <w:r w:rsidRPr="00120F2D">
        <w:rPr>
          <w:noProof/>
        </w:rPr>
        <w:lastRenderedPageBreak/>
        <mc:AlternateContent>
          <mc:Choice Requires="wpg">
            <w:drawing>
              <wp:inline distT="0" distB="0" distL="0" distR="0" wp14:anchorId="268A48AD">
                <wp:extent cx="4698259" cy="2467644"/>
                <wp:effectExtent l="0" t="0" r="26670" b="104140"/>
                <wp:docPr id="165" name="Group 3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8259" cy="2467644"/>
                          <a:chOff x="0" y="0"/>
                          <a:chExt cx="4698259" cy="2467644"/>
                        </a:xfrm>
                      </wpg:grpSpPr>
                      <wps:wsp>
                        <wps:cNvPr id="166" name="Rectangle 166">
                          <a:extLst/>
                        </wps:cNvPr>
                        <wps:cNvSpPr/>
                        <wps:spPr>
                          <a:xfrm rot="5400000">
                            <a:off x="868522" y="1961791"/>
                            <a:ext cx="208656" cy="96805"/>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a:extLst/>
                        </wps:cNvPr>
                        <wps:cNvSpPr/>
                        <wps:spPr>
                          <a:xfrm>
                            <a:off x="0" y="1812132"/>
                            <a:ext cx="924448" cy="396122"/>
                          </a:xfrm>
                          <a:prstGeom prst="rect">
                            <a:avLst/>
                          </a:prstGeom>
                        </wps:spPr>
                        <wps:style>
                          <a:lnRef idx="2">
                            <a:schemeClr val="dk1"/>
                          </a:lnRef>
                          <a:fillRef idx="1">
                            <a:schemeClr val="lt1"/>
                          </a:fillRef>
                          <a:effectRef idx="0">
                            <a:schemeClr val="dk1"/>
                          </a:effectRef>
                          <a:fontRef idx="minor">
                            <a:schemeClr val="dk1"/>
                          </a:fontRef>
                        </wps:style>
                        <wps:txbx>
                          <w:txbxContent>
                            <w:p w:rsidR="002B4378" w:rsidRDefault="002B4378" w:rsidP="00120F2D">
                              <w:pPr>
                                <w:pStyle w:val="NormalWeb"/>
                                <w:spacing w:after="0"/>
                                <w:ind w:firstLine="0"/>
                              </w:pPr>
                              <w:r>
                                <w:rPr>
                                  <w:b/>
                                  <w:bCs/>
                                  <w:color w:val="FF0000"/>
                                  <w:kern w:val="24"/>
                                </w:rPr>
                                <w:t>Máy chiế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a:extLst/>
                        </wps:cNvPr>
                        <wps:cNvSpPr/>
                        <wps:spPr>
                          <a:xfrm>
                            <a:off x="1546437" y="0"/>
                            <a:ext cx="3151822" cy="10051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9" name="Group 169">
                          <a:extLst/>
                        </wpg:cNvPr>
                        <wpg:cNvGrpSpPr/>
                        <wpg:grpSpPr>
                          <a:xfrm>
                            <a:off x="2743657" y="1552741"/>
                            <a:ext cx="757382" cy="914903"/>
                            <a:chOff x="2743657" y="1552741"/>
                            <a:chExt cx="757382" cy="914903"/>
                          </a:xfrm>
                        </wpg:grpSpPr>
                        <wps:wsp>
                          <wps:cNvPr id="170" name="Straight Connector 170">
                            <a:extLst/>
                          </wps:cNvPr>
                          <wps:cNvCnPr/>
                          <wps:spPr>
                            <a:xfrm flipH="1">
                              <a:off x="2743657" y="1552741"/>
                              <a:ext cx="757382" cy="914903"/>
                            </a:xfrm>
                            <a:prstGeom prst="line">
                              <a:avLst/>
                            </a:prstGeom>
                          </wps:spPr>
                          <wps:style>
                            <a:lnRef idx="3">
                              <a:schemeClr val="dk1"/>
                            </a:lnRef>
                            <a:fillRef idx="0">
                              <a:schemeClr val="dk1"/>
                            </a:fillRef>
                            <a:effectRef idx="2">
                              <a:schemeClr val="dk1"/>
                            </a:effectRef>
                            <a:fontRef idx="minor">
                              <a:schemeClr val="tx1"/>
                            </a:fontRef>
                          </wps:style>
                          <wps:bodyPr/>
                        </wps:wsp>
                        <wps:wsp>
                          <wps:cNvPr id="171" name="Straight Connector 171">
                            <a:extLst/>
                          </wps:cNvPr>
                          <wps:cNvCnPr/>
                          <wps:spPr>
                            <a:xfrm>
                              <a:off x="3368663" y="170233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2" name="Straight Connector 172">
                            <a:extLst/>
                          </wps:cNvPr>
                          <wps:cNvCnPr/>
                          <wps:spPr>
                            <a:xfrm>
                              <a:off x="3307427" y="1798873"/>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Connector 173">
                            <a:extLst/>
                          </wps:cNvPr>
                          <wps:cNvCnPr/>
                          <wps:spPr>
                            <a:xfrm>
                              <a:off x="3203430" y="1903201"/>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4" name="Straight Connector 174">
                            <a:extLst/>
                          </wps:cNvPr>
                          <wps:cNvCnPr/>
                          <wps:spPr>
                            <a:xfrm>
                              <a:off x="3122348" y="2007529"/>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5" name="Straight Connector 175">
                            <a:extLst/>
                          </wps:cNvPr>
                          <wps:cNvCnPr/>
                          <wps:spPr>
                            <a:xfrm>
                              <a:off x="3025542" y="2111857"/>
                              <a:ext cx="96806" cy="208657"/>
                            </a:xfrm>
                            <a:prstGeom prst="line">
                              <a:avLst/>
                            </a:prstGeom>
                          </wps:spPr>
                          <wps:style>
                            <a:lnRef idx="3">
                              <a:schemeClr val="dk1"/>
                            </a:lnRef>
                            <a:fillRef idx="0">
                              <a:schemeClr val="dk1"/>
                            </a:fillRef>
                            <a:effectRef idx="2">
                              <a:schemeClr val="dk1"/>
                            </a:effectRef>
                            <a:fontRef idx="minor">
                              <a:schemeClr val="tx1"/>
                            </a:fontRef>
                          </wps:style>
                          <wps:bodyPr/>
                        </wps:wsp>
                        <wps:wsp>
                          <wps:cNvPr id="176" name="Straight Connector 176">
                            <a:extLst/>
                          </wps:cNvPr>
                          <wps:cNvCnPr/>
                          <wps:spPr>
                            <a:xfrm>
                              <a:off x="2928736" y="2228224"/>
                              <a:ext cx="96806" cy="208657"/>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7" name="Straight Connector 177">
                          <a:extLst/>
                        </wps:cNvPr>
                        <wps:cNvCnPr/>
                        <wps:spPr>
                          <a:xfrm flipV="1">
                            <a:off x="1021253" y="2007529"/>
                            <a:ext cx="2101095" cy="266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 name="Straight Connector 178">
                          <a:extLst/>
                        </wps:cNvPr>
                        <wps:cNvCnPr>
                          <a:cxnSpLocks/>
                        </wps:cNvCnPr>
                        <wps:spPr>
                          <a:xfrm>
                            <a:off x="3122348" y="100514"/>
                            <a:ext cx="0" cy="19070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Straight Connector 179">
                          <a:extLst/>
                        </wps:cNvPr>
                        <wps:cNvCnPr>
                          <a:cxnSpLocks/>
                        </wps:cNvCnPr>
                        <wps:spPr>
                          <a:xfrm>
                            <a:off x="1021253" y="2010194"/>
                            <a:ext cx="1819209" cy="29363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Straight Connector 180">
                          <a:extLst/>
                        </wps:cNvPr>
                        <wps:cNvCnPr>
                          <a:cxnSpLocks/>
                        </wps:cNvCnPr>
                        <wps:spPr>
                          <a:xfrm>
                            <a:off x="1882896" y="100514"/>
                            <a:ext cx="957566" cy="223203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 name="Straight Connector 181">
                          <a:extLst/>
                        </wps:cNvPr>
                        <wps:cNvCnPr>
                          <a:cxnSpLocks/>
                        </wps:cNvCnPr>
                        <wps:spPr>
                          <a:xfrm flipV="1">
                            <a:off x="1021253" y="1685171"/>
                            <a:ext cx="2360064" cy="3250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2" name="Straight Connector 182">
                          <a:extLst/>
                        </wps:cNvPr>
                        <wps:cNvCnPr>
                          <a:cxnSpLocks/>
                        </wps:cNvCnPr>
                        <wps:spPr>
                          <a:xfrm flipH="1">
                            <a:off x="3355830" y="100514"/>
                            <a:ext cx="718037" cy="158465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268A48AD" id="Group 37" o:spid="_x0000_s1147" style="width:369.95pt;height:194.3pt;mso-position-horizontal-relative:char;mso-position-vertical-relative:line" coordsize="46982,2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">
                <v:rect id="Rectangle 166" o:spid="_x0000_s1148" style="position:absolute;left:8684;top:19618;width:2087;height:9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" fillcolor="white [3201]" strokecolor="black [3200]" strokeweight="2pt"/>
                <v:rect id="Rectangle 167" o:spid="_x0000_s1149" style="position:absolute;top:18121;width:9244;height:3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" fillcolor="white [3201]" strokecolor="black [3200]" strokeweight="2pt">
                  <v:textbox>
                    <w:txbxContent>
                      <w:p w:rsidR="002B4378" w:rsidRDefault="002B4378" w:rsidP="00120F2D">
                        <w:pPr>
                          <w:pStyle w:val="NormalWeb"/>
                          <w:spacing w:after="0"/>
                          <w:ind w:firstLine="0"/>
                        </w:pPr>
                        <w:r>
                          <w:rPr>
                            <w:b/>
                            <w:bCs/>
                            <w:color w:val="FF0000"/>
                            <w:kern w:val="24"/>
                          </w:rPr>
                          <w:t>Máy chiếu</w:t>
                        </w:r>
                      </w:p>
                    </w:txbxContent>
                  </v:textbox>
                </v:rect>
                <v:rect id="Rectangle 168" o:spid="_x0000_s1150" style="position:absolute;left:15464;width:31518;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" fillcolor="#4f81bd [3204]" strokecolor="#243f60 [1604]" strokeweight="2pt"/>
                <v:group id="Group 169" o:spid="_x0000_s1151" style="position:absolute;left:27436;top:15527;width:7574;height:9149" coordorigin="27436,15527" coordsize="7573,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line id="Straight Connector 170" o:spid="_x0000_s1152" style="position:absolute;flip:x;visibility:visible;mso-wrap-style:square" from="27436,15527" to="35010,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" strokecolor="black [3200]" strokeweight="3pt">
                    <v:shadow on="t" color="black" opacity="22937f" origin=",.5" offset="0,.63889mm"/>
                  </v:line>
                  <v:line id="Straight Connector 171" o:spid="_x0000_s1153" style="position:absolute;visibility:visible;mso-wrap-style:square" from="33686,17023" to="34654,1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" strokecolor="black [3200]" strokeweight="3pt">
                    <v:shadow on="t" color="black" opacity="22937f" origin=",.5" offset="0,.63889mm"/>
                  </v:line>
                  <v:line id="Straight Connector 172" o:spid="_x0000_s1154" style="position:absolute;visibility:visible;mso-wrap-style:square" from="33074,17988" to="34042,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" strokecolor="black [3200]" strokeweight="3pt">
                    <v:shadow on="t" color="black" opacity="22937f" origin=",.5" offset="0,.63889mm"/>
                  </v:line>
                  <v:line id="Straight Connector 173" o:spid="_x0000_s1155" style="position:absolute;visibility:visible;mso-wrap-style:square" from="32034,19032" to="33002,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edwgAAANwAAAAPAAAAZHJzL2Rvd25yZXYueG1sRE/NasJA&#10;EL4LfYdlCr3pphZ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AzHdedwgAAANwAAAAPAAAA&#10;AAAAAAAAAAAAAAcCAABkcnMvZG93bnJldi54bWxQSwUGAAAAAAMAAwC3AAAA9gIAAAAA&#10;" strokecolor="black [3200]" strokeweight="3pt">
                    <v:shadow on="t" color="black" opacity="22937f" origin=",.5" offset="0,.63889mm"/>
                  </v:line>
                  <v:line id="Straight Connector 174" o:spid="_x0000_s1156" style="position:absolute;visibility:visible;mso-wrap-style:square" from="31223,20075" to="32191,22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E/pwgAAANwAAAAPAAAAZHJzL2Rvd25yZXYueG1sRE/NasJA&#10;EL4LfYdlCr3pplJq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C89E/pwgAAANwAAAAPAAAA&#10;AAAAAAAAAAAAAAcCAABkcnMvZG93bnJldi54bWxQSwUGAAAAAAMAAwC3AAAA9gIAAAAA&#10;" strokecolor="black [3200]" strokeweight="3pt">
                    <v:shadow on="t" color="black" opacity="22937f" origin=",.5" offset="0,.63889mm"/>
                  </v:line>
                  <v:line id="Straight Connector 175" o:spid="_x0000_s1157" style="position:absolute;visibility:visible;mso-wrap-style:square" from="30255,21118" to="31223,2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" strokecolor="black [3200]" strokeweight="3pt">
                    <v:shadow on="t" color="black" opacity="22937f" origin=",.5" offset="0,.63889mm"/>
                  </v:line>
                  <v:line id="Straight Connector 176" o:spid="_x0000_s1158" style="position:absolute;visibility:visible;mso-wrap-style:square" from="29287,22282" to="30255,2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" strokecolor="black [3200]" strokeweight="3pt">
                    <v:shadow on="t" color="black" opacity="22937f" origin=",.5" offset="0,.63889mm"/>
                  </v:line>
                </v:group>
                <v:line id="Straight Connector 177" o:spid="_x0000_s1159" style="position:absolute;flip:y;visibility:visible;mso-wrap-style:square" from="10212,20075" to="3122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" strokecolor="black [3200]">
                  <v:stroke dashstyle="dash"/>
                </v:line>
                <v:line id="Straight Connector 178" o:spid="_x0000_s1160" style="position:absolute;visibility:visible;mso-wrap-style:square" from="31223,1005" to="31223,20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o:lock v:ext="edit" shapetype="f"/>
                </v:line>
                <v:line id="Straight Connector 179" o:spid="_x0000_s1161" style="position:absolute;visibility:visible;mso-wrap-style:square" from="10212,20101" to="28404,23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" strokecolor="black [3200]">
                  <v:stroke dashstyle="dash"/>
                  <o:lock v:ext="edit" shapetype="f"/>
                </v:line>
                <v:line id="Straight Connector 180" o:spid="_x0000_s1162" style="position:absolute;visibility:visible;mso-wrap-style:square" from="18828,1005" to="28404,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" strokecolor="black [3200]">
                  <v:stroke dashstyle="dash"/>
                  <o:lock v:ext="edit" shapetype="f"/>
                </v:line>
                <v:line id="Straight Connector 181" o:spid="_x0000_s1163" style="position:absolute;flip:y;visibility:visible;mso-wrap-style:square" from="10212,16851" to="33813,2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" strokecolor="black [3200]">
                  <v:stroke dashstyle="dash"/>
                  <o:lock v:ext="edit" shapetype="f"/>
                </v:line>
                <v:line id="Straight Connector 182" o:spid="_x0000_s1164" style="position:absolute;flip:x;visibility:visible;mso-wrap-style:square" from="33558,1005" to="40738,1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" strokecolor="black [3200]">
                  <v:stroke dashstyle="dash"/>
                  <o:lock v:ext="edit" shapetype="f"/>
                </v:line>
                <w10:anchorlock/>
              </v:group>
            </w:pict>
          </mc:Fallback>
        </mc:AlternateContent>
      </w:r>
    </w:p>
    <w:p w:rsidR="00F70252" w:rsidRDefault="00120F2D" w:rsidP="00120F2D">
      <w:pPr>
        <w:pStyle w:val="Caption"/>
        <w:rPr>
          <w:noProof/>
        </w:rPr>
      </w:pPr>
      <w:bookmarkStart w:id="321" w:name="_Ref515719473"/>
      <w:bookmarkStart w:id="322" w:name="_Toc515781274"/>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5</w:t>
      </w:r>
      <w:r w:rsidR="00DD3533">
        <w:fldChar w:fldCharType="end"/>
      </w:r>
      <w:bookmarkEnd w:id="321"/>
      <w:r>
        <w:rPr>
          <w:noProof/>
        </w:rPr>
        <w:t xml:space="preserve"> Cách bố trí máy chiếu dưới đất kém theo gương</w:t>
      </w:r>
      <w:bookmarkEnd w:id="322"/>
    </w:p>
    <w:p w:rsidR="00120F2D" w:rsidRDefault="00120F2D" w:rsidP="00120F2D">
      <w:r>
        <w:t xml:space="preserve">Với cách bố trí như hình </w:t>
      </w:r>
      <w:r>
        <w:fldChar w:fldCharType="begin"/>
      </w:r>
      <w:r>
        <w:instrText xml:space="preserve"> REF _Ref515719473 \h </w:instrText>
      </w:r>
      <w:r>
        <w:fldChar w:fldCharType="separate"/>
      </w:r>
      <w:r>
        <w:t xml:space="preserve">Hình </w:t>
      </w:r>
      <w:r>
        <w:rPr>
          <w:noProof/>
        </w:rPr>
        <w:t>4</w:t>
      </w:r>
      <w:r>
        <w:noBreakHyphen/>
      </w:r>
      <w:r>
        <w:rPr>
          <w:noProof/>
        </w:rPr>
        <w:t>5</w:t>
      </w:r>
      <w:r>
        <w:fldChar w:fldCharType="end"/>
      </w:r>
      <w:r>
        <w:t>,  cơ bản cách bố trí này cho kết quả như là cách ở mục 4.4.1.2, nhưng có cải tiến về độ hiệu quả của của phương pháp chiếu. Việc áp dụng tính chất phản xạ của gương giúp ta có thể điều chỉnh độ rộng của vùng chiếu ra mà không cần phải tăng khoảng cách của mặt bàn và máy chiếu. Ngoài ra máy chiếu</w:t>
      </w:r>
      <w:r w:rsidR="00B66E90">
        <w:t xml:space="preserve"> có thể tản nhiệt tốt hơn khi đặt nằm</w:t>
      </w:r>
    </w:p>
    <w:p w:rsidR="00B66E90" w:rsidRDefault="00B66E90" w:rsidP="00120F2D">
      <w:r>
        <w:t>Theo thực nghiệm, chúng em chọn góc đặt gương là góc 45</w:t>
      </w:r>
      <w:r>
        <w:rPr>
          <w:vertAlign w:val="superscript"/>
        </w:rPr>
        <w:t xml:space="preserve">o </w:t>
      </w:r>
      <w:r>
        <w:t>sẽ thi được hình ảnh to hơn trên màn hứng mà chất lượng ảnh vẫn không đổi</w:t>
      </w:r>
    </w:p>
    <w:p w:rsidR="00B66E90" w:rsidRDefault="00B66E90" w:rsidP="00B66E90">
      <w:pPr>
        <w:pStyle w:val="Heading4"/>
        <w:rPr>
          <w:lang w:val="en-US"/>
        </w:rPr>
      </w:pPr>
      <w:r>
        <w:rPr>
          <w:lang w:val="en-US"/>
        </w:rPr>
        <w:tab/>
        <w:t>Kết luận</w:t>
      </w:r>
    </w:p>
    <w:p w:rsidR="00B66E90" w:rsidRDefault="00B66E90" w:rsidP="00B66E90">
      <w:pPr>
        <w:rPr>
          <w:lang w:val="en-US"/>
        </w:rPr>
      </w:pPr>
      <w:r>
        <w:rPr>
          <w:lang w:val="en-US"/>
        </w:rPr>
        <w:t>Theo qua trình phân tích và thực nghiệm ở cả 3 phương pháp trên, chúng em quyết định chọn phương pháp thứ 2: Đặt máy chiếu dưới đất theo phương vuông góc 90</w:t>
      </w:r>
      <w:r>
        <w:rPr>
          <w:vertAlign w:val="superscript"/>
          <w:lang w:val="en-US"/>
        </w:rPr>
        <w:t xml:space="preserve">o </w:t>
      </w:r>
      <w:r>
        <w:rPr>
          <w:lang w:val="en-US"/>
        </w:rPr>
        <w:t>để tiến hành xây dựng ứng dụng. Phương pháp 1 không mang lại trải nghiệm tốt do vấn đề đổ bóng. Phương pháp 2 và 3 gần tương đương nhau về thời gian lắp đặt và độ hiệu quả sử dụng. Tuy phương pháp 3 có thể tối ưu phần cứng của hệ thống hơn nhưng cần phải tính toán và thực nghiệm nhiều hơn. Nên chúng em sẽ chọn phương pháp 2.</w:t>
      </w:r>
    </w:p>
    <w:p w:rsidR="00B66E90" w:rsidRPr="00B66E90" w:rsidRDefault="00B66E90" w:rsidP="00B66E90">
      <w:pPr>
        <w:rPr>
          <w:lang w:val="en-US"/>
        </w:rPr>
      </w:pPr>
      <w:r>
        <w:rPr>
          <w:lang w:val="en-US"/>
        </w:rPr>
        <w:t>Về bản chất, việc dùng máy chiếu và màn hứng để giả lập lại một màn chiếu tivi, hoặc màn hình cảm ứng kích thước lớn, nhưng do giá thành các thiết đó quá đắc đỏ, nên việc dùng phương pháp này sẽ giảm chi phí thực hiện đi rất nhiều lần.</w:t>
      </w:r>
    </w:p>
    <w:p w:rsidR="00B66E90" w:rsidRPr="00B66E90" w:rsidRDefault="00B66E90" w:rsidP="00120F2D"/>
    <w:p w:rsidR="00191462" w:rsidRPr="00562157" w:rsidRDefault="00F31AD6" w:rsidP="00191462">
      <w:pPr>
        <w:pStyle w:val="Heading3"/>
      </w:pPr>
      <w:bookmarkStart w:id="323" w:name="_Toc515781236"/>
      <w:bookmarkEnd w:id="315"/>
      <w:bookmarkEnd w:id="316"/>
      <w:bookmarkEnd w:id="317"/>
      <w:bookmarkEnd w:id="318"/>
      <w:r>
        <w:lastRenderedPageBreak/>
        <w:t xml:space="preserve">Kỹ thuật ánh xạ tọa độ giữa </w:t>
      </w:r>
      <w:r w:rsidR="00032D0B">
        <w:t>các không gian tọa độ</w:t>
      </w:r>
      <w:bookmarkEnd w:id="323"/>
    </w:p>
    <w:p w:rsidR="008925E1" w:rsidRPr="00562157" w:rsidRDefault="008925E1" w:rsidP="0018611E">
      <w:pPr>
        <w:pStyle w:val="Problem"/>
        <w:rPr>
          <w:lang w:val="en-US"/>
        </w:rPr>
      </w:pPr>
      <w:r w:rsidRPr="00562157">
        <w:rPr>
          <w:lang w:val="en-US"/>
        </w:rPr>
        <w:t>Vấn đề</w:t>
      </w:r>
    </w:p>
    <w:p w:rsidR="008925E1" w:rsidRDefault="00032D0B" w:rsidP="00413BE8">
      <w:pPr>
        <w:rPr>
          <w:lang w:val="en-US"/>
        </w:rPr>
      </w:pPr>
      <w:r>
        <w:rPr>
          <w:lang w:val="en-US"/>
        </w:rPr>
        <w:t xml:space="preserve">Với cấu hình hệ thống hiện tại như </w:t>
      </w:r>
      <w:r>
        <w:rPr>
          <w:lang w:val="en-US"/>
        </w:rPr>
        <w:fldChar w:fldCharType="begin"/>
      </w:r>
      <w:r>
        <w:rPr>
          <w:lang w:val="en-US"/>
        </w:rPr>
        <w:instrText xml:space="preserve"> REF _Ref515720799 \h </w:instrText>
      </w:r>
      <w:r>
        <w:rPr>
          <w:lang w:val="en-US"/>
        </w:rPr>
      </w:r>
      <w:r>
        <w:rPr>
          <w:lang w:val="en-US"/>
        </w:rPr>
        <w:fldChar w:fldCharType="separate"/>
      </w:r>
      <w:r>
        <w:t xml:space="preserve">Hình </w:t>
      </w:r>
      <w:r>
        <w:rPr>
          <w:noProof/>
        </w:rPr>
        <w:t>4</w:t>
      </w:r>
      <w:r>
        <w:noBreakHyphen/>
      </w:r>
      <w:r>
        <w:rPr>
          <w:noProof/>
        </w:rPr>
        <w:t>1</w:t>
      </w:r>
      <w:r>
        <w:rPr>
          <w:lang w:val="en-US"/>
        </w:rPr>
        <w:fldChar w:fldCharType="end"/>
      </w:r>
      <w:r>
        <w:rPr>
          <w:lang w:val="en-US"/>
        </w:rPr>
        <w:t>, camera sẽ ghi hình các thao tác của người dùng và chuyển ảnh đó vể module xử lý, máy chiếu sẽ chiếu ra hình ảnh sau khi được xử lý. Như vậy hiện đang tồn tại 2 hệ tọa độ:</w:t>
      </w:r>
    </w:p>
    <w:p w:rsidR="00032D0B" w:rsidRDefault="00032D0B" w:rsidP="00032D0B">
      <w:pPr>
        <w:pStyle w:val="K-Bullet--Heading"/>
        <w:rPr>
          <w:lang w:val="en-US"/>
        </w:rPr>
      </w:pPr>
      <w:r>
        <w:rPr>
          <w:lang w:val="en-US"/>
        </w:rPr>
        <w:t>Tọa độ trên ảnh ghi được bởi camera, chiều dài và chiều rộng bằng với kích thước mà camera trả về, đơn vị là pi</w:t>
      </w:r>
      <w:r w:rsidR="00E62276">
        <w:rPr>
          <w:lang w:val="en-US"/>
        </w:rPr>
        <w:t>xel</w:t>
      </w:r>
    </w:p>
    <w:p w:rsidR="00E62276" w:rsidRDefault="00E62276" w:rsidP="00032D0B">
      <w:pPr>
        <w:pStyle w:val="K-Bullet--Heading"/>
        <w:rPr>
          <w:lang w:val="en-US"/>
        </w:rPr>
      </w:pPr>
      <w:r>
        <w:rPr>
          <w:lang w:val="en-US"/>
        </w:rPr>
        <w:t xml:space="preserve">Tọa độ </w:t>
      </w:r>
      <w:r w:rsidR="00182D85">
        <w:rPr>
          <w:lang w:val="en-US"/>
        </w:rPr>
        <w:t>tr</w:t>
      </w:r>
      <w:r w:rsidR="00005030">
        <w:rPr>
          <w:lang w:val="en-US"/>
        </w:rPr>
        <w:t>ong môi trường Unity</w:t>
      </w:r>
    </w:p>
    <w:p w:rsidR="00005030" w:rsidRPr="00562157" w:rsidRDefault="00005030" w:rsidP="00005030">
      <w:pPr>
        <w:rPr>
          <w:lang w:val="en-US"/>
        </w:rPr>
      </w:pPr>
      <w:r>
        <w:rPr>
          <w:lang w:val="en-US"/>
        </w:rPr>
        <w:t>Vấn đề đặt ra là làm sao ánh xạ tọa độ giữa 2 hệ trục tọa độ này</w:t>
      </w:r>
    </w:p>
    <w:p w:rsidR="008925E1" w:rsidRPr="00562157" w:rsidRDefault="008925E1" w:rsidP="0018611E">
      <w:pPr>
        <w:pStyle w:val="Solution"/>
        <w:rPr>
          <w:lang w:val="en-US"/>
        </w:rPr>
      </w:pPr>
      <w:r w:rsidRPr="00562157">
        <w:rPr>
          <w:lang w:val="en-US"/>
        </w:rPr>
        <w:t>Giải pháp</w:t>
      </w:r>
    </w:p>
    <w:p w:rsidR="00005030" w:rsidRDefault="00005030" w:rsidP="00005030">
      <w:bookmarkStart w:id="324" w:name="_Toc360417501"/>
      <w:bookmarkStart w:id="325" w:name="_Toc360417681"/>
      <w:r>
        <w:t>Qua quá trình nhận dạng vật thể,  ta lấy được tọa độ tâm của vật thể đó trên bức ảnh theo đơn vị pixel, góc tọa độ của Frame ảnh đó ở góc trái trên. Nhưng ở Unity, để làm việc thì tọa độ tương đối giữa các Object được tính từ tâm của Object này đến Object kia, chính vì thế cần có một công thức để map tọa độ nhận được sang tọa độ cần xử lí ở Unity.</w:t>
      </w:r>
    </w:p>
    <w:p w:rsidR="00005030" w:rsidRDefault="00005030" w:rsidP="00005030">
      <w:pPr>
        <w:rPr>
          <w:rFonts w:eastAsiaTheme="minorHAnsi"/>
          <w:lang w:val="en-US" w:eastAsia="en-US"/>
        </w:rPr>
      </w:pPr>
    </w:p>
    <w:p w:rsidR="00005030" w:rsidRDefault="00005030" w:rsidP="00005030">
      <w:pPr>
        <w:rPr>
          <w:rFonts w:eastAsiaTheme="minorHAnsi"/>
          <w:lang w:val="en-US" w:eastAsia="en-US"/>
        </w:rPr>
      </w:pPr>
    </w:p>
    <w:p w:rsidR="00005030" w:rsidRDefault="00005030" w:rsidP="00005030">
      <w:pPr>
        <w:keepNext/>
        <w:jc w:val="center"/>
      </w:pPr>
      <w:r>
        <w:rPr>
          <w:noProof/>
        </w:rPr>
        <w:drawing>
          <wp:inline distT="0" distB="0" distL="0" distR="0" wp14:anchorId="360D484B">
            <wp:extent cx="5282321" cy="2967355"/>
            <wp:effectExtent l="0" t="0" r="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88982" cy="2971097"/>
                    </a:xfrm>
                    <a:prstGeom prst="rect">
                      <a:avLst/>
                    </a:prstGeom>
                    <a:noFill/>
                    <a:ln>
                      <a:noFill/>
                    </a:ln>
                  </pic:spPr>
                </pic:pic>
              </a:graphicData>
            </a:graphic>
          </wp:inline>
        </w:drawing>
      </w:r>
    </w:p>
    <w:p w:rsidR="00005030" w:rsidRPr="005A0ADD" w:rsidRDefault="00005030" w:rsidP="00005030">
      <w:pPr>
        <w:pStyle w:val="Caption"/>
        <w:rPr>
          <w:rFonts w:eastAsiaTheme="minorHAnsi"/>
          <w:lang w:val="en-US" w:eastAsia="en-US"/>
        </w:rPr>
      </w:pPr>
      <w:bookmarkStart w:id="326" w:name="_Ref515730404"/>
      <w:bookmarkStart w:id="327" w:name="_Toc515781275"/>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6</w:t>
      </w:r>
      <w:r w:rsidR="00DD3533">
        <w:fldChar w:fldCharType="end"/>
      </w:r>
      <w:bookmarkEnd w:id="326"/>
      <w:r>
        <w:rPr>
          <w:noProof/>
        </w:rPr>
        <w:t xml:space="preserve"> </w:t>
      </w:r>
      <w:r>
        <w:t>Xác định vùng thao tác của hệ thống</w:t>
      </w:r>
      <w:bookmarkEnd w:id="327"/>
    </w:p>
    <w:p w:rsidR="00005030" w:rsidRDefault="00005030" w:rsidP="00005030"/>
    <w:p w:rsidR="00005030" w:rsidRDefault="00005030" w:rsidP="00005030">
      <w:r>
        <w:t>Đầu tiên, chúng em chuyển góc tọa độ ở góc trái trên bức ảnh thu được vào tâm của vùng thao tác để giống với vị trí góc tọa độ trong Unity. Chúng em đo tọa độ của góc trái trên và góc phải dưới của vùng screen (vùng thao tác) sẽ được phát ra theo tọa độ trên tấm ảnh (</w:t>
      </w:r>
      <w:r>
        <w:fldChar w:fldCharType="begin"/>
      </w:r>
      <w:r>
        <w:instrText xml:space="preserve"> REF _Ref515730404 \h </w:instrText>
      </w:r>
      <w:r>
        <w:fldChar w:fldCharType="separate"/>
      </w:r>
      <w:r>
        <w:t xml:space="preserve">Hình </w:t>
      </w:r>
      <w:r>
        <w:rPr>
          <w:noProof/>
        </w:rPr>
        <w:t>4</w:t>
      </w:r>
      <w:r>
        <w:noBreakHyphen/>
      </w:r>
      <w:r>
        <w:rPr>
          <w:noProof/>
        </w:rPr>
        <w:t>6</w:t>
      </w:r>
      <w:r>
        <w:fldChar w:fldCharType="end"/>
      </w:r>
      <w:r>
        <w:t>). Từ đó có thể tính ra được tọa độ tâm của vùng thao tác và dùng một phép tịnh tiến tọa độ để tính tọa độ của một điểm theo gốc tọa độ mới như sau:</w:t>
      </w:r>
    </w:p>
    <w:p w:rsidR="00005030" w:rsidRDefault="00005030" w:rsidP="00005030">
      <w:r>
        <w:t xml:space="preserve">Gọi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oMath>
      <w:r>
        <w:t xml:space="preserve"> là tọa độ tâm của vùng thao tác ở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một điểm trong hệ tọa độ cũ,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t xml:space="preserve"> là tọa độ của điểm đó trong hệ tọa độ mới thì ta có:</w:t>
      </w:r>
    </w:p>
    <w:p w:rsidR="00005030" w:rsidRPr="00FA3002" w:rsidRDefault="002B4378" w:rsidP="00005030">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e>
                  <m:r>
                    <w:rPr>
                      <w:rFonts w:ascii="Cambria Math" w:hAnsi="Cambria Math"/>
                    </w:rPr>
                    <m:t>Y</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eqArr>
            </m:e>
          </m:d>
        </m:oMath>
      </m:oMathPara>
    </w:p>
    <w:p w:rsidR="00005030" w:rsidRDefault="00005030" w:rsidP="00005030">
      <w:pPr>
        <w:rPr>
          <w:rFonts w:eastAsiaTheme="minorHAnsi"/>
        </w:rPr>
      </w:pPr>
      <w:r>
        <w:t xml:space="preserve">Sau khi đã chuyển hệ tọa độ, chúng em tiến hành mapping tọa độ trên bức ảnh ở hệ trục mới, với tọa độ của màn hình trong Unity. Tư tưởng tiến hành mapping như sau: Đầu tiên chúng em tạo 1 GameObject có màu đỏ tại tâm của vùng thao tác, với kích thước 4cm x 4cm. Chúng em dùng Blob để gửi tọa độ ảnh của Object đó liên tục từ frame hình thu được qua socket vào Unity, với mọi tọa độ nhận được thì tiến hành chuyển hệ trục như công thức trên (vẫn là tọa độ ảnh). </w:t>
      </w:r>
    </w:p>
    <w:p w:rsidR="00A3485A" w:rsidRDefault="00005030" w:rsidP="00A3485A">
      <w:pPr>
        <w:keepNext/>
        <w:jc w:val="center"/>
      </w:pPr>
      <w:r>
        <w:rPr>
          <w:noProof/>
        </w:rPr>
        <w:lastRenderedPageBreak/>
        <w:drawing>
          <wp:inline distT="0" distB="0" distL="0" distR="0" wp14:anchorId="01AF2E68">
            <wp:extent cx="5431057" cy="363347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39421" cy="3639066"/>
                    </a:xfrm>
                    <a:prstGeom prst="rect">
                      <a:avLst/>
                    </a:prstGeom>
                    <a:noFill/>
                    <a:ln>
                      <a:noFill/>
                    </a:ln>
                  </pic:spPr>
                </pic:pic>
              </a:graphicData>
            </a:graphic>
          </wp:inline>
        </w:drawing>
      </w:r>
    </w:p>
    <w:p w:rsidR="00A3485A" w:rsidRDefault="00A3485A" w:rsidP="00A3485A">
      <w:pPr>
        <w:pStyle w:val="Caption"/>
      </w:pPr>
      <w:bookmarkStart w:id="328" w:name="_Ref515730514"/>
      <w:bookmarkStart w:id="329" w:name="_Toc515781276"/>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7</w:t>
      </w:r>
      <w:r w:rsidR="00DD3533">
        <w:fldChar w:fldCharType="end"/>
      </w:r>
      <w:bookmarkEnd w:id="328"/>
      <w:r>
        <w:rPr>
          <w:noProof/>
        </w:rPr>
        <w:t xml:space="preserve"> </w:t>
      </w:r>
      <w:r>
        <w:t>Lấy mẫu Calibration theo 2 trục X, Y</w:t>
      </w:r>
      <w:bookmarkEnd w:id="329"/>
    </w:p>
    <w:p w:rsidR="00A3485A" w:rsidRDefault="00A3485A" w:rsidP="00A3485A">
      <w:r>
        <w:t xml:space="preserve">Chúng em lấy 9 điểm tọa độ theo trục X để mapping là </w:t>
      </w:r>
      <m:oMath>
        <m:d>
          <m:dPr>
            <m:ctrlPr>
              <w:rPr>
                <w:rFonts w:ascii="Cambria Math" w:hAnsi="Cambria Math"/>
                <w:i/>
              </w:rPr>
            </m:ctrlPr>
          </m:dPr>
          <m:e>
            <m:r>
              <w:rPr>
                <w:rFonts w:ascii="Cambria Math" w:hAnsi="Cambria Math"/>
              </w:rPr>
              <m:t>0, 0</m:t>
            </m:r>
          </m:e>
        </m:d>
        <m:r>
          <w:rPr>
            <w:rFonts w:ascii="Cambria Math" w:hAnsi="Cambria Math"/>
          </w:rPr>
          <m:t>, (1, 0), (2, 0), (3, 0), (4, 0), (5, 0), (6, 0), (7, 0), (8, 0)</m:t>
        </m:r>
      </m:oMath>
      <w:r>
        <w:t xml:space="preserve">; 6 điểm theo trục Y (vì tỉ lệ màn hình nên theo chiều dọc lấy được 6 điểm từ tâm màn hình) là </w:t>
      </w:r>
      <m:oMath>
        <m:r>
          <w:rPr>
            <w:rFonts w:ascii="Cambria Math" w:hAnsi="Cambria Math"/>
          </w:rPr>
          <m:t>(0, 0), (0, 1), (0, 2), (0, 3), (0, 4), (0, 5)</m:t>
        </m:r>
      </m:oMath>
      <w:r>
        <w:t xml:space="preserve"> (</w:t>
      </w:r>
      <w:r>
        <w:fldChar w:fldCharType="begin"/>
      </w:r>
      <w:r>
        <w:instrText xml:space="preserve"> REF _Ref515730514 \h </w:instrText>
      </w:r>
      <w:r>
        <w:fldChar w:fldCharType="separate"/>
      </w:r>
      <w:r>
        <w:t xml:space="preserve">Hình </w:t>
      </w:r>
      <w:r>
        <w:rPr>
          <w:noProof/>
        </w:rPr>
        <w:t>4</w:t>
      </w:r>
      <w:r>
        <w:noBreakHyphen/>
      </w:r>
      <w:r>
        <w:rPr>
          <w:noProof/>
        </w:rPr>
        <w:t>7</w:t>
      </w:r>
      <w:r>
        <w:fldChar w:fldCharType="end"/>
      </w:r>
      <w:r>
        <w:t>). Đây là các tọa độ màn hình trong Unity, với mỗi một tọa độ màn hình sẽ tương ứng với 1 tọa độ ảnh từ Blob gửi về. Để lọc nhiễu trong quá trình lấy tọa độ, thì với mỗi tọa độ màn hình, chúng em sẽ lấy 90 tọa độ ảnh từ Blob và lấy trunsg bình của 90 giá trị đó. Sau khi đã lấy hoàn tất 15 điểm thì chúng em tiến hành mapping theo công thức sau:</w:t>
      </w:r>
    </w:p>
    <w:p w:rsidR="00A3485A" w:rsidRPr="002F6AB2" w:rsidRDefault="00A3485A" w:rsidP="00A3485A">
      <w:r w:rsidRPr="002F6AB2">
        <w:t xml:space="preserve">Gọi </w:t>
      </w:r>
      <m:oMath>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2F6AB2">
        <w:t xml:space="preserve"> là tọa độ nhận được và đã qua việc chuyển tọa độ.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oMath>
      <w:r w:rsidRPr="002F6AB2">
        <w:t xml:space="preserve"> là tọa độ trong màn hình Unity tương ứng với tọa độ nhận được, chúng em thiết lập công thức sau:</w:t>
      </w:r>
    </w:p>
    <w:p w:rsidR="00A3485A" w:rsidRPr="00A3485A" w:rsidRDefault="002B4378" w:rsidP="00A3485A">
      <w:pPr>
        <w:ind w:left="1004" w:firstLine="0"/>
        <w:rPr>
          <w:rFonts w:eastAsiaTheme="minorEastAsia"/>
        </w:rPr>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a+ </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r>
                    <m:rPr>
                      <m:sty m:val="p"/>
                    </m:rPr>
                    <w:rPr>
                      <w:rFonts w:ascii="Cambria Math" w:hAnsi="Cambria Math"/>
                    </w:rPr>
                    <m:t>=b+</m:t>
                  </m:r>
                  <m:sSub>
                    <m:sSubPr>
                      <m:ctrlPr>
                        <w:rPr>
                          <w:rFonts w:ascii="Cambria Math" w:hAnsi="Cambria Math"/>
                        </w:rPr>
                      </m:ctrlPr>
                    </m:sSub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y</m:t>
                      </m:r>
                    </m:e>
                    <m:sub>
                      <m:r>
                        <m:rPr>
                          <m:sty m:val="p"/>
                        </m:rPr>
                        <w:rPr>
                          <w:rFonts w:ascii="Cambria Math" w:hAnsi="Cambria Math"/>
                        </w:rPr>
                        <m:t>1</m:t>
                      </m:r>
                    </m:sub>
                  </m:sSub>
                </m:e>
              </m:eqArr>
            </m:e>
          </m:d>
        </m:oMath>
      </m:oMathPara>
    </w:p>
    <w:p w:rsidR="00A3485A" w:rsidRDefault="00A3485A" w:rsidP="00A3485A">
      <w:r>
        <w:t xml:space="preserve">Chúng ta cần tìm được </w:t>
      </w:r>
      <m:oMath>
        <m:r>
          <w:rPr>
            <w:rFonts w:ascii="Cambria Math" w:hAnsi="Cambria Math"/>
          </w:rPr>
          <m:t>∆x, ∆y, a, b</m:t>
        </m:r>
      </m:oMath>
      <w:r>
        <w:t xml:space="preserve"> trung bình. Với kết quả các cặp tọa độ thu được trong việc đo đạt phía trên, chúng em có thể tính được giá trị trung bình chấp </w:t>
      </w:r>
      <w:r>
        <w:lastRenderedPageBreak/>
        <w:t xml:space="preserve">nhận được của </w:t>
      </w:r>
      <m:oMath>
        <m:r>
          <w:rPr>
            <w:rFonts w:ascii="Cambria Math" w:hAnsi="Cambria Math"/>
          </w:rPr>
          <m:t>∆x, ∆y, a, b</m:t>
        </m:r>
      </m:oMath>
      <w:r>
        <w:t>. Từ đó suy ngược được công thức tính tọa độ 1 điểm trong Unity theo tọa độ nhận được như sau:</w:t>
      </w:r>
    </w:p>
    <w:p w:rsidR="00A3485A" w:rsidRPr="00FA3002" w:rsidRDefault="002B4378" w:rsidP="00A3485A">
      <w:pPr>
        <w:ind w:left="1004" w:firstLine="0"/>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X</m:t>
                      </m:r>
                      <m:r>
                        <m:rPr>
                          <m:sty m:val="p"/>
                        </m:rPr>
                        <w:rPr>
                          <w:rFonts w:ascii="Cambria Math" w:hAnsi="Cambria Math"/>
                        </w:rPr>
                        <m:t xml:space="preserve">-a </m:t>
                      </m:r>
                    </m:num>
                    <m:den>
                      <m:r>
                        <m:rPr>
                          <m:sty m:val="p"/>
                        </m:rPr>
                        <w:rPr>
                          <w:rFonts w:ascii="Cambria Math" w:hAnsi="Cambria Math"/>
                        </w:rPr>
                        <m:t>∆</m:t>
                      </m:r>
                      <m:r>
                        <w:rPr>
                          <w:rFonts w:ascii="Cambria Math" w:hAnsi="Cambria Math"/>
                        </w:rPr>
                        <m:t>x</m:t>
                      </m:r>
                    </m:den>
                  </m:f>
                </m:e>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w:rPr>
                          <w:rFonts w:ascii="Cambria Math" w:hAnsi="Cambria Math"/>
                        </w:rPr>
                        <m:t>Y</m:t>
                      </m:r>
                      <m:r>
                        <m:rPr>
                          <m:sty m:val="p"/>
                        </m:rPr>
                        <w:rPr>
                          <w:rFonts w:ascii="Cambria Math" w:hAnsi="Cambria Math"/>
                        </w:rPr>
                        <m:t xml:space="preserve">-b </m:t>
                      </m:r>
                    </m:num>
                    <m:den>
                      <m:r>
                        <m:rPr>
                          <m:sty m:val="p"/>
                        </m:rPr>
                        <w:rPr>
                          <w:rFonts w:ascii="Cambria Math" w:hAnsi="Cambria Math"/>
                        </w:rPr>
                        <m:t>∆</m:t>
                      </m:r>
                      <m:r>
                        <w:rPr>
                          <w:rFonts w:ascii="Cambria Math" w:hAnsi="Cambria Math"/>
                        </w:rPr>
                        <m:t>y</m:t>
                      </m:r>
                    </m:den>
                  </m:f>
                </m:e>
              </m:eqArr>
            </m:e>
          </m:d>
        </m:oMath>
      </m:oMathPara>
    </w:p>
    <w:p w:rsidR="0011007A" w:rsidRDefault="0011007A" w:rsidP="0011007A">
      <w:pPr>
        <w:pStyle w:val="Heading3"/>
      </w:pPr>
      <w:bookmarkStart w:id="330" w:name="_Toc515781237"/>
      <w:r>
        <w:t>Kiến trúc hệ thống</w:t>
      </w:r>
      <w:r w:rsidR="00A575CB">
        <w:t xml:space="preserve"> sự kiện liên hoàn</w:t>
      </w:r>
      <w:bookmarkEnd w:id="330"/>
    </w:p>
    <w:p w:rsidR="0011007A" w:rsidRDefault="0011007A" w:rsidP="0018611E">
      <w:pPr>
        <w:pStyle w:val="Problem"/>
        <w:rPr>
          <w:lang w:val="en-US"/>
        </w:rPr>
      </w:pPr>
      <w:r>
        <w:rPr>
          <w:lang w:val="en-US"/>
        </w:rPr>
        <w:t>Đặt vấn đề</w:t>
      </w:r>
    </w:p>
    <w:p w:rsidR="0011007A" w:rsidRDefault="0011007A" w:rsidP="0011007A">
      <w:pPr>
        <w:rPr>
          <w:lang w:val="en-US"/>
        </w:rPr>
      </w:pPr>
      <w:r>
        <w:rPr>
          <w:lang w:val="en-US"/>
        </w:rPr>
        <w:t xml:space="preserve">Để có thể phát triển hệ thống theo hướng mở rộng, tích hợp, phát triển nhanh chóng các tính năng về sau, ta cần xây dựng một kiến trúc có tính linh hoạt cao, không bị phụ thuộc vào các thành phần con của hệ thống. Một ví dụ cụ thể như sau: giả sử sau này ta phát triển được một hệ thống nhận dạng chính xác, hiệu quả hơn hệ thống hiện tại, ta chỉ cần thay thế module nhận dạng mà không cần chỉnh sửa các phần </w:t>
      </w:r>
      <w:r w:rsidR="004A71F6">
        <w:rPr>
          <w:lang w:val="en-US"/>
        </w:rPr>
        <w:t>còn lại của hệ thống mà vẫn đảm bảo được toàn hệ thống hoạt động bình thường.</w:t>
      </w:r>
    </w:p>
    <w:p w:rsidR="0011007A" w:rsidRPr="0011007A" w:rsidRDefault="0011007A" w:rsidP="0018611E">
      <w:pPr>
        <w:pStyle w:val="Solution"/>
        <w:rPr>
          <w:lang w:val="en-US"/>
        </w:rPr>
      </w:pPr>
      <w:r>
        <w:rPr>
          <w:lang w:val="en-US"/>
        </w:rPr>
        <w:t>Giải pháp</w:t>
      </w:r>
    </w:p>
    <w:p w:rsidR="00413BE8" w:rsidRDefault="004A71F6" w:rsidP="00005030">
      <w:r>
        <w:t xml:space="preserve">Hệ thống sự kiện (Event System) được thiết kế với mục đích quản lí kịch bản hoạt động của hệ thống một cách hiệu quả và tách biệt các thành phần của hệ thống với nhau để chúng hoạt động độc lập và dễ dàng thay đổi, mở rộng. Các thành phần ở đây là việc xử lí một sự kiện xảy ra, và việc kiểm tra điều kiện để kích hoạt sự kiện đó. Nó cho phép việc load nhanh một kịch bản và có thể thay đổi kịch bản đó một cách linh hoạt mà không phụ thuộc vào kiến trúc xử lí sự kiện bên trong. Bên cạnh đó hệ thống sự kiện cho phép việc kích hoạt liên hoàn sự kiện một cách dễ dàng. Hệ thống sự kiện không chỉ có kịch bản sự kiện ẩn liên hoàn mà còn bao gồm cả các sự kiện và việc xử lí sự kiện do người dùng tạo ra (như cách xử lí sự kiện thông thường). Ở đây chúng em tập trung vào việc xử lí liên hoàn sự kiện theo kịch bản. Minh họa hệ thống sự kiện như </w:t>
      </w:r>
      <w:r>
        <w:fldChar w:fldCharType="begin"/>
      </w:r>
      <w:r>
        <w:instrText xml:space="preserve"> REF _Ref515733006 \h </w:instrText>
      </w:r>
      <w:r>
        <w:fldChar w:fldCharType="separate"/>
      </w:r>
      <w:r>
        <w:t xml:space="preserve">Sơ đồ </w:t>
      </w:r>
      <w:r>
        <w:rPr>
          <w:noProof/>
        </w:rPr>
        <w:t>4</w:t>
      </w:r>
      <w:r>
        <w:noBreakHyphen/>
      </w:r>
      <w:r>
        <w:rPr>
          <w:noProof/>
        </w:rPr>
        <w:t>1</w:t>
      </w:r>
      <w:r>
        <w:fldChar w:fldCharType="end"/>
      </w:r>
    </w:p>
    <w:p w:rsidR="004A71F6" w:rsidRDefault="004A71F6" w:rsidP="00005030">
      <w:pPr>
        <w:rPr>
          <w:lang w:val="en-US"/>
        </w:rPr>
      </w:pPr>
    </w:p>
    <w:p w:rsidR="004A71F6" w:rsidRDefault="004A71F6" w:rsidP="00005030">
      <w:pPr>
        <w:rPr>
          <w:lang w:val="en-US"/>
        </w:rPr>
      </w:pPr>
    </w:p>
    <w:p w:rsidR="004A71F6" w:rsidRDefault="004A71F6" w:rsidP="00005030">
      <w:pPr>
        <w:rPr>
          <w:lang w:val="en-US"/>
        </w:rPr>
      </w:pPr>
    </w:p>
    <w:p w:rsidR="004A71F6" w:rsidRDefault="004A71F6" w:rsidP="004A71F6">
      <w:pPr>
        <w:keepNext/>
        <w:jc w:val="center"/>
      </w:pPr>
      <w:r w:rsidRPr="002E3494">
        <w:rPr>
          <w:noProof/>
        </w:rPr>
        <w:lastRenderedPageBreak/>
        <w:drawing>
          <wp:inline distT="0" distB="0" distL="0" distR="0" wp14:anchorId="32E89088">
            <wp:extent cx="3599180" cy="2961005"/>
            <wp:effectExtent l="0" t="0" r="1270" b="0"/>
            <wp:docPr id="188" name="Picture 3">
              <a:extLst xmlns:a="http://schemas.openxmlformats.org/drawingml/2006/main">
                <a:ext uri="{FF2B5EF4-FFF2-40B4-BE49-F238E27FC236}">
                  <a16:creationId xmlns:a16="http://schemas.microsoft.com/office/drawing/2014/main" id="{529A7057-8694-4D72-A71D-BF2BC0990D3A}"/>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29A7057-8694-4D72-A71D-BF2BC0990D3A}"/>
                        </a:ext>
                      </a:extLst>
                    </pic:cNvPr>
                    <pic:cNvPicPr/>
                  </pic:nvPicPr>
                  <pic:blipFill rotWithShape="1">
                    <a:blip r:embed="rId88">
                      <a:extLst>
                        <a:ext uri="{28A0092B-C50C-407E-A947-70E740481C1C}">
                          <a14:useLocalDpi xmlns:a14="http://schemas.microsoft.com/office/drawing/2010/main" val="0"/>
                        </a:ext>
                      </a:extLst>
                    </a:blip>
                    <a:srcRect l="5312" t="3581" r="34127" b="7407"/>
                    <a:stretch/>
                  </pic:blipFill>
                  <pic:spPr>
                    <a:xfrm>
                      <a:off x="0" y="0"/>
                      <a:ext cx="3602080" cy="2963950"/>
                    </a:xfrm>
                    <a:prstGeom prst="rect">
                      <a:avLst/>
                    </a:prstGeom>
                  </pic:spPr>
                </pic:pic>
              </a:graphicData>
            </a:graphic>
          </wp:inline>
        </w:drawing>
      </w:r>
    </w:p>
    <w:p w:rsidR="004A71F6" w:rsidRDefault="004A71F6" w:rsidP="004A71F6">
      <w:pPr>
        <w:pStyle w:val="Caption"/>
        <w:rPr>
          <w:noProof/>
        </w:rPr>
      </w:pPr>
      <w:bookmarkStart w:id="331" w:name="_Ref515733006"/>
      <w:bookmarkStart w:id="332" w:name="_Toc515732701"/>
      <w:bookmarkStart w:id="333" w:name="_Toc515732773"/>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1</w:t>
      </w:r>
      <w:r w:rsidR="00932977">
        <w:fldChar w:fldCharType="end"/>
      </w:r>
      <w:bookmarkEnd w:id="331"/>
      <w:r>
        <w:t xml:space="preserve"> </w:t>
      </w:r>
      <w:r>
        <w:rPr>
          <w:noProof/>
        </w:rPr>
        <w:t>Hệ thống sự kiện</w:t>
      </w:r>
      <w:bookmarkEnd w:id="332"/>
      <w:bookmarkEnd w:id="333"/>
    </w:p>
    <w:p w:rsidR="004A71F6" w:rsidRPr="004A71F6" w:rsidRDefault="004A71F6" w:rsidP="004A71F6"/>
    <w:p w:rsidR="004A71F6" w:rsidRDefault="004A71F6" w:rsidP="004A71F6">
      <w:pPr>
        <w:pStyle w:val="Heading4"/>
      </w:pPr>
      <w:r>
        <w:t>T</w:t>
      </w:r>
      <w:r w:rsidRPr="00065364">
        <w:t>hành phần của hệ thống sự kiện</w:t>
      </w:r>
      <w:r>
        <w:t xml:space="preserve"> liên hoàn</w:t>
      </w:r>
    </w:p>
    <w:p w:rsidR="004A71F6" w:rsidRDefault="004A71F6" w:rsidP="004A71F6">
      <w:r>
        <w:t>Một hệ thống sự kiện liên hoàn có các thành phần sau :</w:t>
      </w:r>
    </w:p>
    <w:p w:rsidR="004A71F6" w:rsidRDefault="004A71F6" w:rsidP="0018611E">
      <w:pPr>
        <w:pStyle w:val="Dash"/>
      </w:pPr>
      <w:r>
        <w:t>Một mảng các đối tượng Event, mỗi Event tương ứng với một bộ các hành động tác động lên các Object tùy thuộc vào kịch bản.</w:t>
      </w:r>
    </w:p>
    <w:p w:rsidR="004A71F6" w:rsidRDefault="004A71F6" w:rsidP="0018611E">
      <w:pPr>
        <w:pStyle w:val="Dash"/>
      </w:pPr>
      <w:r>
        <w:t>Một Dictionary chứa các cờ hiệu (Flags), trong quá trình hoạt động, chương trình sẽ duyệt Dictionary này một cách xuyên suốt. Nếu có một tổ hợp cờ nào phù hợp với một Event tương ứng thì Event đó sẽ được kích hoạt.</w:t>
      </w:r>
    </w:p>
    <w:p w:rsidR="004A71F6" w:rsidRDefault="004A71F6" w:rsidP="0018611E">
      <w:pPr>
        <w:pStyle w:val="Dash"/>
      </w:pPr>
      <w:r>
        <w:t>Một Dictionary các Object sẽ bị tác động trong kịch bản, ở đầu chương trình sẽ tiến hành đăng kí các Object này vào Dictionary.</w:t>
      </w:r>
    </w:p>
    <w:p w:rsidR="004A71F6" w:rsidRDefault="004A71F6" w:rsidP="0018611E">
      <w:pPr>
        <w:pStyle w:val="Dash"/>
      </w:pPr>
      <w:r>
        <w:t>Một kịch bản đầu vào ở dạng JSON File, mô tả các Event. Cấu trúc gồm tên của Event, Action, Pre-conditions, Post-conditions</w:t>
      </w:r>
    </w:p>
    <w:p w:rsidR="004A71F6" w:rsidRDefault="004A71F6" w:rsidP="004A71F6">
      <w:pPr>
        <w:pStyle w:val="Heading4"/>
      </w:pPr>
      <w:r>
        <w:t xml:space="preserve">Cấu trúc của một hệ thống </w:t>
      </w:r>
      <w:r w:rsidR="007C7515">
        <w:t>sự kiện liên hoàn</w:t>
      </w:r>
    </w:p>
    <w:p w:rsidR="004A71F6" w:rsidRDefault="004A71F6" w:rsidP="004A71F6">
      <w:pPr>
        <w:keepNext/>
      </w:pPr>
      <w:r>
        <w:rPr>
          <w:noProof/>
        </w:rPr>
        <w:lastRenderedPageBreak/>
        <w:drawing>
          <wp:inline distT="0" distB="0" distL="0" distR="0" wp14:anchorId="1EFE56A8" wp14:editId="1E4F1FDC">
            <wp:extent cx="5583555" cy="3325031"/>
            <wp:effectExtent l="0" t="0" r="0" b="889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9">
                      <a:extLst>
                        <a:ext uri="{28A0092B-C50C-407E-A947-70E740481C1C}">
                          <a14:useLocalDpi xmlns:a14="http://schemas.microsoft.com/office/drawing/2010/main" val="0"/>
                        </a:ext>
                      </a:extLst>
                    </a:blip>
                    <a:stretch>
                      <a:fillRect/>
                    </a:stretch>
                  </pic:blipFill>
                  <pic:spPr>
                    <a:xfrm>
                      <a:off x="0" y="0"/>
                      <a:ext cx="5583555" cy="3325031"/>
                    </a:xfrm>
                    <a:prstGeom prst="rect">
                      <a:avLst/>
                    </a:prstGeom>
                  </pic:spPr>
                </pic:pic>
              </a:graphicData>
            </a:graphic>
          </wp:inline>
        </w:drawing>
      </w:r>
    </w:p>
    <w:p w:rsidR="004A71F6" w:rsidRDefault="004A71F6" w:rsidP="004A71F6">
      <w:pPr>
        <w:pStyle w:val="Caption"/>
        <w:rPr>
          <w:noProof/>
        </w:rPr>
      </w:pPr>
      <w:bookmarkStart w:id="334" w:name="_Ref515733190"/>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2</w:t>
      </w:r>
      <w:r w:rsidR="00932977">
        <w:fldChar w:fldCharType="end"/>
      </w:r>
      <w:bookmarkEnd w:id="334"/>
      <w:r>
        <w:rPr>
          <w:noProof/>
        </w:rPr>
        <w:t xml:space="preserve"> Hệ thống sự kiện liên hoàn</w:t>
      </w:r>
    </w:p>
    <w:p w:rsidR="008B435D" w:rsidRDefault="008B435D" w:rsidP="004A71F6"/>
    <w:p w:rsidR="004A71F6" w:rsidRDefault="004A71F6" w:rsidP="004A71F6">
      <w:r>
        <w:fldChar w:fldCharType="begin"/>
      </w:r>
      <w:r>
        <w:instrText xml:space="preserve"> REF _Ref515733190 \h </w:instrText>
      </w:r>
      <w:r>
        <w:fldChar w:fldCharType="separate"/>
      </w:r>
      <w:r>
        <w:t xml:space="preserve">Sơ đồ </w:t>
      </w:r>
      <w:r>
        <w:rPr>
          <w:noProof/>
        </w:rPr>
        <w:t>4</w:t>
      </w:r>
      <w:r>
        <w:noBreakHyphen/>
      </w:r>
      <w:r>
        <w:rPr>
          <w:noProof/>
        </w:rPr>
        <w:t>2</w:t>
      </w:r>
      <w:r>
        <w:fldChar w:fldCharType="end"/>
      </w:r>
      <w:r>
        <w:t xml:space="preserve"> mô tả mối quan hệ giữa các thành phần trong hệ thống Event, chi tiết các thành phần như sau :</w:t>
      </w:r>
    </w:p>
    <w:p w:rsidR="008B435D" w:rsidRDefault="008B435D" w:rsidP="008B435D">
      <w:pPr>
        <w:pStyle w:val="K-Bullet-"/>
      </w:pPr>
      <w:r w:rsidRPr="008B435D">
        <w:rPr>
          <w:b/>
        </w:rPr>
        <w:t>Pre-conditions</w:t>
      </w:r>
      <w:r>
        <w:t>: Tập hợp các điều kiện đầu vào, một Pre-condition gồm các Conditions. Sự kiện được kích hoạt khi một Pre-condition thỏa.</w:t>
      </w:r>
    </w:p>
    <w:p w:rsidR="008B435D" w:rsidRDefault="008B435D" w:rsidP="008B435D">
      <w:pPr>
        <w:pStyle w:val="K-Bullet-"/>
      </w:pPr>
      <w:r w:rsidRPr="008B435D">
        <w:rPr>
          <w:b/>
        </w:rPr>
        <w:t>Conditions</w:t>
      </w:r>
      <w:r>
        <w:t>: Là một chuỗi các điều kiện được nối với nhau bằng toán tử &amp;&amp;, một Pre-condition được kích hoạt khi chuỗi các điều kiện đó đều thỏa.</w:t>
      </w:r>
    </w:p>
    <w:p w:rsidR="008B435D" w:rsidRDefault="008B435D" w:rsidP="008B435D">
      <w:pPr>
        <w:pStyle w:val="K-Bullet-"/>
      </w:pPr>
      <w:r w:rsidRPr="008B435D">
        <w:rPr>
          <w:b/>
        </w:rPr>
        <w:t>Comparators</w:t>
      </w:r>
      <w:r>
        <w:t>: Là các toán tử so sánh dùng để so sánh các cờ hiệu với một giá trị nào đó, nhằm kích hoạt Conditions từ đó kích hoạt Pre-condition và cuối cùng là kích hoạt sự kiện. Các toán tử này bao gồm: Equal, GreaterThan, LessThan, LessThanOrEqual, GreaterThanOrEqual. Các toán tử này kế thừa Abstract Class Comparator và được tạo ra một lần duy nhất ở đầu chương trình để sử dụng (</w:t>
      </w:r>
      <w:r>
        <w:fldChar w:fldCharType="begin"/>
      </w:r>
      <w:r>
        <w:instrText xml:space="preserve"> REF _Ref515733504 \h </w:instrText>
      </w:r>
      <w:r>
        <w:fldChar w:fldCharType="separate"/>
      </w:r>
      <w:r>
        <w:t xml:space="preserve">Sơ đồ </w:t>
      </w:r>
      <w:r>
        <w:rPr>
          <w:noProof/>
        </w:rPr>
        <w:t>4</w:t>
      </w:r>
      <w:r>
        <w:noBreakHyphen/>
      </w:r>
      <w:r>
        <w:rPr>
          <w:noProof/>
        </w:rPr>
        <w:t>3</w:t>
      </w:r>
      <w:r>
        <w:fldChar w:fldCharType="end"/>
      </w:r>
      <w:r>
        <w:t>). Nói cách khác đây là một Global Helper Class</w:t>
      </w:r>
    </w:p>
    <w:p w:rsidR="008B435D" w:rsidRDefault="008B435D" w:rsidP="008B435D">
      <w:pPr>
        <w:pStyle w:val="K-Bullet-"/>
        <w:keepNext/>
        <w:numPr>
          <w:ilvl w:val="0"/>
          <w:numId w:val="0"/>
        </w:numPr>
        <w:ind w:left="360"/>
        <w:jc w:val="center"/>
      </w:pPr>
      <w:r w:rsidRPr="008B435D">
        <w:rPr>
          <w:b/>
          <w:noProof/>
          <w:szCs w:val="26"/>
        </w:rPr>
        <w:lastRenderedPageBreak/>
        <w:drawing>
          <wp:inline distT="0" distB="0" distL="0" distR="0" wp14:anchorId="164A7080" wp14:editId="40CA98DF">
            <wp:extent cx="5075555" cy="2827655"/>
            <wp:effectExtent l="0" t="0" r="0" b="0"/>
            <wp:docPr id="190" name="Picture 3">
              <a:extLst xmlns:a="http://schemas.openxmlformats.org/drawingml/2006/main">
                <a:ext uri="{FF2B5EF4-FFF2-40B4-BE49-F238E27FC236}">
                  <a16:creationId xmlns:a16="http://schemas.microsoft.com/office/drawing/2014/main" id="{0C67D12F-C37B-4BB7-A756-D39A4D912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67D12F-C37B-4BB7-A756-D39A4D9121FE}"/>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075555" cy="2827655"/>
                    </a:xfrm>
                    <a:prstGeom prst="rect">
                      <a:avLst/>
                    </a:prstGeom>
                  </pic:spPr>
                </pic:pic>
              </a:graphicData>
            </a:graphic>
          </wp:inline>
        </w:drawing>
      </w:r>
    </w:p>
    <w:p w:rsidR="008B435D" w:rsidRDefault="008B435D" w:rsidP="008B435D">
      <w:pPr>
        <w:pStyle w:val="Caption"/>
      </w:pPr>
      <w:bookmarkStart w:id="335" w:name="_Ref515733504"/>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3</w:t>
      </w:r>
      <w:r w:rsidR="00932977">
        <w:fldChar w:fldCharType="end"/>
      </w:r>
      <w:bookmarkEnd w:id="335"/>
      <w:r>
        <w:t xml:space="preserve"> </w:t>
      </w:r>
      <w:r w:rsidRPr="00917CC0">
        <w:rPr>
          <w:noProof/>
        </w:rPr>
        <w:t xml:space="preserve">Sơ đồ lớp của </w:t>
      </w:r>
      <w:r w:rsidRPr="008B435D">
        <w:t>Comparator</w:t>
      </w:r>
    </w:p>
    <w:p w:rsidR="008B435D" w:rsidRPr="008B435D" w:rsidRDefault="008B435D" w:rsidP="008B435D"/>
    <w:p w:rsidR="008B435D" w:rsidRDefault="008B435D" w:rsidP="008B435D">
      <w:pPr>
        <w:keepNext/>
      </w:pPr>
      <w:r>
        <w:rPr>
          <w:noProof/>
        </w:rPr>
        <mc:AlternateContent>
          <mc:Choice Requires="wps">
            <w:drawing>
              <wp:inline distT="0" distB="0" distL="0" distR="0" wp14:anchorId="30FFECBD">
                <wp:extent cx="4964523" cy="1224915"/>
                <wp:effectExtent l="0" t="0" r="26670" b="1333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4523" cy="122491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spacing w:before="10" w:line="276" w:lineRule="auto"/>
                              <w:ind w:left="810"/>
                              <w:rPr>
                                <w:rFonts w:ascii="Consolas"/>
                                <w:sz w:val="18"/>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30FFECBD" id="Text Box 193" o:spid="_x0000_s1165" type="#_x0000_t202" style="width:390.9pt;height:9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" filled="f" strokeweight=".48pt">
                <v:textbox inset="0,0,0,0">
                  <w:txbxContent>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GreaterThanOrEqual</w:t>
                      </w:r>
                      <w:r>
                        <w:rPr>
                          <w:rFonts w:ascii="Consolas" w:hAnsi="Consolas" w:cs="Consolas"/>
                          <w:color w:val="000000"/>
                          <w:sz w:val="19"/>
                          <w:szCs w:val="19"/>
                        </w:rPr>
                        <w:t xml:space="preserve"> : </w:t>
                      </w:r>
                      <w:r>
                        <w:rPr>
                          <w:rFonts w:ascii="Consolas" w:hAnsi="Consolas" w:cs="Consolas"/>
                          <w:color w:val="2B91AF"/>
                          <w:sz w:val="19"/>
                          <w:szCs w:val="19"/>
                        </w:rPr>
                        <w:t>Comparator</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compar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getFlag(FlagId) &gt;= value;</w:t>
                      </w:r>
                    </w:p>
                    <w:p w:rsidR="002B4378" w:rsidRDefault="002B4378" w:rsidP="008B435D">
                      <w:pPr>
                        <w:autoSpaceDE w:val="0"/>
                        <w:autoSpaceDN w:val="0"/>
                        <w:adjustRightInd w:val="0"/>
                        <w:spacing w:after="0" w:line="276" w:lineRule="auto"/>
                        <w:ind w:left="810"/>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8B435D">
                      <w:pPr>
                        <w:spacing w:before="10" w:line="276" w:lineRule="auto"/>
                        <w:ind w:left="810"/>
                        <w:rPr>
                          <w:rFonts w:ascii="Consolas"/>
                          <w:sz w:val="18"/>
                        </w:rPr>
                      </w:pPr>
                      <w:r>
                        <w:rPr>
                          <w:rFonts w:ascii="Consolas" w:hAnsi="Consolas" w:cs="Consolas"/>
                          <w:color w:val="000000"/>
                          <w:sz w:val="19"/>
                          <w:szCs w:val="19"/>
                        </w:rPr>
                        <w:t xml:space="preserve">    }</w:t>
                      </w:r>
                    </w:p>
                  </w:txbxContent>
                </v:textbox>
                <w10:anchorlock/>
              </v:shape>
            </w:pict>
          </mc:Fallback>
        </mc:AlternateContent>
      </w:r>
    </w:p>
    <w:p w:rsidR="004A71F6" w:rsidRDefault="008B435D" w:rsidP="008B435D">
      <w:pPr>
        <w:pStyle w:val="Caption"/>
        <w:rPr>
          <w:sz w:val="26"/>
          <w:szCs w:val="26"/>
        </w:rPr>
      </w:pPr>
      <w:bookmarkStart w:id="336" w:name="_Toc515741873"/>
      <w:r>
        <w:t xml:space="preserve">Mã </w:t>
      </w:r>
      <w:r>
        <w:fldChar w:fldCharType="begin"/>
      </w:r>
      <w:r>
        <w:instrText xml:space="preserve"> SEQ Mã \* ARABIC </w:instrText>
      </w:r>
      <w:r>
        <w:fldChar w:fldCharType="separate"/>
      </w:r>
      <w:r w:rsidR="00CE082D">
        <w:rPr>
          <w:noProof/>
        </w:rPr>
        <w:t>1</w:t>
      </w:r>
      <w:r>
        <w:fldChar w:fldCharType="end"/>
      </w:r>
      <w:r>
        <w:rPr>
          <w:noProof/>
        </w:rPr>
        <w:t xml:space="preserve"> </w:t>
      </w:r>
      <w:r>
        <w:rPr>
          <w:sz w:val="26"/>
          <w:szCs w:val="26"/>
        </w:rPr>
        <w:t>Minh họa một Comparator</w:t>
      </w:r>
      <w:bookmarkEnd w:id="336"/>
    </w:p>
    <w:p w:rsidR="008B435D" w:rsidRPr="008B435D" w:rsidRDefault="008B435D" w:rsidP="008B435D"/>
    <w:p w:rsidR="008B435D" w:rsidRDefault="008B435D" w:rsidP="008B435D">
      <w:pPr>
        <w:pStyle w:val="K-Bullet-"/>
      </w:pPr>
      <w:r w:rsidRPr="008B435D">
        <w:rPr>
          <w:b/>
        </w:rPr>
        <w:t>Action</w:t>
      </w:r>
      <w:r w:rsidRPr="00091982">
        <w:t>: Là một hành động sẽ tác động lên một GameObject trong hệ thống khi sự kiện được kích hoạt (ví dụ như ẩn, hiện, di chuyển vị trí, thu nhỏ, phóng to,…). Các class này</w:t>
      </w:r>
      <w:r>
        <w:t xml:space="preserve"> kế thừa class Action Type là Base Abstract Class cho các Action này (</w:t>
      </w:r>
      <w:r w:rsidR="00CE082D">
        <w:fldChar w:fldCharType="begin"/>
      </w:r>
      <w:r w:rsidR="00CE082D">
        <w:instrText xml:space="preserve"> REF _Ref515733619 \h </w:instrText>
      </w:r>
      <w:r w:rsidR="00CE082D">
        <w:fldChar w:fldCharType="separate"/>
      </w:r>
      <w:r w:rsidR="00CE082D">
        <w:t xml:space="preserve">Sơ đồ </w:t>
      </w:r>
      <w:r w:rsidR="00CE082D">
        <w:rPr>
          <w:noProof/>
        </w:rPr>
        <w:t>4</w:t>
      </w:r>
      <w:r w:rsidR="00CE082D">
        <w:noBreakHyphen/>
      </w:r>
      <w:r w:rsidR="00CE082D">
        <w:rPr>
          <w:noProof/>
        </w:rPr>
        <w:t>4</w:t>
      </w:r>
      <w:r w:rsidR="00CE082D">
        <w:fldChar w:fldCharType="end"/>
      </w:r>
      <w:r w:rsidR="00CE082D">
        <w:t>)</w:t>
      </w:r>
    </w:p>
    <w:p w:rsidR="008B435D" w:rsidRDefault="008B435D" w:rsidP="008B435D">
      <w:pPr>
        <w:keepNext/>
        <w:jc w:val="center"/>
      </w:pPr>
      <w:r w:rsidRPr="00855C93">
        <w:rPr>
          <w:noProof/>
        </w:rPr>
        <w:lastRenderedPageBreak/>
        <w:drawing>
          <wp:inline distT="0" distB="0" distL="0" distR="0" wp14:anchorId="16BF3F2A">
            <wp:extent cx="5466554" cy="2552700"/>
            <wp:effectExtent l="0" t="0" r="1270" b="0"/>
            <wp:docPr id="194" name="Picture 3">
              <a:extLst xmlns:a="http://schemas.openxmlformats.org/drawingml/2006/main">
                <a:ext uri="{FF2B5EF4-FFF2-40B4-BE49-F238E27FC236}">
                  <a16:creationId xmlns:a16="http://schemas.microsoft.com/office/drawing/2014/main" id="{1DD6D000-2D8D-4C80-A882-7E8B3F598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D6D000-2D8D-4C80-A882-7E8B3F598D7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500723" cy="2568656"/>
                    </a:xfrm>
                    <a:prstGeom prst="rect">
                      <a:avLst/>
                    </a:prstGeom>
                  </pic:spPr>
                </pic:pic>
              </a:graphicData>
            </a:graphic>
          </wp:inline>
        </w:drawing>
      </w:r>
    </w:p>
    <w:p w:rsidR="008B435D" w:rsidRDefault="008B435D" w:rsidP="008B435D">
      <w:pPr>
        <w:pStyle w:val="Caption"/>
      </w:pPr>
      <w:bookmarkStart w:id="337" w:name="_Ref515733619"/>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4</w:t>
      </w:r>
      <w:r w:rsidR="00932977">
        <w:fldChar w:fldCharType="end"/>
      </w:r>
      <w:bookmarkEnd w:id="337"/>
      <w:r>
        <w:rPr>
          <w:noProof/>
        </w:rPr>
        <w:t xml:space="preserve"> </w:t>
      </w:r>
      <w:r>
        <w:t>Sơ đồ lớp của Action</w:t>
      </w:r>
    </w:p>
    <w:p w:rsidR="008B435D" w:rsidRDefault="008B435D" w:rsidP="008B435D"/>
    <w:p w:rsidR="008B435D" w:rsidRDefault="008B435D" w:rsidP="008B435D">
      <w:pPr>
        <w:keepNext/>
      </w:pPr>
      <w:r>
        <w:rPr>
          <w:noProof/>
        </w:rPr>
        <mc:AlternateContent>
          <mc:Choice Requires="wps">
            <w:drawing>
              <wp:inline distT="0" distB="0" distL="0" distR="0" wp14:anchorId="4EE67058">
                <wp:extent cx="4973748" cy="1536192"/>
                <wp:effectExtent l="0" t="0" r="17780" b="26035"/>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748" cy="1536192"/>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4EE67058" id="Text Box 33" o:spid="_x0000_s1166" type="#_x0000_t202" style="width:391.65pt;height:12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" filled="f" strokeweight=".48pt">
                <v:textbox inset="0,0,0,0">
                  <w:txbxContent>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class</w:t>
                      </w:r>
                      <w:r w:rsidRPr="00665AE1">
                        <w:rPr>
                          <w:rFonts w:ascii="Consolas" w:hAnsi="Consolas" w:cs="Consolas"/>
                          <w:color w:val="000000"/>
                          <w:sz w:val="19"/>
                          <w:szCs w:val="19"/>
                        </w:rPr>
                        <w:t xml:space="preserve"> </w:t>
                      </w:r>
                      <w:r w:rsidRPr="00665AE1">
                        <w:rPr>
                          <w:rFonts w:ascii="Consolas" w:hAnsi="Consolas" w:cs="Consolas"/>
                          <w:color w:val="2B91AF"/>
                          <w:sz w:val="19"/>
                          <w:szCs w:val="19"/>
                        </w:rPr>
                        <w:t>RotateObject</w:t>
                      </w:r>
                      <w:r w:rsidRPr="00665AE1">
                        <w:rPr>
                          <w:rFonts w:ascii="Consolas" w:hAnsi="Consolas" w:cs="Consolas"/>
                          <w:color w:val="000000"/>
                          <w:sz w:val="19"/>
                          <w:szCs w:val="19"/>
                        </w:rPr>
                        <w:t xml:space="preserve"> : </w:t>
                      </w:r>
                      <w:r>
                        <w:rPr>
                          <w:rFonts w:ascii="Consolas" w:hAnsi="Consolas" w:cs="Consolas"/>
                          <w:color w:val="2B91AF"/>
                          <w:sz w:val="19"/>
                          <w:szCs w:val="19"/>
                        </w:rPr>
                        <w:t>ActionType</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r w:rsidRPr="00665AE1">
                        <w:rPr>
                          <w:rFonts w:ascii="Consolas" w:hAnsi="Consolas" w:cs="Consolas"/>
                          <w:color w:val="0000FF"/>
                          <w:sz w:val="19"/>
                          <w:szCs w:val="19"/>
                        </w:rPr>
                        <w:t>public</w:t>
                      </w:r>
                      <w:r w:rsidRPr="00665AE1">
                        <w:rPr>
                          <w:rFonts w:ascii="Consolas" w:hAnsi="Consolas" w:cs="Consolas"/>
                          <w:color w:val="000000"/>
                          <w:sz w:val="19"/>
                          <w:szCs w:val="19"/>
                        </w:rPr>
                        <w:t xml:space="preserve"> </w:t>
                      </w:r>
                      <w:r w:rsidRPr="00665AE1">
                        <w:rPr>
                          <w:rFonts w:ascii="Consolas" w:hAnsi="Consolas" w:cs="Consolas"/>
                          <w:color w:val="0000FF"/>
                          <w:sz w:val="19"/>
                          <w:szCs w:val="19"/>
                        </w:rPr>
                        <w:t>override</w:t>
                      </w:r>
                      <w:r w:rsidRPr="00665AE1">
                        <w:rPr>
                          <w:rFonts w:ascii="Consolas" w:hAnsi="Consolas" w:cs="Consolas"/>
                          <w:color w:val="000000"/>
                          <w:sz w:val="19"/>
                          <w:szCs w:val="19"/>
                        </w:rPr>
                        <w:t xml:space="preserve"> </w:t>
                      </w:r>
                      <w:r w:rsidRPr="00665AE1">
                        <w:rPr>
                          <w:rFonts w:ascii="Consolas" w:hAnsi="Consolas" w:cs="Consolas"/>
                          <w:color w:val="0000FF"/>
                          <w:sz w:val="19"/>
                          <w:szCs w:val="19"/>
                        </w:rPr>
                        <w:t>void</w:t>
                      </w:r>
                      <w:r w:rsidRPr="00665AE1">
                        <w:rPr>
                          <w:rFonts w:ascii="Consolas" w:hAnsi="Consolas" w:cs="Consolas"/>
                          <w:color w:val="000000"/>
                          <w:sz w:val="19"/>
                          <w:szCs w:val="19"/>
                        </w:rPr>
                        <w:t xml:space="preserve"> DoAction(GameObject gameObject, ParamsRaw paramsRaw)</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gameObject.transform.Rotate(0, 0, 30 * Time.deltaTime, Space.World);</w:t>
                      </w:r>
                    </w:p>
                    <w:p w:rsidR="002B4378" w:rsidRPr="00665AE1" w:rsidRDefault="002B4378" w:rsidP="008B435D">
                      <w:pPr>
                        <w:autoSpaceDE w:val="0"/>
                        <w:autoSpaceDN w:val="0"/>
                        <w:adjustRightInd w:val="0"/>
                        <w:spacing w:after="0" w:line="276" w:lineRule="auto"/>
                        <w:ind w:left="432"/>
                        <w:rPr>
                          <w:rFonts w:ascii="Consolas" w:hAnsi="Consolas" w:cs="Consolas"/>
                          <w:color w:val="000000"/>
                          <w:sz w:val="19"/>
                          <w:szCs w:val="19"/>
                        </w:rPr>
                      </w:pPr>
                      <w:r w:rsidRPr="00665AE1">
                        <w:rPr>
                          <w:rFonts w:ascii="Consolas" w:hAnsi="Consolas" w:cs="Consolas"/>
                          <w:color w:val="000000"/>
                          <w:sz w:val="19"/>
                          <w:szCs w:val="19"/>
                        </w:rPr>
                        <w:t xml:space="preserve">        }</w:t>
                      </w:r>
                    </w:p>
                    <w:p w:rsidR="002B4378" w:rsidRPr="00665AE1" w:rsidRDefault="002B4378" w:rsidP="008B435D">
                      <w:pPr>
                        <w:spacing w:before="10" w:after="0" w:line="276" w:lineRule="auto"/>
                        <w:ind w:left="432"/>
                        <w:rPr>
                          <w:rFonts w:ascii="Consolas"/>
                          <w:sz w:val="19"/>
                          <w:szCs w:val="19"/>
                        </w:rPr>
                      </w:pPr>
                      <w:r w:rsidRPr="00665AE1">
                        <w:rPr>
                          <w:rFonts w:ascii="Consolas" w:hAnsi="Consolas" w:cs="Consolas"/>
                          <w:color w:val="000000"/>
                          <w:sz w:val="19"/>
                          <w:szCs w:val="19"/>
                        </w:rPr>
                        <w:t xml:space="preserve">    }</w:t>
                      </w:r>
                    </w:p>
                  </w:txbxContent>
                </v:textbox>
                <w10:anchorlock/>
              </v:shape>
            </w:pict>
          </mc:Fallback>
        </mc:AlternateContent>
      </w:r>
    </w:p>
    <w:p w:rsidR="008B435D" w:rsidRDefault="008B435D" w:rsidP="008B435D">
      <w:pPr>
        <w:pStyle w:val="Caption"/>
        <w:rPr>
          <w:noProof/>
        </w:rPr>
      </w:pPr>
      <w:bookmarkStart w:id="338" w:name="_Toc515741874"/>
      <w:r>
        <w:t xml:space="preserve">Mã </w:t>
      </w:r>
      <w:r>
        <w:fldChar w:fldCharType="begin"/>
      </w:r>
      <w:r>
        <w:instrText xml:space="preserve"> SEQ Mã \* ARABIC </w:instrText>
      </w:r>
      <w:r>
        <w:fldChar w:fldCharType="separate"/>
      </w:r>
      <w:r w:rsidR="00CE082D">
        <w:rPr>
          <w:noProof/>
        </w:rPr>
        <w:t>2</w:t>
      </w:r>
      <w:r>
        <w:fldChar w:fldCharType="end"/>
      </w:r>
      <w:r>
        <w:rPr>
          <w:noProof/>
        </w:rPr>
        <w:t xml:space="preserve"> Minh họa một Action</w:t>
      </w:r>
      <w:bookmarkEnd w:id="338"/>
    </w:p>
    <w:p w:rsidR="00CE082D" w:rsidRPr="00CE082D" w:rsidRDefault="00CE082D" w:rsidP="00CE082D"/>
    <w:p w:rsidR="00CE082D" w:rsidRDefault="00CE082D" w:rsidP="00CE082D">
      <w:pPr>
        <w:pStyle w:val="K-Bullet-"/>
      </w:pPr>
      <w:bookmarkStart w:id="339" w:name="_Hlk515631666"/>
      <w:r w:rsidRPr="00CE082D">
        <w:rPr>
          <w:b/>
        </w:rPr>
        <w:t>Post-actions</w:t>
      </w:r>
      <w:r w:rsidRPr="00091982">
        <w:t>: Là chuỗi các hành động dùng để cập nhật các phần tử của Dictionary Flags sau khi Action của Event được thực hiện. Đây là cơ chể để thực hiện việc kích hoạt liên hoàn sự kiện trong hệ thống. Vì Dictionary Flags sẽ luôn được thăm qua mỗi lần lặp Update, dựa vào trạng thái cờ mà sẽ kích hoạt sự kiện, nếu một sự kiện được kích hoạt, sau đó Post-actions cập nhật lại Dictionary Flags tạo ra một tổ hợp trạng</w:t>
      </w:r>
      <w:r>
        <w:t xml:space="preserve"> thái mới kích hoạt một sự kiện khác, từ đó tạo ra hiệu ứng liên hoàn. </w:t>
      </w:r>
      <w:bookmarkEnd w:id="339"/>
    </w:p>
    <w:p w:rsidR="00CE082D" w:rsidRDefault="00CE082D" w:rsidP="00CE082D">
      <w:pPr>
        <w:pStyle w:val="K-Bullet-"/>
      </w:pPr>
      <w:r w:rsidRPr="00CE082D">
        <w:rPr>
          <w:b/>
        </w:rPr>
        <w:t>Operator</w:t>
      </w:r>
      <w:r>
        <w:t>: Mỗi hành động trong Post-actions là một Operator (cộng, trừ, nhân, chia, gán,…) tác động đến giá trị của Dictionary Flags</w:t>
      </w:r>
      <w:r w:rsidR="00341082">
        <w:t xml:space="preserve"> như </w:t>
      </w:r>
      <w:r w:rsidR="00341082">
        <w:fldChar w:fldCharType="begin"/>
      </w:r>
      <w:r w:rsidR="00341082">
        <w:instrText xml:space="preserve"> REF _Ref515733962 \h </w:instrText>
      </w:r>
      <w:r w:rsidR="00341082">
        <w:fldChar w:fldCharType="separate"/>
      </w:r>
      <w:r w:rsidR="00341082">
        <w:t xml:space="preserve">Sơ đồ </w:t>
      </w:r>
      <w:r w:rsidR="00341082">
        <w:rPr>
          <w:noProof/>
        </w:rPr>
        <w:t>4</w:t>
      </w:r>
      <w:r w:rsidR="00341082">
        <w:noBreakHyphen/>
      </w:r>
      <w:r w:rsidR="00341082">
        <w:rPr>
          <w:noProof/>
        </w:rPr>
        <w:t>5</w:t>
      </w:r>
      <w:r w:rsidR="00341082">
        <w:fldChar w:fldCharType="end"/>
      </w:r>
    </w:p>
    <w:p w:rsidR="00CE082D" w:rsidRDefault="00CE082D" w:rsidP="00CE082D">
      <w:pPr>
        <w:pStyle w:val="K-Bullet-"/>
        <w:numPr>
          <w:ilvl w:val="0"/>
          <w:numId w:val="0"/>
        </w:numPr>
        <w:ind w:left="360" w:hanging="360"/>
      </w:pPr>
    </w:p>
    <w:p w:rsidR="00CE082D" w:rsidRDefault="00CE082D" w:rsidP="00CE082D">
      <w:pPr>
        <w:pStyle w:val="K-Bullet-"/>
        <w:keepNext/>
        <w:numPr>
          <w:ilvl w:val="0"/>
          <w:numId w:val="0"/>
        </w:numPr>
        <w:ind w:left="360" w:hanging="360"/>
        <w:jc w:val="center"/>
      </w:pPr>
      <w:r w:rsidRPr="00665AE1">
        <w:rPr>
          <w:noProof/>
        </w:rPr>
        <w:lastRenderedPageBreak/>
        <w:drawing>
          <wp:inline distT="0" distB="0" distL="0" distR="0" wp14:anchorId="79B6B504">
            <wp:extent cx="5480903" cy="2752725"/>
            <wp:effectExtent l="0" t="0" r="5715" b="0"/>
            <wp:docPr id="34" name="Picture 3">
              <a:extLst xmlns:a="http://schemas.openxmlformats.org/drawingml/2006/main">
                <a:ext uri="{FF2B5EF4-FFF2-40B4-BE49-F238E27FC236}">
                  <a16:creationId xmlns:a16="http://schemas.microsoft.com/office/drawing/2014/main" id="{F6BA3E22-BE38-4758-97C9-FEE92286D7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6BA3E22-BE38-4758-97C9-FEE92286D720}"/>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5489029" cy="2756806"/>
                    </a:xfrm>
                    <a:prstGeom prst="rect">
                      <a:avLst/>
                    </a:prstGeom>
                  </pic:spPr>
                </pic:pic>
              </a:graphicData>
            </a:graphic>
          </wp:inline>
        </w:drawing>
      </w:r>
    </w:p>
    <w:p w:rsidR="00CE082D" w:rsidRDefault="00CE082D" w:rsidP="00CE082D">
      <w:pPr>
        <w:pStyle w:val="Caption"/>
      </w:pPr>
      <w:bookmarkStart w:id="340" w:name="_Ref515733962"/>
      <w:r>
        <w:t xml:space="preserve">Sơ đồ </w:t>
      </w:r>
      <w:r w:rsidR="00932977">
        <w:fldChar w:fldCharType="begin"/>
      </w:r>
      <w:r w:rsidR="00932977">
        <w:instrText xml:space="preserve"> STYLEREF 1 \s </w:instrText>
      </w:r>
      <w:r w:rsidR="00932977">
        <w:fldChar w:fldCharType="separate"/>
      </w:r>
      <w:r w:rsidR="00932977">
        <w:rPr>
          <w:noProof/>
        </w:rPr>
        <w:t>4</w:t>
      </w:r>
      <w:r w:rsidR="00932977">
        <w:fldChar w:fldCharType="end"/>
      </w:r>
      <w:r w:rsidR="00932977">
        <w:noBreakHyphen/>
      </w:r>
      <w:r w:rsidR="00932977">
        <w:fldChar w:fldCharType="begin"/>
      </w:r>
      <w:r w:rsidR="00932977">
        <w:instrText xml:space="preserve"> SEQ Sơ_đồ \* ARABIC \s 1 </w:instrText>
      </w:r>
      <w:r w:rsidR="00932977">
        <w:fldChar w:fldCharType="separate"/>
      </w:r>
      <w:r w:rsidR="00932977">
        <w:rPr>
          <w:noProof/>
        </w:rPr>
        <w:t>5</w:t>
      </w:r>
      <w:r w:rsidR="00932977">
        <w:fldChar w:fldCharType="end"/>
      </w:r>
      <w:bookmarkEnd w:id="340"/>
      <w:r>
        <w:rPr>
          <w:noProof/>
        </w:rPr>
        <w:t xml:space="preserve"> Sơ đồ lớp của Operator</w:t>
      </w:r>
    </w:p>
    <w:p w:rsidR="00CE082D" w:rsidRDefault="00CE082D" w:rsidP="00CE082D"/>
    <w:p w:rsidR="00CE082D" w:rsidRDefault="00CE082D" w:rsidP="00CE082D">
      <w:pPr>
        <w:keepNext/>
      </w:pPr>
      <w:r>
        <w:rPr>
          <w:noProof/>
        </w:rPr>
        <mc:AlternateContent>
          <mc:Choice Requires="wps">
            <w:drawing>
              <wp:inline distT="0" distB="0" distL="0" distR="0" wp14:anchorId="06A9FB37">
                <wp:extent cx="5676900" cy="1179576"/>
                <wp:effectExtent l="0" t="0" r="19050" b="2095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17957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Pr="00665AE1" w:rsidRDefault="002B4378"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wps:txbx>
                      <wps:bodyPr rot="0" vert="horz" wrap="square" lIns="0" tIns="0" rIns="0" bIns="0" anchor="t" anchorCtr="0" upright="1">
                        <a:noAutofit/>
                      </wps:bodyPr>
                    </wps:wsp>
                  </a:graphicData>
                </a:graphic>
              </wp:inline>
            </w:drawing>
          </mc:Choice>
          <mc:Fallback>
            <w:pict>
              <v:shape w14:anchorId="06A9FB37" id="Text Box 197" o:spid="_x0000_s1167" type="#_x0000_t202" style="width:447pt;height: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" filled="f" strokeweight=".48pt">
                <v:textbox inset="0,0,0,0">
                  <w:txbxContent>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class</w:t>
                      </w:r>
                      <w:r>
                        <w:rPr>
                          <w:rFonts w:ascii="Consolas" w:hAnsi="Consolas" w:cs="Consolas"/>
                          <w:color w:val="000000"/>
                          <w:sz w:val="19"/>
                          <w:szCs w:val="19"/>
                        </w:rPr>
                        <w:t xml:space="preserve"> </w:t>
                      </w:r>
                      <w:r>
                        <w:rPr>
                          <w:rFonts w:ascii="Consolas" w:hAnsi="Consolas" w:cs="Consolas"/>
                          <w:color w:val="2B91AF"/>
                          <w:sz w:val="19"/>
                          <w:szCs w:val="19"/>
                        </w:rPr>
                        <w:t>Mod</w:t>
                      </w:r>
                      <w:r>
                        <w:rPr>
                          <w:rFonts w:ascii="Consolas" w:hAnsi="Consolas" w:cs="Consolas"/>
                          <w:color w:val="000000"/>
                          <w:sz w:val="19"/>
                          <w:szCs w:val="19"/>
                        </w:rPr>
                        <w:t xml:space="preserve"> : </w:t>
                      </w:r>
                      <w:r>
                        <w:rPr>
                          <w:rFonts w:ascii="Consolas" w:hAnsi="Consolas" w:cs="Consolas"/>
                          <w:color w:val="2B91AF"/>
                          <w:sz w:val="19"/>
                          <w:szCs w:val="19"/>
                        </w:rPr>
                        <w:t>Operator</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ublic</w:t>
                      </w:r>
                      <w:r>
                        <w:rPr>
                          <w:rFonts w:ascii="Consolas" w:hAnsi="Consolas" w:cs="Consolas"/>
                          <w:color w:val="000000"/>
                          <w:sz w:val="19"/>
                          <w:szCs w:val="19"/>
                        </w:rPr>
                        <w:t xml:space="preserve"> </w:t>
                      </w:r>
                      <w:r>
                        <w:rPr>
                          <w:rFonts w:ascii="Consolas" w:hAnsi="Consolas" w:cs="Consolas"/>
                          <w:color w:val="0000FF"/>
                          <w:sz w:val="19"/>
                          <w:szCs w:val="19"/>
                        </w:rPr>
                        <w:t>override</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Operate(</w:t>
                      </w:r>
                      <w:r>
                        <w:rPr>
                          <w:rFonts w:ascii="Consolas" w:hAnsi="Consolas" w:cs="Consolas"/>
                          <w:color w:val="0000FF"/>
                          <w:sz w:val="19"/>
                          <w:szCs w:val="19"/>
                        </w:rPr>
                        <w:t>string</w:t>
                      </w:r>
                      <w:r>
                        <w:rPr>
                          <w:rFonts w:ascii="Consolas" w:hAnsi="Consolas" w:cs="Consolas"/>
                          <w:color w:val="000000"/>
                          <w:sz w:val="19"/>
                          <w:szCs w:val="19"/>
                        </w:rPr>
                        <w:t xml:space="preserve"> FlagId, </w:t>
                      </w:r>
                      <w:r>
                        <w:rPr>
                          <w:rFonts w:ascii="Consolas" w:hAnsi="Consolas" w:cs="Consolas"/>
                          <w:color w:val="0000FF"/>
                          <w:sz w:val="19"/>
                          <w:szCs w:val="19"/>
                        </w:rPr>
                        <w:t>int</w:t>
                      </w:r>
                      <w:r>
                        <w:rPr>
                          <w:rFonts w:ascii="Consolas" w:hAnsi="Consolas" w:cs="Consolas"/>
                          <w:color w:val="000000"/>
                          <w:sz w:val="19"/>
                          <w:szCs w:val="19"/>
                        </w:rPr>
                        <w:t xml:space="preserve"> value)</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 xml:space="preserve"> Global.setFlag(FlagId, Global.getFlag(FlagId) % value);</w:t>
                      </w:r>
                    </w:p>
                    <w:p w:rsidR="002B4378" w:rsidRDefault="002B4378" w:rsidP="00CE082D">
                      <w:pPr>
                        <w:autoSpaceDE w:val="0"/>
                        <w:autoSpaceDN w:val="0"/>
                        <w:adjustRightInd w:val="0"/>
                        <w:spacing w:after="0" w:line="276" w:lineRule="auto"/>
                        <w:ind w:left="630"/>
                        <w:jc w:val="left"/>
                        <w:rPr>
                          <w:rFonts w:ascii="Consolas" w:hAnsi="Consolas" w:cs="Consolas"/>
                          <w:color w:val="000000"/>
                          <w:sz w:val="19"/>
                          <w:szCs w:val="19"/>
                        </w:rPr>
                      </w:pPr>
                      <w:r>
                        <w:rPr>
                          <w:rFonts w:ascii="Consolas" w:hAnsi="Consolas" w:cs="Consolas"/>
                          <w:color w:val="000000"/>
                          <w:sz w:val="19"/>
                          <w:szCs w:val="19"/>
                        </w:rPr>
                        <w:t xml:space="preserve">        }</w:t>
                      </w:r>
                    </w:p>
                    <w:p w:rsidR="002B4378" w:rsidRPr="00665AE1" w:rsidRDefault="002B4378" w:rsidP="00CE082D">
                      <w:pPr>
                        <w:spacing w:before="10" w:line="276" w:lineRule="auto"/>
                        <w:ind w:left="630"/>
                        <w:jc w:val="left"/>
                        <w:rPr>
                          <w:rFonts w:ascii="Consolas"/>
                          <w:sz w:val="19"/>
                          <w:szCs w:val="19"/>
                        </w:rPr>
                      </w:pPr>
                      <w:r>
                        <w:rPr>
                          <w:rFonts w:ascii="Consolas" w:hAnsi="Consolas" w:cs="Consolas"/>
                          <w:color w:val="000000"/>
                          <w:sz w:val="19"/>
                          <w:szCs w:val="19"/>
                        </w:rPr>
                        <w:t xml:space="preserve">    }</w:t>
                      </w:r>
                    </w:p>
                  </w:txbxContent>
                </v:textbox>
                <w10:anchorlock/>
              </v:shape>
            </w:pict>
          </mc:Fallback>
        </mc:AlternateContent>
      </w:r>
    </w:p>
    <w:p w:rsidR="00CE082D" w:rsidRDefault="00CE082D" w:rsidP="00CE082D">
      <w:pPr>
        <w:pStyle w:val="Caption"/>
      </w:pPr>
      <w:bookmarkStart w:id="341" w:name="_Toc515741875"/>
      <w:r>
        <w:t xml:space="preserve">Mã </w:t>
      </w:r>
      <w:r>
        <w:fldChar w:fldCharType="begin"/>
      </w:r>
      <w:r>
        <w:instrText xml:space="preserve"> SEQ Mã \* ARABIC </w:instrText>
      </w:r>
      <w:r>
        <w:fldChar w:fldCharType="separate"/>
      </w:r>
      <w:r>
        <w:rPr>
          <w:noProof/>
        </w:rPr>
        <w:t>3</w:t>
      </w:r>
      <w:r>
        <w:fldChar w:fldCharType="end"/>
      </w:r>
      <w:r>
        <w:rPr>
          <w:noProof/>
        </w:rPr>
        <w:t xml:space="preserve"> </w:t>
      </w:r>
      <w:r>
        <w:t>Minh họa một Operator</w:t>
      </w:r>
      <w:bookmarkEnd w:id="341"/>
    </w:p>
    <w:p w:rsidR="00061D35" w:rsidRDefault="00061D35" w:rsidP="00061D35">
      <w:pPr>
        <w:pStyle w:val="Heading3"/>
      </w:pPr>
      <w:bookmarkStart w:id="342" w:name="_Toc515781238"/>
      <w:r>
        <w:t>Giao tiếp giữa các thiết bị tương tác</w:t>
      </w:r>
      <w:bookmarkEnd w:id="342"/>
    </w:p>
    <w:p w:rsidR="00932977" w:rsidRDefault="00932977" w:rsidP="0018611E">
      <w:pPr>
        <w:pStyle w:val="Problem"/>
        <w:rPr>
          <w:lang w:val="en-US"/>
        </w:rPr>
      </w:pPr>
      <w:r>
        <w:rPr>
          <w:lang w:val="en-US"/>
        </w:rPr>
        <w:t>Đặt vấn đề</w:t>
      </w:r>
    </w:p>
    <w:p w:rsidR="00932977" w:rsidRDefault="00932977" w:rsidP="00932977">
      <w:pPr>
        <w:rPr>
          <w:lang w:val="en-US"/>
        </w:rPr>
      </w:pPr>
      <w:r>
        <w:rPr>
          <w:lang w:val="en-US"/>
        </w:rPr>
        <w:t xml:space="preserve">Một hệ thống thường được chia làm nhiều module nhỏ khác nhau để dễ quản lý và thuận tiện cho việc bảo trì, nâng cấp về sau. Việc chia nhỏ các module làm phát sinh một vấn đề là vấn đề giao tiếp </w:t>
      </w:r>
      <w:r w:rsidR="00424A10">
        <w:rPr>
          <w:lang w:val="en-US"/>
        </w:rPr>
        <w:t xml:space="preserve">giữa chúng. </w:t>
      </w:r>
      <w:r>
        <w:rPr>
          <w:lang w:val="en-US"/>
        </w:rPr>
        <w:t>Vậy các module đấy giao tiếp với nhau như thế nào, thông qua phương thức nào ?</w:t>
      </w:r>
    </w:p>
    <w:p w:rsidR="00932977" w:rsidRDefault="00424A10" w:rsidP="0018611E">
      <w:pPr>
        <w:pStyle w:val="Solution"/>
        <w:rPr>
          <w:lang w:val="en-US"/>
        </w:rPr>
      </w:pPr>
      <w:r>
        <w:rPr>
          <w:lang w:val="en-US"/>
        </w:rPr>
        <w:t>Giải pháp</w:t>
      </w: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Default="00932977" w:rsidP="00932977">
      <w:pPr>
        <w:rPr>
          <w:lang w:val="en-US"/>
        </w:rPr>
      </w:pPr>
    </w:p>
    <w:p w:rsidR="00932977" w:rsidRPr="00932977" w:rsidRDefault="00932977" w:rsidP="00932977">
      <w:pPr>
        <w:rPr>
          <w:lang w:val="en-US"/>
        </w:rPr>
      </w:pPr>
    </w:p>
    <w:p w:rsidR="00932977" w:rsidRDefault="00932977" w:rsidP="00932977">
      <w:pPr>
        <w:keepNext/>
      </w:pPr>
      <w:r w:rsidRPr="00932977">
        <w:rPr>
          <w:noProof/>
        </w:rPr>
        <mc:AlternateContent>
          <mc:Choice Requires="wpg">
            <w:drawing>
              <wp:inline distT="0" distB="0" distL="0" distR="0" wp14:anchorId="3AC33479">
                <wp:extent cx="5167223" cy="2028957"/>
                <wp:effectExtent l="0" t="0" r="14605" b="28575"/>
                <wp:docPr id="32"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67223" cy="2028957"/>
                          <a:chOff x="0" y="0"/>
                          <a:chExt cx="7857571" cy="3712846"/>
                        </a:xfrm>
                      </wpg:grpSpPr>
                      <wpg:grpSp>
                        <wpg:cNvPr id="35" name="Group 35">
                          <a:extLst/>
                        </wpg:cNvPr>
                        <wpg:cNvGrpSpPr/>
                        <wpg:grpSpPr>
                          <a:xfrm>
                            <a:off x="2611430" y="0"/>
                            <a:ext cx="2805906" cy="1402953"/>
                            <a:chOff x="2611430" y="0"/>
                            <a:chExt cx="2805906" cy="1402953"/>
                          </a:xfrm>
                        </wpg:grpSpPr>
                        <wps:wsp>
                          <wps:cNvPr id="39" name="Rectangle: Rounded Corners 39">
                            <a:extLst/>
                          </wps:cNvPr>
                          <wps:cNvSpPr/>
                          <wps:spPr>
                            <a:xfrm>
                              <a:off x="2611430" y="0"/>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1" name="Rectangle: Rounded Corners 4">
                            <a:extLst/>
                          </wps:cNvPr>
                          <wps:cNvSpPr txBox="1"/>
                          <wps:spPr>
                            <a:xfrm>
                              <a:off x="2652521" y="41091"/>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2B4378" w:rsidRDefault="002B4378" w:rsidP="00932977">
                                <w:pPr>
                                  <w:pStyle w:val="NormalWeb"/>
                                  <w:spacing w:after="101" w:line="216" w:lineRule="auto"/>
                                  <w:jc w:val="center"/>
                                </w:pPr>
                                <w:r>
                                  <w:rPr>
                                    <w:color w:val="FFFFFF" w:themeColor="light1"/>
                                    <w:kern w:val="24"/>
                                  </w:rPr>
                                  <w:t>Module A</w:t>
                                </w:r>
                              </w:p>
                              <w:p w:rsidR="002B4378" w:rsidRDefault="002B4378" w:rsidP="00932977">
                                <w:pPr>
                                  <w:pStyle w:val="NormalWeb"/>
                                  <w:spacing w:after="101" w:line="216" w:lineRule="auto"/>
                                  <w:jc w:val="center"/>
                                </w:pPr>
                                <w:r>
                                  <w:rPr>
                                    <w:color w:val="FFFFFF" w:themeColor="light1"/>
                                    <w:kern w:val="24"/>
                                  </w:rPr>
                                  <w:t>Trung tâm xử lý và render</w:t>
                                </w:r>
                              </w:p>
                            </w:txbxContent>
                          </wps:txbx>
                          <wps:bodyPr spcFirstLastPara="0" vert="horz" wrap="square" lIns="72390" tIns="72390" rIns="72390" bIns="72390" numCol="1" spcCol="1270" anchor="ctr" anchorCtr="0">
                            <a:noAutofit/>
                          </wps:bodyPr>
                        </wps:wsp>
                      </wpg:grpSp>
                      <wpg:grpSp>
                        <wpg:cNvPr id="43" name="Group 43">
                          <a:extLst/>
                        </wpg:cNvPr>
                        <wpg:cNvGrpSpPr/>
                        <wpg:grpSpPr>
                          <a:xfrm>
                            <a:off x="0" y="2268802"/>
                            <a:ext cx="2805906" cy="1402953"/>
                            <a:chOff x="0" y="2268802"/>
                            <a:chExt cx="2805906" cy="1402953"/>
                          </a:xfrm>
                        </wpg:grpSpPr>
                        <wps:wsp>
                          <wps:cNvPr id="44" name="Rectangle: Rounded Corners 44">
                            <a:extLst/>
                          </wps:cNvPr>
                          <wps:cNvSpPr/>
                          <wps:spPr>
                            <a:xfrm>
                              <a:off x="0" y="2268802"/>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5" name="Rectangle: Rounded Corners 4">
                            <a:extLst/>
                          </wps:cNvPr>
                          <wps:cNvSpPr txBox="1"/>
                          <wps:spPr>
                            <a:xfrm>
                              <a:off x="41091" y="2309893"/>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2B4378" w:rsidRDefault="002B4378" w:rsidP="00932977">
                                <w:pPr>
                                  <w:pStyle w:val="NormalWeb"/>
                                  <w:spacing w:after="101" w:line="216" w:lineRule="auto"/>
                                  <w:jc w:val="center"/>
                                </w:pPr>
                                <w:r>
                                  <w:rPr>
                                    <w:color w:val="FFFFFF" w:themeColor="light1"/>
                                    <w:kern w:val="24"/>
                                  </w:rPr>
                                  <w:t>Module B</w:t>
                                </w:r>
                              </w:p>
                              <w:p w:rsidR="002B4378" w:rsidRDefault="002B4378" w:rsidP="00932977">
                                <w:pPr>
                                  <w:pStyle w:val="NormalWeb"/>
                                  <w:spacing w:after="101" w:line="216" w:lineRule="auto"/>
                                  <w:jc w:val="center"/>
                                </w:pPr>
                                <w:r>
                                  <w:rPr>
                                    <w:color w:val="FFFFFF" w:themeColor="light1"/>
                                    <w:kern w:val="24"/>
                                  </w:rPr>
                                  <w:t>Nhận dạng vật thể</w:t>
                                </w:r>
                              </w:p>
                            </w:txbxContent>
                          </wps:txbx>
                          <wps:bodyPr spcFirstLastPara="0" vert="horz" wrap="square" lIns="72390" tIns="72390" rIns="72390" bIns="72390" numCol="1" spcCol="1270" anchor="ctr" anchorCtr="0">
                            <a:noAutofit/>
                          </wps:bodyPr>
                        </wps:wsp>
                      </wpg:grpSp>
                      <wpg:grpSp>
                        <wpg:cNvPr id="46" name="Group 46">
                          <a:extLst/>
                        </wpg:cNvPr>
                        <wpg:cNvGrpSpPr/>
                        <wpg:grpSpPr>
                          <a:xfrm>
                            <a:off x="5051665" y="2309893"/>
                            <a:ext cx="2805906" cy="1402953"/>
                            <a:chOff x="5051665" y="2309893"/>
                            <a:chExt cx="2805906" cy="1402953"/>
                          </a:xfrm>
                        </wpg:grpSpPr>
                        <wps:wsp>
                          <wps:cNvPr id="47" name="Rectangle: Rounded Corners 47">
                            <a:extLst/>
                          </wps:cNvPr>
                          <wps:cNvSpPr/>
                          <wps:spPr>
                            <a:xfrm>
                              <a:off x="5051665" y="2309893"/>
                              <a:ext cx="2805906" cy="140295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48" name="Rectangle: Rounded Corners 4">
                            <a:extLst/>
                          </wps:cNvPr>
                          <wps:cNvSpPr txBox="1"/>
                          <wps:spPr>
                            <a:xfrm>
                              <a:off x="5092756" y="2350984"/>
                              <a:ext cx="2723724" cy="1320771"/>
                            </a:xfrm>
                            <a:prstGeom prst="rect">
                              <a:avLst/>
                            </a:prstGeom>
                          </wps:spPr>
                          <wps:style>
                            <a:lnRef idx="0">
                              <a:scrgbClr r="0" g="0" b="0"/>
                            </a:lnRef>
                            <a:fillRef idx="0">
                              <a:scrgbClr r="0" g="0" b="0"/>
                            </a:fillRef>
                            <a:effectRef idx="0">
                              <a:scrgbClr r="0" g="0" b="0"/>
                            </a:effectRef>
                            <a:fontRef idx="minor">
                              <a:schemeClr val="lt1"/>
                            </a:fontRef>
                          </wps:style>
                          <wps:txbx>
                            <w:txbxContent>
                              <w:p w:rsidR="002B4378" w:rsidRDefault="002B4378" w:rsidP="00932977">
                                <w:pPr>
                                  <w:pStyle w:val="NormalWeb"/>
                                  <w:spacing w:after="101" w:line="216" w:lineRule="auto"/>
                                  <w:jc w:val="center"/>
                                </w:pPr>
                                <w:r>
                                  <w:rPr>
                                    <w:color w:val="FFFFFF" w:themeColor="light1"/>
                                    <w:kern w:val="24"/>
                                  </w:rPr>
                                  <w:t>Module C</w:t>
                                </w:r>
                              </w:p>
                              <w:p w:rsidR="002B4378" w:rsidRDefault="002B4378" w:rsidP="00932977">
                                <w:pPr>
                                  <w:pStyle w:val="NormalWeb"/>
                                  <w:spacing w:after="101" w:line="216" w:lineRule="auto"/>
                                  <w:jc w:val="center"/>
                                </w:pPr>
                                <w:r>
                                  <w:rPr>
                                    <w:color w:val="FFFFFF" w:themeColor="light1"/>
                                    <w:kern w:val="24"/>
                                  </w:rPr>
                                  <w:t>Tương tác nội dung với người dùng</w:t>
                                </w:r>
                              </w:p>
                            </w:txbxContent>
                          </wps:txbx>
                          <wps:bodyPr spcFirstLastPara="0" vert="horz" wrap="square" lIns="72390" tIns="72390" rIns="72390" bIns="72390" numCol="1" spcCol="1270" anchor="ctr" anchorCtr="0">
                            <a:noAutofit/>
                          </wps:bodyPr>
                        </wps:wsp>
                      </wpg:grpSp>
                      <wps:wsp>
                        <wps:cNvPr id="64" name="Arrow: Up-Down 64">
                          <a:extLst/>
                        </wps:cNvPr>
                        <wps:cNvSpPr/>
                        <wps:spPr>
                          <a:xfrm rot="19187609">
                            <a:off x="5804592" y="955430"/>
                            <a:ext cx="365760" cy="1460960"/>
                          </a:xfrm>
                          <a:prstGeom prst="up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Up 65">
                          <a:extLst/>
                        </wps:cNvPr>
                        <wps:cNvSpPr/>
                        <wps:spPr>
                          <a:xfrm rot="2510991">
                            <a:off x="1824312" y="963876"/>
                            <a:ext cx="365760" cy="1402953"/>
                          </a:xfrm>
                          <a:prstGeom prst="up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C33479" id="Group 15" o:spid="_x0000_s1168" style="width:406.85pt;height:159.75pt;mso-position-horizontal-relative:char;mso-position-vertical-relative:line" coordsize="78575,37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">
                <v:group id="_x0000_s1169" style="position:absolute;left:26114;width:28059;height:14029" coordorigin="26114"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ectangle: Rounded Corners 39" o:spid="_x0000_s1170" style="position:absolute;left:26114;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" fillcolor="#4f81bd [3204]" strokecolor="white [3201]" strokeweight="2pt"/>
                  <v:shape id="Rectangle: Rounded Corners 4" o:spid="_x0000_s1171" type="#_x0000_t202" style="position:absolute;left:26525;top:410;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" filled="f" stroked="f">
                    <v:textbox inset="5.7pt,5.7pt,5.7pt,5.7pt">
                      <w:txbxContent>
                        <w:p w:rsidR="002B4378" w:rsidRDefault="002B4378" w:rsidP="00932977">
                          <w:pPr>
                            <w:pStyle w:val="NormalWeb"/>
                            <w:spacing w:after="101" w:line="216" w:lineRule="auto"/>
                            <w:jc w:val="center"/>
                          </w:pPr>
                          <w:r>
                            <w:rPr>
                              <w:color w:val="FFFFFF" w:themeColor="light1"/>
                              <w:kern w:val="24"/>
                            </w:rPr>
                            <w:t>Module A</w:t>
                          </w:r>
                        </w:p>
                        <w:p w:rsidR="002B4378" w:rsidRDefault="002B4378" w:rsidP="00932977">
                          <w:pPr>
                            <w:pStyle w:val="NormalWeb"/>
                            <w:spacing w:after="101" w:line="216" w:lineRule="auto"/>
                            <w:jc w:val="center"/>
                          </w:pPr>
                          <w:r>
                            <w:rPr>
                              <w:color w:val="FFFFFF" w:themeColor="light1"/>
                              <w:kern w:val="24"/>
                            </w:rPr>
                            <w:t>Trung tâm xử lý và render</w:t>
                          </w:r>
                        </w:p>
                      </w:txbxContent>
                    </v:textbox>
                  </v:shape>
                </v:group>
                <v:group id="Group 43" o:spid="_x0000_s1172" style="position:absolute;top:22688;width:28059;height:14029" coordorigin=",2268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ectangle: Rounded Corners 44" o:spid="_x0000_s1173" style="position:absolute;top:22688;width:28059;height:14029;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" fillcolor="#4f81bd [3204]" strokecolor="white [3201]" strokeweight="2pt"/>
                  <v:shape id="Rectangle: Rounded Corners 4" o:spid="_x0000_s1174" type="#_x0000_t202" style="position:absolute;left:410;top:23098;width:27238;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" filled="f" stroked="f">
                    <v:textbox inset="5.7pt,5.7pt,5.7pt,5.7pt">
                      <w:txbxContent>
                        <w:p w:rsidR="002B4378" w:rsidRDefault="002B4378" w:rsidP="00932977">
                          <w:pPr>
                            <w:pStyle w:val="NormalWeb"/>
                            <w:spacing w:after="101" w:line="216" w:lineRule="auto"/>
                            <w:jc w:val="center"/>
                          </w:pPr>
                          <w:r>
                            <w:rPr>
                              <w:color w:val="FFFFFF" w:themeColor="light1"/>
                              <w:kern w:val="24"/>
                            </w:rPr>
                            <w:t>Module B</w:t>
                          </w:r>
                        </w:p>
                        <w:p w:rsidR="002B4378" w:rsidRDefault="002B4378" w:rsidP="00932977">
                          <w:pPr>
                            <w:pStyle w:val="NormalWeb"/>
                            <w:spacing w:after="101" w:line="216" w:lineRule="auto"/>
                            <w:jc w:val="center"/>
                          </w:pPr>
                          <w:r>
                            <w:rPr>
                              <w:color w:val="FFFFFF" w:themeColor="light1"/>
                              <w:kern w:val="24"/>
                            </w:rPr>
                            <w:t>Nhận dạng vật thể</w:t>
                          </w:r>
                        </w:p>
                      </w:txbxContent>
                    </v:textbox>
                  </v:shape>
                </v:group>
                <v:group id="Group 46" o:spid="_x0000_s1175" style="position:absolute;left:50516;top:23098;width:28059;height:14030" coordorigin="50516,23098" coordsize="28059,1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47" o:spid="_x0000_s1176" style="position:absolute;left:50516;top:23098;width:28059;height:14030;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" fillcolor="#4f81bd [3204]" strokecolor="white [3201]" strokeweight="2pt"/>
                  <v:shape id="Rectangle: Rounded Corners 4" o:spid="_x0000_s1177" type="#_x0000_t202" style="position:absolute;left:50927;top:23509;width:27237;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" filled="f" stroked="f">
                    <v:textbox inset="5.7pt,5.7pt,5.7pt,5.7pt">
                      <w:txbxContent>
                        <w:p w:rsidR="002B4378" w:rsidRDefault="002B4378" w:rsidP="00932977">
                          <w:pPr>
                            <w:pStyle w:val="NormalWeb"/>
                            <w:spacing w:after="101" w:line="216" w:lineRule="auto"/>
                            <w:jc w:val="center"/>
                          </w:pPr>
                          <w:r>
                            <w:rPr>
                              <w:color w:val="FFFFFF" w:themeColor="light1"/>
                              <w:kern w:val="24"/>
                            </w:rPr>
                            <w:t>Module C</w:t>
                          </w:r>
                        </w:p>
                        <w:p w:rsidR="002B4378" w:rsidRDefault="002B4378" w:rsidP="00932977">
                          <w:pPr>
                            <w:pStyle w:val="NormalWeb"/>
                            <w:spacing w:after="101" w:line="216" w:lineRule="auto"/>
                            <w:jc w:val="center"/>
                          </w:pPr>
                          <w:r>
                            <w:rPr>
                              <w:color w:val="FFFFFF" w:themeColor="light1"/>
                              <w:kern w:val="24"/>
                            </w:rPr>
                            <w:t>Tương tác nội dung với người dùng</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64" o:spid="_x0000_s1178" type="#_x0000_t70" style="position:absolute;left:58045;top:9554;width:3658;height:14609;rotation:-26349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" adj=",2704" fillcolor="white [3201]" strokecolor="black [3200]" strokeweight="2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 o:spid="_x0000_s1179" type="#_x0000_t68" style="position:absolute;left:18243;top:9638;width:3657;height:14030;rotation:27426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" adj="2816" fillcolor="white [3201]" strokecolor="black [3200]" strokeweight="2pt"/>
                <w10:anchorlock/>
              </v:group>
            </w:pict>
          </mc:Fallback>
        </mc:AlternateContent>
      </w:r>
    </w:p>
    <w:p w:rsidR="00CE082D" w:rsidRDefault="00932977" w:rsidP="00932977">
      <w:pPr>
        <w:pStyle w:val="Caption"/>
      </w:pPr>
      <w:bookmarkStart w:id="343" w:name="_Ref515743831"/>
      <w:r>
        <w:t xml:space="preserve">Sơ đồ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Sơ_đồ \* ARABIC \s 1 </w:instrText>
      </w:r>
      <w:r>
        <w:fldChar w:fldCharType="separate"/>
      </w:r>
      <w:r>
        <w:rPr>
          <w:noProof/>
        </w:rPr>
        <w:t>6</w:t>
      </w:r>
      <w:r>
        <w:fldChar w:fldCharType="end"/>
      </w:r>
      <w:bookmarkEnd w:id="343"/>
      <w:r>
        <w:rPr>
          <w:noProof/>
        </w:rPr>
        <w:t xml:space="preserve"> Cấu trúc module của hệ thống</w:t>
      </w:r>
    </w:p>
    <w:p w:rsidR="00932977" w:rsidRPr="004D29CB" w:rsidRDefault="00932977" w:rsidP="00932977">
      <w:pPr>
        <w:ind w:firstLine="360"/>
        <w:rPr>
          <w:lang w:val="en-US"/>
        </w:rPr>
      </w:pPr>
      <w:r w:rsidRPr="00952B31">
        <w:rPr>
          <w:lang w:val="en-US"/>
        </w:rPr>
        <w:t>Theo như kiến trúc ứng dụng trên</w:t>
      </w:r>
      <w:r>
        <w:rPr>
          <w:lang w:val="en-US"/>
        </w:rPr>
        <w:t xml:space="preserve"> được trình như ở </w:t>
      </w:r>
      <w:r>
        <w:rPr>
          <w:lang w:val="en-US"/>
        </w:rPr>
        <w:fldChar w:fldCharType="begin"/>
      </w:r>
      <w:r>
        <w:rPr>
          <w:lang w:val="en-US"/>
        </w:rPr>
        <w:instrText xml:space="preserve"> REF _Ref515743831 \h </w:instrText>
      </w:r>
      <w:r>
        <w:rPr>
          <w:lang w:val="en-US"/>
        </w:rPr>
      </w:r>
      <w:r>
        <w:rPr>
          <w:lang w:val="en-US"/>
        </w:rPr>
        <w:fldChar w:fldCharType="separate"/>
      </w:r>
      <w:r>
        <w:t xml:space="preserve">Sơ đồ </w:t>
      </w:r>
      <w:r>
        <w:rPr>
          <w:noProof/>
        </w:rPr>
        <w:t>4</w:t>
      </w:r>
      <w:r>
        <w:noBreakHyphen/>
      </w:r>
      <w:r>
        <w:rPr>
          <w:noProof/>
        </w:rPr>
        <w:t>6</w:t>
      </w:r>
      <w:r>
        <w:rPr>
          <w:lang w:val="en-US"/>
        </w:rPr>
        <w:fldChar w:fldCharType="end"/>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rsidR="00932977" w:rsidRPr="00952B31" w:rsidRDefault="00932977" w:rsidP="00932977">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rsidR="00932977" w:rsidRPr="00952B31" w:rsidRDefault="00932977" w:rsidP="00932977">
      <w:pPr>
        <w:rPr>
          <w:lang w:val="en-US"/>
        </w:rPr>
      </w:pPr>
      <w:r w:rsidRPr="00952B31">
        <w:rPr>
          <w:lang w:val="en-US"/>
        </w:rPr>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rsidR="00471B86" w:rsidRPr="00D21151" w:rsidRDefault="00932977" w:rsidP="00D21151">
      <w:pPr>
        <w:rPr>
          <w:lang w:val="en-US"/>
        </w:rPr>
      </w:pPr>
      <w:r w:rsidRPr="00952B31">
        <w:rPr>
          <w:lang w:val="en-US"/>
        </w:rPr>
        <w:t>Module (A) và (C) chạy trên 2 thiết bị khác nhau và (A) đóng vai trò là server, (C) là client, giao tiếp với nhau theo kịch bản</w:t>
      </w:r>
    </w:p>
    <w:p w:rsidR="00471B86" w:rsidRDefault="00471B86" w:rsidP="00932977">
      <w:pPr>
        <w:rPr>
          <w:rFonts w:eastAsia="Times New Roman"/>
          <w:szCs w:val="26"/>
        </w:rPr>
      </w:pPr>
      <w:r>
        <w:rPr>
          <w:rFonts w:eastAsia="Times New Roman"/>
          <w:szCs w:val="26"/>
        </w:rPr>
        <w:lastRenderedPageBreak/>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rsidR="00A575CB" w:rsidRDefault="00A575CB" w:rsidP="00A575CB">
      <w:pPr>
        <w:pStyle w:val="Heading3"/>
      </w:pPr>
      <w:bookmarkStart w:id="344" w:name="_Toc515781239"/>
      <w:r>
        <w:t>Kiến trúc MVP</w:t>
      </w:r>
      <w:r w:rsidR="00EB0FC8">
        <w:t xml:space="preserve"> </w:t>
      </w:r>
      <w:r w:rsidR="00EB0FC8">
        <w:rPr>
          <w:i w:val="0"/>
        </w:rPr>
        <w:t>trên các thiết bị di động</w:t>
      </w:r>
      <w:bookmarkEnd w:id="344"/>
    </w:p>
    <w:p w:rsidR="00A575CB" w:rsidRDefault="00EB0FC8" w:rsidP="0018611E">
      <w:pPr>
        <w:pStyle w:val="Problem"/>
      </w:pPr>
      <w:r>
        <w:t>Đặt vấn đề</w:t>
      </w:r>
    </w:p>
    <w:p w:rsidR="00EB0FC8" w:rsidRDefault="00EB0FC8" w:rsidP="00EB0FC8">
      <w:r>
        <w:t xml:space="preserve">Trước khi phát triển ứng dụng hỗ trợ trên thiết bị di động, điều chúng em quan tâm đến đầu tiên là việc chọn một giải pháp thiết kế kiến trúc hợp lí cho ứng dụng. Trong </w:t>
      </w:r>
      <w:r w:rsidR="00D21151">
        <w:t>hệ thống,</w:t>
      </w:r>
      <w:r>
        <w:t xml:space="preserve"> module (C) của chúng em được phát triển trên hệ điều hành Android. Do những tính chất đặc thù của hệ điều hành như vòng đời sống của các Activity, việc áp dụng một kiến trúc hợp lý là điều cần thiết</w:t>
      </w:r>
    </w:p>
    <w:p w:rsidR="00EB0FC8" w:rsidRDefault="00EB0FC8" w:rsidP="0018611E">
      <w:pPr>
        <w:pStyle w:val="Solution"/>
      </w:pPr>
      <w:r>
        <w:t>Giải pháp</w:t>
      </w:r>
    </w:p>
    <w:p w:rsidR="00BB4C97" w:rsidRDefault="00BB4C97" w:rsidP="00FF6B60">
      <w:pPr>
        <w:rPr>
          <w:noProof/>
        </w:rPr>
      </w:pPr>
      <w:r>
        <w:t>Các công cụ được cung cấp bởi android, với cách bài trí, và các cấu trúc dữ liệu, dường như hướng chúng ta theo mô hình Model View Controller (MVC) – đây cũng là mô hình chủ yếu chúng em được tiếp thu trong thời gian đại học. Thế nhưng MVC vẫn còn tồn tại những hạn điểm của nó vì chưa có sự tách bạch thật sự rõ ràng giữa các tầng. Chính vì thế trong hệ thống này chúng em quyết định dùng một cải tiến mới của mô hình MVC là mô hình MVP (Model View Presenter).</w:t>
      </w:r>
      <w:r w:rsidRPr="00BB4C97">
        <w:rPr>
          <w:noProof/>
        </w:rPr>
        <w:t xml:space="preserve"> </w:t>
      </w:r>
    </w:p>
    <w:p w:rsidR="00BB4C97" w:rsidRDefault="00BB4C97" w:rsidP="00BB4C97">
      <w:pPr>
        <w:keepNext/>
        <w:jc w:val="center"/>
      </w:pPr>
      <w:r>
        <w:rPr>
          <w:noProof/>
        </w:rPr>
        <w:drawing>
          <wp:inline distT="0" distB="0" distL="0" distR="0" wp14:anchorId="67B2637C" wp14:editId="1F5E95BD">
            <wp:extent cx="2152192" cy="1574798"/>
            <wp:effectExtent l="0" t="0" r="635" b="6985"/>
            <wp:docPr id="15" name="Picture 15" descr="MVC.png"/>
            <wp:cNvGraphicFramePr/>
            <a:graphic xmlns:a="http://schemas.openxmlformats.org/drawingml/2006/main">
              <a:graphicData uri="http://schemas.openxmlformats.org/drawingml/2006/picture">
                <pic:pic xmlns:pic="http://schemas.openxmlformats.org/drawingml/2006/picture">
                  <pic:nvPicPr>
                    <pic:cNvPr id="1" name="Picture 1" descr="MVC.png"/>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7402" cy="1607879"/>
                    </a:xfrm>
                    <a:prstGeom prst="rect">
                      <a:avLst/>
                    </a:prstGeom>
                    <a:noFill/>
                    <a:ln>
                      <a:noFill/>
                    </a:ln>
                  </pic:spPr>
                </pic:pic>
              </a:graphicData>
            </a:graphic>
          </wp:inline>
        </w:drawing>
      </w:r>
    </w:p>
    <w:p w:rsidR="00BB4C97" w:rsidRDefault="00BB4C97" w:rsidP="00BB4C97">
      <w:pPr>
        <w:pStyle w:val="Caption"/>
        <w:rPr>
          <w:sz w:val="26"/>
          <w:szCs w:val="26"/>
          <w:lang w:val="en-US"/>
        </w:rPr>
      </w:pPr>
      <w:bookmarkStart w:id="345" w:name="_Ref515780807"/>
      <w:bookmarkStart w:id="346" w:name="_Toc515781277"/>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8</w:t>
      </w:r>
      <w:r w:rsidR="00DD3533">
        <w:fldChar w:fldCharType="end"/>
      </w:r>
      <w:bookmarkEnd w:id="345"/>
      <w:r>
        <w:rPr>
          <w:noProof/>
        </w:rPr>
        <w:t xml:space="preserve"> </w:t>
      </w:r>
      <w:r>
        <w:rPr>
          <w:sz w:val="26"/>
          <w:szCs w:val="26"/>
        </w:rPr>
        <w:t>Sơ đồ mô hình MVC</w:t>
      </w:r>
      <w:bookmarkEnd w:id="346"/>
      <w:r>
        <w:rPr>
          <w:sz w:val="26"/>
          <w:szCs w:val="26"/>
        </w:rPr>
        <w:t xml:space="preserve"> </w:t>
      </w:r>
    </w:p>
    <w:p w:rsidR="00BB4C97" w:rsidRDefault="00BB4C97" w:rsidP="00BB4C97">
      <w:pPr>
        <w:pStyle w:val="Caption"/>
      </w:pPr>
      <w:r>
        <w:t xml:space="preserve">Nguồn </w:t>
      </w:r>
      <w:hyperlink r:id="rId94" w:history="1">
        <w:r w:rsidRPr="00EC4EAB">
          <w:rPr>
            <w:rStyle w:val="Hyperlink"/>
          </w:rPr>
          <w:t>https://code.tutsplus.com/tutorials/an-introduction-to-model-view-presenter-on-android--cms-26162</w:t>
        </w:r>
      </w:hyperlink>
    </w:p>
    <w:p w:rsidR="00BB4C97" w:rsidRDefault="00BB4C97" w:rsidP="00BB4C97">
      <w:pPr>
        <w:keepNext/>
        <w:jc w:val="center"/>
      </w:pPr>
      <w:r>
        <w:rPr>
          <w:noProof/>
        </w:rPr>
        <w:lastRenderedPageBreak/>
        <w:drawing>
          <wp:inline distT="0" distB="0" distL="0" distR="0" wp14:anchorId="3B369303" wp14:editId="5F906D68">
            <wp:extent cx="2552017" cy="1977937"/>
            <wp:effectExtent l="0" t="0" r="1270" b="3810"/>
            <wp:docPr id="16" name="Picture 16" descr="MVP-Android.png"/>
            <wp:cNvGraphicFramePr/>
            <a:graphic xmlns:a="http://schemas.openxmlformats.org/drawingml/2006/main">
              <a:graphicData uri="http://schemas.openxmlformats.org/drawingml/2006/picture">
                <pic:pic xmlns:pic="http://schemas.openxmlformats.org/drawingml/2006/picture">
                  <pic:nvPicPr>
                    <pic:cNvPr id="2" name="Picture 2" descr="MVP-Android.png"/>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82871" cy="2001851"/>
                    </a:xfrm>
                    <a:prstGeom prst="rect">
                      <a:avLst/>
                    </a:prstGeom>
                    <a:noFill/>
                    <a:ln>
                      <a:noFill/>
                    </a:ln>
                  </pic:spPr>
                </pic:pic>
              </a:graphicData>
            </a:graphic>
          </wp:inline>
        </w:drawing>
      </w:r>
    </w:p>
    <w:p w:rsidR="00BB4C97" w:rsidRDefault="00BB4C97" w:rsidP="00BB4C97">
      <w:pPr>
        <w:pStyle w:val="Caption"/>
        <w:rPr>
          <w:szCs w:val="26"/>
        </w:rPr>
      </w:pPr>
      <w:bookmarkStart w:id="347" w:name="_Ref515780815"/>
      <w:bookmarkStart w:id="348" w:name="_Toc515781278"/>
      <w:r>
        <w:t xml:space="preserve">Hình </w:t>
      </w:r>
      <w:r w:rsidR="00DD3533">
        <w:fldChar w:fldCharType="begin"/>
      </w:r>
      <w:r w:rsidR="00DD3533">
        <w:instrText xml:space="preserve"> STYLEREF 1 \s </w:instrText>
      </w:r>
      <w:r w:rsidR="00DD3533">
        <w:fldChar w:fldCharType="separate"/>
      </w:r>
      <w:r w:rsidR="00DD3533">
        <w:rPr>
          <w:noProof/>
        </w:rPr>
        <w:t>4</w:t>
      </w:r>
      <w:r w:rsidR="00DD3533">
        <w:fldChar w:fldCharType="end"/>
      </w:r>
      <w:r w:rsidR="00DD3533">
        <w:noBreakHyphen/>
      </w:r>
      <w:r w:rsidR="00DD3533">
        <w:fldChar w:fldCharType="begin"/>
      </w:r>
      <w:r w:rsidR="00DD3533">
        <w:instrText xml:space="preserve"> SEQ Hình \* ARABIC \s 1 </w:instrText>
      </w:r>
      <w:r w:rsidR="00DD3533">
        <w:fldChar w:fldCharType="separate"/>
      </w:r>
      <w:r w:rsidR="00DD3533">
        <w:rPr>
          <w:noProof/>
        </w:rPr>
        <w:t>9</w:t>
      </w:r>
      <w:r w:rsidR="00DD3533">
        <w:fldChar w:fldCharType="end"/>
      </w:r>
      <w:bookmarkEnd w:id="347"/>
      <w:r>
        <w:rPr>
          <w:noProof/>
        </w:rPr>
        <w:t xml:space="preserve"> </w:t>
      </w:r>
      <w:r>
        <w:rPr>
          <w:sz w:val="26"/>
          <w:szCs w:val="26"/>
        </w:rPr>
        <w:t>Sơ đồ mô hình MVP</w:t>
      </w:r>
      <w:bookmarkEnd w:id="348"/>
    </w:p>
    <w:p w:rsidR="00BB4C97" w:rsidRDefault="00BB4C97" w:rsidP="00BB4C97">
      <w:pPr>
        <w:pStyle w:val="Caption"/>
        <w:rPr>
          <w:sz w:val="26"/>
          <w:szCs w:val="26"/>
          <w:lang w:val="en-US"/>
        </w:rPr>
      </w:pPr>
      <w:r>
        <w:rPr>
          <w:sz w:val="26"/>
          <w:szCs w:val="26"/>
        </w:rPr>
        <w:t xml:space="preserve"> Nguồn : </w:t>
      </w:r>
      <w:hyperlink r:id="rId96" w:history="1">
        <w:r w:rsidRPr="00EC4EAB">
          <w:rPr>
            <w:rStyle w:val="Hyperlink"/>
            <w:sz w:val="26"/>
            <w:szCs w:val="26"/>
          </w:rPr>
          <w:t>https://code.tutsplus.com/tutorials/an-introduction-to-model-view-presenter-on-android--cms-26162</w:t>
        </w:r>
      </w:hyperlink>
      <w:r>
        <w:rPr>
          <w:sz w:val="26"/>
          <w:szCs w:val="26"/>
        </w:rPr>
        <w:t xml:space="preserve"> </w:t>
      </w:r>
    </w:p>
    <w:p w:rsidR="00BB4C97" w:rsidRDefault="00BB4C97" w:rsidP="00BB4C97">
      <w:pPr>
        <w:rPr>
          <w:lang w:val="en-US"/>
        </w:rPr>
      </w:pPr>
      <w:r>
        <w:t>MVP là một mô hình kiến trúc hướng giao diện người dùng được thiết kế để tạo thuận lợi cho việc kiểm thử unit test, và  tăng tính tách biệt giữa tầng dữ liệu và tầng hiển thị dữ liệu (</w:t>
      </w:r>
      <w:r>
        <w:fldChar w:fldCharType="begin"/>
      </w:r>
      <w:r>
        <w:instrText xml:space="preserve"> REF _Ref515780807 \h </w:instrText>
      </w:r>
      <w:r>
        <w:fldChar w:fldCharType="separate"/>
      </w:r>
      <w:r>
        <w:t xml:space="preserve">Hình </w:t>
      </w:r>
      <w:r>
        <w:rPr>
          <w:noProof/>
        </w:rPr>
        <w:t>4</w:t>
      </w:r>
      <w:r>
        <w:noBreakHyphen/>
      </w:r>
      <w:r>
        <w:rPr>
          <w:noProof/>
        </w:rPr>
        <w:t>8</w:t>
      </w:r>
      <w:r>
        <w:fldChar w:fldCharType="end"/>
      </w:r>
      <w:r>
        <w:t xml:space="preserve"> và </w:t>
      </w:r>
      <w:r>
        <w:fldChar w:fldCharType="begin"/>
      </w:r>
      <w:r>
        <w:instrText xml:space="preserve"> REF _Ref515780815 \h </w:instrText>
      </w:r>
      <w:r>
        <w:fldChar w:fldCharType="separate"/>
      </w:r>
      <w:r>
        <w:t xml:space="preserve">Hình </w:t>
      </w:r>
      <w:r>
        <w:rPr>
          <w:noProof/>
        </w:rPr>
        <w:t>4</w:t>
      </w:r>
      <w:r>
        <w:noBreakHyphen/>
      </w:r>
      <w:r>
        <w:rPr>
          <w:noProof/>
        </w:rPr>
        <w:t>9</w:t>
      </w:r>
      <w:r>
        <w:fldChar w:fldCharType="end"/>
      </w:r>
      <w:r>
        <w:t>). Mô hình MVP cho phép tách tầng Presenter ra khỏi tầng Model, tương tác logic với giao diện được xử lí tách biệt với cách chúng ta biểu diễn trên tầng View. Hay nói cách khác, tầng View chỉ quan tâm xử lí việc nhận biết sự kiện tạo ra khi có sự thay đổi trên màn hình, còn mọi xử lí logic các sự kiện đó hay mọi xử lí ngầm cho việc giao tiếp với database hay API sẽ được gói trong tầng Presenter. Tầng View không cần quan tâm nhiều đến Model, mà chỉ nhận lệnh thay đổi thông qua Presenter hoặc gửi sự kiện tạo ra từ View đến Presenter để Presenter gửi xuống Model. Và với thiết kế này, lí tưởng nhất là cùng một logic ở tầng Presenter sẽ được áp dụng cho nhiều View khác nhau, và có thể hoán đổi được cho nhau. Các thành phần cơ bản có chức năng như sau:</w:t>
      </w:r>
    </w:p>
    <w:p w:rsidR="00BB4C97" w:rsidRDefault="00BB4C97" w:rsidP="0018611E">
      <w:pPr>
        <w:pStyle w:val="Dash"/>
        <w:rPr>
          <w:lang w:val="en-US"/>
        </w:rPr>
      </w:pPr>
      <w:r>
        <w:t>Model: Tầng xử lí dữ liệu, tầng này chịu trách nhiệm lấy giữ liệu hoặc update dữ liệu ở database hoặc network một cách bất đồng bộ. Sau đó sẽ trả về kết quả cho tầng Presenter thông qua các hàm callback.</w:t>
      </w:r>
    </w:p>
    <w:p w:rsidR="00BB4C97" w:rsidRDefault="00BB4C97" w:rsidP="0018611E">
      <w:pPr>
        <w:pStyle w:val="Dash"/>
      </w:pPr>
      <w:r>
        <w:t>View: Tầng xử lí giao diện người dùng. Tầng này chịu trách nhiệm quản lí danh sách các view (bind view), đưa dữ liệu vào view, kiểm soát các animation, input event của user và gửi cho Presenter xử lí các event đó.</w:t>
      </w:r>
    </w:p>
    <w:p w:rsidR="00BB4C97" w:rsidRDefault="00BB4C97" w:rsidP="0018611E">
      <w:pPr>
        <w:pStyle w:val="Dash"/>
      </w:pPr>
      <w:r>
        <w:t xml:space="preserve">Presenter: Tầng xử lí các business logic, đây là tầng trung gian duy nhất có thể giao tiếp với 2 tầng còn lại (2 tầng View và Model không giao tiếp được </w:t>
      </w:r>
      <w:r>
        <w:lastRenderedPageBreak/>
        <w:t>với nhau trực tiếp). Hoạt động thông thường của tầng này là nhận một input event từ tầng View, tầng Presenter sẽ lấy dữ liệu từ tầng Model gửi lại cho tầng View và hướng dẫn tầng View cách hiển thị.</w:t>
      </w:r>
    </w:p>
    <w:p w:rsidR="00CE082D" w:rsidRDefault="00BB4C97" w:rsidP="0018611E">
      <w:pPr>
        <w:pStyle w:val="Dash"/>
      </w:pPr>
      <w:r>
        <w:t>Như vậy ta có thể thấy được lợi điểm của MVP so với MVC truyền thống. Khi ở MVC, logic xử lí dữ liệu tương tác và xử lí dữ liệu hiển thị được gộp chung vào controller. Nên cả 2 tầng View và Controller đều có thể tương tác với người dùng, dẫn đến thiếu sự tách bạch trong chức năng các tầng. Chính nhờ sự phân biệt rõ ràng công việc của các tầng, MVP có thể chia một công việc lớn thành nhiều công việc nhỏ hơn, phân chia rành mạch các loại xử lí, dễ dàng bảo trì và mở rộng.</w:t>
      </w:r>
    </w:p>
    <w:p w:rsidR="00600196" w:rsidRDefault="00F33271" w:rsidP="00600196">
      <w:pPr>
        <w:pStyle w:val="Heading2"/>
        <w:rPr>
          <w:lang w:val="en-US"/>
        </w:rPr>
      </w:pPr>
      <w:bookmarkStart w:id="349" w:name="_Toc515781240"/>
      <w:r w:rsidRPr="00562157">
        <w:rPr>
          <w:lang w:val="en-US"/>
        </w:rPr>
        <w:t xml:space="preserve">Các chức năng của </w:t>
      </w:r>
      <w:bookmarkEnd w:id="324"/>
      <w:bookmarkEnd w:id="325"/>
      <w:r w:rsidR="00455AA8" w:rsidRPr="00562157">
        <w:rPr>
          <w:lang w:val="en-US"/>
        </w:rPr>
        <w:t>hệ thống</w:t>
      </w:r>
      <w:bookmarkEnd w:id="349"/>
    </w:p>
    <w:p w:rsidR="003258AE" w:rsidRDefault="003258AE" w:rsidP="003258AE">
      <w:pPr>
        <w:rPr>
          <w:lang w:val="en-US"/>
        </w:rPr>
      </w:pPr>
      <w:r>
        <w:rPr>
          <w:lang w:val="en-US"/>
        </w:rPr>
        <w:t>Hệ thống bản đồ sẽ cung cấp cho người dùng các chức năng cụ thể sau</w:t>
      </w:r>
      <w:r w:rsidR="002E46CE">
        <w:rPr>
          <w:lang w:val="en-US"/>
        </w:rPr>
        <w:t xml:space="preserve"> :</w:t>
      </w:r>
    </w:p>
    <w:p w:rsidR="003258AE" w:rsidRDefault="003258AE" w:rsidP="003258AE">
      <w:pPr>
        <w:pStyle w:val="K-Bullet-"/>
        <w:rPr>
          <w:lang w:val="en-US"/>
        </w:rPr>
      </w:pPr>
      <w:r>
        <w:rPr>
          <w:lang w:val="en-US"/>
        </w:rPr>
        <w:t>Phóng to hình ảnh tại một địa điểm trên mặt bàn</w:t>
      </w:r>
      <w:r w:rsidR="002E46CE">
        <w:rPr>
          <w:lang w:val="en-US"/>
        </w:rPr>
        <w:t>, hình ảnh được phóng to sẽ hiển thị trên màn hình điện thoại</w:t>
      </w:r>
    </w:p>
    <w:p w:rsidR="003258AE" w:rsidRDefault="003258AE" w:rsidP="003258AE">
      <w:pPr>
        <w:pStyle w:val="K-Bullet-"/>
        <w:rPr>
          <w:lang w:val="en-US"/>
        </w:rPr>
      </w:pPr>
      <w:r>
        <w:rPr>
          <w:lang w:val="en-US"/>
        </w:rPr>
        <w:t>Thực hiện Shake để phóng to một vị trí bất kì tương ứng với vị trí của điện thoại</w:t>
      </w:r>
      <w:r w:rsidR="002E46CE">
        <w:rPr>
          <w:lang w:val="en-US"/>
        </w:rPr>
        <w:t xml:space="preserve"> trên mặt bàn.</w:t>
      </w:r>
    </w:p>
    <w:p w:rsidR="003258AE" w:rsidRDefault="003258AE" w:rsidP="003258AE">
      <w:pPr>
        <w:pStyle w:val="K-Bullet-"/>
        <w:rPr>
          <w:lang w:val="en-US"/>
        </w:rPr>
      </w:pPr>
      <w:r>
        <w:rPr>
          <w:lang w:val="en-US"/>
        </w:rPr>
        <w:t>Thực hiện Freeze để ngừng phóng to hình ảnh theo vị trí điện thoại, người dùng có thể mang điện thoại ra không gian khác để tương tác với địa điểm hiện hành</w:t>
      </w:r>
      <w:r w:rsidR="005209B9">
        <w:rPr>
          <w:lang w:val="en-US"/>
        </w:rPr>
        <w:t>, chẳng hạn như xem các thông tin về dân số, tình trạng nhập cư,…</w:t>
      </w:r>
    </w:p>
    <w:p w:rsidR="00976797" w:rsidRDefault="00976797" w:rsidP="003258AE">
      <w:pPr>
        <w:pStyle w:val="K-Bullet-"/>
        <w:rPr>
          <w:lang w:val="en-US"/>
        </w:rPr>
      </w:pPr>
      <w:r>
        <w:rPr>
          <w:lang w:val="en-US"/>
        </w:rPr>
        <w:t xml:space="preserve">Thực hiện Flip điện thoại để thay đổi </w:t>
      </w:r>
      <w:r w:rsidR="002E46CE">
        <w:rPr>
          <w:lang w:val="en-US"/>
        </w:rPr>
        <w:t>loại hiển thị bản đồ như bản đồ giao thông, bản đồ vệ tinh,..</w:t>
      </w:r>
    </w:p>
    <w:p w:rsidR="003258AE" w:rsidRDefault="003258AE" w:rsidP="003258AE">
      <w:pPr>
        <w:pStyle w:val="K-Bullet-"/>
        <w:rPr>
          <w:lang w:val="en-US"/>
        </w:rPr>
      </w:pPr>
      <w:r>
        <w:rPr>
          <w:lang w:val="en-US"/>
        </w:rPr>
        <w:t>Cho phép xem bản đồ heatmap mức độ ô nhiễm không khí của vùng lãnh thổ hiện tại.</w:t>
      </w:r>
    </w:p>
    <w:p w:rsidR="003258AE" w:rsidRDefault="005209B9" w:rsidP="003258AE">
      <w:pPr>
        <w:pStyle w:val="K-Bullet-"/>
        <w:rPr>
          <w:lang w:val="en-US"/>
        </w:rPr>
      </w:pPr>
      <w:r>
        <w:rPr>
          <w:lang w:val="en-US"/>
        </w:rPr>
        <w:t xml:space="preserve">Cho phép xem camera giao thông </w:t>
      </w:r>
      <w:r w:rsidR="002E46CE">
        <w:rPr>
          <w:lang w:val="en-US"/>
        </w:rPr>
        <w:t xml:space="preserve">tại thời điểm hiên tại </w:t>
      </w:r>
      <w:r>
        <w:rPr>
          <w:lang w:val="en-US"/>
        </w:rPr>
        <w:t>tại một vị trí cụ thể trên bản đồ</w:t>
      </w:r>
      <w:r w:rsidR="002E46CE">
        <w:rPr>
          <w:lang w:val="en-US"/>
        </w:rPr>
        <w:t>.</w:t>
      </w:r>
    </w:p>
    <w:p w:rsidR="00976797" w:rsidRDefault="005209B9" w:rsidP="00976797">
      <w:pPr>
        <w:pStyle w:val="K-Bullet-"/>
        <w:rPr>
          <w:lang w:val="en-US"/>
        </w:rPr>
      </w:pPr>
      <w:r>
        <w:rPr>
          <w:lang w:val="en-US"/>
        </w:rPr>
        <w:t>Cho phép đánh dấu 1 tập các vị trí trên bản đồ, sau đó thực hiện thống kê trên tập địa điểm đó</w:t>
      </w:r>
      <w:r w:rsidR="002E46CE">
        <w:rPr>
          <w:lang w:val="en-US"/>
        </w:rPr>
        <w:t>.</w:t>
      </w:r>
    </w:p>
    <w:p w:rsidR="002E46CE" w:rsidRPr="00976797" w:rsidRDefault="002E46CE" w:rsidP="002E46CE">
      <w:pPr>
        <w:pStyle w:val="K-Bullet-"/>
        <w:numPr>
          <w:ilvl w:val="0"/>
          <w:numId w:val="0"/>
        </w:numPr>
        <w:ind w:left="360" w:hanging="360"/>
        <w:rPr>
          <w:lang w:val="en-US"/>
        </w:rPr>
      </w:pPr>
    </w:p>
    <w:p w:rsidR="00FF3E46" w:rsidRDefault="00600196" w:rsidP="00532DCB">
      <w:pPr>
        <w:pStyle w:val="Heading3"/>
      </w:pPr>
      <w:r>
        <w:lastRenderedPageBreak/>
        <w:t>Xem hình ảnh tại một địa điểm</w:t>
      </w:r>
    </w:p>
    <w:p w:rsidR="003258AE" w:rsidRPr="003258AE" w:rsidRDefault="003258AE" w:rsidP="003258AE">
      <w:pPr>
        <w:rPr>
          <w:lang w:val="en-US"/>
        </w:rPr>
      </w:pPr>
      <w:r>
        <w:rPr>
          <w:lang w:val="en-US"/>
        </w:rPr>
        <w:t xml:space="preserve">Sau khi khởi động hệ thống, mặt bàn sẽ hiển thị hình ảnh bản đồ tống quát của một vùng lãnh thổ. </w:t>
      </w:r>
    </w:p>
    <w:p w:rsidR="00CF74F3" w:rsidRPr="00600196" w:rsidRDefault="009B214C" w:rsidP="00CF74F3">
      <w:pPr>
        <w:rPr>
          <w:lang w:val="en-US"/>
        </w:rPr>
      </w:pPr>
      <w:r>
        <w:rPr>
          <w:lang w:val="en-US"/>
        </w:rPr>
        <w:t>Người dùng dùng điện thoại</w:t>
      </w:r>
      <w:r w:rsidR="003258AE">
        <w:rPr>
          <w:lang w:val="en-US"/>
        </w:rPr>
        <w:t xml:space="preserve"> đưa vào vùng không gian của bàn tương tác, thực hiện hành động Shake điện thoại, lập tức màn hình điện thoại sẽ hiển thị hình ảnh được phóng to tương ứng với vị trí của đặt của điện thoại trên mặt bàn</w:t>
      </w:r>
      <w:r w:rsidR="002E46CE">
        <w:rPr>
          <w:lang w:val="en-US"/>
        </w:rPr>
        <w:t>. Người dùng có thể nhấn vào nút Freeze trên màn hình để ngưng nhận tín hiệu từ hệ thống gửi đến</w:t>
      </w:r>
      <w:r w:rsidR="00CF74F3">
        <w:rPr>
          <w:lang w:val="en-US"/>
        </w:rPr>
        <w:t>. Khi ở trạng thái Freeze, hình ảnh được phóng to cuối cùng sẽ được cố định. Người dùng có thể mang điện thoại sang 1 nơi khác làm việc và tương tác với địa điểm đó, chẳng hạn như xem các thống kê về địa điểm như thống kê về dân số, mức độ ô nhiễm không khí,..</w:t>
      </w:r>
    </w:p>
    <w:p w:rsidR="00DD3D88" w:rsidRDefault="00CF74F3" w:rsidP="00532DCB">
      <w:pPr>
        <w:pStyle w:val="Heading3"/>
      </w:pPr>
      <w:r>
        <w:t>Tương tác với dữ liệu theo thời gian thực</w:t>
      </w:r>
    </w:p>
    <w:p w:rsidR="00CF74F3" w:rsidRDefault="00CF74F3" w:rsidP="00CF74F3">
      <w:pPr>
        <w:rPr>
          <w:lang w:val="en-US"/>
        </w:rPr>
      </w:pPr>
      <w:r>
        <w:rPr>
          <w:lang w:val="en-US"/>
        </w:rPr>
        <w:t xml:space="preserve">Hệ thống cho phép người dùng có thể xem camera giao thông </w:t>
      </w:r>
      <w:r w:rsidR="00E62FAC">
        <w:rPr>
          <w:lang w:val="en-US"/>
        </w:rPr>
        <w:t>ở thời điểm hiện tại tại một vị trí cụ thể. Người dùng chỉ cần lia điện thoại đến các vị trí gắn các marker trên mặt bàn, điện thoại lập tức sẽ mở kênh video trực tiếp giao thông tại vị trí đó</w:t>
      </w:r>
    </w:p>
    <w:p w:rsidR="003E7527" w:rsidRDefault="003E7527" w:rsidP="00CF74F3">
      <w:pPr>
        <w:rPr>
          <w:lang w:val="en-US"/>
        </w:rPr>
      </w:pPr>
      <w:r>
        <w:rPr>
          <w:lang w:val="en-US"/>
        </w:rPr>
        <w:t>Ngoài ra hệ thống còn cho phép người dùng xem thống kê dữ liệu dưới dạng bản đồ nhiệt (Heat map). Do trong giới hạn luận văn, nhóm chúng em không có dữ liệu thực tế thống kê về mặt như dân số, mức độ kẹt xe, ô nhiễm không khí theo thời gian thực, nên chúng em sẽ sinh ra ngẫu nhiên dữ liệu, rồi chuyển dữ liệu đó về dạng ảnh heat map rồi hiển thị lên</w:t>
      </w:r>
    </w:p>
    <w:p w:rsidR="003E7527" w:rsidRDefault="003E7527" w:rsidP="003E7527">
      <w:pPr>
        <w:pStyle w:val="Heading3"/>
      </w:pPr>
      <w:r>
        <w:t>Thống kê dữ liệu</w:t>
      </w:r>
    </w:p>
    <w:p w:rsidR="003E7527" w:rsidRDefault="006944A5" w:rsidP="006944A5">
      <w:pPr>
        <w:rPr>
          <w:lang w:val="en-US"/>
        </w:rPr>
      </w:pPr>
      <w:r>
        <w:rPr>
          <w:lang w:val="en-US"/>
        </w:rPr>
        <w:t>Ngoài các tính năng trên, hệ thống còn cho phép người dùng đánh dấu 1 tập các địa điểm trên bản đồ. Người dùng chỉ cần đưa điện thoại đến vị trí muốn đánh dấu và bấm chọn đánh dấu. Lập tức 1 lá cờ được đặt tại vị trí đó trên cả mặt bàn và điện thoại. Sau khi chọn 1 tập các địa điểm, người dùng có thể thực hiện thống kê, so sánh dữ liệu giữa các địa điểm đó 1 cách trực quan, sinh động.</w:t>
      </w:r>
    </w:p>
    <w:p w:rsidR="002B4378" w:rsidRDefault="002B4378" w:rsidP="006944A5">
      <w:pPr>
        <w:rPr>
          <w:lang w:val="en-US"/>
        </w:rPr>
      </w:pPr>
    </w:p>
    <w:p w:rsidR="002B4378" w:rsidRPr="00CF74F3" w:rsidRDefault="002B4378" w:rsidP="006944A5">
      <w:pPr>
        <w:rPr>
          <w:lang w:val="en-US"/>
        </w:rPr>
      </w:pPr>
    </w:p>
    <w:p w:rsidR="007C72D8" w:rsidRDefault="007C72D8" w:rsidP="00CD778B">
      <w:pPr>
        <w:pStyle w:val="Heading2"/>
        <w:rPr>
          <w:lang w:val="en-US"/>
        </w:rPr>
      </w:pPr>
      <w:bookmarkStart w:id="350" w:name="_Toc359938303"/>
      <w:bookmarkStart w:id="351" w:name="_Toc360055380"/>
      <w:bookmarkStart w:id="352" w:name="_Toc360417504"/>
      <w:bookmarkStart w:id="353" w:name="_Toc360417684"/>
      <w:bookmarkStart w:id="354" w:name="_Toc515781243"/>
      <w:r w:rsidRPr="00562157">
        <w:rPr>
          <w:lang w:val="en-US"/>
        </w:rPr>
        <w:lastRenderedPageBreak/>
        <w:t>Kết luận</w:t>
      </w:r>
      <w:bookmarkEnd w:id="350"/>
      <w:bookmarkEnd w:id="351"/>
      <w:bookmarkEnd w:id="352"/>
      <w:bookmarkEnd w:id="353"/>
      <w:bookmarkEnd w:id="354"/>
    </w:p>
    <w:p w:rsidR="002B4378" w:rsidRDefault="002B4378" w:rsidP="002B4378">
      <w:pPr>
        <w:rPr>
          <w:lang w:val="en-US"/>
        </w:rPr>
      </w:pPr>
      <w:r>
        <w:rPr>
          <w:lang w:val="en-US"/>
        </w:rPr>
        <w:t>Hệ thống bản đồ hỗ trợ tương tác Tangible cho phép người dùng tương tác, thảo luận với nhau trên cùng 1 không gian với sự minh họa dữ liệu cụ thể trực quan. Ngoài ra, hệ thống còn cung cấp một loạt các thao tác tương tác giữa thiết bị  di động và mặt bàn giúp kích thích người dùng, gây cảm giác hứng thú, cảm thấy mới lạ hơn trong cách giao tiếp.</w:t>
      </w:r>
    </w:p>
    <w:p w:rsidR="002B4378" w:rsidRDefault="002B4378" w:rsidP="002B4378">
      <w:pPr>
        <w:rPr>
          <w:lang w:val="en-US"/>
        </w:rPr>
      </w:pPr>
      <w:r>
        <w:rPr>
          <w:lang w:val="en-US"/>
        </w:rPr>
        <w:t>Kích thước nhỏ gọn, dễ thi công, lắp đặt của hệ thồng hoàn toàn phù hợp với các không gian như lớp học, khu triển lãm, khu vực thảo luận. Ngoài ra, dựa vào hệ thống phần cứng được xây dựng sẵn, ta hoàn toàn có thể thiết kế thêm nội dung để ứng dụng vào các lĩnh vực khác như sinh học, lịch sử</w:t>
      </w:r>
    </w:p>
    <w:p w:rsidR="002B4378" w:rsidRPr="008C13C2" w:rsidRDefault="002B4378" w:rsidP="002B4378">
      <w:pPr>
        <w:rPr>
          <w:lang w:val="en-US"/>
        </w:rPr>
      </w:pPr>
      <w:r>
        <w:rPr>
          <w:lang w:val="en-US"/>
        </w:rPr>
        <w:t>Về hướng phát triển về sau, hệ thống có thể áp dụng kết quả của máy học, học sâu vào việc nhận dạng vật thể, cử chỉ để tăng độ chính xác của hệ thống hiện tại và mở rộng, bổ sung thêm 1 số cách tương tác khác nhau. Thêm nữa, chúng em sẽ hỗ trợ thêm nhiều người dùng có thể tương tác cùng lúc để việc trao đổi, thảo luận thông tin có thể thực hiện hiệu quả hơn.</w:t>
      </w:r>
    </w:p>
    <w:p w:rsidR="002B4378" w:rsidRPr="002B4378" w:rsidRDefault="002B4378" w:rsidP="002B4378">
      <w:pPr>
        <w:rPr>
          <w:lang w:val="en-US"/>
        </w:rPr>
      </w:pPr>
    </w:p>
    <w:p w:rsidR="00C55E26" w:rsidRDefault="00C55E26" w:rsidP="00C55E26">
      <w:pPr>
        <w:pStyle w:val="Heading1"/>
        <w:rPr>
          <w:lang w:val="en-US"/>
        </w:rPr>
      </w:pPr>
      <w:r>
        <w:rPr>
          <w:lang w:val="en-US"/>
        </w:rPr>
        <w:lastRenderedPageBreak/>
        <w:br/>
        <w:t xml:space="preserve">Hệ thống chia sẻ </w:t>
      </w:r>
      <w:r w:rsidR="00600196">
        <w:rPr>
          <w:lang w:val="en-US"/>
        </w:rPr>
        <w:t>dữ liệu</w:t>
      </w:r>
      <w:r>
        <w:rPr>
          <w:lang w:val="en-US"/>
        </w:rPr>
        <w:t xml:space="preserve"> hỗ trợ tangible</w:t>
      </w:r>
    </w:p>
    <w:p w:rsidR="00C55E26" w:rsidRPr="00562157" w:rsidRDefault="00C55E26" w:rsidP="00C55E26">
      <w:pPr>
        <w:pStyle w:val="ChapterSummary"/>
        <w:rPr>
          <w:rFonts w:eastAsiaTheme="minorEastAsia"/>
          <w:lang w:val="en-US"/>
        </w:rPr>
      </w:pPr>
      <w:r w:rsidRPr="00562157">
        <w:rPr>
          <w:lang w:val="en-US"/>
        </w:rPr>
        <w:t xml:space="preserve">Chương </w:t>
      </w:r>
      <w:r>
        <w:rPr>
          <w:lang w:val="en-US"/>
        </w:rPr>
        <w:t>5</w:t>
      </w:r>
      <w:r w:rsidRPr="00562157">
        <w:rPr>
          <w:lang w:val="en-US"/>
        </w:rPr>
        <w:t xml:space="preserve"> này </w:t>
      </w:r>
      <w:r>
        <w:rPr>
          <w:lang w:val="en-US"/>
        </w:rPr>
        <w:t xml:space="preserve">chúng em </w:t>
      </w:r>
      <w:r w:rsidRPr="00562157">
        <w:rPr>
          <w:lang w:val="en-US"/>
        </w:rPr>
        <w:t xml:space="preserve">sẽ giới thiệu các chức năng của hệ thống </w:t>
      </w:r>
      <w:r>
        <w:rPr>
          <w:lang w:val="en-US"/>
        </w:rPr>
        <w:t xml:space="preserve">chia sẻ hình ảnh trên mặt bàn hỗ trợ </w:t>
      </w:r>
      <w:r w:rsidR="00600196">
        <w:rPr>
          <w:lang w:val="en-US"/>
        </w:rPr>
        <w:t>T</w:t>
      </w:r>
      <w:r>
        <w:rPr>
          <w:lang w:val="en-US"/>
        </w:rPr>
        <w:t>angible.</w:t>
      </w:r>
      <w:r w:rsidR="00600196">
        <w:rPr>
          <w:lang w:val="en-US"/>
        </w:rPr>
        <w:t xml:space="preserve"> Người dùng có có thể chia sẻ dữ liệu, cụ thể là hình ảnh thông qua 1 bàn tương tác. </w:t>
      </w:r>
    </w:p>
    <w:p w:rsidR="00C55E26" w:rsidRPr="00562157" w:rsidRDefault="00C55E26" w:rsidP="00C55E26">
      <w:pPr>
        <w:pStyle w:val="Heading2"/>
        <w:rPr>
          <w:lang w:val="en-US"/>
        </w:rPr>
      </w:pPr>
      <w:r w:rsidRPr="00562157">
        <w:rPr>
          <w:lang w:val="en-US"/>
        </w:rPr>
        <w:t>Giới thiệu tổng quan</w:t>
      </w:r>
    </w:p>
    <w:p w:rsidR="00C55E26" w:rsidRPr="00B31FD4" w:rsidRDefault="00C55E26" w:rsidP="00C55E26">
      <w:pPr>
        <w:pStyle w:val="BodyText"/>
        <w:rPr>
          <w:lang w:val="en-US"/>
        </w:rPr>
      </w:pPr>
      <w:r>
        <w:rPr>
          <w:lang w:val="en-US"/>
        </w:rPr>
        <w:t>Nhu cầu chia sẻ hình ảnh giữa mọi người luôn là một nhu cầu cần thiết. Với phương pháp chia sẻ thông thường thì một người sẽ truyền hình ảnh từ thiết bị của mình đến một thiết bị khác. Việc chia sẻ này thường diễn ra ở quan hệ 1-1, để tăng tính cộng tác trong một nhóm người, và tăng sự tự nhiên trong việc chia sẻ hình ảnh thì chúng em đã thiết kế Hệ thống chia sẻ hình ảnh trên mặt bàn hỗ trợ tangible. Mọi người có thể cùng xem ảnh từ một người trên mặt bàn, với những ai thích tấm ảnh đó có thể lấy trực tiếp tại đó. Bên cạnh đó, hệ thống còn có thể sử dụng để thực hiện một lời nhắn với chức năng đính kèm chú thích vào tấm ảnh được gửi.</w:t>
      </w:r>
    </w:p>
    <w:p w:rsidR="00C55E26" w:rsidRDefault="00C55E26" w:rsidP="00C55E26">
      <w:pPr>
        <w:pStyle w:val="Heading2"/>
        <w:rPr>
          <w:lang w:val="en-US"/>
        </w:rPr>
      </w:pPr>
      <w:r>
        <w:rPr>
          <w:lang w:val="en-US"/>
        </w:rPr>
        <w:t>Cấu hình</w:t>
      </w:r>
      <w:r w:rsidRPr="00562157">
        <w:rPr>
          <w:lang w:val="en-US"/>
        </w:rPr>
        <w:t xml:space="preserve"> hệ thống</w:t>
      </w:r>
    </w:p>
    <w:p w:rsidR="00C55E26" w:rsidRPr="00F13875" w:rsidRDefault="00C55E26" w:rsidP="00C55E26">
      <w:pPr>
        <w:rPr>
          <w:lang w:val="en-US"/>
        </w:rPr>
      </w:pPr>
      <w:r>
        <w:rPr>
          <w:lang w:val="en-US"/>
        </w:rPr>
        <w:t xml:space="preserve">Hệ thống chia sẻ hình ảnh sử dụng lại hệ thống đã được cài đặt và dựng sẵn ở Hệ thống bản đồ hỗ trợ ở </w:t>
      </w:r>
      <w:r>
        <w:rPr>
          <w:lang w:val="en-US"/>
        </w:rPr>
        <w:fldChar w:fldCharType="begin"/>
      </w:r>
      <w:r>
        <w:rPr>
          <w:lang w:val="en-US"/>
        </w:rPr>
        <w:instrText xml:space="preserve"> REF _Ref517126835 \r \h </w:instrText>
      </w:r>
      <w:r>
        <w:rPr>
          <w:lang w:val="en-US"/>
        </w:rPr>
      </w:r>
      <w:r>
        <w:rPr>
          <w:lang w:val="en-US"/>
        </w:rPr>
        <w:fldChar w:fldCharType="separate"/>
      </w:r>
      <w:r>
        <w:rPr>
          <w:lang w:val="en-US"/>
        </w:rPr>
        <w:t>Chương 4</w:t>
      </w:r>
      <w:r>
        <w:rPr>
          <w:lang w:val="en-US"/>
        </w:rPr>
        <w:fldChar w:fldCharType="end"/>
      </w:r>
      <w:r>
        <w:rPr>
          <w:lang w:val="en-US"/>
        </w:rPr>
        <w:t>. Với kịch bản khác được thiết kế cho việc chia sẻ hình ảnh qua lại giữa các thiết bị của người dùng.</w:t>
      </w:r>
    </w:p>
    <w:p w:rsidR="00C55E26" w:rsidRPr="00562157" w:rsidRDefault="00C55E26" w:rsidP="00C55E26">
      <w:pPr>
        <w:pStyle w:val="Heading2"/>
        <w:rPr>
          <w:lang w:val="en-US"/>
        </w:rPr>
      </w:pPr>
      <w:bookmarkStart w:id="355" w:name="_Ref517130795"/>
      <w:r w:rsidRPr="00562157">
        <w:rPr>
          <w:lang w:val="en-US"/>
        </w:rPr>
        <w:t>Kịch bản sử dụng hệ thống</w:t>
      </w:r>
      <w:bookmarkEnd w:id="355"/>
    </w:p>
    <w:p w:rsidR="00C55E26" w:rsidRDefault="00C55E26" w:rsidP="00C55E26">
      <w:pPr>
        <w:rPr>
          <w:lang w:val="en-US"/>
        </w:rPr>
      </w:pPr>
      <w:r>
        <w:rPr>
          <w:lang w:val="en-US"/>
        </w:rPr>
        <w:t xml:space="preserve">Hệ thống gồm 2 thành phần chính là máy chủ xử lí và thiết bị di động của người dùng. Trước khi sử dụng hệ thống thì các thiết bị di động cần Connect vào IP của máy chủ. Máy chủ xử lí và mặt bàn đóng vai trò là môi trường trung gian để truyền ảnh. Chương trình điều khiển trên thiết bị di động của người dùng hỗ trợ 2 chức năng chính là truyền ảnh và lấy ảnh. Người dùng đầu tiên sử dụng chức năng truyền ảnh, lựa chọn ảnh muốn truyền trong danh sách ảnh của mình và kèm them một chú thích nếu có. Khi đã chọn xong ảnh thì người dùng đó úp thiết bị xuống về phía mặt bàn và giũ mạnh để truyền ảnh xuống máy chủ, máy chủ hiển thị ảnh lên mặt bàn. Với những người dùng khác cùng Connect vào hệ thống, nếu ai muốn lấy ảnh đó về thiết bị của </w:t>
      </w:r>
      <w:r>
        <w:rPr>
          <w:lang w:val="en-US"/>
        </w:rPr>
        <w:lastRenderedPageBreak/>
        <w:t>mình thì có thể chuyển sang chế độ lấy ảnh. Với hành động hất điện thoại lên thì thiết bị đó sẽ được máy chủ gửi ảnh vào thiết bị.</w:t>
      </w:r>
    </w:p>
    <w:p w:rsidR="00C55E26" w:rsidRPr="00562157" w:rsidRDefault="00C55E26" w:rsidP="00C55E26">
      <w:pPr>
        <w:pStyle w:val="Heading2"/>
        <w:rPr>
          <w:lang w:val="en-US"/>
        </w:rPr>
      </w:pPr>
      <w:r w:rsidRPr="00562157">
        <w:rPr>
          <w:lang w:val="en-US"/>
        </w:rPr>
        <w:t xml:space="preserve"> Một số vấn đề gặp phải và kỹ thuật áp dụng</w:t>
      </w:r>
    </w:p>
    <w:p w:rsidR="00C55E26" w:rsidRPr="00562157" w:rsidRDefault="00C55E26" w:rsidP="00C55E26">
      <w:pPr>
        <w:pStyle w:val="Heading3"/>
      </w:pPr>
      <w:r>
        <w:t>Cách bố trí máy chiếu</w:t>
      </w:r>
    </w:p>
    <w:p w:rsidR="00C55E26" w:rsidRPr="00B66E90" w:rsidRDefault="00C55E26" w:rsidP="00C55E26">
      <w:r>
        <w:t xml:space="preserve">Cách bố trí máy chiếu và mặt bàn được xây dựng như phần </w:t>
      </w:r>
      <w:r>
        <w:fldChar w:fldCharType="begin"/>
      </w:r>
      <w:r>
        <w:instrText xml:space="preserve"> REF _Ref517130522 \r \h </w:instrText>
      </w:r>
      <w:r>
        <w:fldChar w:fldCharType="separate"/>
      </w:r>
      <w:r>
        <w:t>4.4.1</w:t>
      </w:r>
      <w:r>
        <w:fldChar w:fldCharType="end"/>
      </w:r>
    </w:p>
    <w:p w:rsidR="00C55E26" w:rsidRDefault="00C55E26" w:rsidP="00C55E26">
      <w:pPr>
        <w:pStyle w:val="Heading3"/>
      </w:pPr>
      <w:bookmarkStart w:id="356" w:name="_Ref517187649"/>
      <w:r>
        <w:t>Xử lí hành động tương tác từ phía người dùng</w:t>
      </w:r>
      <w:bookmarkEnd w:id="356"/>
    </w:p>
    <w:p w:rsidR="00C55E26" w:rsidRDefault="00C55E26" w:rsidP="00C55E26">
      <w:pPr>
        <w:pStyle w:val="Problem"/>
      </w:pPr>
      <w:r>
        <w:t>Đặt vấn đề</w:t>
      </w:r>
    </w:p>
    <w:p w:rsidR="00C55E26" w:rsidRPr="00283B68" w:rsidRDefault="00C55E26" w:rsidP="00C55E26">
      <w:pPr>
        <w:pStyle w:val="Problem"/>
        <w:numPr>
          <w:ilvl w:val="0"/>
          <w:numId w:val="0"/>
        </w:numPr>
        <w:ind w:firstLine="360"/>
        <w:rPr>
          <w:b w:val="0"/>
        </w:rPr>
      </w:pPr>
      <w:r>
        <w:rPr>
          <w:b w:val="0"/>
        </w:rPr>
        <w:t>Với mục tiêu trao việc nhận diện tương tác từ phía người dùng cho thiết bị di động của người dùng đó. Việc cần quan tâm ở đây là làm sao nhận được hành động được định nghĩa trước đã được thực hiện bởi người dùng.</w:t>
      </w:r>
    </w:p>
    <w:p w:rsidR="00C55E26" w:rsidRPr="007B2356" w:rsidRDefault="00C55E26" w:rsidP="00C55E26">
      <w:pPr>
        <w:pStyle w:val="Problem"/>
      </w:pPr>
      <w:r>
        <w:t>Giải pháp</w:t>
      </w:r>
    </w:p>
    <w:p w:rsidR="00C55E26" w:rsidRDefault="00C55E26" w:rsidP="00C55E26">
      <w:pPr>
        <w:rPr>
          <w:lang w:val="en-US"/>
        </w:rPr>
      </w:pPr>
      <w:r>
        <w:rPr>
          <w:lang w:val="en-US"/>
        </w:rPr>
        <w:t xml:space="preserve">Với sự hỗ trợ của hệ thống phần cứng trên thiết bị, chúng em đã định nghĩa hành động cần nhận biết bằng việc theo dõi hệ thống cảm biến gia tốc trên thiết bị như </w:t>
      </w:r>
      <w:r>
        <w:rPr>
          <w:lang w:val="en-US"/>
        </w:rPr>
        <w:fldChar w:fldCharType="begin"/>
      </w:r>
      <w:r>
        <w:rPr>
          <w:lang w:val="en-US"/>
        </w:rPr>
        <w:instrText xml:space="preserve"> REF _Ref517183075 \h </w:instrText>
      </w:r>
      <w:r>
        <w:rPr>
          <w:lang w:val="en-US"/>
        </w:rPr>
      </w:r>
      <w:r>
        <w:rPr>
          <w:lang w:val="en-US"/>
        </w:rPr>
        <w:fldChar w:fldCharType="separate"/>
      </w:r>
      <w:r>
        <w:t xml:space="preserve">Hình </w:t>
      </w:r>
      <w:r>
        <w:rPr>
          <w:noProof/>
        </w:rPr>
        <w:t>5</w:t>
      </w:r>
      <w:r>
        <w:noBreakHyphen/>
      </w:r>
      <w:r>
        <w:rPr>
          <w:noProof/>
        </w:rPr>
        <w:t>1</w:t>
      </w:r>
      <w:r>
        <w:rPr>
          <w:lang w:val="en-US"/>
        </w:rPr>
        <w:fldChar w:fldCharType="end"/>
      </w:r>
      <w:r>
        <w:rPr>
          <w:lang w:val="en-US"/>
        </w:rPr>
        <w:t>.</w:t>
      </w:r>
    </w:p>
    <w:p w:rsidR="00C55E26" w:rsidRDefault="00C55E26" w:rsidP="00C55E26">
      <w:pPr>
        <w:keepNext/>
        <w:jc w:val="center"/>
      </w:pPr>
      <w:r w:rsidRPr="0079622A">
        <w:rPr>
          <w:noProof/>
        </w:rPr>
        <mc:AlternateContent>
          <mc:Choice Requires="wpg">
            <w:drawing>
              <wp:inline distT="0" distB="0" distL="0" distR="0" wp14:anchorId="2D073CBB" wp14:editId="09B18A35">
                <wp:extent cx="4400550" cy="2455167"/>
                <wp:effectExtent l="0" t="0" r="0" b="0"/>
                <wp:docPr id="295" name="Group 1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400550" cy="2455167"/>
                          <a:chOff x="0" y="0"/>
                          <a:chExt cx="4043250" cy="2455167"/>
                        </a:xfrm>
                      </wpg:grpSpPr>
                      <wps:wsp>
                        <wps:cNvPr id="296" name="Parallelogram 296">
                          <a:extLst/>
                        </wps:cNvPr>
                        <wps:cNvSpPr/>
                        <wps:spPr>
                          <a:xfrm>
                            <a:off x="0" y="517270"/>
                            <a:ext cx="3188043" cy="976184"/>
                          </a:xfrm>
                          <a:prstGeom prst="parallelogra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 name="Oval 297">
                          <a:extLst/>
                        </wps:cNvPr>
                        <wps:cNvSpPr/>
                        <wps:spPr>
                          <a:xfrm rot="793612">
                            <a:off x="267582" y="884963"/>
                            <a:ext cx="196771" cy="255739"/>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8" name="Parallelogram 298">
                          <a:extLst/>
                        </wps:cNvPr>
                        <wps:cNvSpPr/>
                        <wps:spPr>
                          <a:xfrm>
                            <a:off x="554418" y="590725"/>
                            <a:ext cx="2477892" cy="729049"/>
                          </a:xfrm>
                          <a:prstGeom prst="parallelogra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9" name="Straight Arrow Connector 299">
                          <a:extLst/>
                        </wps:cNvPr>
                        <wps:cNvCnPr>
                          <a:cxnSpLocks/>
                        </wps:cNvCnPr>
                        <wps:spPr>
                          <a:xfrm flipH="1">
                            <a:off x="1433384" y="1005362"/>
                            <a:ext cx="296562" cy="135306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0" name="Straight Arrow Connector 300">
                          <a:extLst/>
                        </wps:cNvPr>
                        <wps:cNvCnPr/>
                        <wps:spPr>
                          <a:xfrm>
                            <a:off x="1729946" y="1005362"/>
                            <a:ext cx="200179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1" name="Straight Arrow Connector 301">
                          <a:extLst/>
                        </wps:cNvPr>
                        <wps:cNvCnPr/>
                        <wps:spPr>
                          <a:xfrm flipV="1">
                            <a:off x="1729946" y="72427"/>
                            <a:ext cx="0" cy="93293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TextBox 13">
                          <a:extLst/>
                        </wps:cNvPr>
                        <wps:cNvSpPr txBox="1"/>
                        <wps:spPr>
                          <a:xfrm>
                            <a:off x="985774" y="1973202"/>
                            <a:ext cx="720090" cy="481965"/>
                          </a:xfrm>
                          <a:prstGeom prst="rect">
                            <a:avLst/>
                          </a:prstGeom>
                          <a:noFill/>
                          <a:ln w="19050">
                            <a:noFill/>
                          </a:ln>
                        </wps:spPr>
                        <wps:txbx>
                          <w:txbxContent>
                            <w:p w:rsidR="002B4378" w:rsidRDefault="002B4378" w:rsidP="00C55E26">
                              <w:pPr>
                                <w:pStyle w:val="NormalWeb"/>
                                <w:spacing w:after="0"/>
                              </w:pPr>
                              <w:r>
                                <w:rPr>
                                  <w:rFonts w:asciiTheme="minorHAnsi" w:hAnsi="Calibri" w:cstheme="minorBidi"/>
                                  <w:color w:val="000000" w:themeColor="text1"/>
                                  <w:kern w:val="24"/>
                                  <w:sz w:val="36"/>
                                  <w:szCs w:val="36"/>
                                </w:rPr>
                                <w:t>X</w:t>
                              </w:r>
                            </w:p>
                          </w:txbxContent>
                        </wps:txbx>
                        <wps:bodyPr wrap="square" rtlCol="0">
                          <a:noAutofit/>
                        </wps:bodyPr>
                      </wps:wsp>
                      <wps:wsp>
                        <wps:cNvPr id="303" name="TextBox 14">
                          <a:extLst/>
                        </wps:cNvPr>
                        <wps:cNvSpPr txBox="1"/>
                        <wps:spPr>
                          <a:xfrm>
                            <a:off x="3323160" y="670729"/>
                            <a:ext cx="720090" cy="481965"/>
                          </a:xfrm>
                          <a:prstGeom prst="rect">
                            <a:avLst/>
                          </a:prstGeom>
                          <a:noFill/>
                          <a:ln w="19050">
                            <a:noFill/>
                          </a:ln>
                        </wps:spPr>
                        <wps:txbx>
                          <w:txbxContent>
                            <w:p w:rsidR="002B4378" w:rsidRDefault="002B4378" w:rsidP="00C55E26">
                              <w:pPr>
                                <w:pStyle w:val="NormalWeb"/>
                                <w:spacing w:after="0"/>
                              </w:pPr>
                              <w:r>
                                <w:rPr>
                                  <w:rFonts w:asciiTheme="minorHAnsi" w:hAnsi="Calibri" w:cstheme="minorBidi"/>
                                  <w:color w:val="000000" w:themeColor="text1"/>
                                  <w:kern w:val="24"/>
                                  <w:sz w:val="36"/>
                                  <w:szCs w:val="36"/>
                                </w:rPr>
                                <w:t>Y</w:t>
                              </w:r>
                            </w:p>
                          </w:txbxContent>
                        </wps:txbx>
                        <wps:bodyPr wrap="square" rtlCol="0">
                          <a:noAutofit/>
                        </wps:bodyPr>
                      </wps:wsp>
                      <wps:wsp>
                        <wps:cNvPr id="304" name="TextBox 15">
                          <a:extLst/>
                        </wps:cNvPr>
                        <wps:cNvSpPr txBox="1"/>
                        <wps:spPr>
                          <a:xfrm>
                            <a:off x="1574483" y="0"/>
                            <a:ext cx="720090" cy="481965"/>
                          </a:xfrm>
                          <a:prstGeom prst="rect">
                            <a:avLst/>
                          </a:prstGeom>
                          <a:noFill/>
                          <a:ln w="19050">
                            <a:noFill/>
                          </a:ln>
                        </wps:spPr>
                        <wps:txbx>
                          <w:txbxContent>
                            <w:p w:rsidR="002B4378" w:rsidRDefault="002B4378" w:rsidP="00C55E26">
                              <w:pPr>
                                <w:pStyle w:val="NormalWeb"/>
                                <w:spacing w:after="0"/>
                              </w:pPr>
                              <w:r>
                                <w:rPr>
                                  <w:rFonts w:asciiTheme="minorHAnsi" w:hAnsi="Calibri" w:cstheme="minorBidi"/>
                                  <w:color w:val="000000" w:themeColor="text1"/>
                                  <w:kern w:val="24"/>
                                  <w:sz w:val="36"/>
                                  <w:szCs w:val="36"/>
                                </w:rPr>
                                <w:t>Z</w:t>
                              </w:r>
                            </w:p>
                          </w:txbxContent>
                        </wps:txbx>
                        <wps:bodyPr wrap="square" rtlCol="0">
                          <a:noAutofit/>
                        </wps:bodyPr>
                      </wps:wsp>
                    </wpg:wgp>
                  </a:graphicData>
                </a:graphic>
              </wp:inline>
            </w:drawing>
          </mc:Choice>
          <mc:Fallback>
            <w:pict>
              <v:group w14:anchorId="2D073CBB" id="Group 16" o:spid="_x0000_s1180" style="width:346.5pt;height:193.3pt;mso-position-horizontal-relative:char;mso-position-vertical-relative:line" coordsize="40432,24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">
                <v:shape id="Parallelogram 296" o:spid="_x0000_s1181" type="#_x0000_t7" style="position:absolute;top:5172;width:31880;height:9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" adj="1653" fillcolor="white [3212]" strokecolor="black [3213]" strokeweight="1.5pt"/>
                <v:oval id="Oval 297" o:spid="_x0000_s1182" style="position:absolute;left:2675;top:8849;width:1968;height:2558;rotation:8668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" fillcolor="white [3212]" strokecolor="black [3213]" strokeweight="1.5pt"/>
                <v:shape id="Parallelogram 298" o:spid="_x0000_s1183" type="#_x0000_t7" style="position:absolute;left:5544;top:5907;width:24779;height:7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" adj="1589" fillcolor="white [3212]" strokecolor="black [3213]" strokeweight="1.5pt"/>
                <v:shape id="Straight Arrow Connector 299" o:spid="_x0000_s1184" type="#_x0000_t32" style="position:absolute;left:14333;top:10053;width:2966;height:13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" strokecolor="black [3213]" strokeweight="1.5pt">
                  <v:stroke endarrow="block"/>
                  <o:lock v:ext="edit" shapetype="f"/>
                </v:shape>
                <v:shape id="Straight Arrow Connector 300" o:spid="_x0000_s1185" type="#_x0000_t32" style="position:absolute;left:17299;top:10053;width:200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" strokecolor="black [3213]" strokeweight="1.5pt">
                  <v:stroke endarrow="block"/>
                </v:shape>
                <v:shape id="Straight Arrow Connector 301" o:spid="_x0000_s1186" type="#_x0000_t32" style="position:absolute;left:17299;top:724;width:0;height:93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" strokecolor="black [3213]" strokeweight="1.5pt">
                  <v:stroke endarrow="block"/>
                </v:shape>
                <v:shape id="TextBox 13" o:spid="_x0000_s1187" type="#_x0000_t202" style="position:absolute;left:9857;top:19732;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" filled="f" stroked="f" strokeweight="1.5pt">
                  <v:textbox>
                    <w:txbxContent>
                      <w:p w:rsidR="002B4378" w:rsidRDefault="002B4378" w:rsidP="00C55E26">
                        <w:pPr>
                          <w:pStyle w:val="NormalWeb"/>
                          <w:spacing w:after="0"/>
                        </w:pPr>
                        <w:r>
                          <w:rPr>
                            <w:rFonts w:asciiTheme="minorHAnsi" w:hAnsi="Calibri" w:cstheme="minorBidi"/>
                            <w:color w:val="000000" w:themeColor="text1"/>
                            <w:kern w:val="24"/>
                            <w:sz w:val="36"/>
                            <w:szCs w:val="36"/>
                          </w:rPr>
                          <w:t>X</w:t>
                        </w:r>
                      </w:p>
                    </w:txbxContent>
                  </v:textbox>
                </v:shape>
                <v:shape id="TextBox 14" o:spid="_x0000_s1188" type="#_x0000_t202" style="position:absolute;left:33231;top:6707;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" filled="f" stroked="f" strokeweight="1.5pt">
                  <v:textbox>
                    <w:txbxContent>
                      <w:p w:rsidR="002B4378" w:rsidRDefault="002B4378" w:rsidP="00C55E26">
                        <w:pPr>
                          <w:pStyle w:val="NormalWeb"/>
                          <w:spacing w:after="0"/>
                        </w:pPr>
                        <w:r>
                          <w:rPr>
                            <w:rFonts w:asciiTheme="minorHAnsi" w:hAnsi="Calibri" w:cstheme="minorBidi"/>
                            <w:color w:val="000000" w:themeColor="text1"/>
                            <w:kern w:val="24"/>
                            <w:sz w:val="36"/>
                            <w:szCs w:val="36"/>
                          </w:rPr>
                          <w:t>Y</w:t>
                        </w:r>
                      </w:p>
                    </w:txbxContent>
                  </v:textbox>
                </v:shape>
                <v:shape id="TextBox 15" o:spid="_x0000_s1189" type="#_x0000_t202" style="position:absolute;left:15744;width:7201;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" filled="f" stroked="f" strokeweight="1.5pt">
                  <v:textbox>
                    <w:txbxContent>
                      <w:p w:rsidR="002B4378" w:rsidRDefault="002B4378" w:rsidP="00C55E26">
                        <w:pPr>
                          <w:pStyle w:val="NormalWeb"/>
                          <w:spacing w:after="0"/>
                        </w:pPr>
                        <w:r>
                          <w:rPr>
                            <w:rFonts w:asciiTheme="minorHAnsi" w:hAnsi="Calibri" w:cstheme="minorBidi"/>
                            <w:color w:val="000000" w:themeColor="text1"/>
                            <w:kern w:val="24"/>
                            <w:sz w:val="36"/>
                            <w:szCs w:val="36"/>
                          </w:rPr>
                          <w:t>Z</w:t>
                        </w:r>
                      </w:p>
                    </w:txbxContent>
                  </v:textbox>
                </v:shape>
                <w10:anchorlock/>
              </v:group>
            </w:pict>
          </mc:Fallback>
        </mc:AlternateContent>
      </w:r>
    </w:p>
    <w:p w:rsidR="00C55E26" w:rsidRDefault="00C55E26" w:rsidP="00C55E26">
      <w:pPr>
        <w:pStyle w:val="Caption"/>
      </w:pPr>
      <w:bookmarkStart w:id="357" w:name="_Ref517183075"/>
      <w:r>
        <w:t xml:space="preserve">Hình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Hình \* ARABIC \s 1 </w:instrText>
      </w:r>
      <w:r>
        <w:fldChar w:fldCharType="separate"/>
      </w:r>
      <w:r>
        <w:rPr>
          <w:noProof/>
        </w:rPr>
        <w:t>1</w:t>
      </w:r>
      <w:r>
        <w:fldChar w:fldCharType="end"/>
      </w:r>
      <w:r>
        <w:t xml:space="preserve"> Hệ tọa độ với cảm biến gia tốc trên thiết bị</w:t>
      </w:r>
      <w:bookmarkEnd w:id="357"/>
    </w:p>
    <w:p w:rsidR="00C55E26" w:rsidRDefault="00C55E26" w:rsidP="00C55E26">
      <w:pPr>
        <w:rPr>
          <w:lang w:val="en-US"/>
        </w:rPr>
      </w:pPr>
      <w:r>
        <w:rPr>
          <w:lang w:val="en-US"/>
        </w:rPr>
        <w:t>Hệ thống hỗ trợ 2 hành động chính là giũ xuống (Shake Down) và hất lên (Shake Up). Cả 2 hành động này đều xử lí giá trị của cảm biến gia tốc theo trục Z, bên cạnh đó nhận diện thiết bị đang ngửa màn hình lên hay úp màn hình xuống. Hoạt động của cảm biến theo trục Z như sau:</w:t>
      </w:r>
    </w:p>
    <w:p w:rsidR="00C55E26" w:rsidRDefault="00C55E26" w:rsidP="00C55E26">
      <w:pPr>
        <w:pStyle w:val="Dash"/>
        <w:rPr>
          <w:lang w:val="en-US"/>
        </w:rPr>
      </w:pPr>
      <w:r>
        <w:rPr>
          <w:lang w:val="en-US"/>
        </w:rPr>
        <w:lastRenderedPageBreak/>
        <w:t>Khi màn hình ngửa: việc lắc mạnh thiết bị theo trục Z dù là lắc lên hay lắc xuống đều trả về giá trị gia tốc là âm.</w:t>
      </w:r>
    </w:p>
    <w:p w:rsidR="00C55E26" w:rsidRDefault="00C55E26" w:rsidP="00C55E26">
      <w:pPr>
        <w:pStyle w:val="Dash"/>
        <w:rPr>
          <w:lang w:val="en-US"/>
        </w:rPr>
      </w:pPr>
      <w:r>
        <w:rPr>
          <w:lang w:val="en-US"/>
        </w:rPr>
        <w:t>Khi màn hình úp: việc lắc mạnh thiết bị theo trục Z dù là lắc lên hay lắc xuống đều trả về giá trị gia tốc là dương.</w:t>
      </w:r>
    </w:p>
    <w:p w:rsidR="00C55E26" w:rsidRDefault="00C55E26" w:rsidP="00C55E26">
      <w:pPr>
        <w:pStyle w:val="Dash"/>
        <w:numPr>
          <w:ilvl w:val="0"/>
          <w:numId w:val="0"/>
        </w:numPr>
        <w:ind w:firstLine="360"/>
        <w:rPr>
          <w:lang w:val="en-US"/>
        </w:rPr>
      </w:pPr>
      <w:r>
        <w:rPr>
          <w:lang w:val="en-US"/>
        </w:rPr>
        <w:t>Lợi dụng điều này kèm theo việc có thể nhận diện tư thế úp hay ngửa của thiết bị, chúng em đã định nghĩa 2 hành động Shake Up và Shake Down và hoạt động của 2 hành động đó trong hệ thống như sau:</w:t>
      </w:r>
    </w:p>
    <w:p w:rsidR="00C55E26" w:rsidRDefault="00C55E26" w:rsidP="00C55E26">
      <w:pPr>
        <w:pStyle w:val="Dash"/>
        <w:rPr>
          <w:lang w:val="en-US"/>
        </w:rPr>
      </w:pPr>
      <w:r>
        <w:rPr>
          <w:lang w:val="en-US"/>
        </w:rPr>
        <w:t>Shake Up: Với điều kiện thiết bị đang ở chế độ lấy ảnh, mặt thiết bị đang ngửa và người dùng hất đột ngột thiết bị theo trục Z lên phía trên với giá trị gia tốc trả về từ thiết bị lớn hơn 1.5 (giá trị gia tốc vừa phải không dùng quá nhiều sức theo thí nghiệm của nhóm chúng em). Khi thỏa mãn các điều kiện trên thì thiết bị gửi một tín hiệu yêu cầu lấy ảnh đến server. Server nhận được tín hiệu yêu cầu sẽ gửi lại 1 tín hiệu kèm theo thông tin về ảnh đó lại cho thiết bị đó.</w:t>
      </w:r>
    </w:p>
    <w:p w:rsidR="00C55E26" w:rsidRPr="007C11D4" w:rsidRDefault="00C55E26" w:rsidP="00C55E26">
      <w:pPr>
        <w:pStyle w:val="Dash"/>
        <w:rPr>
          <w:lang w:val="en-US"/>
        </w:rPr>
      </w:pPr>
      <w:r>
        <w:rPr>
          <w:lang w:val="en-US"/>
        </w:rPr>
        <w:t>Shake Down: Với điệu kiện thiết bị đang ở chế độ truyền ảnh, mặt thiết bị đang úp xuống và người dùng giũ đột ngột thiết bị theo trục Z xuống dưới với giá trị gia tốc trả về từ thiết bị bé hơn -1.5. Khi thỏa mãn các điều kiện trên thì thiết bị gửi tín hiệu kèm theo thông tin ảnh là tấm ảnh đang được hiển thị trong list ảnh và lời nhắn chú thích dưới ảnh nếu có đến server. Server nhận được tín hiệu sẽ hiển thị nội dung ảnh và nội dung text lên măt bàn.</w:t>
      </w:r>
    </w:p>
    <w:p w:rsidR="00C55E26" w:rsidRDefault="00C55E26" w:rsidP="00C55E26">
      <w:pPr>
        <w:pStyle w:val="Heading3"/>
      </w:pPr>
      <w:r>
        <w:t>Giao tiếp giữa các thiết bị tương tác</w:t>
      </w:r>
    </w:p>
    <w:p w:rsidR="00C55E26" w:rsidRDefault="00C55E26" w:rsidP="00C55E26">
      <w:pPr>
        <w:pStyle w:val="Problem"/>
      </w:pPr>
      <w:r>
        <w:t>Đặt vấn đề</w:t>
      </w:r>
    </w:p>
    <w:p w:rsidR="00C55E26" w:rsidRPr="003E67C2" w:rsidRDefault="00C55E26" w:rsidP="00C55E26">
      <w:pPr>
        <w:rPr>
          <w:lang w:val="en-US"/>
        </w:rPr>
      </w:pPr>
      <w:r>
        <w:rPr>
          <w:lang w:val="en-US"/>
        </w:rPr>
        <w:t>Với mục tiêu tương tác hỗ trợ cho đa người dùng cùng một lúc thì hệ thống cần xử lí việc nhận biết các thiết bị tương tác. Vậy làm thế nào để biết được những thiết bị nào đang kết nối, và thiết bị của người dùng nào đang thực sự tương tác, hay đang có yêu cầu tương tác?</w:t>
      </w:r>
    </w:p>
    <w:p w:rsidR="00C55E26" w:rsidRPr="007B2356" w:rsidRDefault="00C55E26" w:rsidP="00C55E26">
      <w:pPr>
        <w:pStyle w:val="Solution"/>
      </w:pPr>
      <w:r>
        <w:t>Giải pháp</w:t>
      </w:r>
    </w:p>
    <w:p w:rsidR="00C55E26" w:rsidRPr="00932977" w:rsidRDefault="00C55E26" w:rsidP="00C55E26">
      <w:pPr>
        <w:rPr>
          <w:lang w:val="en-US"/>
        </w:rPr>
      </w:pPr>
      <w:r>
        <w:rPr>
          <w:lang w:val="en-US"/>
        </w:rPr>
        <w:t xml:space="preserve">Cách tương tác giao tiếp giữa các thiết bị và trung tâm xử lí vẫn theo cách sử dụng truyền dữ liệu qua Socket như ở phần </w:t>
      </w:r>
      <w:r>
        <w:rPr>
          <w:lang w:val="en-US"/>
        </w:rPr>
        <w:fldChar w:fldCharType="begin"/>
      </w:r>
      <w:r>
        <w:rPr>
          <w:lang w:val="en-US"/>
        </w:rPr>
        <w:instrText xml:space="preserve"> REF _Ref517130686 \r \h </w:instrText>
      </w:r>
      <w:r>
        <w:rPr>
          <w:lang w:val="en-US"/>
        </w:rPr>
      </w:r>
      <w:r>
        <w:rPr>
          <w:lang w:val="en-US"/>
        </w:rPr>
        <w:fldChar w:fldCharType="separate"/>
      </w:r>
      <w:r>
        <w:rPr>
          <w:lang w:val="en-US"/>
        </w:rPr>
        <w:t>4.4.4</w:t>
      </w:r>
      <w:r>
        <w:rPr>
          <w:lang w:val="en-US"/>
        </w:rPr>
        <w:fldChar w:fldCharType="end"/>
      </w:r>
      <w:r>
        <w:rPr>
          <w:lang w:val="en-US"/>
        </w:rPr>
        <w:t xml:space="preserve">. Tuy nhiên hệ thống có sự thay đổi về cấu trúc các module để phù hợp với chức năng được thể hiện với kịch bản trên ở phần </w:t>
      </w:r>
      <w:r>
        <w:rPr>
          <w:lang w:val="en-US"/>
        </w:rPr>
        <w:fldChar w:fldCharType="begin"/>
      </w:r>
      <w:r>
        <w:rPr>
          <w:lang w:val="en-US"/>
        </w:rPr>
        <w:instrText xml:space="preserve"> REF _Ref517130795 \r \h </w:instrText>
      </w:r>
      <w:r>
        <w:rPr>
          <w:lang w:val="en-US"/>
        </w:rPr>
      </w:r>
      <w:r>
        <w:rPr>
          <w:lang w:val="en-US"/>
        </w:rPr>
        <w:fldChar w:fldCharType="separate"/>
      </w:r>
      <w:r>
        <w:rPr>
          <w:lang w:val="en-US"/>
        </w:rPr>
        <w:t>5.3</w:t>
      </w:r>
      <w:r>
        <w:rPr>
          <w:lang w:val="en-US"/>
        </w:rPr>
        <w:fldChar w:fldCharType="end"/>
      </w:r>
      <w:r>
        <w:rPr>
          <w:lang w:val="en-US"/>
        </w:rPr>
        <w:t>.</w:t>
      </w:r>
    </w:p>
    <w:p w:rsidR="00C55E26" w:rsidRDefault="00C55E26" w:rsidP="00C55E26">
      <w:pPr>
        <w:keepNext/>
      </w:pPr>
      <w:r w:rsidRPr="00F6090F">
        <w:rPr>
          <w:noProof/>
        </w:rPr>
        <w:lastRenderedPageBreak/>
        <mc:AlternateContent>
          <mc:Choice Requires="wpg">
            <w:drawing>
              <wp:inline distT="0" distB="0" distL="0" distR="0" wp14:anchorId="166C0941" wp14:editId="49ABAFA5">
                <wp:extent cx="5400675" cy="1314451"/>
                <wp:effectExtent l="0" t="0" r="28575" b="19050"/>
                <wp:docPr id="305"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00675" cy="1314451"/>
                          <a:chOff x="0" y="499202"/>
                          <a:chExt cx="6739743" cy="923841"/>
                        </a:xfrm>
                      </wpg:grpSpPr>
                      <wpg:grpSp>
                        <wpg:cNvPr id="306" name="Group 306">
                          <a:extLst/>
                        </wpg:cNvPr>
                        <wpg:cNvGrpSpPr/>
                        <wpg:grpSpPr>
                          <a:xfrm>
                            <a:off x="0" y="508718"/>
                            <a:ext cx="4034852" cy="914325"/>
                            <a:chOff x="0" y="508718"/>
                            <a:chExt cx="4034852" cy="914325"/>
                          </a:xfrm>
                        </wpg:grpSpPr>
                        <wps:wsp>
                          <wps:cNvPr id="307" name="Rectangle: Rounded Corners 307">
                            <a:extLst/>
                          </wps:cNvPr>
                          <wps:cNvSpPr/>
                          <wps:spPr>
                            <a:xfrm>
                              <a:off x="0" y="508718"/>
                              <a:ext cx="2719289" cy="914325"/>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BB359F" w:rsidRDefault="002B4378"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2B4378" w:rsidRPr="00BB359F" w:rsidRDefault="002B4378"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Arrow: Left-Right 308">
                            <a:extLst/>
                          </wps:cNvPr>
                          <wps:cNvSpPr/>
                          <wps:spPr>
                            <a:xfrm>
                              <a:off x="2836248" y="814816"/>
                              <a:ext cx="1198604" cy="308919"/>
                            </a:xfrm>
                            <a:prstGeom prst="leftRight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Rectangle: Rounded Corners 309">
                          <a:extLst/>
                        </wps:cNvPr>
                        <wps:cNvSpPr/>
                        <wps:spPr>
                          <a:xfrm>
                            <a:off x="4113226" y="499202"/>
                            <a:ext cx="2626517" cy="923840"/>
                          </a:xfrm>
                          <a:prstGeom prst="roundRect">
                            <a:avLst/>
                          </a:prstGeom>
                          <a:ln w="12700"/>
                        </wps:spPr>
                        <wps:style>
                          <a:lnRef idx="2">
                            <a:schemeClr val="accent1">
                              <a:shade val="50000"/>
                            </a:schemeClr>
                          </a:lnRef>
                          <a:fillRef idx="1">
                            <a:schemeClr val="accent1"/>
                          </a:fillRef>
                          <a:effectRef idx="0">
                            <a:schemeClr val="accent1"/>
                          </a:effectRef>
                          <a:fontRef idx="minor">
                            <a:schemeClr val="lt1"/>
                          </a:fontRef>
                        </wps:style>
                        <wps:txbx>
                          <w:txbxContent>
                            <w:p w:rsidR="002B4378" w:rsidRPr="00792E82" w:rsidRDefault="002B4378"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2B4378" w:rsidRPr="00792E82" w:rsidRDefault="002B4378"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6C0941" id="Group 8" o:spid="_x0000_s1190" style="width:425.25pt;height:103.5pt;mso-position-horizontal-relative:char;mso-position-vertical-relative:line" coordorigin=",4992" coordsize="67397,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">
                <v:group id="Group 306" o:spid="_x0000_s1191" style="position:absolute;top:5087;width:40348;height:9143" coordorigin=",5087" coordsize="4034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oundrect id="Rectangle: Rounded Corners 307" o:spid="_x0000_s1192" style="position:absolute;top:5087;width:27192;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" fillcolor="#4f81bd [3204]" strokecolor="#243f60 [1604]" strokeweight="1pt">
                    <v:textbox>
                      <w:txbxContent>
                        <w:p w:rsidR="002B4378" w:rsidRPr="00BB359F" w:rsidRDefault="002B4378"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Module A</w:t>
                          </w:r>
                        </w:p>
                        <w:p w:rsidR="002B4378" w:rsidRPr="00BB359F" w:rsidRDefault="002B4378" w:rsidP="00C55E26">
                          <w:pPr>
                            <w:pStyle w:val="NormalWeb"/>
                            <w:spacing w:after="0"/>
                            <w:ind w:firstLine="180"/>
                            <w:jc w:val="center"/>
                            <w:rPr>
                              <w:sz w:val="32"/>
                              <w:szCs w:val="32"/>
                            </w:rPr>
                          </w:pPr>
                          <w:r w:rsidRPr="00BB359F">
                            <w:rPr>
                              <w:rFonts w:asciiTheme="minorHAnsi" w:hAnsi="Calibri" w:cstheme="minorBidi"/>
                              <w:color w:val="FFFFFF" w:themeColor="light1"/>
                              <w:kern w:val="24"/>
                              <w:sz w:val="32"/>
                              <w:szCs w:val="32"/>
                            </w:rPr>
                            <w:t>Trung tâm xử lí và r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8" o:spid="_x0000_s1193" type="#_x0000_t69" style="position:absolute;left:28362;top:8148;width:11986;height:3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" adj="2784" fillcolor="white [3212]" strokecolor="black [3213]" strokeweight="1pt"/>
                </v:group>
                <v:roundrect id="Rectangle: Rounded Corners 309" o:spid="_x0000_s1194" style="position:absolute;left:41132;top:4992;width:26265;height:9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" fillcolor="#4f81bd [3204]" strokecolor="#243f60 [1604]" strokeweight="1pt">
                  <v:textbox>
                    <w:txbxContent>
                      <w:p w:rsidR="002B4378" w:rsidRPr="00792E82" w:rsidRDefault="002B4378" w:rsidP="00C55E26">
                        <w:pPr>
                          <w:pStyle w:val="NormalWeb"/>
                          <w:spacing w:after="0"/>
                          <w:ind w:firstLine="0"/>
                          <w:jc w:val="center"/>
                          <w:rPr>
                            <w:sz w:val="32"/>
                            <w:szCs w:val="32"/>
                          </w:rPr>
                        </w:pPr>
                        <w:r w:rsidRPr="00792E82">
                          <w:rPr>
                            <w:rFonts w:asciiTheme="minorHAnsi" w:hAnsi="Calibri" w:cstheme="minorBidi"/>
                            <w:color w:val="FFFFFF" w:themeColor="light1"/>
                            <w:kern w:val="24"/>
                            <w:sz w:val="32"/>
                            <w:szCs w:val="32"/>
                          </w:rPr>
                          <w:t>Module B</w:t>
                        </w:r>
                      </w:p>
                      <w:p w:rsidR="002B4378" w:rsidRPr="00792E82" w:rsidRDefault="002B4378" w:rsidP="00C55E26">
                        <w:pPr>
                          <w:pStyle w:val="NormalWeb"/>
                          <w:spacing w:after="0"/>
                          <w:ind w:left="180" w:hanging="90"/>
                          <w:jc w:val="center"/>
                          <w:rPr>
                            <w:sz w:val="32"/>
                            <w:szCs w:val="32"/>
                          </w:rPr>
                        </w:pPr>
                        <w:r w:rsidRPr="00792E82">
                          <w:rPr>
                            <w:rFonts w:asciiTheme="minorHAnsi" w:hAnsi="Calibri" w:cstheme="minorBidi"/>
                            <w:color w:val="FFFFFF" w:themeColor="light1"/>
                            <w:kern w:val="24"/>
                            <w:sz w:val="32"/>
                            <w:szCs w:val="32"/>
                          </w:rPr>
                          <w:t>Thiết bị di động của ng</w:t>
                        </w:r>
                        <w:r w:rsidRPr="00792E82">
                          <w:rPr>
                            <w:rFonts w:asciiTheme="minorHAnsi" w:hAnsi="Arial" w:cstheme="minorBidi"/>
                            <w:color w:val="FFFFFF" w:themeColor="light1"/>
                            <w:kern w:val="24"/>
                            <w:sz w:val="32"/>
                            <w:szCs w:val="32"/>
                            <w:lang w:val="vi-VN"/>
                          </w:rPr>
                          <w:t>ư</w:t>
                        </w:r>
                        <w:r w:rsidRPr="00792E82">
                          <w:rPr>
                            <w:rFonts w:asciiTheme="minorHAnsi" w:hAnsi="Calibri" w:cstheme="minorBidi"/>
                            <w:color w:val="FFFFFF" w:themeColor="light1"/>
                            <w:kern w:val="24"/>
                            <w:sz w:val="32"/>
                            <w:szCs w:val="32"/>
                          </w:rPr>
                          <w:t>ời dùng</w:t>
                        </w:r>
                      </w:p>
                    </w:txbxContent>
                  </v:textbox>
                </v:roundrect>
                <w10:anchorlock/>
              </v:group>
            </w:pict>
          </mc:Fallback>
        </mc:AlternateContent>
      </w:r>
    </w:p>
    <w:p w:rsidR="00C55E26" w:rsidRDefault="00C55E26" w:rsidP="00C55E26">
      <w:pPr>
        <w:pStyle w:val="Caption"/>
      </w:pPr>
      <w:bookmarkStart w:id="358" w:name="_Ref517179484"/>
      <w:r>
        <w:t xml:space="preserve">Sơ đồ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Sơ_đồ \* ARABIC \s 1 </w:instrText>
      </w:r>
      <w:r>
        <w:fldChar w:fldCharType="separate"/>
      </w:r>
      <w:r>
        <w:rPr>
          <w:noProof/>
        </w:rPr>
        <w:t>1</w:t>
      </w:r>
      <w:r>
        <w:fldChar w:fldCharType="end"/>
      </w:r>
      <w:bookmarkEnd w:id="358"/>
      <w:r>
        <w:t xml:space="preserve"> Sơ đồ kiến trúc hệ thống</w:t>
      </w:r>
    </w:p>
    <w:p w:rsidR="00C55E26" w:rsidRPr="004D29CB" w:rsidRDefault="00C55E26" w:rsidP="00C55E26">
      <w:pPr>
        <w:ind w:firstLine="360"/>
        <w:rPr>
          <w:lang w:val="en-US"/>
        </w:rPr>
      </w:pPr>
      <w:r>
        <w:rPr>
          <w:lang w:val="en-US"/>
        </w:rPr>
        <w:t xml:space="preserve">Theo kiến trúc ở </w:t>
      </w:r>
      <w:r>
        <w:rPr>
          <w:lang w:val="en-US"/>
        </w:rPr>
        <w:fldChar w:fldCharType="begin"/>
      </w:r>
      <w:r>
        <w:rPr>
          <w:lang w:val="en-US"/>
        </w:rPr>
        <w:instrText xml:space="preserve"> REF _Ref517179484 \h </w:instrText>
      </w:r>
      <w:r>
        <w:rPr>
          <w:lang w:val="en-US"/>
        </w:rPr>
      </w:r>
      <w:r>
        <w:rPr>
          <w:lang w:val="en-US"/>
        </w:rPr>
        <w:fldChar w:fldCharType="separate"/>
      </w:r>
      <w:r>
        <w:t xml:space="preserve">Sơ đồ </w:t>
      </w:r>
      <w:r>
        <w:rPr>
          <w:noProof/>
        </w:rPr>
        <w:t>5</w:t>
      </w:r>
      <w:r>
        <w:noBreakHyphen/>
      </w:r>
      <w:r>
        <w:rPr>
          <w:noProof/>
        </w:rPr>
        <w:t>1</w:t>
      </w:r>
      <w:r>
        <w:rPr>
          <w:lang w:val="en-US"/>
        </w:rPr>
        <w:fldChar w:fldCharType="end"/>
      </w:r>
      <w:r w:rsidRPr="00952B31">
        <w:rPr>
          <w:lang w:val="en-US"/>
        </w:rPr>
        <w:t xml:space="preserve">, </w:t>
      </w:r>
      <w:r>
        <w:rPr>
          <w:lang w:val="en-US"/>
        </w:rPr>
        <w:t>ứng dụng được chia thành 2 module riêng biệt nhận 2 nhiệm vụ khác nhau</w:t>
      </w:r>
      <w:r w:rsidRPr="00952B31">
        <w:rPr>
          <w:lang w:val="en-US"/>
        </w:rPr>
        <w:t xml:space="preserve">: module xử lý dữ liệu và render </w:t>
      </w:r>
      <w:r>
        <w:rPr>
          <w:lang w:val="en-US"/>
        </w:rPr>
        <w:t>hình</w:t>
      </w:r>
      <w:r w:rsidRPr="00952B31">
        <w:rPr>
          <w:lang w:val="en-US"/>
        </w:rPr>
        <w:t xml:space="preserve"> ảnh  (A), </w:t>
      </w:r>
      <w:r>
        <w:rPr>
          <w:lang w:val="en-US"/>
        </w:rPr>
        <w:t>module hỗ trợ người dùng tương tác với hệ thống như điện thoại, máy tính bảng</w:t>
      </w:r>
      <w:r w:rsidRPr="00952B31">
        <w:rPr>
          <w:lang w:val="en-US"/>
        </w:rPr>
        <w:t xml:space="preserve"> (</w:t>
      </w:r>
      <w:r>
        <w:rPr>
          <w:lang w:val="en-US"/>
        </w:rPr>
        <w:t>B</w:t>
      </w:r>
      <w:r w:rsidRPr="00952B31">
        <w:rPr>
          <w:lang w:val="en-US"/>
        </w:rPr>
        <w:t xml:space="preserve">). </w:t>
      </w:r>
      <w:r>
        <w:rPr>
          <w:lang w:val="en-US"/>
        </w:rPr>
        <w:t xml:space="preserve">Phương thức giao tiếp và truyền đạt dữ liệu qua lại giữa các module sử dụng môi trường Socket, trong mạng cục bộ LAN như ở </w:t>
      </w:r>
      <w:r>
        <w:rPr>
          <w:lang w:val="en-US"/>
        </w:rPr>
        <w:fldChar w:fldCharType="begin"/>
      </w:r>
      <w:r>
        <w:rPr>
          <w:lang w:val="en-US"/>
        </w:rPr>
        <w:instrText xml:space="preserve"> REF _Ref517179698 \r \h </w:instrText>
      </w:r>
      <w:r>
        <w:rPr>
          <w:lang w:val="en-US"/>
        </w:rPr>
      </w:r>
      <w:r>
        <w:rPr>
          <w:lang w:val="en-US"/>
        </w:rPr>
        <w:fldChar w:fldCharType="separate"/>
      </w:r>
      <w:r>
        <w:rPr>
          <w:lang w:val="en-US"/>
        </w:rPr>
        <w:t>Chương 4</w:t>
      </w:r>
      <w:r>
        <w:rPr>
          <w:lang w:val="en-US"/>
        </w:rPr>
        <w:fldChar w:fldCharType="end"/>
      </w:r>
      <w:r>
        <w:rPr>
          <w:lang w:val="en-US"/>
        </w:rPr>
        <w:t>.</w:t>
      </w:r>
    </w:p>
    <w:p w:rsidR="00C55E26" w:rsidRDefault="00C55E26" w:rsidP="00C55E26">
      <w:pPr>
        <w:rPr>
          <w:lang w:val="en-US"/>
        </w:rPr>
      </w:pPr>
      <w:r>
        <w:rPr>
          <w:lang w:val="en-US"/>
        </w:rPr>
        <w:t>Ở đây m</w:t>
      </w:r>
      <w:r w:rsidRPr="00952B31">
        <w:rPr>
          <w:lang w:val="en-US"/>
        </w:rPr>
        <w:t xml:space="preserve">odule (A) </w:t>
      </w:r>
      <w:r>
        <w:rPr>
          <w:lang w:val="en-US"/>
        </w:rPr>
        <w:t xml:space="preserve">đóng vài trò là server xử lí </w:t>
      </w:r>
      <w:r w:rsidRPr="00952B31">
        <w:rPr>
          <w:lang w:val="en-US"/>
        </w:rPr>
        <w:t xml:space="preserve">và (B) đóng vai trò là client, </w:t>
      </w:r>
      <w:r>
        <w:rPr>
          <w:lang w:val="en-US"/>
        </w:rPr>
        <w:t>(B) có nhiệm vụ phát hiện cử chỉ được hệ thống định nghĩa từ người dùng, sau đó gửi tính hiệu đến server là hành động nào đã được thực hiện, kèm theo các thông tin đi kèm (hình ảnh và tin nhắn)</w:t>
      </w:r>
      <w:r w:rsidRPr="00952B31">
        <w:rPr>
          <w:lang w:val="en-US"/>
        </w:rPr>
        <w:t xml:space="preserve">. </w:t>
      </w:r>
      <w:r>
        <w:rPr>
          <w:lang w:val="en-US"/>
        </w:rPr>
        <w:t xml:space="preserve">Cả (A) và </w:t>
      </w:r>
      <w:r w:rsidRPr="00952B31">
        <w:rPr>
          <w:lang w:val="en-US"/>
        </w:rPr>
        <w:t xml:space="preserve">(B) </w:t>
      </w:r>
      <w:r>
        <w:rPr>
          <w:lang w:val="en-US"/>
        </w:rPr>
        <w:t xml:space="preserve">đều được viết bằng Unity, với module (A) vẫn sử dụng lại cấu trúc mã nguồn trong </w:t>
      </w:r>
      <w:r>
        <w:rPr>
          <w:lang w:val="en-US"/>
        </w:rPr>
        <w:fldChar w:fldCharType="begin"/>
      </w:r>
      <w:r>
        <w:rPr>
          <w:lang w:val="en-US"/>
        </w:rPr>
        <w:instrText xml:space="preserve"> REF _Ref517180017 \r \h </w:instrText>
      </w:r>
      <w:r>
        <w:rPr>
          <w:lang w:val="en-US"/>
        </w:rPr>
      </w:r>
      <w:r>
        <w:rPr>
          <w:lang w:val="en-US"/>
        </w:rPr>
        <w:fldChar w:fldCharType="separate"/>
      </w:r>
      <w:r>
        <w:rPr>
          <w:lang w:val="en-US"/>
        </w:rPr>
        <w:t>Chương 4</w:t>
      </w:r>
      <w:r>
        <w:rPr>
          <w:lang w:val="en-US"/>
        </w:rPr>
        <w:fldChar w:fldCharType="end"/>
      </w:r>
      <w:r>
        <w:rPr>
          <w:lang w:val="en-US"/>
        </w:rPr>
        <w:t xml:space="preserve"> chỉ thay đổi lại kịch bản xử lí</w:t>
      </w:r>
      <w:r w:rsidRPr="00952B31">
        <w:rPr>
          <w:lang w:val="en-US"/>
        </w:rPr>
        <w:t xml:space="preserve">. (A) </w:t>
      </w:r>
      <w:r>
        <w:rPr>
          <w:lang w:val="en-US"/>
        </w:rPr>
        <w:t>tiếp nhận dữ liệu về hành động được thực hiện và thông tin đi kèm từ (B) và thực hiện xử lí thông tin đó theo kịch bản.</w:t>
      </w:r>
    </w:p>
    <w:p w:rsidR="00C55E26" w:rsidRPr="00952B31" w:rsidRDefault="00C55E26" w:rsidP="00C55E26">
      <w:pPr>
        <w:rPr>
          <w:lang w:val="en-US"/>
        </w:rPr>
      </w:pPr>
      <w:r>
        <w:rPr>
          <w:lang w:val="en-US"/>
        </w:rPr>
        <w:t>Một điểm khác biệt ở hệ thống này là việc quản lí truy cập từ nhiều người dùng. Vì mục đích sử dụng của hệ thống là thiết kế theo kiểu bàn cộng tác nên cần phải quản lí được danh sách truy cập từ các thiết bị. Tất cả các thiết bị truy cập vào hệ thống đều được lưu lại IP vào một mảng. Khi có một tín hiệu đến, với tín hiệu truyền ảnh, thì (A) chỉ quan tâm đến thông tin được gửi đến là hình ảnh và tin nhắn mà không quan tâm đến IP gửi. (A) tiến hành render theo nội dung được nhận. Còn với tín hiệu yêu cầu lấy ảnh thì (A) nhận biết được thiết bị với mã IP nào đang yêu cầu và gửi nội dung đang được hiển thị trên mặt bàn đến đúng thiết bị có mã IP đó. Các tín hiệu truyền về đều có mã IP của thiết bị sở hữu IP đó nên việc quản lí đa thiết bị truy cập  là có thể.</w:t>
      </w:r>
    </w:p>
    <w:p w:rsidR="00C55E26" w:rsidRPr="00562157" w:rsidRDefault="00C55E26" w:rsidP="00C55E26">
      <w:pPr>
        <w:pStyle w:val="Heading2"/>
        <w:rPr>
          <w:lang w:val="en-US"/>
        </w:rPr>
      </w:pPr>
      <w:r w:rsidRPr="00562157">
        <w:rPr>
          <w:lang w:val="en-US"/>
        </w:rPr>
        <w:lastRenderedPageBreak/>
        <w:t>Các chức năng của hệ thống</w:t>
      </w:r>
    </w:p>
    <w:p w:rsidR="00C55E26" w:rsidRDefault="00C55E26" w:rsidP="00C55E26">
      <w:pPr>
        <w:pStyle w:val="Heading3"/>
      </w:pPr>
      <w:r w:rsidRPr="00562157">
        <w:t>Các cách thức tương tác</w:t>
      </w:r>
    </w:p>
    <w:p w:rsidR="00C55E26" w:rsidRDefault="00C55E26" w:rsidP="00C55E26">
      <w:pPr>
        <w:rPr>
          <w:lang w:val="en-US"/>
        </w:rPr>
      </w:pPr>
      <w:r>
        <w:rPr>
          <w:lang w:val="en-US"/>
        </w:rPr>
        <w:t xml:space="preserve">Hệ thống hỗ trợ tương tác chủ yếu trên thiết bị di động. Với thiết bị di động thì người dùng sẽ tương tác với hệ thống bằng tương tác chạm truyền thống trên thiết bị và tương tác bằng cử chỉ do chúng em định nghĩa cho hệ thống đã được trình bày ở phần </w:t>
      </w:r>
      <w:r>
        <w:rPr>
          <w:lang w:val="en-US"/>
        </w:rPr>
        <w:fldChar w:fldCharType="begin"/>
      </w:r>
      <w:r>
        <w:rPr>
          <w:lang w:val="en-US"/>
        </w:rPr>
        <w:instrText xml:space="preserve"> REF _Ref517187649 \r \h </w:instrText>
      </w:r>
      <w:r>
        <w:rPr>
          <w:lang w:val="en-US"/>
        </w:rPr>
      </w:r>
      <w:r>
        <w:rPr>
          <w:lang w:val="en-US"/>
        </w:rPr>
        <w:fldChar w:fldCharType="separate"/>
      </w:r>
      <w:r>
        <w:rPr>
          <w:lang w:val="en-US"/>
        </w:rPr>
        <w:t>5.4.2</w:t>
      </w:r>
      <w:r>
        <w:rPr>
          <w:lang w:val="en-US"/>
        </w:rPr>
        <w:fldChar w:fldCharType="end"/>
      </w:r>
      <w:r>
        <w:rPr>
          <w:lang w:val="en-US"/>
        </w:rPr>
        <w:t>.</w:t>
      </w:r>
    </w:p>
    <w:p w:rsidR="00C55E26" w:rsidRDefault="00C55E26" w:rsidP="00C55E26">
      <w:pPr>
        <w:rPr>
          <w:lang w:val="en-US"/>
        </w:rPr>
      </w:pPr>
      <w:r>
        <w:rPr>
          <w:lang w:val="en-US"/>
        </w:rPr>
        <w:t>Với tương tác chạm thì người dùng sẽ tiến hành quét màn hình (Swipe) để chọn lựa hình ảnh trong danh sách trên thiết bị. Nhấn (Tap) để chọn nút bấm cho các chế độ điều khiển (truyền ảnh và lấy ảnh) và nhập kí tự tin nhắn sẽ gửi.</w:t>
      </w:r>
    </w:p>
    <w:p w:rsidR="00C55E26" w:rsidRPr="00C73895" w:rsidRDefault="00C55E26" w:rsidP="00C55E26">
      <w:pPr>
        <w:rPr>
          <w:lang w:val="en-US"/>
        </w:rPr>
      </w:pPr>
      <w:r>
        <w:rPr>
          <w:lang w:val="en-US"/>
        </w:rPr>
        <w:t>Với cử chỉ được hệ thống định nghĩa thì người dùng sẽ tiến hành giũ xuống để gửi ảnh đến server và hất lên để lấy ảnh từ server đang hiển thị trên mặt bàn.</w:t>
      </w:r>
    </w:p>
    <w:p w:rsidR="00C55E26" w:rsidRPr="00562157" w:rsidRDefault="00C55E26" w:rsidP="00C55E26">
      <w:pPr>
        <w:pStyle w:val="Heading3"/>
      </w:pPr>
      <w:r w:rsidRPr="00562157">
        <w:t>Màn hình giao diện chính</w:t>
      </w:r>
    </w:p>
    <w:p w:rsidR="00C55E26" w:rsidRDefault="00C55E26" w:rsidP="00C55E26">
      <w:pPr>
        <w:pStyle w:val="Heading2"/>
        <w:rPr>
          <w:lang w:val="en-US"/>
        </w:rPr>
      </w:pPr>
      <w:r w:rsidRPr="00562157">
        <w:rPr>
          <w:lang w:val="en-US"/>
        </w:rPr>
        <w:t>Kết luận</w:t>
      </w:r>
    </w:p>
    <w:p w:rsidR="00E11FFC" w:rsidRDefault="00E11FFC" w:rsidP="00E11FFC">
      <w:r>
        <w:t>Trong chương này nhóm chúng em đã thực hiện nghiên cứu và xây dựng hệ thống chia sẻ hình ảnh với mặt bàn hỗ trợ tangible và các thiết bị di động. Các thiết bị được kết nối qua socket tới server và thực hiện gửi các thông điệp tới nhau để thực hiện tương tác. Hệ thống xử lí cử chỉ tương tác từ phía người dùng để thực hiện thao tác truyền, nhận ảnh. Hệ thống hỗ trợ tương tác từ nhiều người dùng cùng với nhau.</w:t>
      </w:r>
    </w:p>
    <w:p w:rsidR="00E11FFC" w:rsidRPr="00E665A4" w:rsidRDefault="00E11FFC" w:rsidP="00E11FFC">
      <w:r>
        <w:t>Hệ thống có thể được phát triển bằng cách sử dụng thuật toán thông minh hơn trong việc nhận diện thiết bị qua camera. Bằng cách nhận diện vị trí của thiết bị sẽ hiển thị ảnh rơi xuống mặt bàn tại đúng vị trí đó để tạo cảm giác thật hơn. Đồng thời hệ thống có thể mở rộng để chia sẻ các dữ liệu khác như video, audio và cho phép gửi nhận với nhiều thiết bị ngoại vi khác như loa thông qua bluetooth hay wifi.</w:t>
      </w:r>
    </w:p>
    <w:p w:rsidR="00C55E26" w:rsidRDefault="00C55E26" w:rsidP="00C55E26">
      <w:pPr>
        <w:rPr>
          <w:lang w:val="en-US"/>
        </w:rPr>
      </w:pPr>
    </w:p>
    <w:p w:rsidR="00C55E26" w:rsidRPr="00C55E26" w:rsidRDefault="00C55E26" w:rsidP="00C55E26">
      <w:pPr>
        <w:rPr>
          <w:lang w:val="en-US"/>
        </w:rPr>
      </w:pPr>
    </w:p>
    <w:p w:rsidR="006D712D" w:rsidRPr="00562157" w:rsidRDefault="006D712D" w:rsidP="006D712D">
      <w:pPr>
        <w:pStyle w:val="Pagetitle"/>
        <w:rPr>
          <w:lang w:val="en-US"/>
        </w:rPr>
      </w:pPr>
      <w:bookmarkStart w:id="359" w:name="_Toc515781244"/>
      <w:r>
        <w:rPr>
          <w:lang w:val="en-US"/>
        </w:rPr>
        <w:lastRenderedPageBreak/>
        <w:t>TÀI LIỆU THAM KHẢO</w:t>
      </w:r>
      <w:bookmarkEnd w:id="359"/>
    </w:p>
    <w:p w:rsidR="006D712D" w:rsidRPr="006D712D" w:rsidRDefault="006D712D" w:rsidP="006D712D">
      <w:pPr>
        <w:rPr>
          <w:lang w:val="en-US"/>
        </w:rPr>
      </w:pPr>
    </w:p>
    <w:bookmarkEnd w:id="246"/>
    <w:bookmarkEnd w:id="247"/>
    <w:p w:rsidR="001A0478" w:rsidRPr="001A0478" w:rsidRDefault="007853F0" w:rsidP="001A0478">
      <w:pPr>
        <w:widowControl w:val="0"/>
        <w:autoSpaceDE w:val="0"/>
        <w:autoSpaceDN w:val="0"/>
        <w:adjustRightInd w:val="0"/>
        <w:spacing w:before="240" w:after="60" w:line="240" w:lineRule="auto"/>
        <w:ind w:left="640" w:hanging="640"/>
        <w:rPr>
          <w:noProof/>
        </w:rPr>
      </w:pPr>
      <w:r>
        <w:rPr>
          <w:lang w:val="en-US"/>
        </w:rPr>
        <w:fldChar w:fldCharType="begin" w:fldLock="1"/>
      </w:r>
      <w:r w:rsidRPr="007853F0">
        <w:rPr>
          <w:lang w:val="en-US"/>
        </w:rPr>
        <w:instrText xml:space="preserve">ADDIN Mendeley Bibliography CSL_BIBLIOGRAPHY </w:instrText>
      </w:r>
      <w:r>
        <w:rPr>
          <w:lang w:val="en-US"/>
        </w:rPr>
        <w:fldChar w:fldCharType="separate"/>
      </w:r>
      <w:r w:rsidR="001A0478" w:rsidRPr="001A0478">
        <w:rPr>
          <w:noProof/>
        </w:rPr>
        <w:t>[1]</w:t>
      </w:r>
      <w:r w:rsidR="001A0478" w:rsidRPr="001A0478">
        <w:rPr>
          <w:noProof/>
        </w:rPr>
        <w:tab/>
        <w:t xml:space="preserve">E. Sharlin, B. Watson, Y. Kitamura, F. Kishino, and Y. Itoh, “On tangible user interfaces, humans and spatiality,” </w:t>
      </w:r>
      <w:r w:rsidR="001A0478" w:rsidRPr="001A0478">
        <w:rPr>
          <w:i/>
          <w:iCs/>
          <w:noProof/>
        </w:rPr>
        <w:t>Pers. Ubiquitous Comput.</w:t>
      </w:r>
      <w:r w:rsidR="001A0478" w:rsidRPr="001A0478">
        <w:rPr>
          <w:noProof/>
        </w:rPr>
        <w:t>, vol. 8, no. 5, pp. 338–346, Sep. 2004.</w:t>
      </w:r>
    </w:p>
    <w:p w:rsidR="001A0478" w:rsidRPr="001A0478" w:rsidRDefault="001A0478" w:rsidP="001A0478">
      <w:pPr>
        <w:widowControl w:val="0"/>
        <w:autoSpaceDE w:val="0"/>
        <w:autoSpaceDN w:val="0"/>
        <w:adjustRightInd w:val="0"/>
        <w:spacing w:before="240" w:after="60" w:line="240" w:lineRule="auto"/>
        <w:ind w:left="640" w:hanging="640"/>
        <w:rPr>
          <w:noProof/>
        </w:rPr>
      </w:pPr>
      <w:r w:rsidRPr="001A0478">
        <w:rPr>
          <w:noProof/>
        </w:rPr>
        <w:t>[2]</w:t>
      </w:r>
      <w:r w:rsidRPr="001A0478">
        <w:rPr>
          <w:noProof/>
        </w:rPr>
        <w:tab/>
        <w:t>J. Haas and B. Moriarty, “A History of the Unity Game Engine An Interactive Qualifying Project.”</w:t>
      </w:r>
    </w:p>
    <w:p w:rsidR="003665E3" w:rsidRPr="00562157" w:rsidRDefault="007853F0" w:rsidP="003665E3">
      <w:pPr>
        <w:rPr>
          <w:lang w:val="en-US"/>
        </w:rPr>
      </w:pPr>
      <w:r>
        <w:rPr>
          <w:lang w:val="en-US"/>
        </w:rPr>
        <w:fldChar w:fldCharType="end"/>
      </w:r>
    </w:p>
    <w:sectPr w:rsidR="003665E3" w:rsidRPr="00562157" w:rsidSect="003C47D4">
      <w:pgSz w:w="11907" w:h="16840" w:code="9"/>
      <w:pgMar w:top="1701" w:right="1134" w:bottom="1985" w:left="19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068E" w:rsidRDefault="0024068E" w:rsidP="00CD778B">
      <w:r>
        <w:separator/>
      </w:r>
    </w:p>
    <w:p w:rsidR="0024068E" w:rsidRDefault="0024068E" w:rsidP="00CD778B"/>
  </w:endnote>
  <w:endnote w:type="continuationSeparator" w:id="0">
    <w:p w:rsidR="0024068E" w:rsidRDefault="0024068E" w:rsidP="00CD778B">
      <w:r>
        <w:continuationSeparator/>
      </w:r>
    </w:p>
    <w:p w:rsidR="0024068E" w:rsidRDefault="0024068E" w:rsidP="00CD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3015097"/>
      <w:docPartObj>
        <w:docPartGallery w:val="Page Numbers (Bottom of Page)"/>
        <w:docPartUnique/>
      </w:docPartObj>
    </w:sdtPr>
    <w:sdtContent>
      <w:p w:rsidR="002B4378" w:rsidRDefault="002B4378" w:rsidP="00255DE5">
        <w:pPr>
          <w:pStyle w:val="Footer"/>
          <w:ind w:firstLine="0"/>
          <w:jc w:val="center"/>
        </w:pPr>
        <w:r>
          <w:fldChar w:fldCharType="begin"/>
        </w:r>
        <w:r>
          <w:instrText xml:space="preserve"> PAGE    \* MERGEFORMAT </w:instrText>
        </w:r>
        <w:r>
          <w:fldChar w:fldCharType="separate"/>
        </w:r>
        <w:r>
          <w:rPr>
            <w:noProof/>
          </w:rPr>
          <w:t>10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068E" w:rsidRDefault="0024068E" w:rsidP="00CD778B">
      <w:r>
        <w:separator/>
      </w:r>
    </w:p>
    <w:p w:rsidR="0024068E" w:rsidRDefault="0024068E" w:rsidP="00CD778B"/>
  </w:footnote>
  <w:footnote w:type="continuationSeparator" w:id="0">
    <w:p w:rsidR="0024068E" w:rsidRDefault="0024068E" w:rsidP="00CD778B">
      <w:r>
        <w:continuationSeparator/>
      </w:r>
    </w:p>
    <w:p w:rsidR="0024068E" w:rsidRDefault="0024068E" w:rsidP="00CD77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40" type="#_x0000_t75" style="width:10.95pt;height:10.95pt" o:bullet="t">
        <v:imagedata r:id="rId1" o:title="BD14565_"/>
      </v:shape>
    </w:pict>
  </w:numPicBullet>
  <w:numPicBullet w:numPicBulletId="1">
    <w:pict>
      <v:shape id="_x0000_i1241" type="#_x0000_t75" style="width:9.4pt;height:9.4pt" o:bullet="t">
        <v:imagedata r:id="rId2" o:title="BD14755_"/>
      </v:shape>
    </w:pict>
  </w:numPicBullet>
  <w:numPicBullet w:numPicBulletId="2">
    <w:pict>
      <v:shape id="_x0000_i1242" type="#_x0000_t75" style="width:10.95pt;height:10.95pt" o:bullet="t">
        <v:imagedata r:id="rId3" o:title="BD14752_"/>
      </v:shape>
    </w:pict>
  </w:numPicBullet>
  <w:numPicBullet w:numPicBulletId="3">
    <w:pict>
      <v:shape id="_x0000_i1243" type="#_x0000_t75" style="width:9.4pt;height:9.4pt" o:bullet="t">
        <v:imagedata r:id="rId4" o:title="BD14581_"/>
      </v:shape>
    </w:pict>
  </w:numPicBullet>
  <w:numPicBullet w:numPicBulletId="4">
    <w:pict>
      <v:shape id="_x0000_i1244" type="#_x0000_t75" style="width:25.05pt;height:32.1pt" o:bullet="t">
        <v:imagedata r:id="rId5" o:title="light"/>
      </v:shape>
    </w:pict>
  </w:numPicBullet>
  <w:numPicBullet w:numPicBulletId="5">
    <w:pict>
      <v:shape id="_x0000_i1245" type="#_x0000_t75" style="width:25.05pt;height:25.05pt" o:bullet="t">
        <v:imagedata r:id="rId6" o:title="key"/>
      </v:shape>
    </w:pict>
  </w:numPicBullet>
  <w:numPicBullet w:numPicBulletId="6">
    <w:pict>
      <v:shape id="_x0000_i1246" type="#_x0000_t75" style="width:25.05pt;height:29.75pt" o:bullet="t">
        <v:imagedata r:id="rId7" o:title="lock1"/>
      </v:shape>
    </w:pict>
  </w:numPicBullet>
  <w:numPicBullet w:numPicBulletId="7">
    <w:pict>
      <v:shape id="_x0000_i1247" type="#_x0000_t75" style="width:29.75pt;height:39.15pt" o:bullet="t">
        <v:imagedata r:id="rId8" o:title="ProblemBullet"/>
      </v:shape>
    </w:pict>
  </w:numPicBullet>
  <w:numPicBullet w:numPicBulletId="8">
    <w:pict>
      <v:shape id="_x0000_i1248" type="#_x0000_t75" style="width:28.95pt;height:39.15pt" o:bullet="t">
        <v:imagedata r:id="rId9" o:title="SolutionBullet"/>
      </v:shape>
    </w:pict>
  </w:numPicBullet>
  <w:abstractNum w:abstractNumId="0" w15:restartNumberingAfterBreak="0">
    <w:nsid w:val="FFFFFF7C"/>
    <w:multiLevelType w:val="singleLevel"/>
    <w:tmpl w:val="006218E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AC0A8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2DE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37C117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1D8D3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1ECD1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9EAB8A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EC02CA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01F2E60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9F0666"/>
    <w:multiLevelType w:val="hybridMultilevel"/>
    <w:tmpl w:val="0CC06686"/>
    <w:lvl w:ilvl="0" w:tplc="9B8AA1D8">
      <w:start w:val="1"/>
      <w:numFmt w:val="bullet"/>
      <w:pStyle w:val="VanDe"/>
      <w:lvlText w:val=""/>
      <w:lvlPicBulletId w:val="7"/>
      <w:lvlJc w:val="left"/>
      <w:pPr>
        <w:ind w:left="720" w:hanging="360"/>
      </w:pPr>
      <w:rPr>
        <w:rFonts w:ascii="Symbol" w:hAnsi="Symbol" w:hint="default"/>
        <w:color w:val="auto"/>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142723"/>
    <w:multiLevelType w:val="hybridMultilevel"/>
    <w:tmpl w:val="2E827768"/>
    <w:lvl w:ilvl="0" w:tplc="6E866E8A">
      <w:start w:val="1"/>
      <w:numFmt w:val="bullet"/>
      <w:pStyle w:val="Bullet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800B6"/>
    <w:multiLevelType w:val="hybridMultilevel"/>
    <w:tmpl w:val="11FC30D8"/>
    <w:lvl w:ilvl="0" w:tplc="4EE07EB4">
      <w:start w:val="1"/>
      <w:numFmt w:val="bullet"/>
      <w:pStyle w:val="Bullet4"/>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0E8D695B"/>
    <w:multiLevelType w:val="hybridMultilevel"/>
    <w:tmpl w:val="DE2A6D6A"/>
    <w:lvl w:ilvl="0" w:tplc="136A1F4A">
      <w:numFmt w:val="bullet"/>
      <w:pStyle w:val="K-Bullet-"/>
      <w:lvlText w:val="-"/>
      <w:lvlJc w:val="left"/>
      <w:pPr>
        <w:tabs>
          <w:tab w:val="num" w:pos="420"/>
        </w:tabs>
        <w:ind w:left="420" w:hanging="360"/>
      </w:pPr>
      <w:rPr>
        <w:rFonts w:ascii="Times New Roman" w:eastAsia="Times New Roman" w:hAnsi="Times New Roman" w:cs="Times New Roma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15C314CF"/>
    <w:multiLevelType w:val="hybridMultilevel"/>
    <w:tmpl w:val="0B08781A"/>
    <w:lvl w:ilvl="0" w:tplc="FB6CE676">
      <w:start w:val="1"/>
      <w:numFmt w:val="bullet"/>
      <w:pStyle w:val="Opinion"/>
      <w:lvlText w:val=""/>
      <w:lvlPicBulletId w:val="4"/>
      <w:lvlJc w:val="left"/>
      <w:pPr>
        <w:ind w:left="720" w:hanging="360"/>
      </w:pPr>
      <w:rPr>
        <w:rFonts w:ascii="Symbol" w:hAnsi="Symbol" w:hint="default"/>
        <w:color w:val="auto"/>
        <w:sz w:val="3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107C1"/>
    <w:multiLevelType w:val="hybridMultilevel"/>
    <w:tmpl w:val="68643F92"/>
    <w:lvl w:ilvl="0" w:tplc="37CAD00A">
      <w:start w:val="1"/>
      <w:numFmt w:val="bullet"/>
      <w:pStyle w:val="UNS-Heading2Vn-Giiphp"/>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34A27D7C">
      <w:start w:val="1"/>
      <w:numFmt w:val="bullet"/>
      <w:lvlText w:val=""/>
      <w:lvlJc w:val="left"/>
      <w:pPr>
        <w:ind w:left="2880" w:hanging="360"/>
      </w:pPr>
      <w:rPr>
        <w:rFonts w:ascii="Wingdings" w:hAnsi="Wingdings" w:hint="default"/>
        <w:sz w:val="24"/>
        <w:szCs w:val="24"/>
      </w:rPr>
    </w:lvl>
    <w:lvl w:ilvl="3" w:tplc="04090001">
      <w:start w:val="1"/>
      <w:numFmt w:val="bullet"/>
      <w:lvlText w:val=""/>
      <w:lvlJc w:val="left"/>
      <w:pPr>
        <w:ind w:left="3600" w:hanging="360"/>
      </w:pPr>
      <w:rPr>
        <w:rFonts w:ascii="Symbol" w:hAnsi="Symbol" w:hint="default"/>
      </w:rPr>
    </w:lvl>
    <w:lvl w:ilvl="4" w:tplc="FB0A6B3C">
      <w:numFmt w:val="bullet"/>
      <w:lvlText w:val=""/>
      <w:lvlJc w:val="left"/>
      <w:pPr>
        <w:ind w:left="4320" w:hanging="360"/>
      </w:pPr>
      <w:rPr>
        <w:rFonts w:ascii="Wingdings" w:eastAsia="MS Mincho" w:hAnsi="Wingdings" w:cs="Tahom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71240"/>
    <w:multiLevelType w:val="hybridMultilevel"/>
    <w:tmpl w:val="CD3896D6"/>
    <w:lvl w:ilvl="0" w:tplc="FFDC58B0">
      <w:start w:val="1"/>
      <w:numFmt w:val="bullet"/>
      <w:pStyle w:val="GiaiPhap"/>
      <w:lvlText w:val=""/>
      <w:lvlPicBulletId w:val="8"/>
      <w:lvlJc w:val="left"/>
      <w:pPr>
        <w:ind w:left="1080" w:hanging="360"/>
      </w:pPr>
      <w:rPr>
        <w:rFonts w:ascii="Symbol" w:hAnsi="Symbol" w:hint="default"/>
        <w:color w:val="auto"/>
        <w:sz w:val="38"/>
        <w:szCs w:val="3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82C5E0E"/>
    <w:multiLevelType w:val="hybridMultilevel"/>
    <w:tmpl w:val="EE90B2D8"/>
    <w:lvl w:ilvl="0" w:tplc="7F9030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3078C7"/>
    <w:multiLevelType w:val="multilevel"/>
    <w:tmpl w:val="22E4D948"/>
    <w:lvl w:ilvl="0">
      <w:start w:val="1"/>
      <w:numFmt w:val="decimal"/>
      <w:pStyle w:val="Heading1"/>
      <w:suff w:val="space"/>
      <w:lvlText w:val="Chương %1"/>
      <w:lvlJc w:val="left"/>
      <w:pPr>
        <w:ind w:left="0" w:firstLine="0"/>
      </w:pPr>
      <w:rPr>
        <w:rFonts w:hint="default"/>
        <w:sz w:val="26"/>
        <w:szCs w:val="24"/>
      </w:rPr>
    </w:lvl>
    <w:lvl w:ilvl="1">
      <w:start w:val="1"/>
      <w:numFmt w:val="decimal"/>
      <w:pStyle w:val="Heading2"/>
      <w:lvlText w:val="%1.%2."/>
      <w:lvlJc w:val="left"/>
      <w:pPr>
        <w:tabs>
          <w:tab w:val="num" w:pos="576"/>
        </w:tabs>
        <w:ind w:left="576" w:hanging="576"/>
      </w:pPr>
      <w:rPr>
        <w:rFonts w:hint="default"/>
        <w:sz w:val="28"/>
        <w:szCs w:val="28"/>
      </w:rPr>
    </w:lvl>
    <w:lvl w:ilvl="2">
      <w:start w:val="1"/>
      <w:numFmt w:val="decimal"/>
      <w:pStyle w:val="Heading3"/>
      <w:lvlText w:val="%1.%2.%3."/>
      <w:lvlJc w:val="left"/>
      <w:pPr>
        <w:tabs>
          <w:tab w:val="num" w:pos="1260"/>
        </w:tabs>
        <w:ind w:left="1260" w:hanging="720"/>
      </w:pPr>
      <w:rPr>
        <w:rFonts w:hint="default"/>
      </w:rPr>
    </w:lvl>
    <w:lvl w:ilvl="3">
      <w:start w:val="1"/>
      <w:numFmt w:val="decimal"/>
      <w:pStyle w:val="Heading4"/>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870F2A"/>
    <w:multiLevelType w:val="hybridMultilevel"/>
    <w:tmpl w:val="C8B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0C69B3"/>
    <w:multiLevelType w:val="hybridMultilevel"/>
    <w:tmpl w:val="971222D6"/>
    <w:lvl w:ilvl="0" w:tplc="C69007BA">
      <w:start w:val="1"/>
      <w:numFmt w:val="bullet"/>
      <w:pStyle w:val="Problem"/>
      <w:lvlText w:val=""/>
      <w:lvlPicBulletId w:val="6"/>
      <w:lvlJc w:val="left"/>
      <w:pPr>
        <w:ind w:left="360" w:hanging="360"/>
      </w:pPr>
      <w:rPr>
        <w:rFonts w:ascii="Symbol" w:hAnsi="Symbol" w:hint="default"/>
        <w:color w:val="auto"/>
        <w:sz w:val="38"/>
        <w:szCs w:val="3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38606C43"/>
    <w:multiLevelType w:val="hybridMultilevel"/>
    <w:tmpl w:val="52D4FE52"/>
    <w:lvl w:ilvl="0" w:tplc="1F82363C">
      <w:start w:val="1"/>
      <w:numFmt w:val="bullet"/>
      <w:pStyle w:val="ChapterSumary"/>
      <w:lvlText w:val=""/>
      <w:lvlJc w:val="center"/>
      <w:pPr>
        <w:ind w:left="1080" w:hanging="360"/>
      </w:pPr>
      <w:rPr>
        <w:rFonts w:ascii="Wingdings" w:hAnsi="Wingdings" w:hint="default"/>
        <w:sz w:val="38"/>
        <w:szCs w:val="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7268F"/>
    <w:multiLevelType w:val="hybridMultilevel"/>
    <w:tmpl w:val="55AE887C"/>
    <w:lvl w:ilvl="0" w:tplc="87A66978">
      <w:numFmt w:val="bullet"/>
      <w:pStyle w:val="Dash"/>
      <w:lvlText w:val="-"/>
      <w:lvlJc w:val="left"/>
      <w:pPr>
        <w:ind w:left="927" w:hanging="360"/>
      </w:pPr>
      <w:rPr>
        <w:rFonts w:ascii="Times New Roman" w:eastAsia="Times New Roman"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3" w15:restartNumberingAfterBreak="0">
    <w:nsid w:val="3FCE0F52"/>
    <w:multiLevelType w:val="multilevel"/>
    <w:tmpl w:val="5A58723E"/>
    <w:lvl w:ilvl="0">
      <w:start w:val="1"/>
      <w:numFmt w:val="decimal"/>
      <w:lvlText w:val="%1"/>
      <w:lvlJc w:val="left"/>
      <w:pPr>
        <w:ind w:left="405" w:hanging="405"/>
      </w:pPr>
      <w:rPr>
        <w:rFonts w:hint="default"/>
      </w:rPr>
    </w:lvl>
    <w:lvl w:ilvl="1">
      <w:start w:val="1"/>
      <w:numFmt w:val="bullet"/>
      <w:lvlText w:val=""/>
      <w:lvlJc w:val="left"/>
      <w:pPr>
        <w:ind w:left="720" w:hanging="720"/>
      </w:pPr>
      <w:rPr>
        <w:rFonts w:ascii="Wingdings" w:hAnsi="Wingdings" w:hint="default"/>
      </w:rPr>
    </w:lvl>
    <w:lvl w:ilvl="2">
      <w:start w:val="1"/>
      <w:numFmt w:val="bullet"/>
      <w:pStyle w:val="Bullet6"/>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03865D8"/>
    <w:multiLevelType w:val="hybridMultilevel"/>
    <w:tmpl w:val="7D743C3C"/>
    <w:lvl w:ilvl="0" w:tplc="35766C56">
      <w:start w:val="1"/>
      <w:numFmt w:val="bullet"/>
      <w:pStyle w:val="Smallsolution"/>
      <w:lvlText w:val=""/>
      <w:lvlPicBulletId w:val="2"/>
      <w:lvlJc w:val="left"/>
      <w:pPr>
        <w:ind w:left="1287"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07037E4"/>
    <w:multiLevelType w:val="hybridMultilevel"/>
    <w:tmpl w:val="B3E87A60"/>
    <w:lvl w:ilvl="0" w:tplc="1A56B626">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434C7E4A"/>
    <w:multiLevelType w:val="hybridMultilevel"/>
    <w:tmpl w:val="3E64E798"/>
    <w:lvl w:ilvl="0" w:tplc="46C2CC08">
      <w:start w:val="1"/>
      <w:numFmt w:val="bullet"/>
      <w:pStyle w:val="Solution"/>
      <w:lvlText w:val=""/>
      <w:lvlPicBulletId w:val="5"/>
      <w:lvlJc w:val="left"/>
      <w:pPr>
        <w:ind w:left="360" w:hanging="360"/>
      </w:pPr>
      <w:rPr>
        <w:rFonts w:ascii="Symbol" w:hAnsi="Symbol" w:hint="default"/>
        <w:color w:val="auto"/>
        <w:sz w:val="32"/>
        <w:szCs w:val="32"/>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46172C76"/>
    <w:multiLevelType w:val="hybridMultilevel"/>
    <w:tmpl w:val="9D58BE60"/>
    <w:lvl w:ilvl="0" w:tplc="F2345AC2">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4BBD47C3"/>
    <w:multiLevelType w:val="hybridMultilevel"/>
    <w:tmpl w:val="6950C208"/>
    <w:lvl w:ilvl="0" w:tplc="45705798">
      <w:start w:val="1"/>
      <w:numFmt w:val="decimal"/>
      <w:pStyle w:val="Step"/>
      <w:lvlText w:val="- Bước %1: "/>
      <w:lvlJc w:val="left"/>
      <w:pPr>
        <w:ind w:left="720" w:hanging="360"/>
      </w:pPr>
      <w:rPr>
        <w:rFonts w:hint="default"/>
        <w:i w:val="0"/>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537F7DCF"/>
    <w:multiLevelType w:val="hybridMultilevel"/>
    <w:tmpl w:val="9B103526"/>
    <w:lvl w:ilvl="0" w:tplc="69E00FAA">
      <w:start w:val="1"/>
      <w:numFmt w:val="bullet"/>
      <w:pStyle w:val="Cons"/>
      <w:lvlText w:val=""/>
      <w:lvlPicBulletId w:val="1"/>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0" w15:restartNumberingAfterBreak="0">
    <w:nsid w:val="588D6F9B"/>
    <w:multiLevelType w:val="hybridMultilevel"/>
    <w:tmpl w:val="BFCECC04"/>
    <w:lvl w:ilvl="0" w:tplc="0B6EFC3C">
      <w:start w:val="1"/>
      <w:numFmt w:val="bullet"/>
      <w:lvlText w:val="-"/>
      <w:lvlJc w:val="left"/>
      <w:pPr>
        <w:ind w:left="1004" w:hanging="360"/>
      </w:pPr>
      <w:rPr>
        <w:rFonts w:ascii="Calibri" w:eastAsiaTheme="minorHAnsi" w:hAnsi="Calibri"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99F7FAA"/>
    <w:multiLevelType w:val="hybridMultilevel"/>
    <w:tmpl w:val="E97E0498"/>
    <w:lvl w:ilvl="0" w:tplc="99B8D62C">
      <w:start w:val="1"/>
      <w:numFmt w:val="bullet"/>
      <w:pStyle w:val="Pros"/>
      <w:lvlText w:val=""/>
      <w:lvlPicBulletId w:val="0"/>
      <w:lvlJc w:val="left"/>
      <w:pPr>
        <w:ind w:left="1287" w:hanging="360"/>
      </w:pPr>
      <w:rPr>
        <w:rFonts w:ascii="Symbol" w:hAnsi="Symbol" w:hint="default"/>
        <w:color w:val="auto"/>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235931"/>
    <w:multiLevelType w:val="hybridMultilevel"/>
    <w:tmpl w:val="9AE01B52"/>
    <w:lvl w:ilvl="0" w:tplc="E8CC813C">
      <w:start w:val="1"/>
      <w:numFmt w:val="bullet"/>
      <w:pStyle w:val="EmphasisList"/>
      <w:lvlText w:val=""/>
      <w:lvlPicBulletId w:val="3"/>
      <w:lvlJc w:val="left"/>
      <w:pPr>
        <w:ind w:left="720" w:hanging="360"/>
      </w:pPr>
      <w:rPr>
        <w:rFonts w:ascii="Symbol" w:hAnsi="Symbol" w:hint="default"/>
        <w:color w:val="auto"/>
      </w:rPr>
    </w:lvl>
    <w:lvl w:ilvl="1" w:tplc="F0860ACC">
      <w:numFmt w:val="bullet"/>
      <w:lvlText w:val="-"/>
      <w:lvlJc w:val="left"/>
      <w:pPr>
        <w:ind w:left="1440" w:hanging="360"/>
      </w:pPr>
      <w:rPr>
        <w:rFonts w:ascii="Times New Roman" w:eastAsia="Calibri" w:hAnsi="Times New Roman" w:cs="Times New Roman"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2081A5E"/>
    <w:multiLevelType w:val="hybridMultilevel"/>
    <w:tmpl w:val="40544E36"/>
    <w:lvl w:ilvl="0" w:tplc="DFC8B2A2">
      <w:start w:val="1"/>
      <w:numFmt w:val="bullet"/>
      <w:pStyle w:val="KetLuan"/>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B42198A"/>
    <w:multiLevelType w:val="hybridMultilevel"/>
    <w:tmpl w:val="F354A048"/>
    <w:lvl w:ilvl="0" w:tplc="62B078BE">
      <w:start w:val="1"/>
      <w:numFmt w:val="bullet"/>
      <w:pStyle w:val="ListParagraph"/>
      <w:lvlText w:val="-"/>
      <w:lvlJc w:val="left"/>
      <w:pPr>
        <w:ind w:left="1077" w:hanging="360"/>
      </w:pPr>
      <w:rPr>
        <w:rFonts w:ascii="Calibri" w:eastAsiaTheme="minorHAnsi" w:hAnsi="Calibri" w:cstheme="minorBidi"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AEA3DFD"/>
    <w:multiLevelType w:val="hybridMultilevel"/>
    <w:tmpl w:val="CFCA1F2C"/>
    <w:lvl w:ilvl="0" w:tplc="35B60C6C">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31"/>
  </w:num>
  <w:num w:numId="11">
    <w:abstractNumId w:val="29"/>
  </w:num>
  <w:num w:numId="12">
    <w:abstractNumId w:val="22"/>
  </w:num>
  <w:num w:numId="13">
    <w:abstractNumId w:val="24"/>
  </w:num>
  <w:num w:numId="14">
    <w:abstractNumId w:val="26"/>
  </w:num>
  <w:num w:numId="15">
    <w:abstractNumId w:val="20"/>
  </w:num>
  <w:num w:numId="16">
    <w:abstractNumId w:val="32"/>
  </w:num>
  <w:num w:numId="17">
    <w:abstractNumId w:val="28"/>
  </w:num>
  <w:num w:numId="18">
    <w:abstractNumId w:val="11"/>
  </w:num>
  <w:num w:numId="19">
    <w:abstractNumId w:val="14"/>
  </w:num>
  <w:num w:numId="20">
    <w:abstractNumId w:val="13"/>
  </w:num>
  <w:num w:numId="21">
    <w:abstractNumId w:val="10"/>
  </w:num>
  <w:num w:numId="22">
    <w:abstractNumId w:val="15"/>
  </w:num>
  <w:num w:numId="23">
    <w:abstractNumId w:val="23"/>
  </w:num>
  <w:num w:numId="24">
    <w:abstractNumId w:val="18"/>
  </w:num>
  <w:num w:numId="25">
    <w:abstractNumId w:val="21"/>
  </w:num>
  <w:num w:numId="26">
    <w:abstractNumId w:val="9"/>
  </w:num>
  <w:num w:numId="27">
    <w:abstractNumId w:val="16"/>
  </w:num>
  <w:num w:numId="28">
    <w:abstractNumId w:val="33"/>
  </w:num>
  <w:num w:numId="29">
    <w:abstractNumId w:val="12"/>
  </w:num>
  <w:num w:numId="30">
    <w:abstractNumId w:val="17"/>
  </w:num>
  <w:num w:numId="31">
    <w:abstractNumId w:val="27"/>
  </w:num>
  <w:num w:numId="32">
    <w:abstractNumId w:val="30"/>
  </w:num>
  <w:num w:numId="33">
    <w:abstractNumId w:val="19"/>
  </w:num>
  <w:num w:numId="34">
    <w:abstractNumId w:val="35"/>
  </w:num>
  <w:num w:numId="35">
    <w:abstractNumId w:val="25"/>
  </w:num>
  <w:num w:numId="36">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removePersonalInformation/>
  <w:removeDateAndTime/>
  <w:bordersDoNotSurroundHeader/>
  <w:bordersDoNotSurroundFooter/>
  <w:hideSpellingErrors/>
  <w:hideGrammaticalErrors/>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57"/>
  <w:defaultTableStyle w:val="LightList-Accent11"/>
  <w:characterSpacingControl w:val="doNotCompress"/>
  <w:hdrShapeDefaults>
    <o:shapedefaults v:ext="edit" spidmax="2049" style="mso-position-vertical-relative:line;mso-width-relative:margin" fillcolor="none [3213]" stroke="f" strokecolor="none [3213]">
      <v:fill color="none [3213]" type="pattern"/>
      <v:stroke color="none [3213]"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244"/>
    <w:rsid w:val="0000039C"/>
    <w:rsid w:val="00000795"/>
    <w:rsid w:val="00000816"/>
    <w:rsid w:val="00000B47"/>
    <w:rsid w:val="00000E97"/>
    <w:rsid w:val="000016EB"/>
    <w:rsid w:val="0000226F"/>
    <w:rsid w:val="00002C78"/>
    <w:rsid w:val="0000311A"/>
    <w:rsid w:val="0000341D"/>
    <w:rsid w:val="000036C0"/>
    <w:rsid w:val="00003854"/>
    <w:rsid w:val="00003C99"/>
    <w:rsid w:val="00004224"/>
    <w:rsid w:val="000042FB"/>
    <w:rsid w:val="00004D9C"/>
    <w:rsid w:val="00005030"/>
    <w:rsid w:val="0000528E"/>
    <w:rsid w:val="00005D55"/>
    <w:rsid w:val="000065DA"/>
    <w:rsid w:val="000065DE"/>
    <w:rsid w:val="00006A60"/>
    <w:rsid w:val="00007457"/>
    <w:rsid w:val="00007B55"/>
    <w:rsid w:val="000100C3"/>
    <w:rsid w:val="000103E1"/>
    <w:rsid w:val="0001041D"/>
    <w:rsid w:val="00010E38"/>
    <w:rsid w:val="0001161C"/>
    <w:rsid w:val="0001176F"/>
    <w:rsid w:val="00011D27"/>
    <w:rsid w:val="000121FB"/>
    <w:rsid w:val="00012884"/>
    <w:rsid w:val="00012E90"/>
    <w:rsid w:val="00012E96"/>
    <w:rsid w:val="00012F01"/>
    <w:rsid w:val="000131DA"/>
    <w:rsid w:val="000132BE"/>
    <w:rsid w:val="0001414F"/>
    <w:rsid w:val="00014CFF"/>
    <w:rsid w:val="00014DFA"/>
    <w:rsid w:val="00014E6E"/>
    <w:rsid w:val="00015112"/>
    <w:rsid w:val="000151FA"/>
    <w:rsid w:val="0001531B"/>
    <w:rsid w:val="000159B7"/>
    <w:rsid w:val="00015ECB"/>
    <w:rsid w:val="0001607A"/>
    <w:rsid w:val="0001654E"/>
    <w:rsid w:val="00016AC9"/>
    <w:rsid w:val="00016F4C"/>
    <w:rsid w:val="00016F98"/>
    <w:rsid w:val="0001765D"/>
    <w:rsid w:val="000200DC"/>
    <w:rsid w:val="00020587"/>
    <w:rsid w:val="00020681"/>
    <w:rsid w:val="00020A2C"/>
    <w:rsid w:val="00020B3C"/>
    <w:rsid w:val="00020F6C"/>
    <w:rsid w:val="00021CBE"/>
    <w:rsid w:val="00022213"/>
    <w:rsid w:val="000223F4"/>
    <w:rsid w:val="0002242C"/>
    <w:rsid w:val="00022616"/>
    <w:rsid w:val="00022BB0"/>
    <w:rsid w:val="00022CD0"/>
    <w:rsid w:val="000232DE"/>
    <w:rsid w:val="0002390C"/>
    <w:rsid w:val="00023FF3"/>
    <w:rsid w:val="00024172"/>
    <w:rsid w:val="00024224"/>
    <w:rsid w:val="00024D92"/>
    <w:rsid w:val="00025915"/>
    <w:rsid w:val="00025D6F"/>
    <w:rsid w:val="00026120"/>
    <w:rsid w:val="0002630F"/>
    <w:rsid w:val="00026B38"/>
    <w:rsid w:val="0003047C"/>
    <w:rsid w:val="000307D5"/>
    <w:rsid w:val="00030919"/>
    <w:rsid w:val="00030AAB"/>
    <w:rsid w:val="00030F13"/>
    <w:rsid w:val="00030FE9"/>
    <w:rsid w:val="00031253"/>
    <w:rsid w:val="00031B63"/>
    <w:rsid w:val="00031C36"/>
    <w:rsid w:val="00031CAE"/>
    <w:rsid w:val="00031D37"/>
    <w:rsid w:val="000321E1"/>
    <w:rsid w:val="00032D0B"/>
    <w:rsid w:val="00032E01"/>
    <w:rsid w:val="00032F6D"/>
    <w:rsid w:val="000333EE"/>
    <w:rsid w:val="000335A9"/>
    <w:rsid w:val="00033797"/>
    <w:rsid w:val="00033B80"/>
    <w:rsid w:val="00034BE0"/>
    <w:rsid w:val="00034CDB"/>
    <w:rsid w:val="000353D7"/>
    <w:rsid w:val="0003648D"/>
    <w:rsid w:val="000378E6"/>
    <w:rsid w:val="00037CE4"/>
    <w:rsid w:val="00037E5E"/>
    <w:rsid w:val="00040154"/>
    <w:rsid w:val="00040171"/>
    <w:rsid w:val="00040439"/>
    <w:rsid w:val="00040580"/>
    <w:rsid w:val="000406B1"/>
    <w:rsid w:val="00040B9B"/>
    <w:rsid w:val="00040F59"/>
    <w:rsid w:val="000411B5"/>
    <w:rsid w:val="0004162B"/>
    <w:rsid w:val="00041636"/>
    <w:rsid w:val="00041B14"/>
    <w:rsid w:val="00041ED9"/>
    <w:rsid w:val="00042B70"/>
    <w:rsid w:val="00042DCD"/>
    <w:rsid w:val="00043469"/>
    <w:rsid w:val="00043B61"/>
    <w:rsid w:val="00043EAB"/>
    <w:rsid w:val="00043FE1"/>
    <w:rsid w:val="000443B6"/>
    <w:rsid w:val="00044705"/>
    <w:rsid w:val="00044B46"/>
    <w:rsid w:val="00045130"/>
    <w:rsid w:val="000454F2"/>
    <w:rsid w:val="00045F16"/>
    <w:rsid w:val="0004682F"/>
    <w:rsid w:val="000468EA"/>
    <w:rsid w:val="00046AEA"/>
    <w:rsid w:val="00046EA2"/>
    <w:rsid w:val="00047108"/>
    <w:rsid w:val="00047632"/>
    <w:rsid w:val="00050092"/>
    <w:rsid w:val="000500D4"/>
    <w:rsid w:val="00050CD1"/>
    <w:rsid w:val="00051180"/>
    <w:rsid w:val="000511C6"/>
    <w:rsid w:val="000512FF"/>
    <w:rsid w:val="00051464"/>
    <w:rsid w:val="000514FF"/>
    <w:rsid w:val="000516F8"/>
    <w:rsid w:val="00051D08"/>
    <w:rsid w:val="00051EEC"/>
    <w:rsid w:val="00052086"/>
    <w:rsid w:val="000525B3"/>
    <w:rsid w:val="000531E9"/>
    <w:rsid w:val="000533B6"/>
    <w:rsid w:val="000536A7"/>
    <w:rsid w:val="00054358"/>
    <w:rsid w:val="00054359"/>
    <w:rsid w:val="00054E46"/>
    <w:rsid w:val="00054F5F"/>
    <w:rsid w:val="000550DB"/>
    <w:rsid w:val="000560C6"/>
    <w:rsid w:val="0005619E"/>
    <w:rsid w:val="000561B5"/>
    <w:rsid w:val="000562FE"/>
    <w:rsid w:val="00056C84"/>
    <w:rsid w:val="00056CDF"/>
    <w:rsid w:val="00056DAE"/>
    <w:rsid w:val="00057BC6"/>
    <w:rsid w:val="00057C35"/>
    <w:rsid w:val="00057C45"/>
    <w:rsid w:val="00057F69"/>
    <w:rsid w:val="00061112"/>
    <w:rsid w:val="00061AD7"/>
    <w:rsid w:val="00061D35"/>
    <w:rsid w:val="00062109"/>
    <w:rsid w:val="00062137"/>
    <w:rsid w:val="000627AA"/>
    <w:rsid w:val="00062D7F"/>
    <w:rsid w:val="00062DFA"/>
    <w:rsid w:val="0006342A"/>
    <w:rsid w:val="000640FB"/>
    <w:rsid w:val="00064266"/>
    <w:rsid w:val="00064963"/>
    <w:rsid w:val="00064BBC"/>
    <w:rsid w:val="00065001"/>
    <w:rsid w:val="000656C5"/>
    <w:rsid w:val="000657F1"/>
    <w:rsid w:val="00065D8B"/>
    <w:rsid w:val="00066197"/>
    <w:rsid w:val="00066572"/>
    <w:rsid w:val="00066A56"/>
    <w:rsid w:val="00066CBC"/>
    <w:rsid w:val="00066E40"/>
    <w:rsid w:val="00067178"/>
    <w:rsid w:val="000673A6"/>
    <w:rsid w:val="00067501"/>
    <w:rsid w:val="00067AE9"/>
    <w:rsid w:val="00067B80"/>
    <w:rsid w:val="00067C3F"/>
    <w:rsid w:val="00070062"/>
    <w:rsid w:val="00072551"/>
    <w:rsid w:val="00072615"/>
    <w:rsid w:val="00073389"/>
    <w:rsid w:val="000735CE"/>
    <w:rsid w:val="00073B79"/>
    <w:rsid w:val="000740A2"/>
    <w:rsid w:val="00074405"/>
    <w:rsid w:val="000744A1"/>
    <w:rsid w:val="000744A2"/>
    <w:rsid w:val="000744C7"/>
    <w:rsid w:val="00074690"/>
    <w:rsid w:val="0007476E"/>
    <w:rsid w:val="0007480B"/>
    <w:rsid w:val="000748F3"/>
    <w:rsid w:val="000749BE"/>
    <w:rsid w:val="0007527C"/>
    <w:rsid w:val="000754AA"/>
    <w:rsid w:val="00075B03"/>
    <w:rsid w:val="00076264"/>
    <w:rsid w:val="00076A1D"/>
    <w:rsid w:val="000774A9"/>
    <w:rsid w:val="000775B3"/>
    <w:rsid w:val="00077A86"/>
    <w:rsid w:val="0008021A"/>
    <w:rsid w:val="0008068E"/>
    <w:rsid w:val="00080698"/>
    <w:rsid w:val="000806C9"/>
    <w:rsid w:val="00080BF1"/>
    <w:rsid w:val="00080E36"/>
    <w:rsid w:val="0008195B"/>
    <w:rsid w:val="00081DB0"/>
    <w:rsid w:val="00081F12"/>
    <w:rsid w:val="00082070"/>
    <w:rsid w:val="0008261E"/>
    <w:rsid w:val="00082B7B"/>
    <w:rsid w:val="00082CE5"/>
    <w:rsid w:val="00082EB3"/>
    <w:rsid w:val="00082ED5"/>
    <w:rsid w:val="00083874"/>
    <w:rsid w:val="0008392F"/>
    <w:rsid w:val="00083CD9"/>
    <w:rsid w:val="00084670"/>
    <w:rsid w:val="000849C1"/>
    <w:rsid w:val="00084A61"/>
    <w:rsid w:val="00085325"/>
    <w:rsid w:val="000856B3"/>
    <w:rsid w:val="00085C7B"/>
    <w:rsid w:val="00085FA6"/>
    <w:rsid w:val="0008673F"/>
    <w:rsid w:val="00086DDC"/>
    <w:rsid w:val="0008725A"/>
    <w:rsid w:val="00087D16"/>
    <w:rsid w:val="00087D6D"/>
    <w:rsid w:val="00090029"/>
    <w:rsid w:val="000906A7"/>
    <w:rsid w:val="00090D48"/>
    <w:rsid w:val="00090E3D"/>
    <w:rsid w:val="0009131C"/>
    <w:rsid w:val="000917E6"/>
    <w:rsid w:val="0009203B"/>
    <w:rsid w:val="00092389"/>
    <w:rsid w:val="00092878"/>
    <w:rsid w:val="000928EE"/>
    <w:rsid w:val="0009293F"/>
    <w:rsid w:val="00092FDB"/>
    <w:rsid w:val="000931FF"/>
    <w:rsid w:val="000943BB"/>
    <w:rsid w:val="00094693"/>
    <w:rsid w:val="000948F9"/>
    <w:rsid w:val="00094B81"/>
    <w:rsid w:val="00095275"/>
    <w:rsid w:val="0009573C"/>
    <w:rsid w:val="00095785"/>
    <w:rsid w:val="00095C60"/>
    <w:rsid w:val="00095CAD"/>
    <w:rsid w:val="00095E09"/>
    <w:rsid w:val="00096047"/>
    <w:rsid w:val="000971C3"/>
    <w:rsid w:val="00097C65"/>
    <w:rsid w:val="000A016F"/>
    <w:rsid w:val="000A0736"/>
    <w:rsid w:val="000A077A"/>
    <w:rsid w:val="000A0827"/>
    <w:rsid w:val="000A0CC5"/>
    <w:rsid w:val="000A0DF2"/>
    <w:rsid w:val="000A1219"/>
    <w:rsid w:val="000A16A5"/>
    <w:rsid w:val="000A19EE"/>
    <w:rsid w:val="000A1A4E"/>
    <w:rsid w:val="000A1DA9"/>
    <w:rsid w:val="000A210B"/>
    <w:rsid w:val="000A2A42"/>
    <w:rsid w:val="000A2D1F"/>
    <w:rsid w:val="000A2E82"/>
    <w:rsid w:val="000A320F"/>
    <w:rsid w:val="000A326E"/>
    <w:rsid w:val="000A33B2"/>
    <w:rsid w:val="000A37AC"/>
    <w:rsid w:val="000A3F9C"/>
    <w:rsid w:val="000A4950"/>
    <w:rsid w:val="000A5562"/>
    <w:rsid w:val="000A5A4B"/>
    <w:rsid w:val="000A5A5E"/>
    <w:rsid w:val="000B00CD"/>
    <w:rsid w:val="000B089A"/>
    <w:rsid w:val="000B0926"/>
    <w:rsid w:val="000B0C81"/>
    <w:rsid w:val="000B0D13"/>
    <w:rsid w:val="000B0D1C"/>
    <w:rsid w:val="000B0F92"/>
    <w:rsid w:val="000B113F"/>
    <w:rsid w:val="000B114F"/>
    <w:rsid w:val="000B1326"/>
    <w:rsid w:val="000B1994"/>
    <w:rsid w:val="000B1A8F"/>
    <w:rsid w:val="000B1B23"/>
    <w:rsid w:val="000B1CC7"/>
    <w:rsid w:val="000B208C"/>
    <w:rsid w:val="000B2219"/>
    <w:rsid w:val="000B230F"/>
    <w:rsid w:val="000B2E1C"/>
    <w:rsid w:val="000B2F0F"/>
    <w:rsid w:val="000B336E"/>
    <w:rsid w:val="000B3477"/>
    <w:rsid w:val="000B36A5"/>
    <w:rsid w:val="000B37F9"/>
    <w:rsid w:val="000B38B1"/>
    <w:rsid w:val="000B3A0C"/>
    <w:rsid w:val="000B3B89"/>
    <w:rsid w:val="000B3E70"/>
    <w:rsid w:val="000B3EAC"/>
    <w:rsid w:val="000B4151"/>
    <w:rsid w:val="000B4BE4"/>
    <w:rsid w:val="000B4C74"/>
    <w:rsid w:val="000B4E75"/>
    <w:rsid w:val="000B4EAA"/>
    <w:rsid w:val="000B5D23"/>
    <w:rsid w:val="000B62D7"/>
    <w:rsid w:val="000B6D5D"/>
    <w:rsid w:val="000B7757"/>
    <w:rsid w:val="000B7EAE"/>
    <w:rsid w:val="000C0016"/>
    <w:rsid w:val="000C068B"/>
    <w:rsid w:val="000C06FC"/>
    <w:rsid w:val="000C0768"/>
    <w:rsid w:val="000C098A"/>
    <w:rsid w:val="000C0A46"/>
    <w:rsid w:val="000C0E7F"/>
    <w:rsid w:val="000C1023"/>
    <w:rsid w:val="000C170E"/>
    <w:rsid w:val="000C2F7D"/>
    <w:rsid w:val="000C33E0"/>
    <w:rsid w:val="000C379F"/>
    <w:rsid w:val="000C45CE"/>
    <w:rsid w:val="000C4F1F"/>
    <w:rsid w:val="000C5066"/>
    <w:rsid w:val="000C515C"/>
    <w:rsid w:val="000C562E"/>
    <w:rsid w:val="000C584C"/>
    <w:rsid w:val="000C5886"/>
    <w:rsid w:val="000C5BA8"/>
    <w:rsid w:val="000C621B"/>
    <w:rsid w:val="000C67B6"/>
    <w:rsid w:val="000C6A87"/>
    <w:rsid w:val="000C749D"/>
    <w:rsid w:val="000C7A0C"/>
    <w:rsid w:val="000C7EF9"/>
    <w:rsid w:val="000C7F96"/>
    <w:rsid w:val="000D02F8"/>
    <w:rsid w:val="000D0382"/>
    <w:rsid w:val="000D04AF"/>
    <w:rsid w:val="000D05C8"/>
    <w:rsid w:val="000D06A1"/>
    <w:rsid w:val="000D06EE"/>
    <w:rsid w:val="000D0C0A"/>
    <w:rsid w:val="000D129A"/>
    <w:rsid w:val="000D218D"/>
    <w:rsid w:val="000D2934"/>
    <w:rsid w:val="000D2C42"/>
    <w:rsid w:val="000D2F61"/>
    <w:rsid w:val="000D33C7"/>
    <w:rsid w:val="000D34F7"/>
    <w:rsid w:val="000D3823"/>
    <w:rsid w:val="000D3839"/>
    <w:rsid w:val="000D3850"/>
    <w:rsid w:val="000D3EAD"/>
    <w:rsid w:val="000D4BAE"/>
    <w:rsid w:val="000D4F3F"/>
    <w:rsid w:val="000D5213"/>
    <w:rsid w:val="000D567C"/>
    <w:rsid w:val="000D60ED"/>
    <w:rsid w:val="000D64CC"/>
    <w:rsid w:val="000D6C94"/>
    <w:rsid w:val="000D6F79"/>
    <w:rsid w:val="000D6FC8"/>
    <w:rsid w:val="000E0031"/>
    <w:rsid w:val="000E0123"/>
    <w:rsid w:val="000E0663"/>
    <w:rsid w:val="000E119E"/>
    <w:rsid w:val="000E1457"/>
    <w:rsid w:val="000E187F"/>
    <w:rsid w:val="000E1F36"/>
    <w:rsid w:val="000E25D0"/>
    <w:rsid w:val="000E2C49"/>
    <w:rsid w:val="000E2D96"/>
    <w:rsid w:val="000E30C1"/>
    <w:rsid w:val="000E3578"/>
    <w:rsid w:val="000E35F2"/>
    <w:rsid w:val="000E375F"/>
    <w:rsid w:val="000E3826"/>
    <w:rsid w:val="000E38F2"/>
    <w:rsid w:val="000E3B09"/>
    <w:rsid w:val="000E47AB"/>
    <w:rsid w:val="000E495C"/>
    <w:rsid w:val="000E4E1C"/>
    <w:rsid w:val="000E5481"/>
    <w:rsid w:val="000E6201"/>
    <w:rsid w:val="000E62D5"/>
    <w:rsid w:val="000E67D8"/>
    <w:rsid w:val="000E7504"/>
    <w:rsid w:val="000E7CB8"/>
    <w:rsid w:val="000E7D0C"/>
    <w:rsid w:val="000F01AD"/>
    <w:rsid w:val="000F0755"/>
    <w:rsid w:val="000F0AB5"/>
    <w:rsid w:val="000F1175"/>
    <w:rsid w:val="000F1770"/>
    <w:rsid w:val="000F1785"/>
    <w:rsid w:val="000F1AFD"/>
    <w:rsid w:val="000F1D31"/>
    <w:rsid w:val="000F1DED"/>
    <w:rsid w:val="000F2387"/>
    <w:rsid w:val="000F26F3"/>
    <w:rsid w:val="000F279F"/>
    <w:rsid w:val="000F3981"/>
    <w:rsid w:val="000F3C15"/>
    <w:rsid w:val="000F4192"/>
    <w:rsid w:val="000F41FD"/>
    <w:rsid w:val="000F42B9"/>
    <w:rsid w:val="000F48BD"/>
    <w:rsid w:val="000F4971"/>
    <w:rsid w:val="000F49B4"/>
    <w:rsid w:val="000F4D35"/>
    <w:rsid w:val="000F4F64"/>
    <w:rsid w:val="000F5044"/>
    <w:rsid w:val="000F6212"/>
    <w:rsid w:val="000F6A53"/>
    <w:rsid w:val="000F6D25"/>
    <w:rsid w:val="000F6E9C"/>
    <w:rsid w:val="000F6FB8"/>
    <w:rsid w:val="000F7AFF"/>
    <w:rsid w:val="000F7C55"/>
    <w:rsid w:val="00100055"/>
    <w:rsid w:val="001002E1"/>
    <w:rsid w:val="001002E4"/>
    <w:rsid w:val="0010088A"/>
    <w:rsid w:val="0010092B"/>
    <w:rsid w:val="00100EF6"/>
    <w:rsid w:val="00101A8E"/>
    <w:rsid w:val="00101AFD"/>
    <w:rsid w:val="00101F44"/>
    <w:rsid w:val="00103F5D"/>
    <w:rsid w:val="0010411A"/>
    <w:rsid w:val="001041AA"/>
    <w:rsid w:val="001045D7"/>
    <w:rsid w:val="001048DF"/>
    <w:rsid w:val="00104E95"/>
    <w:rsid w:val="0010550E"/>
    <w:rsid w:val="0010568E"/>
    <w:rsid w:val="00105E91"/>
    <w:rsid w:val="0010601D"/>
    <w:rsid w:val="00106134"/>
    <w:rsid w:val="00106148"/>
    <w:rsid w:val="001063F3"/>
    <w:rsid w:val="00106678"/>
    <w:rsid w:val="0010672E"/>
    <w:rsid w:val="00106AB8"/>
    <w:rsid w:val="00106C31"/>
    <w:rsid w:val="00106E39"/>
    <w:rsid w:val="00106EFF"/>
    <w:rsid w:val="00106F84"/>
    <w:rsid w:val="001078D5"/>
    <w:rsid w:val="00107993"/>
    <w:rsid w:val="00107AC1"/>
    <w:rsid w:val="00107B88"/>
    <w:rsid w:val="0011001D"/>
    <w:rsid w:val="0011007A"/>
    <w:rsid w:val="001101DC"/>
    <w:rsid w:val="00110336"/>
    <w:rsid w:val="00110393"/>
    <w:rsid w:val="001107C4"/>
    <w:rsid w:val="00110DE5"/>
    <w:rsid w:val="00111809"/>
    <w:rsid w:val="0011190F"/>
    <w:rsid w:val="001119C6"/>
    <w:rsid w:val="00111C11"/>
    <w:rsid w:val="00112166"/>
    <w:rsid w:val="00112393"/>
    <w:rsid w:val="0011247E"/>
    <w:rsid w:val="001126DB"/>
    <w:rsid w:val="001127C4"/>
    <w:rsid w:val="00112E20"/>
    <w:rsid w:val="00112E77"/>
    <w:rsid w:val="00113256"/>
    <w:rsid w:val="001133C1"/>
    <w:rsid w:val="00113C0A"/>
    <w:rsid w:val="00113EBF"/>
    <w:rsid w:val="0011403F"/>
    <w:rsid w:val="0011430D"/>
    <w:rsid w:val="00114A37"/>
    <w:rsid w:val="00114BCC"/>
    <w:rsid w:val="00114CC1"/>
    <w:rsid w:val="00115117"/>
    <w:rsid w:val="001152B1"/>
    <w:rsid w:val="0011535F"/>
    <w:rsid w:val="00115AFC"/>
    <w:rsid w:val="001166FF"/>
    <w:rsid w:val="00116D27"/>
    <w:rsid w:val="0011761E"/>
    <w:rsid w:val="0011780F"/>
    <w:rsid w:val="00117A13"/>
    <w:rsid w:val="00117C75"/>
    <w:rsid w:val="00117F5E"/>
    <w:rsid w:val="00120920"/>
    <w:rsid w:val="00120D56"/>
    <w:rsid w:val="00120E01"/>
    <w:rsid w:val="00120F2D"/>
    <w:rsid w:val="0012147B"/>
    <w:rsid w:val="0012182E"/>
    <w:rsid w:val="001220A5"/>
    <w:rsid w:val="001225B4"/>
    <w:rsid w:val="00122761"/>
    <w:rsid w:val="00122ACE"/>
    <w:rsid w:val="00122D55"/>
    <w:rsid w:val="001233CD"/>
    <w:rsid w:val="001238AA"/>
    <w:rsid w:val="001243D1"/>
    <w:rsid w:val="00124540"/>
    <w:rsid w:val="0012494C"/>
    <w:rsid w:val="00125238"/>
    <w:rsid w:val="0012557D"/>
    <w:rsid w:val="00126A7E"/>
    <w:rsid w:val="0012714A"/>
    <w:rsid w:val="001304AC"/>
    <w:rsid w:val="0013082D"/>
    <w:rsid w:val="00130A25"/>
    <w:rsid w:val="00130E7F"/>
    <w:rsid w:val="00130F53"/>
    <w:rsid w:val="0013112C"/>
    <w:rsid w:val="0013131F"/>
    <w:rsid w:val="0013175C"/>
    <w:rsid w:val="00131D36"/>
    <w:rsid w:val="001326BB"/>
    <w:rsid w:val="0013293C"/>
    <w:rsid w:val="0013352C"/>
    <w:rsid w:val="00133BD4"/>
    <w:rsid w:val="00133C3A"/>
    <w:rsid w:val="00133FEA"/>
    <w:rsid w:val="001341B7"/>
    <w:rsid w:val="001344A9"/>
    <w:rsid w:val="0013472F"/>
    <w:rsid w:val="001347B9"/>
    <w:rsid w:val="00134A37"/>
    <w:rsid w:val="00134F15"/>
    <w:rsid w:val="0013582F"/>
    <w:rsid w:val="00135951"/>
    <w:rsid w:val="00135B5C"/>
    <w:rsid w:val="00135B7C"/>
    <w:rsid w:val="00135CA5"/>
    <w:rsid w:val="00135D9B"/>
    <w:rsid w:val="0013675F"/>
    <w:rsid w:val="00136BED"/>
    <w:rsid w:val="00136C81"/>
    <w:rsid w:val="001375BA"/>
    <w:rsid w:val="001377D7"/>
    <w:rsid w:val="001378FE"/>
    <w:rsid w:val="00137BBA"/>
    <w:rsid w:val="00137BE3"/>
    <w:rsid w:val="00140032"/>
    <w:rsid w:val="00140454"/>
    <w:rsid w:val="0014069E"/>
    <w:rsid w:val="00140815"/>
    <w:rsid w:val="0014082E"/>
    <w:rsid w:val="00140865"/>
    <w:rsid w:val="00140C07"/>
    <w:rsid w:val="00140D6B"/>
    <w:rsid w:val="00141B1B"/>
    <w:rsid w:val="00141E40"/>
    <w:rsid w:val="001425FB"/>
    <w:rsid w:val="00142EC4"/>
    <w:rsid w:val="001431B5"/>
    <w:rsid w:val="00143480"/>
    <w:rsid w:val="001435B9"/>
    <w:rsid w:val="0014365D"/>
    <w:rsid w:val="0014377D"/>
    <w:rsid w:val="00143789"/>
    <w:rsid w:val="00143C21"/>
    <w:rsid w:val="00143CFF"/>
    <w:rsid w:val="001447B4"/>
    <w:rsid w:val="00144804"/>
    <w:rsid w:val="00144EAF"/>
    <w:rsid w:val="0014505C"/>
    <w:rsid w:val="00145A0B"/>
    <w:rsid w:val="00145AF7"/>
    <w:rsid w:val="00145BD1"/>
    <w:rsid w:val="00145C86"/>
    <w:rsid w:val="00145D23"/>
    <w:rsid w:val="00145DB7"/>
    <w:rsid w:val="00147158"/>
    <w:rsid w:val="001474C7"/>
    <w:rsid w:val="0014765E"/>
    <w:rsid w:val="001476B8"/>
    <w:rsid w:val="00147DDE"/>
    <w:rsid w:val="0015054A"/>
    <w:rsid w:val="00150C9A"/>
    <w:rsid w:val="0015123B"/>
    <w:rsid w:val="001512AD"/>
    <w:rsid w:val="0015142E"/>
    <w:rsid w:val="001515D9"/>
    <w:rsid w:val="001519D1"/>
    <w:rsid w:val="00151BEB"/>
    <w:rsid w:val="0015215D"/>
    <w:rsid w:val="00152371"/>
    <w:rsid w:val="001537E9"/>
    <w:rsid w:val="001541B7"/>
    <w:rsid w:val="001549E0"/>
    <w:rsid w:val="00154AFD"/>
    <w:rsid w:val="00154FCC"/>
    <w:rsid w:val="001552DF"/>
    <w:rsid w:val="00155498"/>
    <w:rsid w:val="0015599B"/>
    <w:rsid w:val="00155C8B"/>
    <w:rsid w:val="00155D73"/>
    <w:rsid w:val="00155E8F"/>
    <w:rsid w:val="00156471"/>
    <w:rsid w:val="0015658B"/>
    <w:rsid w:val="00156CC6"/>
    <w:rsid w:val="001571B5"/>
    <w:rsid w:val="00157B9D"/>
    <w:rsid w:val="00157FE4"/>
    <w:rsid w:val="001600FA"/>
    <w:rsid w:val="00160532"/>
    <w:rsid w:val="00160545"/>
    <w:rsid w:val="00160B34"/>
    <w:rsid w:val="00161168"/>
    <w:rsid w:val="0016191F"/>
    <w:rsid w:val="00161A2A"/>
    <w:rsid w:val="00161EF8"/>
    <w:rsid w:val="0016203A"/>
    <w:rsid w:val="00162671"/>
    <w:rsid w:val="00162759"/>
    <w:rsid w:val="00162E3D"/>
    <w:rsid w:val="00163172"/>
    <w:rsid w:val="00163C52"/>
    <w:rsid w:val="00163E60"/>
    <w:rsid w:val="001644AB"/>
    <w:rsid w:val="001645ED"/>
    <w:rsid w:val="001646C9"/>
    <w:rsid w:val="001649B5"/>
    <w:rsid w:val="00164C8A"/>
    <w:rsid w:val="00164F39"/>
    <w:rsid w:val="00164FC5"/>
    <w:rsid w:val="0016500A"/>
    <w:rsid w:val="001653FC"/>
    <w:rsid w:val="00165523"/>
    <w:rsid w:val="0016556A"/>
    <w:rsid w:val="00165CF1"/>
    <w:rsid w:val="00165D37"/>
    <w:rsid w:val="0016621E"/>
    <w:rsid w:val="00166343"/>
    <w:rsid w:val="0016684B"/>
    <w:rsid w:val="00166A1F"/>
    <w:rsid w:val="00167B9A"/>
    <w:rsid w:val="00167C57"/>
    <w:rsid w:val="00167ECE"/>
    <w:rsid w:val="0017000F"/>
    <w:rsid w:val="00170593"/>
    <w:rsid w:val="00170FAC"/>
    <w:rsid w:val="00171118"/>
    <w:rsid w:val="00171605"/>
    <w:rsid w:val="00171CB1"/>
    <w:rsid w:val="00172909"/>
    <w:rsid w:val="00172DAF"/>
    <w:rsid w:val="00172EB2"/>
    <w:rsid w:val="00173239"/>
    <w:rsid w:val="0017350D"/>
    <w:rsid w:val="00173B15"/>
    <w:rsid w:val="0017434A"/>
    <w:rsid w:val="001744D9"/>
    <w:rsid w:val="00174918"/>
    <w:rsid w:val="00174934"/>
    <w:rsid w:val="00174953"/>
    <w:rsid w:val="00174BC1"/>
    <w:rsid w:val="00174DF5"/>
    <w:rsid w:val="00175288"/>
    <w:rsid w:val="001752CD"/>
    <w:rsid w:val="00176249"/>
    <w:rsid w:val="0017642E"/>
    <w:rsid w:val="00176971"/>
    <w:rsid w:val="00176E59"/>
    <w:rsid w:val="00176F98"/>
    <w:rsid w:val="001777FD"/>
    <w:rsid w:val="00177BA4"/>
    <w:rsid w:val="001800B2"/>
    <w:rsid w:val="001800B9"/>
    <w:rsid w:val="001803D8"/>
    <w:rsid w:val="0018108A"/>
    <w:rsid w:val="00181D64"/>
    <w:rsid w:val="001820C0"/>
    <w:rsid w:val="00182116"/>
    <w:rsid w:val="00182289"/>
    <w:rsid w:val="00182D85"/>
    <w:rsid w:val="00182F4E"/>
    <w:rsid w:val="00183A3A"/>
    <w:rsid w:val="00183CB7"/>
    <w:rsid w:val="00184268"/>
    <w:rsid w:val="0018459F"/>
    <w:rsid w:val="00184C46"/>
    <w:rsid w:val="00184FF2"/>
    <w:rsid w:val="00185013"/>
    <w:rsid w:val="00185C54"/>
    <w:rsid w:val="00185EB8"/>
    <w:rsid w:val="00185F67"/>
    <w:rsid w:val="0018611E"/>
    <w:rsid w:val="00186C1C"/>
    <w:rsid w:val="00186C1D"/>
    <w:rsid w:val="00186DDE"/>
    <w:rsid w:val="0019010B"/>
    <w:rsid w:val="001901F1"/>
    <w:rsid w:val="00190410"/>
    <w:rsid w:val="001906A4"/>
    <w:rsid w:val="0019074B"/>
    <w:rsid w:val="00190B61"/>
    <w:rsid w:val="00190E9B"/>
    <w:rsid w:val="00191054"/>
    <w:rsid w:val="001910A8"/>
    <w:rsid w:val="0019115B"/>
    <w:rsid w:val="00191462"/>
    <w:rsid w:val="00191610"/>
    <w:rsid w:val="00191DF7"/>
    <w:rsid w:val="00191E9C"/>
    <w:rsid w:val="00191EA4"/>
    <w:rsid w:val="00192099"/>
    <w:rsid w:val="0019228D"/>
    <w:rsid w:val="001923B0"/>
    <w:rsid w:val="00192978"/>
    <w:rsid w:val="001929C2"/>
    <w:rsid w:val="00193376"/>
    <w:rsid w:val="0019343C"/>
    <w:rsid w:val="001937FF"/>
    <w:rsid w:val="00193B34"/>
    <w:rsid w:val="00193DA4"/>
    <w:rsid w:val="0019426F"/>
    <w:rsid w:val="001945F3"/>
    <w:rsid w:val="00194938"/>
    <w:rsid w:val="00194FF8"/>
    <w:rsid w:val="0019502B"/>
    <w:rsid w:val="00195432"/>
    <w:rsid w:val="001954CF"/>
    <w:rsid w:val="0019573E"/>
    <w:rsid w:val="001960DB"/>
    <w:rsid w:val="00196A80"/>
    <w:rsid w:val="001974C1"/>
    <w:rsid w:val="001975C3"/>
    <w:rsid w:val="00197930"/>
    <w:rsid w:val="001979B7"/>
    <w:rsid w:val="001A01AA"/>
    <w:rsid w:val="001A0478"/>
    <w:rsid w:val="001A0703"/>
    <w:rsid w:val="001A08D8"/>
    <w:rsid w:val="001A13AD"/>
    <w:rsid w:val="001A1E70"/>
    <w:rsid w:val="001A1FA5"/>
    <w:rsid w:val="001A2229"/>
    <w:rsid w:val="001A27EA"/>
    <w:rsid w:val="001A2BBE"/>
    <w:rsid w:val="001A3283"/>
    <w:rsid w:val="001A366F"/>
    <w:rsid w:val="001A3695"/>
    <w:rsid w:val="001A37B9"/>
    <w:rsid w:val="001A399F"/>
    <w:rsid w:val="001A403B"/>
    <w:rsid w:val="001A45C0"/>
    <w:rsid w:val="001A4628"/>
    <w:rsid w:val="001A4703"/>
    <w:rsid w:val="001A5371"/>
    <w:rsid w:val="001A5665"/>
    <w:rsid w:val="001A5B14"/>
    <w:rsid w:val="001A61AA"/>
    <w:rsid w:val="001A6532"/>
    <w:rsid w:val="001A6670"/>
    <w:rsid w:val="001A6985"/>
    <w:rsid w:val="001A74A8"/>
    <w:rsid w:val="001A76A3"/>
    <w:rsid w:val="001A7DBF"/>
    <w:rsid w:val="001A7F05"/>
    <w:rsid w:val="001B02E6"/>
    <w:rsid w:val="001B0DA7"/>
    <w:rsid w:val="001B1CBF"/>
    <w:rsid w:val="001B2375"/>
    <w:rsid w:val="001B2B10"/>
    <w:rsid w:val="001B334A"/>
    <w:rsid w:val="001B335B"/>
    <w:rsid w:val="001B3417"/>
    <w:rsid w:val="001B3A82"/>
    <w:rsid w:val="001B3AB5"/>
    <w:rsid w:val="001B3C70"/>
    <w:rsid w:val="001B4614"/>
    <w:rsid w:val="001B4ACE"/>
    <w:rsid w:val="001B4BC5"/>
    <w:rsid w:val="001B51C0"/>
    <w:rsid w:val="001B56C1"/>
    <w:rsid w:val="001B570E"/>
    <w:rsid w:val="001B5810"/>
    <w:rsid w:val="001B5B7C"/>
    <w:rsid w:val="001B5C0B"/>
    <w:rsid w:val="001B666C"/>
    <w:rsid w:val="001B6C69"/>
    <w:rsid w:val="001B7330"/>
    <w:rsid w:val="001B7777"/>
    <w:rsid w:val="001C0360"/>
    <w:rsid w:val="001C037F"/>
    <w:rsid w:val="001C0502"/>
    <w:rsid w:val="001C05F7"/>
    <w:rsid w:val="001C078F"/>
    <w:rsid w:val="001C0910"/>
    <w:rsid w:val="001C110C"/>
    <w:rsid w:val="001C1260"/>
    <w:rsid w:val="001C1596"/>
    <w:rsid w:val="001C2457"/>
    <w:rsid w:val="001C2985"/>
    <w:rsid w:val="001C2B94"/>
    <w:rsid w:val="001C2D21"/>
    <w:rsid w:val="001C2D57"/>
    <w:rsid w:val="001C3094"/>
    <w:rsid w:val="001C3244"/>
    <w:rsid w:val="001C3D37"/>
    <w:rsid w:val="001C43E5"/>
    <w:rsid w:val="001C449A"/>
    <w:rsid w:val="001C48A7"/>
    <w:rsid w:val="001C4CA9"/>
    <w:rsid w:val="001C5128"/>
    <w:rsid w:val="001C51EF"/>
    <w:rsid w:val="001C53D0"/>
    <w:rsid w:val="001C5519"/>
    <w:rsid w:val="001C5F74"/>
    <w:rsid w:val="001C5FC6"/>
    <w:rsid w:val="001C6380"/>
    <w:rsid w:val="001C679F"/>
    <w:rsid w:val="001C67F7"/>
    <w:rsid w:val="001C6896"/>
    <w:rsid w:val="001C6BE0"/>
    <w:rsid w:val="001C6F8B"/>
    <w:rsid w:val="001C773F"/>
    <w:rsid w:val="001C77BA"/>
    <w:rsid w:val="001C7AED"/>
    <w:rsid w:val="001D0002"/>
    <w:rsid w:val="001D074E"/>
    <w:rsid w:val="001D11F1"/>
    <w:rsid w:val="001D1D6D"/>
    <w:rsid w:val="001D1E00"/>
    <w:rsid w:val="001D2129"/>
    <w:rsid w:val="001D22D3"/>
    <w:rsid w:val="001D2573"/>
    <w:rsid w:val="001D25EA"/>
    <w:rsid w:val="001D28AB"/>
    <w:rsid w:val="001D2994"/>
    <w:rsid w:val="001D37EF"/>
    <w:rsid w:val="001D382C"/>
    <w:rsid w:val="001D39AA"/>
    <w:rsid w:val="001D40D9"/>
    <w:rsid w:val="001D4283"/>
    <w:rsid w:val="001D4CF0"/>
    <w:rsid w:val="001D4EB2"/>
    <w:rsid w:val="001D558D"/>
    <w:rsid w:val="001D5C3C"/>
    <w:rsid w:val="001D5FCB"/>
    <w:rsid w:val="001D6131"/>
    <w:rsid w:val="001D623E"/>
    <w:rsid w:val="001D65F7"/>
    <w:rsid w:val="001D66B7"/>
    <w:rsid w:val="001D6D3F"/>
    <w:rsid w:val="001D76DC"/>
    <w:rsid w:val="001D7780"/>
    <w:rsid w:val="001D7F08"/>
    <w:rsid w:val="001E04C4"/>
    <w:rsid w:val="001E04D4"/>
    <w:rsid w:val="001E06CE"/>
    <w:rsid w:val="001E0C65"/>
    <w:rsid w:val="001E0D0A"/>
    <w:rsid w:val="001E0F19"/>
    <w:rsid w:val="001E11A5"/>
    <w:rsid w:val="001E171F"/>
    <w:rsid w:val="001E196A"/>
    <w:rsid w:val="001E2356"/>
    <w:rsid w:val="001E2574"/>
    <w:rsid w:val="001E2770"/>
    <w:rsid w:val="001E2861"/>
    <w:rsid w:val="001E336C"/>
    <w:rsid w:val="001E33F9"/>
    <w:rsid w:val="001E33FB"/>
    <w:rsid w:val="001E3449"/>
    <w:rsid w:val="001E3730"/>
    <w:rsid w:val="001E37B1"/>
    <w:rsid w:val="001E39B6"/>
    <w:rsid w:val="001E3E94"/>
    <w:rsid w:val="001E44B7"/>
    <w:rsid w:val="001E4DBD"/>
    <w:rsid w:val="001E4E47"/>
    <w:rsid w:val="001E4F9D"/>
    <w:rsid w:val="001E5372"/>
    <w:rsid w:val="001E54DE"/>
    <w:rsid w:val="001E5586"/>
    <w:rsid w:val="001E6872"/>
    <w:rsid w:val="001E68B2"/>
    <w:rsid w:val="001E6CB7"/>
    <w:rsid w:val="001E6D7F"/>
    <w:rsid w:val="001E7194"/>
    <w:rsid w:val="001E7685"/>
    <w:rsid w:val="001E7E57"/>
    <w:rsid w:val="001F070B"/>
    <w:rsid w:val="001F0BAA"/>
    <w:rsid w:val="001F0D7F"/>
    <w:rsid w:val="001F1191"/>
    <w:rsid w:val="001F11E3"/>
    <w:rsid w:val="001F156B"/>
    <w:rsid w:val="001F1B6F"/>
    <w:rsid w:val="001F1B71"/>
    <w:rsid w:val="001F1D10"/>
    <w:rsid w:val="001F1D5C"/>
    <w:rsid w:val="001F1E81"/>
    <w:rsid w:val="001F2216"/>
    <w:rsid w:val="001F2398"/>
    <w:rsid w:val="001F260D"/>
    <w:rsid w:val="001F2669"/>
    <w:rsid w:val="001F283A"/>
    <w:rsid w:val="001F2DF1"/>
    <w:rsid w:val="001F2E46"/>
    <w:rsid w:val="001F396D"/>
    <w:rsid w:val="001F3AC4"/>
    <w:rsid w:val="001F3EA3"/>
    <w:rsid w:val="001F40FF"/>
    <w:rsid w:val="001F4528"/>
    <w:rsid w:val="001F4669"/>
    <w:rsid w:val="001F46CF"/>
    <w:rsid w:val="001F4DC0"/>
    <w:rsid w:val="001F4F98"/>
    <w:rsid w:val="001F55F7"/>
    <w:rsid w:val="001F58A5"/>
    <w:rsid w:val="001F5A7C"/>
    <w:rsid w:val="001F62E1"/>
    <w:rsid w:val="001F654F"/>
    <w:rsid w:val="001F65EE"/>
    <w:rsid w:val="001F66B2"/>
    <w:rsid w:val="001F67B0"/>
    <w:rsid w:val="001F6B80"/>
    <w:rsid w:val="001F7100"/>
    <w:rsid w:val="001F746C"/>
    <w:rsid w:val="001F75C7"/>
    <w:rsid w:val="001F77B2"/>
    <w:rsid w:val="001F7D0D"/>
    <w:rsid w:val="001F7D1F"/>
    <w:rsid w:val="001F7E3B"/>
    <w:rsid w:val="002004F2"/>
    <w:rsid w:val="00200C5F"/>
    <w:rsid w:val="00200C7A"/>
    <w:rsid w:val="002016F2"/>
    <w:rsid w:val="00201747"/>
    <w:rsid w:val="00201C7D"/>
    <w:rsid w:val="00202409"/>
    <w:rsid w:val="002025EA"/>
    <w:rsid w:val="002028F8"/>
    <w:rsid w:val="00202AE6"/>
    <w:rsid w:val="00202C5A"/>
    <w:rsid w:val="002030EE"/>
    <w:rsid w:val="00204273"/>
    <w:rsid w:val="00204427"/>
    <w:rsid w:val="00204C44"/>
    <w:rsid w:val="00205248"/>
    <w:rsid w:val="00205352"/>
    <w:rsid w:val="002055AE"/>
    <w:rsid w:val="0020618D"/>
    <w:rsid w:val="00206A6A"/>
    <w:rsid w:val="002071E3"/>
    <w:rsid w:val="00207E08"/>
    <w:rsid w:val="002102CC"/>
    <w:rsid w:val="00210451"/>
    <w:rsid w:val="0021053E"/>
    <w:rsid w:val="00210CA2"/>
    <w:rsid w:val="00210EA8"/>
    <w:rsid w:val="00212361"/>
    <w:rsid w:val="002125C6"/>
    <w:rsid w:val="00212C79"/>
    <w:rsid w:val="00212D99"/>
    <w:rsid w:val="00213E2D"/>
    <w:rsid w:val="002143CF"/>
    <w:rsid w:val="0021491A"/>
    <w:rsid w:val="0021512A"/>
    <w:rsid w:val="0021518D"/>
    <w:rsid w:val="002152B2"/>
    <w:rsid w:val="00215526"/>
    <w:rsid w:val="00215E30"/>
    <w:rsid w:val="002162E3"/>
    <w:rsid w:val="0021676A"/>
    <w:rsid w:val="00216BAD"/>
    <w:rsid w:val="00216D45"/>
    <w:rsid w:val="002174DC"/>
    <w:rsid w:val="0021769C"/>
    <w:rsid w:val="00217E08"/>
    <w:rsid w:val="002202A7"/>
    <w:rsid w:val="002204F0"/>
    <w:rsid w:val="00220793"/>
    <w:rsid w:val="00221082"/>
    <w:rsid w:val="002210BF"/>
    <w:rsid w:val="0022187C"/>
    <w:rsid w:val="0022198B"/>
    <w:rsid w:val="00221BF6"/>
    <w:rsid w:val="00222085"/>
    <w:rsid w:val="00222283"/>
    <w:rsid w:val="00222357"/>
    <w:rsid w:val="00222366"/>
    <w:rsid w:val="0022250C"/>
    <w:rsid w:val="002225A6"/>
    <w:rsid w:val="00222D56"/>
    <w:rsid w:val="00223E35"/>
    <w:rsid w:val="002245C1"/>
    <w:rsid w:val="0022476D"/>
    <w:rsid w:val="00224828"/>
    <w:rsid w:val="00224863"/>
    <w:rsid w:val="0022502C"/>
    <w:rsid w:val="0022522D"/>
    <w:rsid w:val="00225494"/>
    <w:rsid w:val="00225750"/>
    <w:rsid w:val="00225C82"/>
    <w:rsid w:val="002260D8"/>
    <w:rsid w:val="002264FF"/>
    <w:rsid w:val="00226B24"/>
    <w:rsid w:val="0022737D"/>
    <w:rsid w:val="0022750A"/>
    <w:rsid w:val="00227BC0"/>
    <w:rsid w:val="00227E05"/>
    <w:rsid w:val="002303DB"/>
    <w:rsid w:val="00230DC9"/>
    <w:rsid w:val="00230E3C"/>
    <w:rsid w:val="00230F9C"/>
    <w:rsid w:val="00231429"/>
    <w:rsid w:val="00231897"/>
    <w:rsid w:val="00231B9F"/>
    <w:rsid w:val="00231C22"/>
    <w:rsid w:val="00231C89"/>
    <w:rsid w:val="00231CC1"/>
    <w:rsid w:val="00231E81"/>
    <w:rsid w:val="00232392"/>
    <w:rsid w:val="00232948"/>
    <w:rsid w:val="00233733"/>
    <w:rsid w:val="00233F8F"/>
    <w:rsid w:val="00234E23"/>
    <w:rsid w:val="00234E32"/>
    <w:rsid w:val="00235008"/>
    <w:rsid w:val="002353D9"/>
    <w:rsid w:val="00235529"/>
    <w:rsid w:val="002356E1"/>
    <w:rsid w:val="00235C43"/>
    <w:rsid w:val="00236613"/>
    <w:rsid w:val="002369A1"/>
    <w:rsid w:val="00236AF2"/>
    <w:rsid w:val="00237233"/>
    <w:rsid w:val="002372B2"/>
    <w:rsid w:val="00237724"/>
    <w:rsid w:val="00237BAF"/>
    <w:rsid w:val="00237C37"/>
    <w:rsid w:val="002403FB"/>
    <w:rsid w:val="0024068E"/>
    <w:rsid w:val="002406CA"/>
    <w:rsid w:val="002407A8"/>
    <w:rsid w:val="00240AF5"/>
    <w:rsid w:val="00240C37"/>
    <w:rsid w:val="00240ED3"/>
    <w:rsid w:val="0024128E"/>
    <w:rsid w:val="002412EC"/>
    <w:rsid w:val="002419E3"/>
    <w:rsid w:val="002423F8"/>
    <w:rsid w:val="00242CE9"/>
    <w:rsid w:val="00242E1E"/>
    <w:rsid w:val="00243318"/>
    <w:rsid w:val="00243D75"/>
    <w:rsid w:val="00243ECC"/>
    <w:rsid w:val="00244818"/>
    <w:rsid w:val="00244ECE"/>
    <w:rsid w:val="002451AA"/>
    <w:rsid w:val="00245627"/>
    <w:rsid w:val="002458C0"/>
    <w:rsid w:val="00245E1D"/>
    <w:rsid w:val="00246C1E"/>
    <w:rsid w:val="00246E18"/>
    <w:rsid w:val="00246E71"/>
    <w:rsid w:val="0024700B"/>
    <w:rsid w:val="002479D6"/>
    <w:rsid w:val="00250272"/>
    <w:rsid w:val="0025028F"/>
    <w:rsid w:val="002508FF"/>
    <w:rsid w:val="0025135B"/>
    <w:rsid w:val="0025136C"/>
    <w:rsid w:val="002515FD"/>
    <w:rsid w:val="00251C4E"/>
    <w:rsid w:val="00251C84"/>
    <w:rsid w:val="002525CF"/>
    <w:rsid w:val="00252695"/>
    <w:rsid w:val="00252B7B"/>
    <w:rsid w:val="0025300C"/>
    <w:rsid w:val="00253C45"/>
    <w:rsid w:val="00253EF0"/>
    <w:rsid w:val="0025471F"/>
    <w:rsid w:val="0025478E"/>
    <w:rsid w:val="00254DBC"/>
    <w:rsid w:val="00254E3E"/>
    <w:rsid w:val="00254EA1"/>
    <w:rsid w:val="002555F5"/>
    <w:rsid w:val="00255A6E"/>
    <w:rsid w:val="00255DE5"/>
    <w:rsid w:val="00256ADD"/>
    <w:rsid w:val="00257012"/>
    <w:rsid w:val="002573AF"/>
    <w:rsid w:val="00257428"/>
    <w:rsid w:val="002575CB"/>
    <w:rsid w:val="00257918"/>
    <w:rsid w:val="00257C8E"/>
    <w:rsid w:val="00257FC5"/>
    <w:rsid w:val="0026026E"/>
    <w:rsid w:val="00260D42"/>
    <w:rsid w:val="00260E67"/>
    <w:rsid w:val="0026100E"/>
    <w:rsid w:val="002610A0"/>
    <w:rsid w:val="00261558"/>
    <w:rsid w:val="002619BA"/>
    <w:rsid w:val="00261AD8"/>
    <w:rsid w:val="00261AEE"/>
    <w:rsid w:val="00261DB5"/>
    <w:rsid w:val="002620CA"/>
    <w:rsid w:val="00262109"/>
    <w:rsid w:val="0026267C"/>
    <w:rsid w:val="0026270B"/>
    <w:rsid w:val="00262804"/>
    <w:rsid w:val="002638A7"/>
    <w:rsid w:val="00263B38"/>
    <w:rsid w:val="00264194"/>
    <w:rsid w:val="0026515D"/>
    <w:rsid w:val="00265282"/>
    <w:rsid w:val="00265BF2"/>
    <w:rsid w:val="00266082"/>
    <w:rsid w:val="0026667C"/>
    <w:rsid w:val="00266775"/>
    <w:rsid w:val="00266ADF"/>
    <w:rsid w:val="00266E18"/>
    <w:rsid w:val="00266EC4"/>
    <w:rsid w:val="002671D5"/>
    <w:rsid w:val="00267533"/>
    <w:rsid w:val="00267746"/>
    <w:rsid w:val="002679C3"/>
    <w:rsid w:val="002679F2"/>
    <w:rsid w:val="00267B4A"/>
    <w:rsid w:val="00267FC5"/>
    <w:rsid w:val="002701CE"/>
    <w:rsid w:val="002701D7"/>
    <w:rsid w:val="00270BBA"/>
    <w:rsid w:val="00270DF2"/>
    <w:rsid w:val="00271312"/>
    <w:rsid w:val="00271322"/>
    <w:rsid w:val="002714E4"/>
    <w:rsid w:val="0027155A"/>
    <w:rsid w:val="00271631"/>
    <w:rsid w:val="00271A2A"/>
    <w:rsid w:val="00271AB9"/>
    <w:rsid w:val="00272097"/>
    <w:rsid w:val="002724CF"/>
    <w:rsid w:val="00272851"/>
    <w:rsid w:val="00272C00"/>
    <w:rsid w:val="00272D85"/>
    <w:rsid w:val="00272DD2"/>
    <w:rsid w:val="00272F9E"/>
    <w:rsid w:val="00273D23"/>
    <w:rsid w:val="00274868"/>
    <w:rsid w:val="00274E7E"/>
    <w:rsid w:val="00274F0B"/>
    <w:rsid w:val="00274FCB"/>
    <w:rsid w:val="0027551C"/>
    <w:rsid w:val="002758FF"/>
    <w:rsid w:val="00275C1A"/>
    <w:rsid w:val="00276205"/>
    <w:rsid w:val="002764EB"/>
    <w:rsid w:val="002767B9"/>
    <w:rsid w:val="00276913"/>
    <w:rsid w:val="0027704A"/>
    <w:rsid w:val="00277205"/>
    <w:rsid w:val="0027725A"/>
    <w:rsid w:val="00277B7A"/>
    <w:rsid w:val="00277C60"/>
    <w:rsid w:val="00277DBC"/>
    <w:rsid w:val="002801D2"/>
    <w:rsid w:val="0028031E"/>
    <w:rsid w:val="002803AD"/>
    <w:rsid w:val="00280480"/>
    <w:rsid w:val="002804A5"/>
    <w:rsid w:val="00280527"/>
    <w:rsid w:val="00280588"/>
    <w:rsid w:val="002805B6"/>
    <w:rsid w:val="002805D0"/>
    <w:rsid w:val="00281161"/>
    <w:rsid w:val="00281D78"/>
    <w:rsid w:val="002820C5"/>
    <w:rsid w:val="0028287C"/>
    <w:rsid w:val="00282A32"/>
    <w:rsid w:val="0028311F"/>
    <w:rsid w:val="0028350B"/>
    <w:rsid w:val="002836E6"/>
    <w:rsid w:val="00284DFF"/>
    <w:rsid w:val="00285319"/>
    <w:rsid w:val="00285640"/>
    <w:rsid w:val="00285B11"/>
    <w:rsid w:val="00285BD6"/>
    <w:rsid w:val="00285E11"/>
    <w:rsid w:val="00285E52"/>
    <w:rsid w:val="002864E5"/>
    <w:rsid w:val="002864F9"/>
    <w:rsid w:val="002864FE"/>
    <w:rsid w:val="00287015"/>
    <w:rsid w:val="002870FA"/>
    <w:rsid w:val="002871F1"/>
    <w:rsid w:val="002875BC"/>
    <w:rsid w:val="00287DC0"/>
    <w:rsid w:val="00287F05"/>
    <w:rsid w:val="00290380"/>
    <w:rsid w:val="00290F91"/>
    <w:rsid w:val="002910B2"/>
    <w:rsid w:val="0029115F"/>
    <w:rsid w:val="002913EF"/>
    <w:rsid w:val="00291953"/>
    <w:rsid w:val="00291AC0"/>
    <w:rsid w:val="00291E01"/>
    <w:rsid w:val="00291F46"/>
    <w:rsid w:val="0029297F"/>
    <w:rsid w:val="00293852"/>
    <w:rsid w:val="00293868"/>
    <w:rsid w:val="00293D57"/>
    <w:rsid w:val="00294165"/>
    <w:rsid w:val="002942E6"/>
    <w:rsid w:val="0029431E"/>
    <w:rsid w:val="0029484C"/>
    <w:rsid w:val="00294929"/>
    <w:rsid w:val="00294EA1"/>
    <w:rsid w:val="00295B2F"/>
    <w:rsid w:val="00296049"/>
    <w:rsid w:val="00296325"/>
    <w:rsid w:val="0029744C"/>
    <w:rsid w:val="002975CB"/>
    <w:rsid w:val="0029766A"/>
    <w:rsid w:val="002A0418"/>
    <w:rsid w:val="002A0596"/>
    <w:rsid w:val="002A076D"/>
    <w:rsid w:val="002A0A59"/>
    <w:rsid w:val="002A0A87"/>
    <w:rsid w:val="002A0D67"/>
    <w:rsid w:val="002A0E16"/>
    <w:rsid w:val="002A0E2D"/>
    <w:rsid w:val="002A1448"/>
    <w:rsid w:val="002A1CDA"/>
    <w:rsid w:val="002A1DE1"/>
    <w:rsid w:val="002A23DC"/>
    <w:rsid w:val="002A282C"/>
    <w:rsid w:val="002A2B92"/>
    <w:rsid w:val="002A34C5"/>
    <w:rsid w:val="002A35C1"/>
    <w:rsid w:val="002A36D3"/>
    <w:rsid w:val="002A38D2"/>
    <w:rsid w:val="002A42E3"/>
    <w:rsid w:val="002A472E"/>
    <w:rsid w:val="002A4D5B"/>
    <w:rsid w:val="002A55AD"/>
    <w:rsid w:val="002A5979"/>
    <w:rsid w:val="002A6147"/>
    <w:rsid w:val="002A62C1"/>
    <w:rsid w:val="002A6384"/>
    <w:rsid w:val="002A6861"/>
    <w:rsid w:val="002A6BA0"/>
    <w:rsid w:val="002A6DCE"/>
    <w:rsid w:val="002A6EF2"/>
    <w:rsid w:val="002A7319"/>
    <w:rsid w:val="002A7356"/>
    <w:rsid w:val="002A7370"/>
    <w:rsid w:val="002A7901"/>
    <w:rsid w:val="002A7CC6"/>
    <w:rsid w:val="002B07DA"/>
    <w:rsid w:val="002B0B13"/>
    <w:rsid w:val="002B0C8F"/>
    <w:rsid w:val="002B0EA7"/>
    <w:rsid w:val="002B15C2"/>
    <w:rsid w:val="002B16BE"/>
    <w:rsid w:val="002B1716"/>
    <w:rsid w:val="002B19D5"/>
    <w:rsid w:val="002B1BCB"/>
    <w:rsid w:val="002B1CD7"/>
    <w:rsid w:val="002B2A45"/>
    <w:rsid w:val="002B2F48"/>
    <w:rsid w:val="002B3E36"/>
    <w:rsid w:val="002B3F35"/>
    <w:rsid w:val="002B4378"/>
    <w:rsid w:val="002B4600"/>
    <w:rsid w:val="002B48E4"/>
    <w:rsid w:val="002B496B"/>
    <w:rsid w:val="002B4D39"/>
    <w:rsid w:val="002B5596"/>
    <w:rsid w:val="002B56FC"/>
    <w:rsid w:val="002B57C9"/>
    <w:rsid w:val="002B59A3"/>
    <w:rsid w:val="002B5B7C"/>
    <w:rsid w:val="002B617A"/>
    <w:rsid w:val="002B6392"/>
    <w:rsid w:val="002B6516"/>
    <w:rsid w:val="002B6551"/>
    <w:rsid w:val="002B65BE"/>
    <w:rsid w:val="002B67AA"/>
    <w:rsid w:val="002B697D"/>
    <w:rsid w:val="002B6B8C"/>
    <w:rsid w:val="002B72BF"/>
    <w:rsid w:val="002B753F"/>
    <w:rsid w:val="002B7EFF"/>
    <w:rsid w:val="002C0DD8"/>
    <w:rsid w:val="002C121A"/>
    <w:rsid w:val="002C15BE"/>
    <w:rsid w:val="002C199B"/>
    <w:rsid w:val="002C2F96"/>
    <w:rsid w:val="002C30C2"/>
    <w:rsid w:val="002C30C8"/>
    <w:rsid w:val="002C31EA"/>
    <w:rsid w:val="002C3BFE"/>
    <w:rsid w:val="002C3D4C"/>
    <w:rsid w:val="002C3DBB"/>
    <w:rsid w:val="002C3F1F"/>
    <w:rsid w:val="002C4234"/>
    <w:rsid w:val="002C5617"/>
    <w:rsid w:val="002C566C"/>
    <w:rsid w:val="002C5DED"/>
    <w:rsid w:val="002C5EAD"/>
    <w:rsid w:val="002C68BF"/>
    <w:rsid w:val="002C77A4"/>
    <w:rsid w:val="002C77D2"/>
    <w:rsid w:val="002D063A"/>
    <w:rsid w:val="002D0BF6"/>
    <w:rsid w:val="002D0DB4"/>
    <w:rsid w:val="002D1001"/>
    <w:rsid w:val="002D10F8"/>
    <w:rsid w:val="002D1EE1"/>
    <w:rsid w:val="002D1F74"/>
    <w:rsid w:val="002D21E9"/>
    <w:rsid w:val="002D2291"/>
    <w:rsid w:val="002D263E"/>
    <w:rsid w:val="002D2848"/>
    <w:rsid w:val="002D2A1A"/>
    <w:rsid w:val="002D2D92"/>
    <w:rsid w:val="002D2E55"/>
    <w:rsid w:val="002D35EB"/>
    <w:rsid w:val="002D3D82"/>
    <w:rsid w:val="002D40BB"/>
    <w:rsid w:val="002D44CC"/>
    <w:rsid w:val="002D4A7C"/>
    <w:rsid w:val="002D4DEE"/>
    <w:rsid w:val="002D5011"/>
    <w:rsid w:val="002D5DC3"/>
    <w:rsid w:val="002D61B4"/>
    <w:rsid w:val="002D6818"/>
    <w:rsid w:val="002D6EBA"/>
    <w:rsid w:val="002D6EBF"/>
    <w:rsid w:val="002D7448"/>
    <w:rsid w:val="002D7E6F"/>
    <w:rsid w:val="002E07CC"/>
    <w:rsid w:val="002E0AC4"/>
    <w:rsid w:val="002E0E99"/>
    <w:rsid w:val="002E1328"/>
    <w:rsid w:val="002E1875"/>
    <w:rsid w:val="002E1D29"/>
    <w:rsid w:val="002E206E"/>
    <w:rsid w:val="002E287D"/>
    <w:rsid w:val="002E346F"/>
    <w:rsid w:val="002E35A0"/>
    <w:rsid w:val="002E3E26"/>
    <w:rsid w:val="002E46CE"/>
    <w:rsid w:val="002E46F7"/>
    <w:rsid w:val="002E4A82"/>
    <w:rsid w:val="002E4B72"/>
    <w:rsid w:val="002E4CC7"/>
    <w:rsid w:val="002E5213"/>
    <w:rsid w:val="002E5720"/>
    <w:rsid w:val="002E589A"/>
    <w:rsid w:val="002E5A89"/>
    <w:rsid w:val="002E5C96"/>
    <w:rsid w:val="002E61EE"/>
    <w:rsid w:val="002E690D"/>
    <w:rsid w:val="002E6B73"/>
    <w:rsid w:val="002E7206"/>
    <w:rsid w:val="002E7378"/>
    <w:rsid w:val="002E767F"/>
    <w:rsid w:val="002E77FB"/>
    <w:rsid w:val="002E783D"/>
    <w:rsid w:val="002F01F2"/>
    <w:rsid w:val="002F0875"/>
    <w:rsid w:val="002F0988"/>
    <w:rsid w:val="002F1693"/>
    <w:rsid w:val="002F1737"/>
    <w:rsid w:val="002F17AE"/>
    <w:rsid w:val="002F1EBC"/>
    <w:rsid w:val="002F1F13"/>
    <w:rsid w:val="002F1F47"/>
    <w:rsid w:val="002F2070"/>
    <w:rsid w:val="002F24F1"/>
    <w:rsid w:val="002F274A"/>
    <w:rsid w:val="002F3062"/>
    <w:rsid w:val="002F3A01"/>
    <w:rsid w:val="002F3B61"/>
    <w:rsid w:val="002F4177"/>
    <w:rsid w:val="002F41A9"/>
    <w:rsid w:val="002F42D4"/>
    <w:rsid w:val="002F6200"/>
    <w:rsid w:val="002F6623"/>
    <w:rsid w:val="002F7084"/>
    <w:rsid w:val="002F7508"/>
    <w:rsid w:val="002F794A"/>
    <w:rsid w:val="002F7F86"/>
    <w:rsid w:val="00300424"/>
    <w:rsid w:val="003004EF"/>
    <w:rsid w:val="003005D0"/>
    <w:rsid w:val="003008B7"/>
    <w:rsid w:val="003012EF"/>
    <w:rsid w:val="0030130D"/>
    <w:rsid w:val="00301C4A"/>
    <w:rsid w:val="00301DF9"/>
    <w:rsid w:val="00301F3B"/>
    <w:rsid w:val="00302064"/>
    <w:rsid w:val="003020A2"/>
    <w:rsid w:val="0030214D"/>
    <w:rsid w:val="003024F3"/>
    <w:rsid w:val="0030267E"/>
    <w:rsid w:val="00302AB4"/>
    <w:rsid w:val="00303302"/>
    <w:rsid w:val="003034F4"/>
    <w:rsid w:val="00303887"/>
    <w:rsid w:val="003039AD"/>
    <w:rsid w:val="00303A66"/>
    <w:rsid w:val="00303B00"/>
    <w:rsid w:val="00303CB7"/>
    <w:rsid w:val="00303D14"/>
    <w:rsid w:val="00303D93"/>
    <w:rsid w:val="00303DC3"/>
    <w:rsid w:val="00304030"/>
    <w:rsid w:val="003041A3"/>
    <w:rsid w:val="0030454F"/>
    <w:rsid w:val="00304756"/>
    <w:rsid w:val="00304776"/>
    <w:rsid w:val="003048F4"/>
    <w:rsid w:val="00305711"/>
    <w:rsid w:val="0030594D"/>
    <w:rsid w:val="00305EEE"/>
    <w:rsid w:val="003069B1"/>
    <w:rsid w:val="00306A7D"/>
    <w:rsid w:val="003072CE"/>
    <w:rsid w:val="003072F1"/>
    <w:rsid w:val="00307D1A"/>
    <w:rsid w:val="00307F2E"/>
    <w:rsid w:val="00310659"/>
    <w:rsid w:val="00310811"/>
    <w:rsid w:val="003108F1"/>
    <w:rsid w:val="0031091E"/>
    <w:rsid w:val="003109EB"/>
    <w:rsid w:val="00310AE1"/>
    <w:rsid w:val="00310AFF"/>
    <w:rsid w:val="00311298"/>
    <w:rsid w:val="00311389"/>
    <w:rsid w:val="003116BC"/>
    <w:rsid w:val="00311901"/>
    <w:rsid w:val="00312007"/>
    <w:rsid w:val="00312381"/>
    <w:rsid w:val="00312A9F"/>
    <w:rsid w:val="00312CA6"/>
    <w:rsid w:val="00312F36"/>
    <w:rsid w:val="00312F66"/>
    <w:rsid w:val="00312FAF"/>
    <w:rsid w:val="00312FFA"/>
    <w:rsid w:val="0031308F"/>
    <w:rsid w:val="003135B0"/>
    <w:rsid w:val="00313757"/>
    <w:rsid w:val="00313CE2"/>
    <w:rsid w:val="00313F92"/>
    <w:rsid w:val="00314441"/>
    <w:rsid w:val="00314561"/>
    <w:rsid w:val="003145D6"/>
    <w:rsid w:val="003147EB"/>
    <w:rsid w:val="00314E09"/>
    <w:rsid w:val="0031513B"/>
    <w:rsid w:val="0031573C"/>
    <w:rsid w:val="00315D07"/>
    <w:rsid w:val="0031649E"/>
    <w:rsid w:val="00316512"/>
    <w:rsid w:val="00316682"/>
    <w:rsid w:val="003166AB"/>
    <w:rsid w:val="00316CA5"/>
    <w:rsid w:val="00316D20"/>
    <w:rsid w:val="00316FB3"/>
    <w:rsid w:val="0031709B"/>
    <w:rsid w:val="00317343"/>
    <w:rsid w:val="003175E1"/>
    <w:rsid w:val="00317FF6"/>
    <w:rsid w:val="0032019B"/>
    <w:rsid w:val="003203BB"/>
    <w:rsid w:val="003203C9"/>
    <w:rsid w:val="00320617"/>
    <w:rsid w:val="00320635"/>
    <w:rsid w:val="00320DB0"/>
    <w:rsid w:val="00320E9C"/>
    <w:rsid w:val="0032101D"/>
    <w:rsid w:val="003211FF"/>
    <w:rsid w:val="003217E5"/>
    <w:rsid w:val="00321D35"/>
    <w:rsid w:val="003220C2"/>
    <w:rsid w:val="00322609"/>
    <w:rsid w:val="00322672"/>
    <w:rsid w:val="003227A9"/>
    <w:rsid w:val="003227EE"/>
    <w:rsid w:val="00322A7D"/>
    <w:rsid w:val="00322C80"/>
    <w:rsid w:val="00322E92"/>
    <w:rsid w:val="003231CF"/>
    <w:rsid w:val="003232D2"/>
    <w:rsid w:val="003236A8"/>
    <w:rsid w:val="00323BD6"/>
    <w:rsid w:val="00323CD7"/>
    <w:rsid w:val="00323D38"/>
    <w:rsid w:val="00323F63"/>
    <w:rsid w:val="0032401E"/>
    <w:rsid w:val="00324468"/>
    <w:rsid w:val="003248F6"/>
    <w:rsid w:val="00324A19"/>
    <w:rsid w:val="00324DE6"/>
    <w:rsid w:val="00325332"/>
    <w:rsid w:val="0032573F"/>
    <w:rsid w:val="003258AE"/>
    <w:rsid w:val="003259A6"/>
    <w:rsid w:val="00325ABF"/>
    <w:rsid w:val="00325C9A"/>
    <w:rsid w:val="00326026"/>
    <w:rsid w:val="00326DD9"/>
    <w:rsid w:val="00326E32"/>
    <w:rsid w:val="0032726D"/>
    <w:rsid w:val="0032793B"/>
    <w:rsid w:val="00327D87"/>
    <w:rsid w:val="00330722"/>
    <w:rsid w:val="0033075B"/>
    <w:rsid w:val="00330804"/>
    <w:rsid w:val="00330C08"/>
    <w:rsid w:val="003317A0"/>
    <w:rsid w:val="00331B5C"/>
    <w:rsid w:val="00331B95"/>
    <w:rsid w:val="0033342F"/>
    <w:rsid w:val="0033360E"/>
    <w:rsid w:val="0033365F"/>
    <w:rsid w:val="003337B0"/>
    <w:rsid w:val="00333BD2"/>
    <w:rsid w:val="00333F2A"/>
    <w:rsid w:val="00334513"/>
    <w:rsid w:val="003347F5"/>
    <w:rsid w:val="00334A75"/>
    <w:rsid w:val="0033560A"/>
    <w:rsid w:val="00335A97"/>
    <w:rsid w:val="00335B32"/>
    <w:rsid w:val="003361A7"/>
    <w:rsid w:val="003364C5"/>
    <w:rsid w:val="00336754"/>
    <w:rsid w:val="0033681C"/>
    <w:rsid w:val="00336A8A"/>
    <w:rsid w:val="00337113"/>
    <w:rsid w:val="003372EF"/>
    <w:rsid w:val="00337742"/>
    <w:rsid w:val="00337BE3"/>
    <w:rsid w:val="00337C60"/>
    <w:rsid w:val="003402AF"/>
    <w:rsid w:val="00340AAA"/>
    <w:rsid w:val="00340B1C"/>
    <w:rsid w:val="00340C70"/>
    <w:rsid w:val="00341082"/>
    <w:rsid w:val="0034117E"/>
    <w:rsid w:val="00341664"/>
    <w:rsid w:val="003417CA"/>
    <w:rsid w:val="00341A5D"/>
    <w:rsid w:val="00341B95"/>
    <w:rsid w:val="00341BE4"/>
    <w:rsid w:val="00343509"/>
    <w:rsid w:val="00343737"/>
    <w:rsid w:val="003439A7"/>
    <w:rsid w:val="00343BDB"/>
    <w:rsid w:val="00343BE8"/>
    <w:rsid w:val="00343FC8"/>
    <w:rsid w:val="00344034"/>
    <w:rsid w:val="00344133"/>
    <w:rsid w:val="00344B75"/>
    <w:rsid w:val="00344D76"/>
    <w:rsid w:val="00344DD1"/>
    <w:rsid w:val="003452FE"/>
    <w:rsid w:val="003457EF"/>
    <w:rsid w:val="00345BD5"/>
    <w:rsid w:val="00346586"/>
    <w:rsid w:val="003467C0"/>
    <w:rsid w:val="00346F81"/>
    <w:rsid w:val="0034729D"/>
    <w:rsid w:val="0034753B"/>
    <w:rsid w:val="003477B6"/>
    <w:rsid w:val="003479D5"/>
    <w:rsid w:val="00347D0E"/>
    <w:rsid w:val="00347D1D"/>
    <w:rsid w:val="00347E79"/>
    <w:rsid w:val="00350339"/>
    <w:rsid w:val="00351183"/>
    <w:rsid w:val="00351894"/>
    <w:rsid w:val="00352053"/>
    <w:rsid w:val="00352A24"/>
    <w:rsid w:val="00352E0F"/>
    <w:rsid w:val="00352EB1"/>
    <w:rsid w:val="00353083"/>
    <w:rsid w:val="00354880"/>
    <w:rsid w:val="00354ED1"/>
    <w:rsid w:val="003555C3"/>
    <w:rsid w:val="00355D76"/>
    <w:rsid w:val="003562A0"/>
    <w:rsid w:val="003567A6"/>
    <w:rsid w:val="003568EF"/>
    <w:rsid w:val="003569B6"/>
    <w:rsid w:val="00356DE0"/>
    <w:rsid w:val="0035708E"/>
    <w:rsid w:val="003570AC"/>
    <w:rsid w:val="00357720"/>
    <w:rsid w:val="0035794F"/>
    <w:rsid w:val="00357CE4"/>
    <w:rsid w:val="00357D24"/>
    <w:rsid w:val="00357D9E"/>
    <w:rsid w:val="0036042B"/>
    <w:rsid w:val="00360A5C"/>
    <w:rsid w:val="00360F6F"/>
    <w:rsid w:val="00361079"/>
    <w:rsid w:val="00361AE8"/>
    <w:rsid w:val="00361D38"/>
    <w:rsid w:val="003621EB"/>
    <w:rsid w:val="00362500"/>
    <w:rsid w:val="00362818"/>
    <w:rsid w:val="00362851"/>
    <w:rsid w:val="00362AC9"/>
    <w:rsid w:val="00362CEB"/>
    <w:rsid w:val="00362F80"/>
    <w:rsid w:val="003634DE"/>
    <w:rsid w:val="0036383E"/>
    <w:rsid w:val="00363C8A"/>
    <w:rsid w:val="00363DDA"/>
    <w:rsid w:val="003648CA"/>
    <w:rsid w:val="003648CB"/>
    <w:rsid w:val="00364AD6"/>
    <w:rsid w:val="00364BA5"/>
    <w:rsid w:val="003654AE"/>
    <w:rsid w:val="00365906"/>
    <w:rsid w:val="00365D8B"/>
    <w:rsid w:val="00365EA4"/>
    <w:rsid w:val="00366436"/>
    <w:rsid w:val="003665E3"/>
    <w:rsid w:val="00366603"/>
    <w:rsid w:val="0036753C"/>
    <w:rsid w:val="00367D83"/>
    <w:rsid w:val="00367EFA"/>
    <w:rsid w:val="00370476"/>
    <w:rsid w:val="003707F6"/>
    <w:rsid w:val="00371DCC"/>
    <w:rsid w:val="00372058"/>
    <w:rsid w:val="00372364"/>
    <w:rsid w:val="003727D6"/>
    <w:rsid w:val="003728B6"/>
    <w:rsid w:val="0037302E"/>
    <w:rsid w:val="0037359E"/>
    <w:rsid w:val="00373C96"/>
    <w:rsid w:val="00373D7F"/>
    <w:rsid w:val="003744E1"/>
    <w:rsid w:val="00374BF2"/>
    <w:rsid w:val="00374BFE"/>
    <w:rsid w:val="00375607"/>
    <w:rsid w:val="00375690"/>
    <w:rsid w:val="00375F28"/>
    <w:rsid w:val="00376050"/>
    <w:rsid w:val="0037636E"/>
    <w:rsid w:val="00376943"/>
    <w:rsid w:val="00376B7B"/>
    <w:rsid w:val="00376EF4"/>
    <w:rsid w:val="00377710"/>
    <w:rsid w:val="00377961"/>
    <w:rsid w:val="00377A81"/>
    <w:rsid w:val="00377F37"/>
    <w:rsid w:val="00380245"/>
    <w:rsid w:val="00380286"/>
    <w:rsid w:val="003802F2"/>
    <w:rsid w:val="003803AF"/>
    <w:rsid w:val="00380412"/>
    <w:rsid w:val="0038044D"/>
    <w:rsid w:val="00380492"/>
    <w:rsid w:val="003804F4"/>
    <w:rsid w:val="003807E9"/>
    <w:rsid w:val="00380937"/>
    <w:rsid w:val="00380AF1"/>
    <w:rsid w:val="003813FA"/>
    <w:rsid w:val="003816F2"/>
    <w:rsid w:val="00381B6B"/>
    <w:rsid w:val="00381CD5"/>
    <w:rsid w:val="00381FD9"/>
    <w:rsid w:val="00381FEB"/>
    <w:rsid w:val="003821C9"/>
    <w:rsid w:val="0038228F"/>
    <w:rsid w:val="00383761"/>
    <w:rsid w:val="00383FAD"/>
    <w:rsid w:val="00385D93"/>
    <w:rsid w:val="00386837"/>
    <w:rsid w:val="00386995"/>
    <w:rsid w:val="00386B6E"/>
    <w:rsid w:val="00386D22"/>
    <w:rsid w:val="00386ECB"/>
    <w:rsid w:val="00387217"/>
    <w:rsid w:val="00387573"/>
    <w:rsid w:val="00387A27"/>
    <w:rsid w:val="00387AE9"/>
    <w:rsid w:val="00387B08"/>
    <w:rsid w:val="00387FEE"/>
    <w:rsid w:val="00390166"/>
    <w:rsid w:val="00390A9B"/>
    <w:rsid w:val="00390B15"/>
    <w:rsid w:val="0039102A"/>
    <w:rsid w:val="003915FD"/>
    <w:rsid w:val="003917CE"/>
    <w:rsid w:val="003922F6"/>
    <w:rsid w:val="00392400"/>
    <w:rsid w:val="00392994"/>
    <w:rsid w:val="00392A24"/>
    <w:rsid w:val="00392ECF"/>
    <w:rsid w:val="00392F53"/>
    <w:rsid w:val="00392FEF"/>
    <w:rsid w:val="00393959"/>
    <w:rsid w:val="00393F1F"/>
    <w:rsid w:val="0039425C"/>
    <w:rsid w:val="00394406"/>
    <w:rsid w:val="003947EE"/>
    <w:rsid w:val="00395051"/>
    <w:rsid w:val="003950F7"/>
    <w:rsid w:val="003957A3"/>
    <w:rsid w:val="00395BEE"/>
    <w:rsid w:val="00395CD7"/>
    <w:rsid w:val="00395F7A"/>
    <w:rsid w:val="00396210"/>
    <w:rsid w:val="0039626C"/>
    <w:rsid w:val="00396383"/>
    <w:rsid w:val="0039649F"/>
    <w:rsid w:val="003965EE"/>
    <w:rsid w:val="00396970"/>
    <w:rsid w:val="003972A9"/>
    <w:rsid w:val="00397307"/>
    <w:rsid w:val="003973A8"/>
    <w:rsid w:val="003973DA"/>
    <w:rsid w:val="00397457"/>
    <w:rsid w:val="003A0058"/>
    <w:rsid w:val="003A0437"/>
    <w:rsid w:val="003A085D"/>
    <w:rsid w:val="003A0BAE"/>
    <w:rsid w:val="003A0DC1"/>
    <w:rsid w:val="003A0E4E"/>
    <w:rsid w:val="003A13D9"/>
    <w:rsid w:val="003A192E"/>
    <w:rsid w:val="003A2425"/>
    <w:rsid w:val="003A24E2"/>
    <w:rsid w:val="003A2606"/>
    <w:rsid w:val="003A2721"/>
    <w:rsid w:val="003A2744"/>
    <w:rsid w:val="003A2E89"/>
    <w:rsid w:val="003A2EA3"/>
    <w:rsid w:val="003A2F81"/>
    <w:rsid w:val="003A3341"/>
    <w:rsid w:val="003A3387"/>
    <w:rsid w:val="003A37EA"/>
    <w:rsid w:val="003A412C"/>
    <w:rsid w:val="003A427C"/>
    <w:rsid w:val="003A42A4"/>
    <w:rsid w:val="003A45DD"/>
    <w:rsid w:val="003A4765"/>
    <w:rsid w:val="003A4B7F"/>
    <w:rsid w:val="003A4D96"/>
    <w:rsid w:val="003A588C"/>
    <w:rsid w:val="003A5907"/>
    <w:rsid w:val="003A5CEB"/>
    <w:rsid w:val="003A621D"/>
    <w:rsid w:val="003A6CE2"/>
    <w:rsid w:val="003A74F5"/>
    <w:rsid w:val="003A75B8"/>
    <w:rsid w:val="003A7A4D"/>
    <w:rsid w:val="003A7AF3"/>
    <w:rsid w:val="003A7CA8"/>
    <w:rsid w:val="003A7CC0"/>
    <w:rsid w:val="003A7EB9"/>
    <w:rsid w:val="003B05EF"/>
    <w:rsid w:val="003B0802"/>
    <w:rsid w:val="003B0C62"/>
    <w:rsid w:val="003B115D"/>
    <w:rsid w:val="003B12A1"/>
    <w:rsid w:val="003B153A"/>
    <w:rsid w:val="003B1FF1"/>
    <w:rsid w:val="003B292D"/>
    <w:rsid w:val="003B29A4"/>
    <w:rsid w:val="003B3946"/>
    <w:rsid w:val="003B3FF2"/>
    <w:rsid w:val="003B40DA"/>
    <w:rsid w:val="003B4358"/>
    <w:rsid w:val="003B48B8"/>
    <w:rsid w:val="003B4A11"/>
    <w:rsid w:val="003B4AAB"/>
    <w:rsid w:val="003B5100"/>
    <w:rsid w:val="003B558D"/>
    <w:rsid w:val="003B55A9"/>
    <w:rsid w:val="003B6168"/>
    <w:rsid w:val="003B67EA"/>
    <w:rsid w:val="003B6C23"/>
    <w:rsid w:val="003B76EE"/>
    <w:rsid w:val="003B771A"/>
    <w:rsid w:val="003B778A"/>
    <w:rsid w:val="003B7810"/>
    <w:rsid w:val="003B7976"/>
    <w:rsid w:val="003B7C44"/>
    <w:rsid w:val="003B7FB9"/>
    <w:rsid w:val="003C07D6"/>
    <w:rsid w:val="003C0A16"/>
    <w:rsid w:val="003C0EE2"/>
    <w:rsid w:val="003C134E"/>
    <w:rsid w:val="003C13A6"/>
    <w:rsid w:val="003C1452"/>
    <w:rsid w:val="003C1BF8"/>
    <w:rsid w:val="003C22D4"/>
    <w:rsid w:val="003C242D"/>
    <w:rsid w:val="003C278B"/>
    <w:rsid w:val="003C27EB"/>
    <w:rsid w:val="003C28F4"/>
    <w:rsid w:val="003C2959"/>
    <w:rsid w:val="003C29C7"/>
    <w:rsid w:val="003C2E2B"/>
    <w:rsid w:val="003C383C"/>
    <w:rsid w:val="003C38EA"/>
    <w:rsid w:val="003C3B84"/>
    <w:rsid w:val="003C3E94"/>
    <w:rsid w:val="003C43F7"/>
    <w:rsid w:val="003C443F"/>
    <w:rsid w:val="003C47D4"/>
    <w:rsid w:val="003C57BF"/>
    <w:rsid w:val="003C5FB8"/>
    <w:rsid w:val="003C6004"/>
    <w:rsid w:val="003C62F4"/>
    <w:rsid w:val="003C639C"/>
    <w:rsid w:val="003C649E"/>
    <w:rsid w:val="003C689F"/>
    <w:rsid w:val="003C6B1C"/>
    <w:rsid w:val="003C70B9"/>
    <w:rsid w:val="003C7221"/>
    <w:rsid w:val="003C76C6"/>
    <w:rsid w:val="003C7798"/>
    <w:rsid w:val="003C7BBA"/>
    <w:rsid w:val="003C7D20"/>
    <w:rsid w:val="003D0218"/>
    <w:rsid w:val="003D0E54"/>
    <w:rsid w:val="003D1401"/>
    <w:rsid w:val="003D18B5"/>
    <w:rsid w:val="003D1AD8"/>
    <w:rsid w:val="003D2629"/>
    <w:rsid w:val="003D2878"/>
    <w:rsid w:val="003D2A23"/>
    <w:rsid w:val="003D2A3D"/>
    <w:rsid w:val="003D2C01"/>
    <w:rsid w:val="003D3109"/>
    <w:rsid w:val="003D31E0"/>
    <w:rsid w:val="003D3349"/>
    <w:rsid w:val="003D3AF4"/>
    <w:rsid w:val="003D406B"/>
    <w:rsid w:val="003D4973"/>
    <w:rsid w:val="003D4B20"/>
    <w:rsid w:val="003D5CD8"/>
    <w:rsid w:val="003D5DFF"/>
    <w:rsid w:val="003D5E78"/>
    <w:rsid w:val="003D5FC9"/>
    <w:rsid w:val="003D6229"/>
    <w:rsid w:val="003D6AAA"/>
    <w:rsid w:val="003D6F06"/>
    <w:rsid w:val="003D6F0C"/>
    <w:rsid w:val="003D7183"/>
    <w:rsid w:val="003D74FF"/>
    <w:rsid w:val="003D7DE7"/>
    <w:rsid w:val="003E015B"/>
    <w:rsid w:val="003E01F4"/>
    <w:rsid w:val="003E0771"/>
    <w:rsid w:val="003E0E2D"/>
    <w:rsid w:val="003E10A6"/>
    <w:rsid w:val="003E1C64"/>
    <w:rsid w:val="003E2458"/>
    <w:rsid w:val="003E2A47"/>
    <w:rsid w:val="003E2DD1"/>
    <w:rsid w:val="003E2F64"/>
    <w:rsid w:val="003E38A9"/>
    <w:rsid w:val="003E3DE9"/>
    <w:rsid w:val="003E3F2F"/>
    <w:rsid w:val="003E4142"/>
    <w:rsid w:val="003E4297"/>
    <w:rsid w:val="003E501C"/>
    <w:rsid w:val="003E50FB"/>
    <w:rsid w:val="003E510F"/>
    <w:rsid w:val="003E5436"/>
    <w:rsid w:val="003E550A"/>
    <w:rsid w:val="003E5887"/>
    <w:rsid w:val="003E638C"/>
    <w:rsid w:val="003E6439"/>
    <w:rsid w:val="003E7527"/>
    <w:rsid w:val="003E7668"/>
    <w:rsid w:val="003E779C"/>
    <w:rsid w:val="003E7E45"/>
    <w:rsid w:val="003F018F"/>
    <w:rsid w:val="003F0D3B"/>
    <w:rsid w:val="003F0D49"/>
    <w:rsid w:val="003F10BF"/>
    <w:rsid w:val="003F11B6"/>
    <w:rsid w:val="003F252C"/>
    <w:rsid w:val="003F2CB0"/>
    <w:rsid w:val="003F2DB2"/>
    <w:rsid w:val="003F2E30"/>
    <w:rsid w:val="003F31FF"/>
    <w:rsid w:val="003F34E1"/>
    <w:rsid w:val="003F35FB"/>
    <w:rsid w:val="003F3790"/>
    <w:rsid w:val="003F38DE"/>
    <w:rsid w:val="003F3BBD"/>
    <w:rsid w:val="003F3C81"/>
    <w:rsid w:val="003F3CA5"/>
    <w:rsid w:val="003F3E23"/>
    <w:rsid w:val="003F42D4"/>
    <w:rsid w:val="003F4410"/>
    <w:rsid w:val="003F4654"/>
    <w:rsid w:val="003F46FD"/>
    <w:rsid w:val="003F479A"/>
    <w:rsid w:val="003F4EDD"/>
    <w:rsid w:val="003F4F3D"/>
    <w:rsid w:val="003F5178"/>
    <w:rsid w:val="003F55E9"/>
    <w:rsid w:val="003F5957"/>
    <w:rsid w:val="003F5FFF"/>
    <w:rsid w:val="003F65B7"/>
    <w:rsid w:val="003F67B2"/>
    <w:rsid w:val="003F73B6"/>
    <w:rsid w:val="004000B5"/>
    <w:rsid w:val="00400786"/>
    <w:rsid w:val="00400906"/>
    <w:rsid w:val="00400A0A"/>
    <w:rsid w:val="00400AD3"/>
    <w:rsid w:val="00400AF8"/>
    <w:rsid w:val="00400E38"/>
    <w:rsid w:val="00400F14"/>
    <w:rsid w:val="00401228"/>
    <w:rsid w:val="00401376"/>
    <w:rsid w:val="0040163B"/>
    <w:rsid w:val="0040192A"/>
    <w:rsid w:val="00401A82"/>
    <w:rsid w:val="00401D66"/>
    <w:rsid w:val="00402011"/>
    <w:rsid w:val="004020CF"/>
    <w:rsid w:val="00402222"/>
    <w:rsid w:val="004025FB"/>
    <w:rsid w:val="0040301A"/>
    <w:rsid w:val="00403075"/>
    <w:rsid w:val="004035B6"/>
    <w:rsid w:val="004046BB"/>
    <w:rsid w:val="004046E6"/>
    <w:rsid w:val="00404945"/>
    <w:rsid w:val="00404E72"/>
    <w:rsid w:val="00405112"/>
    <w:rsid w:val="00405615"/>
    <w:rsid w:val="004056CB"/>
    <w:rsid w:val="0040588C"/>
    <w:rsid w:val="00405D0D"/>
    <w:rsid w:val="00406696"/>
    <w:rsid w:val="004105FA"/>
    <w:rsid w:val="0041099F"/>
    <w:rsid w:val="004118C0"/>
    <w:rsid w:val="00411A4D"/>
    <w:rsid w:val="00412869"/>
    <w:rsid w:val="00412C99"/>
    <w:rsid w:val="004130CC"/>
    <w:rsid w:val="00413BE8"/>
    <w:rsid w:val="00414348"/>
    <w:rsid w:val="00414555"/>
    <w:rsid w:val="00414B1F"/>
    <w:rsid w:val="00414B2F"/>
    <w:rsid w:val="0041545B"/>
    <w:rsid w:val="00415A3D"/>
    <w:rsid w:val="00415A45"/>
    <w:rsid w:val="00415CBD"/>
    <w:rsid w:val="00415E1B"/>
    <w:rsid w:val="0041666A"/>
    <w:rsid w:val="004168DC"/>
    <w:rsid w:val="00417DA2"/>
    <w:rsid w:val="004202BF"/>
    <w:rsid w:val="00420333"/>
    <w:rsid w:val="00420F9F"/>
    <w:rsid w:val="004210CC"/>
    <w:rsid w:val="00421D19"/>
    <w:rsid w:val="004220AD"/>
    <w:rsid w:val="004223AD"/>
    <w:rsid w:val="00422FC4"/>
    <w:rsid w:val="00423A49"/>
    <w:rsid w:val="00423A8F"/>
    <w:rsid w:val="0042482A"/>
    <w:rsid w:val="004249A3"/>
    <w:rsid w:val="00424A10"/>
    <w:rsid w:val="004251D1"/>
    <w:rsid w:val="004258AD"/>
    <w:rsid w:val="004263D9"/>
    <w:rsid w:val="00426F68"/>
    <w:rsid w:val="004277D1"/>
    <w:rsid w:val="00430016"/>
    <w:rsid w:val="0043011D"/>
    <w:rsid w:val="004302A3"/>
    <w:rsid w:val="00430AB1"/>
    <w:rsid w:val="00430ADD"/>
    <w:rsid w:val="00430C44"/>
    <w:rsid w:val="00430C97"/>
    <w:rsid w:val="00430FFD"/>
    <w:rsid w:val="0043129F"/>
    <w:rsid w:val="004317E0"/>
    <w:rsid w:val="00431AEB"/>
    <w:rsid w:val="00432C85"/>
    <w:rsid w:val="00433669"/>
    <w:rsid w:val="00433673"/>
    <w:rsid w:val="00433B40"/>
    <w:rsid w:val="00433F2A"/>
    <w:rsid w:val="004340E1"/>
    <w:rsid w:val="00434661"/>
    <w:rsid w:val="00434BA3"/>
    <w:rsid w:val="00434C49"/>
    <w:rsid w:val="00434F00"/>
    <w:rsid w:val="004355C5"/>
    <w:rsid w:val="0043595C"/>
    <w:rsid w:val="00435E3A"/>
    <w:rsid w:val="004364AD"/>
    <w:rsid w:val="004365C9"/>
    <w:rsid w:val="00436CF3"/>
    <w:rsid w:val="00436DB7"/>
    <w:rsid w:val="0043718F"/>
    <w:rsid w:val="004374EB"/>
    <w:rsid w:val="00437D08"/>
    <w:rsid w:val="00437FEA"/>
    <w:rsid w:val="004405B3"/>
    <w:rsid w:val="004406D6"/>
    <w:rsid w:val="00440FC5"/>
    <w:rsid w:val="00441085"/>
    <w:rsid w:val="004418BA"/>
    <w:rsid w:val="00441B60"/>
    <w:rsid w:val="00441C25"/>
    <w:rsid w:val="00441E30"/>
    <w:rsid w:val="00441F44"/>
    <w:rsid w:val="0044208A"/>
    <w:rsid w:val="00442A37"/>
    <w:rsid w:val="00442AC9"/>
    <w:rsid w:val="00442DDC"/>
    <w:rsid w:val="004430D0"/>
    <w:rsid w:val="00443A50"/>
    <w:rsid w:val="00444474"/>
    <w:rsid w:val="004448B6"/>
    <w:rsid w:val="00444C75"/>
    <w:rsid w:val="00444DA4"/>
    <w:rsid w:val="00444F2E"/>
    <w:rsid w:val="004452A2"/>
    <w:rsid w:val="0044555A"/>
    <w:rsid w:val="00445896"/>
    <w:rsid w:val="00445D00"/>
    <w:rsid w:val="00445E61"/>
    <w:rsid w:val="00446140"/>
    <w:rsid w:val="004462AA"/>
    <w:rsid w:val="00446321"/>
    <w:rsid w:val="004463DF"/>
    <w:rsid w:val="00447D22"/>
    <w:rsid w:val="00447F72"/>
    <w:rsid w:val="00447F8F"/>
    <w:rsid w:val="00450B4E"/>
    <w:rsid w:val="004514E0"/>
    <w:rsid w:val="004516AC"/>
    <w:rsid w:val="00451C9A"/>
    <w:rsid w:val="00451D56"/>
    <w:rsid w:val="00452056"/>
    <w:rsid w:val="00452321"/>
    <w:rsid w:val="00452C1D"/>
    <w:rsid w:val="004537F2"/>
    <w:rsid w:val="00453A1E"/>
    <w:rsid w:val="00454023"/>
    <w:rsid w:val="0045476B"/>
    <w:rsid w:val="00454B62"/>
    <w:rsid w:val="00455270"/>
    <w:rsid w:val="004558FB"/>
    <w:rsid w:val="00455AA8"/>
    <w:rsid w:val="004561E9"/>
    <w:rsid w:val="0045630A"/>
    <w:rsid w:val="004564FA"/>
    <w:rsid w:val="00456822"/>
    <w:rsid w:val="00457271"/>
    <w:rsid w:val="004572DF"/>
    <w:rsid w:val="0045740B"/>
    <w:rsid w:val="0045797B"/>
    <w:rsid w:val="004605C8"/>
    <w:rsid w:val="004608AF"/>
    <w:rsid w:val="0046182F"/>
    <w:rsid w:val="00461BD2"/>
    <w:rsid w:val="00461DD9"/>
    <w:rsid w:val="00462D63"/>
    <w:rsid w:val="00463212"/>
    <w:rsid w:val="004634A6"/>
    <w:rsid w:val="004637E6"/>
    <w:rsid w:val="00463AC8"/>
    <w:rsid w:val="00463C86"/>
    <w:rsid w:val="00463D10"/>
    <w:rsid w:val="00464677"/>
    <w:rsid w:val="00464A68"/>
    <w:rsid w:val="00464BA7"/>
    <w:rsid w:val="00464EAD"/>
    <w:rsid w:val="0046570B"/>
    <w:rsid w:val="004657C2"/>
    <w:rsid w:val="004658A6"/>
    <w:rsid w:val="0046600B"/>
    <w:rsid w:val="004660E1"/>
    <w:rsid w:val="004669B0"/>
    <w:rsid w:val="00466A45"/>
    <w:rsid w:val="00467122"/>
    <w:rsid w:val="004678AD"/>
    <w:rsid w:val="00467947"/>
    <w:rsid w:val="0047003F"/>
    <w:rsid w:val="00470862"/>
    <w:rsid w:val="0047144E"/>
    <w:rsid w:val="0047153F"/>
    <w:rsid w:val="00471687"/>
    <w:rsid w:val="00471B86"/>
    <w:rsid w:val="00471CF3"/>
    <w:rsid w:val="0047204B"/>
    <w:rsid w:val="004725AC"/>
    <w:rsid w:val="00472AB0"/>
    <w:rsid w:val="00472E9B"/>
    <w:rsid w:val="00473322"/>
    <w:rsid w:val="0047338E"/>
    <w:rsid w:val="004733AB"/>
    <w:rsid w:val="004733E3"/>
    <w:rsid w:val="00473DFA"/>
    <w:rsid w:val="00473FFF"/>
    <w:rsid w:val="004741F5"/>
    <w:rsid w:val="004754CD"/>
    <w:rsid w:val="00475938"/>
    <w:rsid w:val="00475CBF"/>
    <w:rsid w:val="00475F3A"/>
    <w:rsid w:val="004760FA"/>
    <w:rsid w:val="00476738"/>
    <w:rsid w:val="004768A8"/>
    <w:rsid w:val="00476A0B"/>
    <w:rsid w:val="00477492"/>
    <w:rsid w:val="004778D2"/>
    <w:rsid w:val="00477D7D"/>
    <w:rsid w:val="00477FAA"/>
    <w:rsid w:val="00480307"/>
    <w:rsid w:val="004803FD"/>
    <w:rsid w:val="0048065C"/>
    <w:rsid w:val="00480671"/>
    <w:rsid w:val="004809E5"/>
    <w:rsid w:val="00480AEA"/>
    <w:rsid w:val="00480F8F"/>
    <w:rsid w:val="00480FAD"/>
    <w:rsid w:val="00481085"/>
    <w:rsid w:val="0048144D"/>
    <w:rsid w:val="00481458"/>
    <w:rsid w:val="00481D68"/>
    <w:rsid w:val="00481DC2"/>
    <w:rsid w:val="00481F86"/>
    <w:rsid w:val="0048284A"/>
    <w:rsid w:val="00482E77"/>
    <w:rsid w:val="00483ACB"/>
    <w:rsid w:val="00483DDC"/>
    <w:rsid w:val="00483EBF"/>
    <w:rsid w:val="00483FE6"/>
    <w:rsid w:val="00484418"/>
    <w:rsid w:val="004844DF"/>
    <w:rsid w:val="004846C4"/>
    <w:rsid w:val="0048482C"/>
    <w:rsid w:val="00484899"/>
    <w:rsid w:val="004848BE"/>
    <w:rsid w:val="00484A81"/>
    <w:rsid w:val="00484E28"/>
    <w:rsid w:val="00484FAE"/>
    <w:rsid w:val="00485010"/>
    <w:rsid w:val="00485629"/>
    <w:rsid w:val="0048584F"/>
    <w:rsid w:val="00485BD0"/>
    <w:rsid w:val="00485BD8"/>
    <w:rsid w:val="00485E30"/>
    <w:rsid w:val="00485E80"/>
    <w:rsid w:val="004861E1"/>
    <w:rsid w:val="0048620A"/>
    <w:rsid w:val="00486F49"/>
    <w:rsid w:val="0048725D"/>
    <w:rsid w:val="00487631"/>
    <w:rsid w:val="00487B65"/>
    <w:rsid w:val="0049036E"/>
    <w:rsid w:val="0049063B"/>
    <w:rsid w:val="00490BED"/>
    <w:rsid w:val="00490CA1"/>
    <w:rsid w:val="00490CEB"/>
    <w:rsid w:val="004911A8"/>
    <w:rsid w:val="00491314"/>
    <w:rsid w:val="00491365"/>
    <w:rsid w:val="0049178B"/>
    <w:rsid w:val="00491D7C"/>
    <w:rsid w:val="00491E2D"/>
    <w:rsid w:val="00492330"/>
    <w:rsid w:val="004938C3"/>
    <w:rsid w:val="00493907"/>
    <w:rsid w:val="00493B60"/>
    <w:rsid w:val="00493E7B"/>
    <w:rsid w:val="004941DD"/>
    <w:rsid w:val="004945F1"/>
    <w:rsid w:val="00494B13"/>
    <w:rsid w:val="00494EAD"/>
    <w:rsid w:val="00495085"/>
    <w:rsid w:val="00496061"/>
    <w:rsid w:val="00496434"/>
    <w:rsid w:val="00496581"/>
    <w:rsid w:val="00496B6E"/>
    <w:rsid w:val="00496BA8"/>
    <w:rsid w:val="00497379"/>
    <w:rsid w:val="0049754E"/>
    <w:rsid w:val="00497825"/>
    <w:rsid w:val="00497D59"/>
    <w:rsid w:val="00497FE6"/>
    <w:rsid w:val="004A0065"/>
    <w:rsid w:val="004A0BC4"/>
    <w:rsid w:val="004A199B"/>
    <w:rsid w:val="004A1F86"/>
    <w:rsid w:val="004A1FAB"/>
    <w:rsid w:val="004A20DF"/>
    <w:rsid w:val="004A249D"/>
    <w:rsid w:val="004A2578"/>
    <w:rsid w:val="004A25C0"/>
    <w:rsid w:val="004A30AB"/>
    <w:rsid w:val="004A3606"/>
    <w:rsid w:val="004A3DEA"/>
    <w:rsid w:val="004A4790"/>
    <w:rsid w:val="004A4E8F"/>
    <w:rsid w:val="004A5B57"/>
    <w:rsid w:val="004A5CA0"/>
    <w:rsid w:val="004A5E7D"/>
    <w:rsid w:val="004A5F4C"/>
    <w:rsid w:val="004A6BAE"/>
    <w:rsid w:val="004A6E8B"/>
    <w:rsid w:val="004A70F4"/>
    <w:rsid w:val="004A71F6"/>
    <w:rsid w:val="004A73BA"/>
    <w:rsid w:val="004A7CDE"/>
    <w:rsid w:val="004A7D52"/>
    <w:rsid w:val="004B05D1"/>
    <w:rsid w:val="004B097C"/>
    <w:rsid w:val="004B0A86"/>
    <w:rsid w:val="004B0FB1"/>
    <w:rsid w:val="004B1589"/>
    <w:rsid w:val="004B16C6"/>
    <w:rsid w:val="004B1975"/>
    <w:rsid w:val="004B1BF0"/>
    <w:rsid w:val="004B2E43"/>
    <w:rsid w:val="004B43A3"/>
    <w:rsid w:val="004B442C"/>
    <w:rsid w:val="004B470D"/>
    <w:rsid w:val="004B4753"/>
    <w:rsid w:val="004B491A"/>
    <w:rsid w:val="004B4A8B"/>
    <w:rsid w:val="004B4F6E"/>
    <w:rsid w:val="004B5089"/>
    <w:rsid w:val="004B5323"/>
    <w:rsid w:val="004B57E1"/>
    <w:rsid w:val="004B59D7"/>
    <w:rsid w:val="004B60FD"/>
    <w:rsid w:val="004B67F0"/>
    <w:rsid w:val="004B6A0B"/>
    <w:rsid w:val="004B7896"/>
    <w:rsid w:val="004C0096"/>
    <w:rsid w:val="004C0299"/>
    <w:rsid w:val="004C0732"/>
    <w:rsid w:val="004C0B04"/>
    <w:rsid w:val="004C102B"/>
    <w:rsid w:val="004C1203"/>
    <w:rsid w:val="004C1415"/>
    <w:rsid w:val="004C15B3"/>
    <w:rsid w:val="004C1BF9"/>
    <w:rsid w:val="004C22AC"/>
    <w:rsid w:val="004C274C"/>
    <w:rsid w:val="004C2829"/>
    <w:rsid w:val="004C2893"/>
    <w:rsid w:val="004C30CE"/>
    <w:rsid w:val="004C33EA"/>
    <w:rsid w:val="004C3425"/>
    <w:rsid w:val="004C38B1"/>
    <w:rsid w:val="004C3F99"/>
    <w:rsid w:val="004C3FE5"/>
    <w:rsid w:val="004C445D"/>
    <w:rsid w:val="004C4AC6"/>
    <w:rsid w:val="004C4D4E"/>
    <w:rsid w:val="004C4F43"/>
    <w:rsid w:val="004C500D"/>
    <w:rsid w:val="004C5269"/>
    <w:rsid w:val="004C5291"/>
    <w:rsid w:val="004C54CE"/>
    <w:rsid w:val="004C5665"/>
    <w:rsid w:val="004C5BB4"/>
    <w:rsid w:val="004C6394"/>
    <w:rsid w:val="004C64D9"/>
    <w:rsid w:val="004C7173"/>
    <w:rsid w:val="004C71ED"/>
    <w:rsid w:val="004D00E4"/>
    <w:rsid w:val="004D0724"/>
    <w:rsid w:val="004D0829"/>
    <w:rsid w:val="004D0E8E"/>
    <w:rsid w:val="004D134C"/>
    <w:rsid w:val="004D14D1"/>
    <w:rsid w:val="004D18CE"/>
    <w:rsid w:val="004D18E0"/>
    <w:rsid w:val="004D26F7"/>
    <w:rsid w:val="004D2BCD"/>
    <w:rsid w:val="004D2C56"/>
    <w:rsid w:val="004D2FAB"/>
    <w:rsid w:val="004D3CA9"/>
    <w:rsid w:val="004D4593"/>
    <w:rsid w:val="004D463B"/>
    <w:rsid w:val="004D46A2"/>
    <w:rsid w:val="004D46AB"/>
    <w:rsid w:val="004D4C00"/>
    <w:rsid w:val="004D4C8A"/>
    <w:rsid w:val="004D4E5C"/>
    <w:rsid w:val="004D538E"/>
    <w:rsid w:val="004D58AB"/>
    <w:rsid w:val="004D5A0E"/>
    <w:rsid w:val="004D60D4"/>
    <w:rsid w:val="004D620A"/>
    <w:rsid w:val="004D6268"/>
    <w:rsid w:val="004D6400"/>
    <w:rsid w:val="004D687D"/>
    <w:rsid w:val="004D77FC"/>
    <w:rsid w:val="004D7C65"/>
    <w:rsid w:val="004D7C8F"/>
    <w:rsid w:val="004E04D8"/>
    <w:rsid w:val="004E0581"/>
    <w:rsid w:val="004E06EA"/>
    <w:rsid w:val="004E0844"/>
    <w:rsid w:val="004E0973"/>
    <w:rsid w:val="004E0B81"/>
    <w:rsid w:val="004E0C35"/>
    <w:rsid w:val="004E0E47"/>
    <w:rsid w:val="004E0E6B"/>
    <w:rsid w:val="004E1394"/>
    <w:rsid w:val="004E1719"/>
    <w:rsid w:val="004E2D0F"/>
    <w:rsid w:val="004E2E58"/>
    <w:rsid w:val="004E3709"/>
    <w:rsid w:val="004E3A59"/>
    <w:rsid w:val="004E41B1"/>
    <w:rsid w:val="004E42F6"/>
    <w:rsid w:val="004E4975"/>
    <w:rsid w:val="004E5053"/>
    <w:rsid w:val="004E55BE"/>
    <w:rsid w:val="004E5680"/>
    <w:rsid w:val="004E59FA"/>
    <w:rsid w:val="004E5A54"/>
    <w:rsid w:val="004E5CC2"/>
    <w:rsid w:val="004E673E"/>
    <w:rsid w:val="004E6C1B"/>
    <w:rsid w:val="004E6EC7"/>
    <w:rsid w:val="004E6F24"/>
    <w:rsid w:val="004E7600"/>
    <w:rsid w:val="004E780A"/>
    <w:rsid w:val="004E7D40"/>
    <w:rsid w:val="004E7D85"/>
    <w:rsid w:val="004E7F08"/>
    <w:rsid w:val="004E7FF1"/>
    <w:rsid w:val="004F08CB"/>
    <w:rsid w:val="004F09EF"/>
    <w:rsid w:val="004F0DE8"/>
    <w:rsid w:val="004F0E06"/>
    <w:rsid w:val="004F11E8"/>
    <w:rsid w:val="004F128B"/>
    <w:rsid w:val="004F16BC"/>
    <w:rsid w:val="004F1818"/>
    <w:rsid w:val="004F19D4"/>
    <w:rsid w:val="004F2186"/>
    <w:rsid w:val="004F231B"/>
    <w:rsid w:val="004F2A67"/>
    <w:rsid w:val="004F37CB"/>
    <w:rsid w:val="004F4C34"/>
    <w:rsid w:val="004F55A1"/>
    <w:rsid w:val="004F5755"/>
    <w:rsid w:val="004F61B9"/>
    <w:rsid w:val="004F62A0"/>
    <w:rsid w:val="004F6CDB"/>
    <w:rsid w:val="004F6D8B"/>
    <w:rsid w:val="004F712F"/>
    <w:rsid w:val="004F72FD"/>
    <w:rsid w:val="004F736C"/>
    <w:rsid w:val="004F7463"/>
    <w:rsid w:val="004F7843"/>
    <w:rsid w:val="004F7BD8"/>
    <w:rsid w:val="004F7E64"/>
    <w:rsid w:val="00500050"/>
    <w:rsid w:val="0050015B"/>
    <w:rsid w:val="005001AB"/>
    <w:rsid w:val="00500A6C"/>
    <w:rsid w:val="00500DDF"/>
    <w:rsid w:val="0050148B"/>
    <w:rsid w:val="00501545"/>
    <w:rsid w:val="00501993"/>
    <w:rsid w:val="005022C6"/>
    <w:rsid w:val="0050237A"/>
    <w:rsid w:val="0050250C"/>
    <w:rsid w:val="005028E8"/>
    <w:rsid w:val="00502CD2"/>
    <w:rsid w:val="005031C7"/>
    <w:rsid w:val="005037AC"/>
    <w:rsid w:val="00503A1B"/>
    <w:rsid w:val="00503C3A"/>
    <w:rsid w:val="00503E41"/>
    <w:rsid w:val="0050400C"/>
    <w:rsid w:val="0050403B"/>
    <w:rsid w:val="005045A6"/>
    <w:rsid w:val="00504B97"/>
    <w:rsid w:val="00504DE8"/>
    <w:rsid w:val="00504F5D"/>
    <w:rsid w:val="00505871"/>
    <w:rsid w:val="005059C9"/>
    <w:rsid w:val="005059F5"/>
    <w:rsid w:val="00505C30"/>
    <w:rsid w:val="00505CBC"/>
    <w:rsid w:val="00505CDB"/>
    <w:rsid w:val="005068E1"/>
    <w:rsid w:val="00506BA5"/>
    <w:rsid w:val="00506BAF"/>
    <w:rsid w:val="00506C69"/>
    <w:rsid w:val="0050706B"/>
    <w:rsid w:val="00507D67"/>
    <w:rsid w:val="00507EBB"/>
    <w:rsid w:val="005102FD"/>
    <w:rsid w:val="0051056F"/>
    <w:rsid w:val="00510796"/>
    <w:rsid w:val="005113C3"/>
    <w:rsid w:val="00511425"/>
    <w:rsid w:val="00511AC2"/>
    <w:rsid w:val="00511E59"/>
    <w:rsid w:val="005121B3"/>
    <w:rsid w:val="00512DD8"/>
    <w:rsid w:val="00513193"/>
    <w:rsid w:val="00513205"/>
    <w:rsid w:val="005143AC"/>
    <w:rsid w:val="005143AE"/>
    <w:rsid w:val="00514CF5"/>
    <w:rsid w:val="00514DDA"/>
    <w:rsid w:val="00514EE0"/>
    <w:rsid w:val="00515798"/>
    <w:rsid w:val="0051594D"/>
    <w:rsid w:val="00515C73"/>
    <w:rsid w:val="00515E14"/>
    <w:rsid w:val="00516244"/>
    <w:rsid w:val="0051634C"/>
    <w:rsid w:val="00516B43"/>
    <w:rsid w:val="00516D90"/>
    <w:rsid w:val="00516E8C"/>
    <w:rsid w:val="00516FC3"/>
    <w:rsid w:val="00517024"/>
    <w:rsid w:val="00517229"/>
    <w:rsid w:val="00517AF3"/>
    <w:rsid w:val="00520033"/>
    <w:rsid w:val="005202A6"/>
    <w:rsid w:val="0052049D"/>
    <w:rsid w:val="00520844"/>
    <w:rsid w:val="005208C4"/>
    <w:rsid w:val="005209B9"/>
    <w:rsid w:val="00521215"/>
    <w:rsid w:val="00521239"/>
    <w:rsid w:val="00521285"/>
    <w:rsid w:val="00521BD3"/>
    <w:rsid w:val="00521DF0"/>
    <w:rsid w:val="00522051"/>
    <w:rsid w:val="005220FF"/>
    <w:rsid w:val="00522479"/>
    <w:rsid w:val="0052249F"/>
    <w:rsid w:val="005227CE"/>
    <w:rsid w:val="0052285B"/>
    <w:rsid w:val="00523645"/>
    <w:rsid w:val="0052443F"/>
    <w:rsid w:val="005244B1"/>
    <w:rsid w:val="005247B2"/>
    <w:rsid w:val="005249C1"/>
    <w:rsid w:val="0052504D"/>
    <w:rsid w:val="005252A7"/>
    <w:rsid w:val="005255E1"/>
    <w:rsid w:val="005257C2"/>
    <w:rsid w:val="005266AC"/>
    <w:rsid w:val="00526E2B"/>
    <w:rsid w:val="00526EA6"/>
    <w:rsid w:val="0052750D"/>
    <w:rsid w:val="00527618"/>
    <w:rsid w:val="0053008B"/>
    <w:rsid w:val="00531446"/>
    <w:rsid w:val="0053165E"/>
    <w:rsid w:val="00531968"/>
    <w:rsid w:val="00531D9F"/>
    <w:rsid w:val="00532047"/>
    <w:rsid w:val="005326E8"/>
    <w:rsid w:val="0053297A"/>
    <w:rsid w:val="00532DCB"/>
    <w:rsid w:val="00532F68"/>
    <w:rsid w:val="005330A3"/>
    <w:rsid w:val="005337E9"/>
    <w:rsid w:val="00533982"/>
    <w:rsid w:val="00533BCE"/>
    <w:rsid w:val="00533D20"/>
    <w:rsid w:val="00534528"/>
    <w:rsid w:val="005352F4"/>
    <w:rsid w:val="00535515"/>
    <w:rsid w:val="005358D9"/>
    <w:rsid w:val="00535A5A"/>
    <w:rsid w:val="00535B87"/>
    <w:rsid w:val="00535E32"/>
    <w:rsid w:val="00535FE3"/>
    <w:rsid w:val="00536039"/>
    <w:rsid w:val="00536281"/>
    <w:rsid w:val="00536314"/>
    <w:rsid w:val="005366BB"/>
    <w:rsid w:val="005368A7"/>
    <w:rsid w:val="00536AC3"/>
    <w:rsid w:val="00536E43"/>
    <w:rsid w:val="005372DB"/>
    <w:rsid w:val="005373D7"/>
    <w:rsid w:val="0053790B"/>
    <w:rsid w:val="00537A0B"/>
    <w:rsid w:val="00537C69"/>
    <w:rsid w:val="00537D3C"/>
    <w:rsid w:val="00537F37"/>
    <w:rsid w:val="0054059D"/>
    <w:rsid w:val="005408A3"/>
    <w:rsid w:val="00540A66"/>
    <w:rsid w:val="005411AB"/>
    <w:rsid w:val="005413A0"/>
    <w:rsid w:val="005416ED"/>
    <w:rsid w:val="005421D2"/>
    <w:rsid w:val="00542BD5"/>
    <w:rsid w:val="005437E1"/>
    <w:rsid w:val="005439EA"/>
    <w:rsid w:val="005441D5"/>
    <w:rsid w:val="00544243"/>
    <w:rsid w:val="00544525"/>
    <w:rsid w:val="0054456A"/>
    <w:rsid w:val="00544D65"/>
    <w:rsid w:val="00544E20"/>
    <w:rsid w:val="005453EB"/>
    <w:rsid w:val="0054587B"/>
    <w:rsid w:val="0054587C"/>
    <w:rsid w:val="00545C84"/>
    <w:rsid w:val="00545E53"/>
    <w:rsid w:val="00546093"/>
    <w:rsid w:val="00546212"/>
    <w:rsid w:val="00546414"/>
    <w:rsid w:val="005467C4"/>
    <w:rsid w:val="005477C0"/>
    <w:rsid w:val="00547C0C"/>
    <w:rsid w:val="005501D4"/>
    <w:rsid w:val="005504F7"/>
    <w:rsid w:val="005505E5"/>
    <w:rsid w:val="00550969"/>
    <w:rsid w:val="00550D75"/>
    <w:rsid w:val="00550FB5"/>
    <w:rsid w:val="0055102A"/>
    <w:rsid w:val="00551088"/>
    <w:rsid w:val="005511DC"/>
    <w:rsid w:val="00551A68"/>
    <w:rsid w:val="00551AA9"/>
    <w:rsid w:val="00552446"/>
    <w:rsid w:val="005528AA"/>
    <w:rsid w:val="00552930"/>
    <w:rsid w:val="00552978"/>
    <w:rsid w:val="00552A07"/>
    <w:rsid w:val="00552DC5"/>
    <w:rsid w:val="005533AA"/>
    <w:rsid w:val="005533EA"/>
    <w:rsid w:val="00553CA2"/>
    <w:rsid w:val="00554076"/>
    <w:rsid w:val="00554824"/>
    <w:rsid w:val="005549EE"/>
    <w:rsid w:val="00554EA1"/>
    <w:rsid w:val="005550D0"/>
    <w:rsid w:val="0055541D"/>
    <w:rsid w:val="00555624"/>
    <w:rsid w:val="00555899"/>
    <w:rsid w:val="00555985"/>
    <w:rsid w:val="00556318"/>
    <w:rsid w:val="0055639F"/>
    <w:rsid w:val="005568DC"/>
    <w:rsid w:val="005568E7"/>
    <w:rsid w:val="00557AAD"/>
    <w:rsid w:val="00557E68"/>
    <w:rsid w:val="005604D3"/>
    <w:rsid w:val="005604F6"/>
    <w:rsid w:val="00560656"/>
    <w:rsid w:val="005607BF"/>
    <w:rsid w:val="00560BA1"/>
    <w:rsid w:val="00561442"/>
    <w:rsid w:val="00561482"/>
    <w:rsid w:val="00562157"/>
    <w:rsid w:val="005623CB"/>
    <w:rsid w:val="005623F4"/>
    <w:rsid w:val="00562407"/>
    <w:rsid w:val="0056256F"/>
    <w:rsid w:val="00562714"/>
    <w:rsid w:val="00562952"/>
    <w:rsid w:val="005629BB"/>
    <w:rsid w:val="00562AA5"/>
    <w:rsid w:val="00562BF2"/>
    <w:rsid w:val="0056389A"/>
    <w:rsid w:val="00563BAA"/>
    <w:rsid w:val="00563C93"/>
    <w:rsid w:val="00563CDF"/>
    <w:rsid w:val="00563FB3"/>
    <w:rsid w:val="00564709"/>
    <w:rsid w:val="005658AF"/>
    <w:rsid w:val="00565D39"/>
    <w:rsid w:val="00566200"/>
    <w:rsid w:val="00566360"/>
    <w:rsid w:val="005663E3"/>
    <w:rsid w:val="00566510"/>
    <w:rsid w:val="005665C2"/>
    <w:rsid w:val="00567335"/>
    <w:rsid w:val="005677E6"/>
    <w:rsid w:val="005679AA"/>
    <w:rsid w:val="005703F7"/>
    <w:rsid w:val="00570676"/>
    <w:rsid w:val="005707F8"/>
    <w:rsid w:val="00570813"/>
    <w:rsid w:val="00570F4F"/>
    <w:rsid w:val="005711E2"/>
    <w:rsid w:val="00571351"/>
    <w:rsid w:val="00571484"/>
    <w:rsid w:val="005714A6"/>
    <w:rsid w:val="005719D2"/>
    <w:rsid w:val="00571DCD"/>
    <w:rsid w:val="00572259"/>
    <w:rsid w:val="00572274"/>
    <w:rsid w:val="00572546"/>
    <w:rsid w:val="0057270F"/>
    <w:rsid w:val="005727BD"/>
    <w:rsid w:val="00572EB8"/>
    <w:rsid w:val="0057312C"/>
    <w:rsid w:val="00573135"/>
    <w:rsid w:val="005735C2"/>
    <w:rsid w:val="00573B42"/>
    <w:rsid w:val="00574343"/>
    <w:rsid w:val="00574718"/>
    <w:rsid w:val="005749FB"/>
    <w:rsid w:val="00574A21"/>
    <w:rsid w:val="00574FAA"/>
    <w:rsid w:val="005750DD"/>
    <w:rsid w:val="00575ADB"/>
    <w:rsid w:val="00575B91"/>
    <w:rsid w:val="00576680"/>
    <w:rsid w:val="00576771"/>
    <w:rsid w:val="00576825"/>
    <w:rsid w:val="00576B2D"/>
    <w:rsid w:val="00576B45"/>
    <w:rsid w:val="00576FD6"/>
    <w:rsid w:val="00577A1A"/>
    <w:rsid w:val="00577C54"/>
    <w:rsid w:val="00577FBA"/>
    <w:rsid w:val="00580583"/>
    <w:rsid w:val="00580956"/>
    <w:rsid w:val="00580FA1"/>
    <w:rsid w:val="005811F1"/>
    <w:rsid w:val="005815A7"/>
    <w:rsid w:val="00581987"/>
    <w:rsid w:val="00581B0B"/>
    <w:rsid w:val="00581FE4"/>
    <w:rsid w:val="005821C9"/>
    <w:rsid w:val="0058221E"/>
    <w:rsid w:val="005823EE"/>
    <w:rsid w:val="00582669"/>
    <w:rsid w:val="0058276F"/>
    <w:rsid w:val="00582778"/>
    <w:rsid w:val="00582CAB"/>
    <w:rsid w:val="005834B5"/>
    <w:rsid w:val="00583500"/>
    <w:rsid w:val="00583EA8"/>
    <w:rsid w:val="00584A24"/>
    <w:rsid w:val="00584A61"/>
    <w:rsid w:val="00584DC8"/>
    <w:rsid w:val="00585161"/>
    <w:rsid w:val="00585527"/>
    <w:rsid w:val="0058559C"/>
    <w:rsid w:val="005858C4"/>
    <w:rsid w:val="005859E4"/>
    <w:rsid w:val="00586014"/>
    <w:rsid w:val="0058610A"/>
    <w:rsid w:val="0058611D"/>
    <w:rsid w:val="005864F9"/>
    <w:rsid w:val="005868AA"/>
    <w:rsid w:val="00586E3C"/>
    <w:rsid w:val="00586ED4"/>
    <w:rsid w:val="00587133"/>
    <w:rsid w:val="005874B1"/>
    <w:rsid w:val="00587606"/>
    <w:rsid w:val="005876E0"/>
    <w:rsid w:val="00587882"/>
    <w:rsid w:val="00587A85"/>
    <w:rsid w:val="00587B0E"/>
    <w:rsid w:val="00587B37"/>
    <w:rsid w:val="00587DC6"/>
    <w:rsid w:val="00590082"/>
    <w:rsid w:val="0059089B"/>
    <w:rsid w:val="00590C45"/>
    <w:rsid w:val="00590CAB"/>
    <w:rsid w:val="00590DC0"/>
    <w:rsid w:val="00591161"/>
    <w:rsid w:val="0059136C"/>
    <w:rsid w:val="00591BC4"/>
    <w:rsid w:val="00591FB5"/>
    <w:rsid w:val="00592268"/>
    <w:rsid w:val="00592A79"/>
    <w:rsid w:val="0059337E"/>
    <w:rsid w:val="00594B64"/>
    <w:rsid w:val="00595058"/>
    <w:rsid w:val="00595228"/>
    <w:rsid w:val="005952A1"/>
    <w:rsid w:val="00595464"/>
    <w:rsid w:val="00595F38"/>
    <w:rsid w:val="005963DC"/>
    <w:rsid w:val="005965CF"/>
    <w:rsid w:val="00596645"/>
    <w:rsid w:val="00596977"/>
    <w:rsid w:val="005969A8"/>
    <w:rsid w:val="00596B64"/>
    <w:rsid w:val="00596B86"/>
    <w:rsid w:val="00596CE1"/>
    <w:rsid w:val="005970F2"/>
    <w:rsid w:val="005971FD"/>
    <w:rsid w:val="00597339"/>
    <w:rsid w:val="00597714"/>
    <w:rsid w:val="005977DA"/>
    <w:rsid w:val="00597F16"/>
    <w:rsid w:val="005A0051"/>
    <w:rsid w:val="005A00FE"/>
    <w:rsid w:val="005A0187"/>
    <w:rsid w:val="005A0330"/>
    <w:rsid w:val="005A0617"/>
    <w:rsid w:val="005A0A00"/>
    <w:rsid w:val="005A130C"/>
    <w:rsid w:val="005A16E6"/>
    <w:rsid w:val="005A1DC0"/>
    <w:rsid w:val="005A2244"/>
    <w:rsid w:val="005A2287"/>
    <w:rsid w:val="005A354C"/>
    <w:rsid w:val="005A366D"/>
    <w:rsid w:val="005A3CD4"/>
    <w:rsid w:val="005A434F"/>
    <w:rsid w:val="005A454D"/>
    <w:rsid w:val="005A459B"/>
    <w:rsid w:val="005A45FF"/>
    <w:rsid w:val="005A491F"/>
    <w:rsid w:val="005A4B11"/>
    <w:rsid w:val="005A555C"/>
    <w:rsid w:val="005A621E"/>
    <w:rsid w:val="005A6C88"/>
    <w:rsid w:val="005A6D20"/>
    <w:rsid w:val="005A7B4C"/>
    <w:rsid w:val="005B044A"/>
    <w:rsid w:val="005B1FE2"/>
    <w:rsid w:val="005B2003"/>
    <w:rsid w:val="005B2091"/>
    <w:rsid w:val="005B209B"/>
    <w:rsid w:val="005B21C1"/>
    <w:rsid w:val="005B24EE"/>
    <w:rsid w:val="005B26FD"/>
    <w:rsid w:val="005B2EDF"/>
    <w:rsid w:val="005B30C6"/>
    <w:rsid w:val="005B32DA"/>
    <w:rsid w:val="005B37E0"/>
    <w:rsid w:val="005B3C6C"/>
    <w:rsid w:val="005B4157"/>
    <w:rsid w:val="005B438E"/>
    <w:rsid w:val="005B4405"/>
    <w:rsid w:val="005B4AE7"/>
    <w:rsid w:val="005B4D3E"/>
    <w:rsid w:val="005B5791"/>
    <w:rsid w:val="005B6095"/>
    <w:rsid w:val="005B61F0"/>
    <w:rsid w:val="005B62AC"/>
    <w:rsid w:val="005B62F5"/>
    <w:rsid w:val="005B64D4"/>
    <w:rsid w:val="005B6B2B"/>
    <w:rsid w:val="005B7090"/>
    <w:rsid w:val="005B7101"/>
    <w:rsid w:val="005B75D2"/>
    <w:rsid w:val="005C05DA"/>
    <w:rsid w:val="005C0782"/>
    <w:rsid w:val="005C07FC"/>
    <w:rsid w:val="005C10E3"/>
    <w:rsid w:val="005C146D"/>
    <w:rsid w:val="005C1587"/>
    <w:rsid w:val="005C1964"/>
    <w:rsid w:val="005C1A14"/>
    <w:rsid w:val="005C1D71"/>
    <w:rsid w:val="005C1E73"/>
    <w:rsid w:val="005C2555"/>
    <w:rsid w:val="005C2D74"/>
    <w:rsid w:val="005C2E72"/>
    <w:rsid w:val="005C3C71"/>
    <w:rsid w:val="005C3F83"/>
    <w:rsid w:val="005C43CA"/>
    <w:rsid w:val="005C4AF7"/>
    <w:rsid w:val="005C4C21"/>
    <w:rsid w:val="005C4EF8"/>
    <w:rsid w:val="005C4F62"/>
    <w:rsid w:val="005C5083"/>
    <w:rsid w:val="005C5546"/>
    <w:rsid w:val="005C611C"/>
    <w:rsid w:val="005C6544"/>
    <w:rsid w:val="005C6668"/>
    <w:rsid w:val="005C68F3"/>
    <w:rsid w:val="005C69BC"/>
    <w:rsid w:val="005C6AA6"/>
    <w:rsid w:val="005C729C"/>
    <w:rsid w:val="005C7A95"/>
    <w:rsid w:val="005C7D6C"/>
    <w:rsid w:val="005D06DA"/>
    <w:rsid w:val="005D0920"/>
    <w:rsid w:val="005D0A1F"/>
    <w:rsid w:val="005D0C79"/>
    <w:rsid w:val="005D0E05"/>
    <w:rsid w:val="005D128E"/>
    <w:rsid w:val="005D1588"/>
    <w:rsid w:val="005D21C5"/>
    <w:rsid w:val="005D24D0"/>
    <w:rsid w:val="005D2519"/>
    <w:rsid w:val="005D2872"/>
    <w:rsid w:val="005D2DDF"/>
    <w:rsid w:val="005D2F1F"/>
    <w:rsid w:val="005D3E57"/>
    <w:rsid w:val="005D4292"/>
    <w:rsid w:val="005D439B"/>
    <w:rsid w:val="005D4821"/>
    <w:rsid w:val="005D4FDC"/>
    <w:rsid w:val="005D507A"/>
    <w:rsid w:val="005D55BB"/>
    <w:rsid w:val="005D5B54"/>
    <w:rsid w:val="005D5FBB"/>
    <w:rsid w:val="005D60C4"/>
    <w:rsid w:val="005D6D42"/>
    <w:rsid w:val="005D78D9"/>
    <w:rsid w:val="005D7B87"/>
    <w:rsid w:val="005D7F17"/>
    <w:rsid w:val="005E0BC7"/>
    <w:rsid w:val="005E13E8"/>
    <w:rsid w:val="005E1601"/>
    <w:rsid w:val="005E19D3"/>
    <w:rsid w:val="005E1A1F"/>
    <w:rsid w:val="005E1C9C"/>
    <w:rsid w:val="005E20D0"/>
    <w:rsid w:val="005E25FF"/>
    <w:rsid w:val="005E28B9"/>
    <w:rsid w:val="005E34EF"/>
    <w:rsid w:val="005E34F9"/>
    <w:rsid w:val="005E3575"/>
    <w:rsid w:val="005E384D"/>
    <w:rsid w:val="005E385C"/>
    <w:rsid w:val="005E3A80"/>
    <w:rsid w:val="005E437C"/>
    <w:rsid w:val="005E4887"/>
    <w:rsid w:val="005E4AA0"/>
    <w:rsid w:val="005E4ACB"/>
    <w:rsid w:val="005E4B67"/>
    <w:rsid w:val="005E4DDA"/>
    <w:rsid w:val="005E4F07"/>
    <w:rsid w:val="005E507A"/>
    <w:rsid w:val="005E57FE"/>
    <w:rsid w:val="005E5E96"/>
    <w:rsid w:val="005E63C4"/>
    <w:rsid w:val="005E68B1"/>
    <w:rsid w:val="005E7ED5"/>
    <w:rsid w:val="005F0344"/>
    <w:rsid w:val="005F04B9"/>
    <w:rsid w:val="005F04E7"/>
    <w:rsid w:val="005F06C1"/>
    <w:rsid w:val="005F0C6C"/>
    <w:rsid w:val="005F1BA7"/>
    <w:rsid w:val="005F1C14"/>
    <w:rsid w:val="005F2DC9"/>
    <w:rsid w:val="005F346E"/>
    <w:rsid w:val="005F3964"/>
    <w:rsid w:val="005F3ACC"/>
    <w:rsid w:val="005F3D1A"/>
    <w:rsid w:val="005F3D73"/>
    <w:rsid w:val="005F415E"/>
    <w:rsid w:val="005F4263"/>
    <w:rsid w:val="005F44EC"/>
    <w:rsid w:val="005F48AD"/>
    <w:rsid w:val="005F492E"/>
    <w:rsid w:val="005F4A2F"/>
    <w:rsid w:val="005F4E56"/>
    <w:rsid w:val="005F53E6"/>
    <w:rsid w:val="005F5668"/>
    <w:rsid w:val="005F572C"/>
    <w:rsid w:val="005F5C91"/>
    <w:rsid w:val="005F5D23"/>
    <w:rsid w:val="005F5FEB"/>
    <w:rsid w:val="005F612D"/>
    <w:rsid w:val="005F6173"/>
    <w:rsid w:val="005F63EC"/>
    <w:rsid w:val="005F6858"/>
    <w:rsid w:val="005F690D"/>
    <w:rsid w:val="005F7099"/>
    <w:rsid w:val="005F71E9"/>
    <w:rsid w:val="005F72F8"/>
    <w:rsid w:val="005F7497"/>
    <w:rsid w:val="006000B5"/>
    <w:rsid w:val="00600196"/>
    <w:rsid w:val="006002EA"/>
    <w:rsid w:val="0060032D"/>
    <w:rsid w:val="006005BC"/>
    <w:rsid w:val="006005FA"/>
    <w:rsid w:val="00600698"/>
    <w:rsid w:val="00600B1B"/>
    <w:rsid w:val="00600BAD"/>
    <w:rsid w:val="00600BB4"/>
    <w:rsid w:val="00601149"/>
    <w:rsid w:val="006024E9"/>
    <w:rsid w:val="006025A8"/>
    <w:rsid w:val="00602A03"/>
    <w:rsid w:val="00602B97"/>
    <w:rsid w:val="00603204"/>
    <w:rsid w:val="00603236"/>
    <w:rsid w:val="00604186"/>
    <w:rsid w:val="006044F5"/>
    <w:rsid w:val="0060477A"/>
    <w:rsid w:val="0060494D"/>
    <w:rsid w:val="00604E7B"/>
    <w:rsid w:val="006051BB"/>
    <w:rsid w:val="006053D8"/>
    <w:rsid w:val="00605765"/>
    <w:rsid w:val="00605B9E"/>
    <w:rsid w:val="00605D81"/>
    <w:rsid w:val="006061A4"/>
    <w:rsid w:val="006063CE"/>
    <w:rsid w:val="006064EA"/>
    <w:rsid w:val="00606842"/>
    <w:rsid w:val="00606AC2"/>
    <w:rsid w:val="00606ADE"/>
    <w:rsid w:val="00606E1A"/>
    <w:rsid w:val="0060745F"/>
    <w:rsid w:val="00607A9B"/>
    <w:rsid w:val="00607FCE"/>
    <w:rsid w:val="006103E5"/>
    <w:rsid w:val="006105C0"/>
    <w:rsid w:val="006107FE"/>
    <w:rsid w:val="00610E16"/>
    <w:rsid w:val="00610F83"/>
    <w:rsid w:val="0061174F"/>
    <w:rsid w:val="00611963"/>
    <w:rsid w:val="00611AD7"/>
    <w:rsid w:val="00611DE6"/>
    <w:rsid w:val="0061226F"/>
    <w:rsid w:val="006123C0"/>
    <w:rsid w:val="006125D4"/>
    <w:rsid w:val="00612DF0"/>
    <w:rsid w:val="00613332"/>
    <w:rsid w:val="00613ED2"/>
    <w:rsid w:val="0061400C"/>
    <w:rsid w:val="0061455C"/>
    <w:rsid w:val="0061459F"/>
    <w:rsid w:val="006151B1"/>
    <w:rsid w:val="0061585D"/>
    <w:rsid w:val="00615A6D"/>
    <w:rsid w:val="00615EE6"/>
    <w:rsid w:val="00616840"/>
    <w:rsid w:val="00616E8E"/>
    <w:rsid w:val="006170A4"/>
    <w:rsid w:val="00617566"/>
    <w:rsid w:val="0061797A"/>
    <w:rsid w:val="00617E08"/>
    <w:rsid w:val="00617FF7"/>
    <w:rsid w:val="0062041D"/>
    <w:rsid w:val="00620C14"/>
    <w:rsid w:val="00622354"/>
    <w:rsid w:val="0062258C"/>
    <w:rsid w:val="0062273D"/>
    <w:rsid w:val="00622B3C"/>
    <w:rsid w:val="00623CFF"/>
    <w:rsid w:val="00623DDB"/>
    <w:rsid w:val="00623F61"/>
    <w:rsid w:val="00624AE7"/>
    <w:rsid w:val="00624C76"/>
    <w:rsid w:val="00624CE3"/>
    <w:rsid w:val="00625A53"/>
    <w:rsid w:val="00625EDC"/>
    <w:rsid w:val="00625F64"/>
    <w:rsid w:val="00626341"/>
    <w:rsid w:val="00626A36"/>
    <w:rsid w:val="00626DB1"/>
    <w:rsid w:val="0062738F"/>
    <w:rsid w:val="00627694"/>
    <w:rsid w:val="00627DD4"/>
    <w:rsid w:val="0063028D"/>
    <w:rsid w:val="00630780"/>
    <w:rsid w:val="00630A35"/>
    <w:rsid w:val="00631446"/>
    <w:rsid w:val="00631467"/>
    <w:rsid w:val="00631958"/>
    <w:rsid w:val="006321B4"/>
    <w:rsid w:val="006336B9"/>
    <w:rsid w:val="006339B8"/>
    <w:rsid w:val="00634247"/>
    <w:rsid w:val="006344FD"/>
    <w:rsid w:val="00634700"/>
    <w:rsid w:val="00634C09"/>
    <w:rsid w:val="00635612"/>
    <w:rsid w:val="006362D6"/>
    <w:rsid w:val="006364AF"/>
    <w:rsid w:val="00636B80"/>
    <w:rsid w:val="00637214"/>
    <w:rsid w:val="00637224"/>
    <w:rsid w:val="0063727C"/>
    <w:rsid w:val="0063741B"/>
    <w:rsid w:val="00637E96"/>
    <w:rsid w:val="006405A5"/>
    <w:rsid w:val="00640BA7"/>
    <w:rsid w:val="00640BC3"/>
    <w:rsid w:val="00640BF4"/>
    <w:rsid w:val="006412E3"/>
    <w:rsid w:val="00641371"/>
    <w:rsid w:val="00641B80"/>
    <w:rsid w:val="00641B86"/>
    <w:rsid w:val="0064244D"/>
    <w:rsid w:val="00642826"/>
    <w:rsid w:val="00642D88"/>
    <w:rsid w:val="0064354F"/>
    <w:rsid w:val="00643930"/>
    <w:rsid w:val="00643B41"/>
    <w:rsid w:val="00644210"/>
    <w:rsid w:val="006446C2"/>
    <w:rsid w:val="006447A8"/>
    <w:rsid w:val="0064526F"/>
    <w:rsid w:val="006454EA"/>
    <w:rsid w:val="006458CE"/>
    <w:rsid w:val="00646449"/>
    <w:rsid w:val="00646CBC"/>
    <w:rsid w:val="00646F1C"/>
    <w:rsid w:val="0064732F"/>
    <w:rsid w:val="0064788F"/>
    <w:rsid w:val="00647AFB"/>
    <w:rsid w:val="0065000A"/>
    <w:rsid w:val="006509D3"/>
    <w:rsid w:val="00651681"/>
    <w:rsid w:val="0065178C"/>
    <w:rsid w:val="00651B0F"/>
    <w:rsid w:val="00651EB2"/>
    <w:rsid w:val="00652972"/>
    <w:rsid w:val="00652ADE"/>
    <w:rsid w:val="00652C13"/>
    <w:rsid w:val="0065359C"/>
    <w:rsid w:val="006538C2"/>
    <w:rsid w:val="006538F8"/>
    <w:rsid w:val="00653A2E"/>
    <w:rsid w:val="00653F2B"/>
    <w:rsid w:val="00654B49"/>
    <w:rsid w:val="006556B3"/>
    <w:rsid w:val="006558C1"/>
    <w:rsid w:val="00655A72"/>
    <w:rsid w:val="00656762"/>
    <w:rsid w:val="00656828"/>
    <w:rsid w:val="0065684A"/>
    <w:rsid w:val="006568E0"/>
    <w:rsid w:val="00656A9C"/>
    <w:rsid w:val="006575F8"/>
    <w:rsid w:val="00657A5F"/>
    <w:rsid w:val="00657B3B"/>
    <w:rsid w:val="00657B96"/>
    <w:rsid w:val="00657D55"/>
    <w:rsid w:val="00660761"/>
    <w:rsid w:val="0066092B"/>
    <w:rsid w:val="00660E48"/>
    <w:rsid w:val="00661387"/>
    <w:rsid w:val="006615CF"/>
    <w:rsid w:val="006619AB"/>
    <w:rsid w:val="006620E0"/>
    <w:rsid w:val="006620FE"/>
    <w:rsid w:val="006624FF"/>
    <w:rsid w:val="006626AD"/>
    <w:rsid w:val="00662E35"/>
    <w:rsid w:val="006632ED"/>
    <w:rsid w:val="006633F6"/>
    <w:rsid w:val="0066398D"/>
    <w:rsid w:val="00663E0E"/>
    <w:rsid w:val="00663E7B"/>
    <w:rsid w:val="006642D0"/>
    <w:rsid w:val="00664D45"/>
    <w:rsid w:val="00664D98"/>
    <w:rsid w:val="00664DE4"/>
    <w:rsid w:val="00665616"/>
    <w:rsid w:val="006656EC"/>
    <w:rsid w:val="0066579D"/>
    <w:rsid w:val="0066662F"/>
    <w:rsid w:val="00666C02"/>
    <w:rsid w:val="00666DD6"/>
    <w:rsid w:val="00666FC9"/>
    <w:rsid w:val="00667192"/>
    <w:rsid w:val="006676B4"/>
    <w:rsid w:val="0066788A"/>
    <w:rsid w:val="00667CE1"/>
    <w:rsid w:val="0067011B"/>
    <w:rsid w:val="006704B2"/>
    <w:rsid w:val="006705C8"/>
    <w:rsid w:val="00671087"/>
    <w:rsid w:val="00671167"/>
    <w:rsid w:val="006717D3"/>
    <w:rsid w:val="006719A3"/>
    <w:rsid w:val="00671DF6"/>
    <w:rsid w:val="00671FDF"/>
    <w:rsid w:val="00672A47"/>
    <w:rsid w:val="00672F83"/>
    <w:rsid w:val="00673308"/>
    <w:rsid w:val="00673AF7"/>
    <w:rsid w:val="00673D43"/>
    <w:rsid w:val="00673D53"/>
    <w:rsid w:val="00673D89"/>
    <w:rsid w:val="00673DC7"/>
    <w:rsid w:val="00673E69"/>
    <w:rsid w:val="006741E0"/>
    <w:rsid w:val="006748EF"/>
    <w:rsid w:val="0067507A"/>
    <w:rsid w:val="00675633"/>
    <w:rsid w:val="006761E6"/>
    <w:rsid w:val="00676F41"/>
    <w:rsid w:val="0067733C"/>
    <w:rsid w:val="006774B9"/>
    <w:rsid w:val="00677730"/>
    <w:rsid w:val="00677BD1"/>
    <w:rsid w:val="006801BC"/>
    <w:rsid w:val="00680486"/>
    <w:rsid w:val="006808EE"/>
    <w:rsid w:val="00681364"/>
    <w:rsid w:val="00681882"/>
    <w:rsid w:val="00681A57"/>
    <w:rsid w:val="00682857"/>
    <w:rsid w:val="00683321"/>
    <w:rsid w:val="006834A3"/>
    <w:rsid w:val="0068374A"/>
    <w:rsid w:val="0068489D"/>
    <w:rsid w:val="00684E05"/>
    <w:rsid w:val="00684FF8"/>
    <w:rsid w:val="006850BF"/>
    <w:rsid w:val="0068537C"/>
    <w:rsid w:val="006853F0"/>
    <w:rsid w:val="006856F4"/>
    <w:rsid w:val="0068586E"/>
    <w:rsid w:val="00685D60"/>
    <w:rsid w:val="006860F2"/>
    <w:rsid w:val="006861BE"/>
    <w:rsid w:val="0068645E"/>
    <w:rsid w:val="00686B37"/>
    <w:rsid w:val="006875A9"/>
    <w:rsid w:val="00687654"/>
    <w:rsid w:val="006876D3"/>
    <w:rsid w:val="00687B4B"/>
    <w:rsid w:val="00687D8F"/>
    <w:rsid w:val="00687E4D"/>
    <w:rsid w:val="00687F30"/>
    <w:rsid w:val="00687F89"/>
    <w:rsid w:val="00690741"/>
    <w:rsid w:val="00690A9A"/>
    <w:rsid w:val="00690C07"/>
    <w:rsid w:val="00691480"/>
    <w:rsid w:val="0069172A"/>
    <w:rsid w:val="00691A08"/>
    <w:rsid w:val="00691F48"/>
    <w:rsid w:val="00692059"/>
    <w:rsid w:val="006926A4"/>
    <w:rsid w:val="00692E42"/>
    <w:rsid w:val="00692EC3"/>
    <w:rsid w:val="00693075"/>
    <w:rsid w:val="00693A9E"/>
    <w:rsid w:val="00693C50"/>
    <w:rsid w:val="00693D86"/>
    <w:rsid w:val="00693DC4"/>
    <w:rsid w:val="006944A5"/>
    <w:rsid w:val="006949FB"/>
    <w:rsid w:val="00694BAC"/>
    <w:rsid w:val="00695544"/>
    <w:rsid w:val="00695A5D"/>
    <w:rsid w:val="00695C7D"/>
    <w:rsid w:val="0069606E"/>
    <w:rsid w:val="00696564"/>
    <w:rsid w:val="00696C26"/>
    <w:rsid w:val="00696E4E"/>
    <w:rsid w:val="0069721C"/>
    <w:rsid w:val="00697471"/>
    <w:rsid w:val="0069755F"/>
    <w:rsid w:val="00697C72"/>
    <w:rsid w:val="006A00CF"/>
    <w:rsid w:val="006A0200"/>
    <w:rsid w:val="006A0301"/>
    <w:rsid w:val="006A0E25"/>
    <w:rsid w:val="006A0F88"/>
    <w:rsid w:val="006A105F"/>
    <w:rsid w:val="006A118E"/>
    <w:rsid w:val="006A121F"/>
    <w:rsid w:val="006A15D7"/>
    <w:rsid w:val="006A1A30"/>
    <w:rsid w:val="006A1AEA"/>
    <w:rsid w:val="006A1F66"/>
    <w:rsid w:val="006A2128"/>
    <w:rsid w:val="006A2302"/>
    <w:rsid w:val="006A291C"/>
    <w:rsid w:val="006A2BDF"/>
    <w:rsid w:val="006A2DAF"/>
    <w:rsid w:val="006A3133"/>
    <w:rsid w:val="006A3B07"/>
    <w:rsid w:val="006A3F24"/>
    <w:rsid w:val="006A3F28"/>
    <w:rsid w:val="006A409F"/>
    <w:rsid w:val="006A433B"/>
    <w:rsid w:val="006A45B5"/>
    <w:rsid w:val="006A49A2"/>
    <w:rsid w:val="006A4C0E"/>
    <w:rsid w:val="006A5706"/>
    <w:rsid w:val="006A5A3B"/>
    <w:rsid w:val="006A5B73"/>
    <w:rsid w:val="006A5BBF"/>
    <w:rsid w:val="006A5D96"/>
    <w:rsid w:val="006A5E74"/>
    <w:rsid w:val="006A6349"/>
    <w:rsid w:val="006A6845"/>
    <w:rsid w:val="006A6979"/>
    <w:rsid w:val="006A6DB2"/>
    <w:rsid w:val="006A742C"/>
    <w:rsid w:val="006A744A"/>
    <w:rsid w:val="006A7560"/>
    <w:rsid w:val="006A7B26"/>
    <w:rsid w:val="006B0C79"/>
    <w:rsid w:val="006B1116"/>
    <w:rsid w:val="006B12BC"/>
    <w:rsid w:val="006B143A"/>
    <w:rsid w:val="006B149B"/>
    <w:rsid w:val="006B16C4"/>
    <w:rsid w:val="006B1807"/>
    <w:rsid w:val="006B2135"/>
    <w:rsid w:val="006B2D0C"/>
    <w:rsid w:val="006B2E42"/>
    <w:rsid w:val="006B2EC9"/>
    <w:rsid w:val="006B352A"/>
    <w:rsid w:val="006B39E0"/>
    <w:rsid w:val="006B3E37"/>
    <w:rsid w:val="006B4112"/>
    <w:rsid w:val="006B4875"/>
    <w:rsid w:val="006B4B06"/>
    <w:rsid w:val="006B4BC6"/>
    <w:rsid w:val="006B4DF7"/>
    <w:rsid w:val="006B5091"/>
    <w:rsid w:val="006B55B4"/>
    <w:rsid w:val="006B5B21"/>
    <w:rsid w:val="006B647C"/>
    <w:rsid w:val="006B649E"/>
    <w:rsid w:val="006B665B"/>
    <w:rsid w:val="006B6968"/>
    <w:rsid w:val="006B6AD6"/>
    <w:rsid w:val="006B6DDD"/>
    <w:rsid w:val="006B6DE0"/>
    <w:rsid w:val="006B704A"/>
    <w:rsid w:val="006B77D9"/>
    <w:rsid w:val="006B78A6"/>
    <w:rsid w:val="006B7E74"/>
    <w:rsid w:val="006C03B5"/>
    <w:rsid w:val="006C084D"/>
    <w:rsid w:val="006C0F04"/>
    <w:rsid w:val="006C1149"/>
    <w:rsid w:val="006C1652"/>
    <w:rsid w:val="006C1CFC"/>
    <w:rsid w:val="006C23EF"/>
    <w:rsid w:val="006C2700"/>
    <w:rsid w:val="006C275B"/>
    <w:rsid w:val="006C2801"/>
    <w:rsid w:val="006C3125"/>
    <w:rsid w:val="006C38A4"/>
    <w:rsid w:val="006C40DC"/>
    <w:rsid w:val="006C4489"/>
    <w:rsid w:val="006C469E"/>
    <w:rsid w:val="006C48DD"/>
    <w:rsid w:val="006C4A13"/>
    <w:rsid w:val="006C4B0B"/>
    <w:rsid w:val="006C4EC6"/>
    <w:rsid w:val="006C52A3"/>
    <w:rsid w:val="006C5355"/>
    <w:rsid w:val="006C5464"/>
    <w:rsid w:val="006C587E"/>
    <w:rsid w:val="006C5CA9"/>
    <w:rsid w:val="006C5FA9"/>
    <w:rsid w:val="006C613F"/>
    <w:rsid w:val="006C624C"/>
    <w:rsid w:val="006C65D7"/>
    <w:rsid w:val="006C6D23"/>
    <w:rsid w:val="006C788E"/>
    <w:rsid w:val="006C7A61"/>
    <w:rsid w:val="006C7CD6"/>
    <w:rsid w:val="006C7F24"/>
    <w:rsid w:val="006D003D"/>
    <w:rsid w:val="006D01DD"/>
    <w:rsid w:val="006D0225"/>
    <w:rsid w:val="006D0648"/>
    <w:rsid w:val="006D07FD"/>
    <w:rsid w:val="006D096E"/>
    <w:rsid w:val="006D0A1F"/>
    <w:rsid w:val="006D105F"/>
    <w:rsid w:val="006D1763"/>
    <w:rsid w:val="006D19F7"/>
    <w:rsid w:val="006D399C"/>
    <w:rsid w:val="006D3E77"/>
    <w:rsid w:val="006D4356"/>
    <w:rsid w:val="006D442F"/>
    <w:rsid w:val="006D4FFE"/>
    <w:rsid w:val="006D5E61"/>
    <w:rsid w:val="006D6388"/>
    <w:rsid w:val="006D680F"/>
    <w:rsid w:val="006D712D"/>
    <w:rsid w:val="006D770B"/>
    <w:rsid w:val="006D7787"/>
    <w:rsid w:val="006D77F3"/>
    <w:rsid w:val="006D7B18"/>
    <w:rsid w:val="006E0352"/>
    <w:rsid w:val="006E07C7"/>
    <w:rsid w:val="006E0A3A"/>
    <w:rsid w:val="006E0D9D"/>
    <w:rsid w:val="006E1A92"/>
    <w:rsid w:val="006E1B53"/>
    <w:rsid w:val="006E244B"/>
    <w:rsid w:val="006E2A9B"/>
    <w:rsid w:val="006E31A0"/>
    <w:rsid w:val="006E3443"/>
    <w:rsid w:val="006E397B"/>
    <w:rsid w:val="006E39C6"/>
    <w:rsid w:val="006E4D5D"/>
    <w:rsid w:val="006E4E0F"/>
    <w:rsid w:val="006E54A3"/>
    <w:rsid w:val="006E5C25"/>
    <w:rsid w:val="006E62B1"/>
    <w:rsid w:val="006E664E"/>
    <w:rsid w:val="006E66B8"/>
    <w:rsid w:val="006E6D80"/>
    <w:rsid w:val="006E6F00"/>
    <w:rsid w:val="006E7298"/>
    <w:rsid w:val="006E7849"/>
    <w:rsid w:val="006F09F0"/>
    <w:rsid w:val="006F0F30"/>
    <w:rsid w:val="006F1F2A"/>
    <w:rsid w:val="006F1F8E"/>
    <w:rsid w:val="006F204B"/>
    <w:rsid w:val="006F2324"/>
    <w:rsid w:val="006F244B"/>
    <w:rsid w:val="006F260C"/>
    <w:rsid w:val="006F2B1F"/>
    <w:rsid w:val="006F2D08"/>
    <w:rsid w:val="006F2F5C"/>
    <w:rsid w:val="006F3490"/>
    <w:rsid w:val="006F3ECF"/>
    <w:rsid w:val="006F4261"/>
    <w:rsid w:val="006F4D8F"/>
    <w:rsid w:val="006F5680"/>
    <w:rsid w:val="006F58D4"/>
    <w:rsid w:val="006F6C03"/>
    <w:rsid w:val="006F6E1A"/>
    <w:rsid w:val="006F6F1D"/>
    <w:rsid w:val="006F7409"/>
    <w:rsid w:val="006F7461"/>
    <w:rsid w:val="006F7536"/>
    <w:rsid w:val="006F7A77"/>
    <w:rsid w:val="006F7D82"/>
    <w:rsid w:val="00700460"/>
    <w:rsid w:val="007006BE"/>
    <w:rsid w:val="0070083B"/>
    <w:rsid w:val="007014FF"/>
    <w:rsid w:val="00701A3D"/>
    <w:rsid w:val="00701C6E"/>
    <w:rsid w:val="00702195"/>
    <w:rsid w:val="0070249D"/>
    <w:rsid w:val="007026C2"/>
    <w:rsid w:val="00702A33"/>
    <w:rsid w:val="00702A43"/>
    <w:rsid w:val="00702EBF"/>
    <w:rsid w:val="00702F00"/>
    <w:rsid w:val="00703228"/>
    <w:rsid w:val="00703690"/>
    <w:rsid w:val="00703AA6"/>
    <w:rsid w:val="00703EEC"/>
    <w:rsid w:val="00703F6C"/>
    <w:rsid w:val="007041C8"/>
    <w:rsid w:val="00704466"/>
    <w:rsid w:val="00704B32"/>
    <w:rsid w:val="00704C41"/>
    <w:rsid w:val="00704CD1"/>
    <w:rsid w:val="00704F09"/>
    <w:rsid w:val="00705118"/>
    <w:rsid w:val="007051B2"/>
    <w:rsid w:val="0070563D"/>
    <w:rsid w:val="00705CEC"/>
    <w:rsid w:val="00706400"/>
    <w:rsid w:val="00706D18"/>
    <w:rsid w:val="00706DAD"/>
    <w:rsid w:val="00707293"/>
    <w:rsid w:val="00707304"/>
    <w:rsid w:val="00707A82"/>
    <w:rsid w:val="00710297"/>
    <w:rsid w:val="00710364"/>
    <w:rsid w:val="007116C1"/>
    <w:rsid w:val="00711BB0"/>
    <w:rsid w:val="007121E3"/>
    <w:rsid w:val="00712316"/>
    <w:rsid w:val="0071235B"/>
    <w:rsid w:val="0071253E"/>
    <w:rsid w:val="00712FCC"/>
    <w:rsid w:val="00713645"/>
    <w:rsid w:val="00713BE8"/>
    <w:rsid w:val="00713C98"/>
    <w:rsid w:val="00713CA2"/>
    <w:rsid w:val="00713F57"/>
    <w:rsid w:val="00713F5A"/>
    <w:rsid w:val="0071425C"/>
    <w:rsid w:val="00714780"/>
    <w:rsid w:val="007150FF"/>
    <w:rsid w:val="00715595"/>
    <w:rsid w:val="00715631"/>
    <w:rsid w:val="00715BA6"/>
    <w:rsid w:val="007165D7"/>
    <w:rsid w:val="007168D9"/>
    <w:rsid w:val="007169D4"/>
    <w:rsid w:val="00716E92"/>
    <w:rsid w:val="00716EF5"/>
    <w:rsid w:val="007170C7"/>
    <w:rsid w:val="007176A8"/>
    <w:rsid w:val="00720169"/>
    <w:rsid w:val="0072040A"/>
    <w:rsid w:val="0072111A"/>
    <w:rsid w:val="007212DA"/>
    <w:rsid w:val="007212E8"/>
    <w:rsid w:val="00722259"/>
    <w:rsid w:val="007225DD"/>
    <w:rsid w:val="00722CA0"/>
    <w:rsid w:val="00722D1E"/>
    <w:rsid w:val="00722E95"/>
    <w:rsid w:val="007230DE"/>
    <w:rsid w:val="0072315A"/>
    <w:rsid w:val="007234C1"/>
    <w:rsid w:val="00723944"/>
    <w:rsid w:val="00724028"/>
    <w:rsid w:val="007244A5"/>
    <w:rsid w:val="007245C2"/>
    <w:rsid w:val="00724E03"/>
    <w:rsid w:val="0072535C"/>
    <w:rsid w:val="00725607"/>
    <w:rsid w:val="0072565D"/>
    <w:rsid w:val="007258B4"/>
    <w:rsid w:val="00725B99"/>
    <w:rsid w:val="007261F2"/>
    <w:rsid w:val="0072627A"/>
    <w:rsid w:val="00726A2C"/>
    <w:rsid w:val="00726F03"/>
    <w:rsid w:val="007270C7"/>
    <w:rsid w:val="00727C82"/>
    <w:rsid w:val="00730280"/>
    <w:rsid w:val="007302CC"/>
    <w:rsid w:val="0073032B"/>
    <w:rsid w:val="00730E76"/>
    <w:rsid w:val="0073115D"/>
    <w:rsid w:val="007317B5"/>
    <w:rsid w:val="00731854"/>
    <w:rsid w:val="00731900"/>
    <w:rsid w:val="00731A01"/>
    <w:rsid w:val="00731D07"/>
    <w:rsid w:val="00732082"/>
    <w:rsid w:val="007322C3"/>
    <w:rsid w:val="007328F4"/>
    <w:rsid w:val="00732954"/>
    <w:rsid w:val="00732C37"/>
    <w:rsid w:val="00732CCD"/>
    <w:rsid w:val="007330E8"/>
    <w:rsid w:val="00733152"/>
    <w:rsid w:val="00733FE3"/>
    <w:rsid w:val="0073470D"/>
    <w:rsid w:val="00734733"/>
    <w:rsid w:val="00734784"/>
    <w:rsid w:val="00734C93"/>
    <w:rsid w:val="007350C7"/>
    <w:rsid w:val="007354D4"/>
    <w:rsid w:val="00735BEC"/>
    <w:rsid w:val="00735FA8"/>
    <w:rsid w:val="0073657E"/>
    <w:rsid w:val="00736A36"/>
    <w:rsid w:val="00736C47"/>
    <w:rsid w:val="00736D7B"/>
    <w:rsid w:val="00736F0E"/>
    <w:rsid w:val="00737353"/>
    <w:rsid w:val="00737B83"/>
    <w:rsid w:val="0074047C"/>
    <w:rsid w:val="007404F4"/>
    <w:rsid w:val="00740979"/>
    <w:rsid w:val="00740A64"/>
    <w:rsid w:val="00740A6B"/>
    <w:rsid w:val="00741718"/>
    <w:rsid w:val="00741BD9"/>
    <w:rsid w:val="00741C8C"/>
    <w:rsid w:val="007422C2"/>
    <w:rsid w:val="0074232E"/>
    <w:rsid w:val="007426C7"/>
    <w:rsid w:val="00742717"/>
    <w:rsid w:val="00742E5B"/>
    <w:rsid w:val="007431DB"/>
    <w:rsid w:val="007435F6"/>
    <w:rsid w:val="00743870"/>
    <w:rsid w:val="00743C72"/>
    <w:rsid w:val="00743F0F"/>
    <w:rsid w:val="007440EF"/>
    <w:rsid w:val="00744158"/>
    <w:rsid w:val="0074450B"/>
    <w:rsid w:val="0074459F"/>
    <w:rsid w:val="007448D5"/>
    <w:rsid w:val="00744E34"/>
    <w:rsid w:val="00744EE6"/>
    <w:rsid w:val="00744EF1"/>
    <w:rsid w:val="00744FB0"/>
    <w:rsid w:val="0074577F"/>
    <w:rsid w:val="00745FB7"/>
    <w:rsid w:val="00746062"/>
    <w:rsid w:val="007460C4"/>
    <w:rsid w:val="0074658D"/>
    <w:rsid w:val="007469AF"/>
    <w:rsid w:val="0074733C"/>
    <w:rsid w:val="00747377"/>
    <w:rsid w:val="00747FB1"/>
    <w:rsid w:val="00750188"/>
    <w:rsid w:val="00750676"/>
    <w:rsid w:val="0075076B"/>
    <w:rsid w:val="00750902"/>
    <w:rsid w:val="007511E6"/>
    <w:rsid w:val="007514B9"/>
    <w:rsid w:val="0075172D"/>
    <w:rsid w:val="00751772"/>
    <w:rsid w:val="0075183C"/>
    <w:rsid w:val="00751A6D"/>
    <w:rsid w:val="00751ECE"/>
    <w:rsid w:val="00751F77"/>
    <w:rsid w:val="00752115"/>
    <w:rsid w:val="00752338"/>
    <w:rsid w:val="007525C6"/>
    <w:rsid w:val="00752678"/>
    <w:rsid w:val="00752B56"/>
    <w:rsid w:val="00752DB6"/>
    <w:rsid w:val="00752E89"/>
    <w:rsid w:val="00752F2D"/>
    <w:rsid w:val="007530E2"/>
    <w:rsid w:val="00753869"/>
    <w:rsid w:val="00753B5E"/>
    <w:rsid w:val="007547DA"/>
    <w:rsid w:val="00754D4D"/>
    <w:rsid w:val="00754FAB"/>
    <w:rsid w:val="00755015"/>
    <w:rsid w:val="00755058"/>
    <w:rsid w:val="007559C4"/>
    <w:rsid w:val="00755FBB"/>
    <w:rsid w:val="0075625C"/>
    <w:rsid w:val="007562C2"/>
    <w:rsid w:val="00756A15"/>
    <w:rsid w:val="00756AE4"/>
    <w:rsid w:val="00756D01"/>
    <w:rsid w:val="00756F3D"/>
    <w:rsid w:val="0075716B"/>
    <w:rsid w:val="007571D5"/>
    <w:rsid w:val="007577FC"/>
    <w:rsid w:val="007578BB"/>
    <w:rsid w:val="00757AAE"/>
    <w:rsid w:val="00757D66"/>
    <w:rsid w:val="007608F8"/>
    <w:rsid w:val="00760D3D"/>
    <w:rsid w:val="00760EEF"/>
    <w:rsid w:val="00760F98"/>
    <w:rsid w:val="0076110F"/>
    <w:rsid w:val="0076149C"/>
    <w:rsid w:val="00761686"/>
    <w:rsid w:val="00761E84"/>
    <w:rsid w:val="007622DD"/>
    <w:rsid w:val="00762879"/>
    <w:rsid w:val="00762BBD"/>
    <w:rsid w:val="00763047"/>
    <w:rsid w:val="00763098"/>
    <w:rsid w:val="0076397C"/>
    <w:rsid w:val="0076403F"/>
    <w:rsid w:val="007643AB"/>
    <w:rsid w:val="007643DE"/>
    <w:rsid w:val="007645A6"/>
    <w:rsid w:val="00764976"/>
    <w:rsid w:val="00765129"/>
    <w:rsid w:val="00765C3E"/>
    <w:rsid w:val="00765E0B"/>
    <w:rsid w:val="00766B13"/>
    <w:rsid w:val="0076725A"/>
    <w:rsid w:val="00767A8C"/>
    <w:rsid w:val="00767B26"/>
    <w:rsid w:val="00770051"/>
    <w:rsid w:val="007705C4"/>
    <w:rsid w:val="007707FF"/>
    <w:rsid w:val="00771B9A"/>
    <w:rsid w:val="00771C01"/>
    <w:rsid w:val="00771EF6"/>
    <w:rsid w:val="007720AB"/>
    <w:rsid w:val="00772101"/>
    <w:rsid w:val="00772ACB"/>
    <w:rsid w:val="00772E23"/>
    <w:rsid w:val="007735A8"/>
    <w:rsid w:val="00773F55"/>
    <w:rsid w:val="00774356"/>
    <w:rsid w:val="00774553"/>
    <w:rsid w:val="007746D4"/>
    <w:rsid w:val="00774711"/>
    <w:rsid w:val="007747C1"/>
    <w:rsid w:val="007749B8"/>
    <w:rsid w:val="00775729"/>
    <w:rsid w:val="00775B1C"/>
    <w:rsid w:val="00776048"/>
    <w:rsid w:val="007760E4"/>
    <w:rsid w:val="00776340"/>
    <w:rsid w:val="00776750"/>
    <w:rsid w:val="00776AF0"/>
    <w:rsid w:val="00776DA6"/>
    <w:rsid w:val="00777AC6"/>
    <w:rsid w:val="00777F6C"/>
    <w:rsid w:val="00777F83"/>
    <w:rsid w:val="00777F93"/>
    <w:rsid w:val="0078012C"/>
    <w:rsid w:val="00780361"/>
    <w:rsid w:val="0078093D"/>
    <w:rsid w:val="00780A65"/>
    <w:rsid w:val="00781DC0"/>
    <w:rsid w:val="00782297"/>
    <w:rsid w:val="00782480"/>
    <w:rsid w:val="0078282B"/>
    <w:rsid w:val="00782AC6"/>
    <w:rsid w:val="007830D5"/>
    <w:rsid w:val="007832FB"/>
    <w:rsid w:val="00783515"/>
    <w:rsid w:val="00783661"/>
    <w:rsid w:val="007838B0"/>
    <w:rsid w:val="00784429"/>
    <w:rsid w:val="00784578"/>
    <w:rsid w:val="007853F0"/>
    <w:rsid w:val="007854AB"/>
    <w:rsid w:val="00785602"/>
    <w:rsid w:val="00785CC8"/>
    <w:rsid w:val="00785F3A"/>
    <w:rsid w:val="00786A37"/>
    <w:rsid w:val="007871D9"/>
    <w:rsid w:val="0078740E"/>
    <w:rsid w:val="00787BAC"/>
    <w:rsid w:val="007901BD"/>
    <w:rsid w:val="007902B1"/>
    <w:rsid w:val="00790874"/>
    <w:rsid w:val="00790D3E"/>
    <w:rsid w:val="007912DD"/>
    <w:rsid w:val="007918E2"/>
    <w:rsid w:val="00791928"/>
    <w:rsid w:val="00791966"/>
    <w:rsid w:val="0079218A"/>
    <w:rsid w:val="00792310"/>
    <w:rsid w:val="007923D2"/>
    <w:rsid w:val="00792808"/>
    <w:rsid w:val="007928D3"/>
    <w:rsid w:val="007931F9"/>
    <w:rsid w:val="00793567"/>
    <w:rsid w:val="00793906"/>
    <w:rsid w:val="00793C36"/>
    <w:rsid w:val="00793E7B"/>
    <w:rsid w:val="00793F37"/>
    <w:rsid w:val="00794971"/>
    <w:rsid w:val="00795121"/>
    <w:rsid w:val="007951AF"/>
    <w:rsid w:val="00796183"/>
    <w:rsid w:val="00796E2A"/>
    <w:rsid w:val="00796F42"/>
    <w:rsid w:val="00797A34"/>
    <w:rsid w:val="00797D33"/>
    <w:rsid w:val="007A0001"/>
    <w:rsid w:val="007A031B"/>
    <w:rsid w:val="007A0EEB"/>
    <w:rsid w:val="007A1443"/>
    <w:rsid w:val="007A147F"/>
    <w:rsid w:val="007A213A"/>
    <w:rsid w:val="007A23A4"/>
    <w:rsid w:val="007A2713"/>
    <w:rsid w:val="007A2823"/>
    <w:rsid w:val="007A2848"/>
    <w:rsid w:val="007A2CB5"/>
    <w:rsid w:val="007A2E49"/>
    <w:rsid w:val="007A316B"/>
    <w:rsid w:val="007A369A"/>
    <w:rsid w:val="007A36B7"/>
    <w:rsid w:val="007A3C59"/>
    <w:rsid w:val="007A4281"/>
    <w:rsid w:val="007A448B"/>
    <w:rsid w:val="007A46DB"/>
    <w:rsid w:val="007A49D1"/>
    <w:rsid w:val="007A4B20"/>
    <w:rsid w:val="007A4D2F"/>
    <w:rsid w:val="007A4F11"/>
    <w:rsid w:val="007A502E"/>
    <w:rsid w:val="007A5453"/>
    <w:rsid w:val="007A55B7"/>
    <w:rsid w:val="007A60C1"/>
    <w:rsid w:val="007A623E"/>
    <w:rsid w:val="007A6491"/>
    <w:rsid w:val="007A6530"/>
    <w:rsid w:val="007A692D"/>
    <w:rsid w:val="007A6A76"/>
    <w:rsid w:val="007A70EF"/>
    <w:rsid w:val="007A724B"/>
    <w:rsid w:val="007A72A0"/>
    <w:rsid w:val="007A7384"/>
    <w:rsid w:val="007A7B74"/>
    <w:rsid w:val="007A7D9C"/>
    <w:rsid w:val="007B00DA"/>
    <w:rsid w:val="007B0111"/>
    <w:rsid w:val="007B0A84"/>
    <w:rsid w:val="007B0DA0"/>
    <w:rsid w:val="007B13C3"/>
    <w:rsid w:val="007B13DA"/>
    <w:rsid w:val="007B1A3F"/>
    <w:rsid w:val="007B221E"/>
    <w:rsid w:val="007B2F2E"/>
    <w:rsid w:val="007B326B"/>
    <w:rsid w:val="007B3546"/>
    <w:rsid w:val="007B367A"/>
    <w:rsid w:val="007B3782"/>
    <w:rsid w:val="007B3CEE"/>
    <w:rsid w:val="007B4025"/>
    <w:rsid w:val="007B4035"/>
    <w:rsid w:val="007B40CB"/>
    <w:rsid w:val="007B421A"/>
    <w:rsid w:val="007B4EF9"/>
    <w:rsid w:val="007B59FD"/>
    <w:rsid w:val="007B5AD6"/>
    <w:rsid w:val="007B5B66"/>
    <w:rsid w:val="007B5DDD"/>
    <w:rsid w:val="007B5F45"/>
    <w:rsid w:val="007B6448"/>
    <w:rsid w:val="007B6F9D"/>
    <w:rsid w:val="007B705D"/>
    <w:rsid w:val="007B7A50"/>
    <w:rsid w:val="007C02C4"/>
    <w:rsid w:val="007C02F0"/>
    <w:rsid w:val="007C0350"/>
    <w:rsid w:val="007C04D1"/>
    <w:rsid w:val="007C0967"/>
    <w:rsid w:val="007C1F60"/>
    <w:rsid w:val="007C20E7"/>
    <w:rsid w:val="007C286C"/>
    <w:rsid w:val="007C2A02"/>
    <w:rsid w:val="007C2C66"/>
    <w:rsid w:val="007C3530"/>
    <w:rsid w:val="007C363E"/>
    <w:rsid w:val="007C3BCA"/>
    <w:rsid w:val="007C3E92"/>
    <w:rsid w:val="007C4247"/>
    <w:rsid w:val="007C4CE6"/>
    <w:rsid w:val="007C4D38"/>
    <w:rsid w:val="007C4FA1"/>
    <w:rsid w:val="007C5657"/>
    <w:rsid w:val="007C5DAF"/>
    <w:rsid w:val="007C5E26"/>
    <w:rsid w:val="007C5EFD"/>
    <w:rsid w:val="007C6081"/>
    <w:rsid w:val="007C6242"/>
    <w:rsid w:val="007C629C"/>
    <w:rsid w:val="007C6346"/>
    <w:rsid w:val="007C6ACC"/>
    <w:rsid w:val="007C6E32"/>
    <w:rsid w:val="007C7153"/>
    <w:rsid w:val="007C72D8"/>
    <w:rsid w:val="007C7515"/>
    <w:rsid w:val="007C755E"/>
    <w:rsid w:val="007C770A"/>
    <w:rsid w:val="007C78FF"/>
    <w:rsid w:val="007C7DCB"/>
    <w:rsid w:val="007C7DF0"/>
    <w:rsid w:val="007D00A2"/>
    <w:rsid w:val="007D0244"/>
    <w:rsid w:val="007D07CF"/>
    <w:rsid w:val="007D0920"/>
    <w:rsid w:val="007D0CA2"/>
    <w:rsid w:val="007D1017"/>
    <w:rsid w:val="007D171A"/>
    <w:rsid w:val="007D232B"/>
    <w:rsid w:val="007D2726"/>
    <w:rsid w:val="007D2843"/>
    <w:rsid w:val="007D2C42"/>
    <w:rsid w:val="007D2E6E"/>
    <w:rsid w:val="007D2EC0"/>
    <w:rsid w:val="007D317F"/>
    <w:rsid w:val="007D343B"/>
    <w:rsid w:val="007D43B8"/>
    <w:rsid w:val="007D464E"/>
    <w:rsid w:val="007D4BB1"/>
    <w:rsid w:val="007D5429"/>
    <w:rsid w:val="007D5A53"/>
    <w:rsid w:val="007D5C4C"/>
    <w:rsid w:val="007D632B"/>
    <w:rsid w:val="007D6868"/>
    <w:rsid w:val="007D69BB"/>
    <w:rsid w:val="007D72A7"/>
    <w:rsid w:val="007D7C7F"/>
    <w:rsid w:val="007E034D"/>
    <w:rsid w:val="007E0620"/>
    <w:rsid w:val="007E0AF9"/>
    <w:rsid w:val="007E10B8"/>
    <w:rsid w:val="007E1766"/>
    <w:rsid w:val="007E1A18"/>
    <w:rsid w:val="007E1C94"/>
    <w:rsid w:val="007E26DC"/>
    <w:rsid w:val="007E34F1"/>
    <w:rsid w:val="007E358C"/>
    <w:rsid w:val="007E3850"/>
    <w:rsid w:val="007E3B2F"/>
    <w:rsid w:val="007E3C69"/>
    <w:rsid w:val="007E418E"/>
    <w:rsid w:val="007E4371"/>
    <w:rsid w:val="007E443C"/>
    <w:rsid w:val="007E46BC"/>
    <w:rsid w:val="007E4A54"/>
    <w:rsid w:val="007E4FEE"/>
    <w:rsid w:val="007E51CA"/>
    <w:rsid w:val="007E56FA"/>
    <w:rsid w:val="007E58C9"/>
    <w:rsid w:val="007E59F4"/>
    <w:rsid w:val="007E5A35"/>
    <w:rsid w:val="007E62FE"/>
    <w:rsid w:val="007E637B"/>
    <w:rsid w:val="007E639D"/>
    <w:rsid w:val="007E6BDA"/>
    <w:rsid w:val="007E72E9"/>
    <w:rsid w:val="007E75E5"/>
    <w:rsid w:val="007E7647"/>
    <w:rsid w:val="007E7682"/>
    <w:rsid w:val="007F0222"/>
    <w:rsid w:val="007F04DC"/>
    <w:rsid w:val="007F06CF"/>
    <w:rsid w:val="007F0A6F"/>
    <w:rsid w:val="007F0B2B"/>
    <w:rsid w:val="007F0C36"/>
    <w:rsid w:val="007F0F4F"/>
    <w:rsid w:val="007F108E"/>
    <w:rsid w:val="007F1347"/>
    <w:rsid w:val="007F1813"/>
    <w:rsid w:val="007F1B40"/>
    <w:rsid w:val="007F20A9"/>
    <w:rsid w:val="007F264E"/>
    <w:rsid w:val="007F2787"/>
    <w:rsid w:val="007F29F4"/>
    <w:rsid w:val="007F2D15"/>
    <w:rsid w:val="007F3780"/>
    <w:rsid w:val="007F382D"/>
    <w:rsid w:val="007F3C63"/>
    <w:rsid w:val="007F4241"/>
    <w:rsid w:val="007F442F"/>
    <w:rsid w:val="007F45DA"/>
    <w:rsid w:val="007F493C"/>
    <w:rsid w:val="007F4B8E"/>
    <w:rsid w:val="007F527D"/>
    <w:rsid w:val="007F685C"/>
    <w:rsid w:val="007F6D2D"/>
    <w:rsid w:val="007F6E09"/>
    <w:rsid w:val="007F705F"/>
    <w:rsid w:val="007F79F4"/>
    <w:rsid w:val="007F7A42"/>
    <w:rsid w:val="007F7A9C"/>
    <w:rsid w:val="007F7BC2"/>
    <w:rsid w:val="007F7DCD"/>
    <w:rsid w:val="008011CB"/>
    <w:rsid w:val="008011D4"/>
    <w:rsid w:val="00801234"/>
    <w:rsid w:val="00801366"/>
    <w:rsid w:val="00801609"/>
    <w:rsid w:val="00801788"/>
    <w:rsid w:val="0080240B"/>
    <w:rsid w:val="0080242F"/>
    <w:rsid w:val="00802902"/>
    <w:rsid w:val="00802AB4"/>
    <w:rsid w:val="00802DB9"/>
    <w:rsid w:val="00803344"/>
    <w:rsid w:val="008036F9"/>
    <w:rsid w:val="00803C22"/>
    <w:rsid w:val="00803C52"/>
    <w:rsid w:val="00804346"/>
    <w:rsid w:val="00804502"/>
    <w:rsid w:val="008045B5"/>
    <w:rsid w:val="008045C6"/>
    <w:rsid w:val="00804619"/>
    <w:rsid w:val="00804D1B"/>
    <w:rsid w:val="008052E2"/>
    <w:rsid w:val="0080533F"/>
    <w:rsid w:val="00805B14"/>
    <w:rsid w:val="00805EAD"/>
    <w:rsid w:val="00806391"/>
    <w:rsid w:val="00806B49"/>
    <w:rsid w:val="00806B50"/>
    <w:rsid w:val="00806D5E"/>
    <w:rsid w:val="008070E3"/>
    <w:rsid w:val="008073E6"/>
    <w:rsid w:val="008075E6"/>
    <w:rsid w:val="00807707"/>
    <w:rsid w:val="0080795C"/>
    <w:rsid w:val="00807F5A"/>
    <w:rsid w:val="00810BC9"/>
    <w:rsid w:val="008115DE"/>
    <w:rsid w:val="0081185B"/>
    <w:rsid w:val="00811A68"/>
    <w:rsid w:val="00811AC2"/>
    <w:rsid w:val="00811C5D"/>
    <w:rsid w:val="00811F59"/>
    <w:rsid w:val="00812367"/>
    <w:rsid w:val="008123D1"/>
    <w:rsid w:val="0081286C"/>
    <w:rsid w:val="00812B32"/>
    <w:rsid w:val="008133EC"/>
    <w:rsid w:val="00813637"/>
    <w:rsid w:val="00813E16"/>
    <w:rsid w:val="00813F35"/>
    <w:rsid w:val="008146CF"/>
    <w:rsid w:val="00814F50"/>
    <w:rsid w:val="008150B8"/>
    <w:rsid w:val="00815602"/>
    <w:rsid w:val="00815E90"/>
    <w:rsid w:val="008166B5"/>
    <w:rsid w:val="00816D2B"/>
    <w:rsid w:val="0081708B"/>
    <w:rsid w:val="00817471"/>
    <w:rsid w:val="00817F69"/>
    <w:rsid w:val="00820957"/>
    <w:rsid w:val="00820C58"/>
    <w:rsid w:val="008211BA"/>
    <w:rsid w:val="00821322"/>
    <w:rsid w:val="00821349"/>
    <w:rsid w:val="00821371"/>
    <w:rsid w:val="00821CF2"/>
    <w:rsid w:val="00822819"/>
    <w:rsid w:val="00822E73"/>
    <w:rsid w:val="00823060"/>
    <w:rsid w:val="008232E2"/>
    <w:rsid w:val="008237BC"/>
    <w:rsid w:val="00823A0C"/>
    <w:rsid w:val="00823D82"/>
    <w:rsid w:val="00823F90"/>
    <w:rsid w:val="008241EB"/>
    <w:rsid w:val="00824554"/>
    <w:rsid w:val="0082455D"/>
    <w:rsid w:val="008246DA"/>
    <w:rsid w:val="00824801"/>
    <w:rsid w:val="0082488A"/>
    <w:rsid w:val="00824D17"/>
    <w:rsid w:val="00824E8F"/>
    <w:rsid w:val="008250E4"/>
    <w:rsid w:val="008253F5"/>
    <w:rsid w:val="00825BED"/>
    <w:rsid w:val="00825E36"/>
    <w:rsid w:val="008261BB"/>
    <w:rsid w:val="00826D2D"/>
    <w:rsid w:val="00827ABF"/>
    <w:rsid w:val="008301BF"/>
    <w:rsid w:val="00830980"/>
    <w:rsid w:val="00830DB7"/>
    <w:rsid w:val="00830F5B"/>
    <w:rsid w:val="008310E2"/>
    <w:rsid w:val="00831C4F"/>
    <w:rsid w:val="00831D84"/>
    <w:rsid w:val="00831F08"/>
    <w:rsid w:val="00831FD7"/>
    <w:rsid w:val="00832074"/>
    <w:rsid w:val="00832213"/>
    <w:rsid w:val="00832677"/>
    <w:rsid w:val="0083270E"/>
    <w:rsid w:val="00832F4A"/>
    <w:rsid w:val="0083340F"/>
    <w:rsid w:val="008335EC"/>
    <w:rsid w:val="008337A4"/>
    <w:rsid w:val="00833AAE"/>
    <w:rsid w:val="00833C51"/>
    <w:rsid w:val="0083402C"/>
    <w:rsid w:val="0083410E"/>
    <w:rsid w:val="008350A8"/>
    <w:rsid w:val="00835647"/>
    <w:rsid w:val="00835803"/>
    <w:rsid w:val="00835A45"/>
    <w:rsid w:val="00835B01"/>
    <w:rsid w:val="00835CDA"/>
    <w:rsid w:val="008364FF"/>
    <w:rsid w:val="00836768"/>
    <w:rsid w:val="0083699E"/>
    <w:rsid w:val="00836A70"/>
    <w:rsid w:val="008371FC"/>
    <w:rsid w:val="008372C8"/>
    <w:rsid w:val="008374F0"/>
    <w:rsid w:val="00837592"/>
    <w:rsid w:val="00837782"/>
    <w:rsid w:val="00837EF3"/>
    <w:rsid w:val="00840519"/>
    <w:rsid w:val="00840530"/>
    <w:rsid w:val="0084075D"/>
    <w:rsid w:val="00840A6D"/>
    <w:rsid w:val="00840EAF"/>
    <w:rsid w:val="00840F8F"/>
    <w:rsid w:val="008415C8"/>
    <w:rsid w:val="00841654"/>
    <w:rsid w:val="00841758"/>
    <w:rsid w:val="008417A6"/>
    <w:rsid w:val="00841856"/>
    <w:rsid w:val="00842219"/>
    <w:rsid w:val="008431DA"/>
    <w:rsid w:val="00843868"/>
    <w:rsid w:val="00843CDD"/>
    <w:rsid w:val="008443E1"/>
    <w:rsid w:val="00844EE3"/>
    <w:rsid w:val="00844F86"/>
    <w:rsid w:val="00845560"/>
    <w:rsid w:val="00845613"/>
    <w:rsid w:val="00845B9C"/>
    <w:rsid w:val="0084622B"/>
    <w:rsid w:val="008465A9"/>
    <w:rsid w:val="008469EE"/>
    <w:rsid w:val="00846C48"/>
    <w:rsid w:val="00846CB9"/>
    <w:rsid w:val="00846F5B"/>
    <w:rsid w:val="00847698"/>
    <w:rsid w:val="00847757"/>
    <w:rsid w:val="00847C38"/>
    <w:rsid w:val="0085010E"/>
    <w:rsid w:val="008505B2"/>
    <w:rsid w:val="0085081D"/>
    <w:rsid w:val="00850951"/>
    <w:rsid w:val="00850DA1"/>
    <w:rsid w:val="00850F88"/>
    <w:rsid w:val="0085109A"/>
    <w:rsid w:val="00851366"/>
    <w:rsid w:val="008520A5"/>
    <w:rsid w:val="0085224E"/>
    <w:rsid w:val="00852416"/>
    <w:rsid w:val="00852597"/>
    <w:rsid w:val="00852D47"/>
    <w:rsid w:val="008537F6"/>
    <w:rsid w:val="00853AAC"/>
    <w:rsid w:val="00853E91"/>
    <w:rsid w:val="00854A82"/>
    <w:rsid w:val="00855998"/>
    <w:rsid w:val="008559F8"/>
    <w:rsid w:val="0085609B"/>
    <w:rsid w:val="0085617C"/>
    <w:rsid w:val="00856283"/>
    <w:rsid w:val="008564F1"/>
    <w:rsid w:val="0085679D"/>
    <w:rsid w:val="00856EEB"/>
    <w:rsid w:val="00857A8A"/>
    <w:rsid w:val="00860165"/>
    <w:rsid w:val="008606F7"/>
    <w:rsid w:val="00861083"/>
    <w:rsid w:val="00861EDA"/>
    <w:rsid w:val="00862184"/>
    <w:rsid w:val="00862CF0"/>
    <w:rsid w:val="00863070"/>
    <w:rsid w:val="00863275"/>
    <w:rsid w:val="008633B6"/>
    <w:rsid w:val="00863619"/>
    <w:rsid w:val="00863C3A"/>
    <w:rsid w:val="00864707"/>
    <w:rsid w:val="008649F1"/>
    <w:rsid w:val="00865A47"/>
    <w:rsid w:val="00866C6F"/>
    <w:rsid w:val="008673AB"/>
    <w:rsid w:val="00867B3C"/>
    <w:rsid w:val="00870461"/>
    <w:rsid w:val="0087158A"/>
    <w:rsid w:val="00871695"/>
    <w:rsid w:val="0087184F"/>
    <w:rsid w:val="008720BD"/>
    <w:rsid w:val="008728E0"/>
    <w:rsid w:val="00872B60"/>
    <w:rsid w:val="00872B8E"/>
    <w:rsid w:val="00872E07"/>
    <w:rsid w:val="00872ED6"/>
    <w:rsid w:val="00873081"/>
    <w:rsid w:val="00873ABD"/>
    <w:rsid w:val="00873F3B"/>
    <w:rsid w:val="0087473E"/>
    <w:rsid w:val="008750B7"/>
    <w:rsid w:val="008752A2"/>
    <w:rsid w:val="00876A15"/>
    <w:rsid w:val="00876A5F"/>
    <w:rsid w:val="00877043"/>
    <w:rsid w:val="0087720A"/>
    <w:rsid w:val="0087724A"/>
    <w:rsid w:val="008776C2"/>
    <w:rsid w:val="00877A9B"/>
    <w:rsid w:val="00877B1D"/>
    <w:rsid w:val="00877BD3"/>
    <w:rsid w:val="008806B2"/>
    <w:rsid w:val="00880A64"/>
    <w:rsid w:val="00880D9E"/>
    <w:rsid w:val="00880DF9"/>
    <w:rsid w:val="008815C3"/>
    <w:rsid w:val="00881C89"/>
    <w:rsid w:val="00881D1B"/>
    <w:rsid w:val="00882852"/>
    <w:rsid w:val="00882C12"/>
    <w:rsid w:val="00882D83"/>
    <w:rsid w:val="00883371"/>
    <w:rsid w:val="00883672"/>
    <w:rsid w:val="00883828"/>
    <w:rsid w:val="0088389F"/>
    <w:rsid w:val="00883E80"/>
    <w:rsid w:val="008843C3"/>
    <w:rsid w:val="00884BE7"/>
    <w:rsid w:val="00884FBA"/>
    <w:rsid w:val="008855F8"/>
    <w:rsid w:val="00886764"/>
    <w:rsid w:val="00886E79"/>
    <w:rsid w:val="008871CC"/>
    <w:rsid w:val="00887786"/>
    <w:rsid w:val="00887856"/>
    <w:rsid w:val="00887CF8"/>
    <w:rsid w:val="00887DEA"/>
    <w:rsid w:val="00890187"/>
    <w:rsid w:val="0089030D"/>
    <w:rsid w:val="0089035A"/>
    <w:rsid w:val="0089115F"/>
    <w:rsid w:val="008911B7"/>
    <w:rsid w:val="008912CC"/>
    <w:rsid w:val="0089136A"/>
    <w:rsid w:val="00892004"/>
    <w:rsid w:val="008923FD"/>
    <w:rsid w:val="008925E1"/>
    <w:rsid w:val="0089290D"/>
    <w:rsid w:val="00892C27"/>
    <w:rsid w:val="008933EC"/>
    <w:rsid w:val="0089355A"/>
    <w:rsid w:val="00893583"/>
    <w:rsid w:val="00893DF0"/>
    <w:rsid w:val="00893FEF"/>
    <w:rsid w:val="0089460E"/>
    <w:rsid w:val="00895433"/>
    <w:rsid w:val="008958C5"/>
    <w:rsid w:val="00895D79"/>
    <w:rsid w:val="00895E1D"/>
    <w:rsid w:val="00895EFB"/>
    <w:rsid w:val="0089631E"/>
    <w:rsid w:val="008963FF"/>
    <w:rsid w:val="00896C44"/>
    <w:rsid w:val="0089791A"/>
    <w:rsid w:val="008A00D7"/>
    <w:rsid w:val="008A0682"/>
    <w:rsid w:val="008A0C4C"/>
    <w:rsid w:val="008A103C"/>
    <w:rsid w:val="008A1301"/>
    <w:rsid w:val="008A132F"/>
    <w:rsid w:val="008A141C"/>
    <w:rsid w:val="008A19BC"/>
    <w:rsid w:val="008A2A38"/>
    <w:rsid w:val="008A2C43"/>
    <w:rsid w:val="008A3047"/>
    <w:rsid w:val="008A3350"/>
    <w:rsid w:val="008A3D56"/>
    <w:rsid w:val="008A3D89"/>
    <w:rsid w:val="008A4C4C"/>
    <w:rsid w:val="008A4E73"/>
    <w:rsid w:val="008A554A"/>
    <w:rsid w:val="008A5C6C"/>
    <w:rsid w:val="008A60AB"/>
    <w:rsid w:val="008A6488"/>
    <w:rsid w:val="008A6B34"/>
    <w:rsid w:val="008A6EC6"/>
    <w:rsid w:val="008A7B6D"/>
    <w:rsid w:val="008A7C78"/>
    <w:rsid w:val="008B0326"/>
    <w:rsid w:val="008B0467"/>
    <w:rsid w:val="008B056C"/>
    <w:rsid w:val="008B07C9"/>
    <w:rsid w:val="008B0EFD"/>
    <w:rsid w:val="008B1499"/>
    <w:rsid w:val="008B173E"/>
    <w:rsid w:val="008B1A54"/>
    <w:rsid w:val="008B1D43"/>
    <w:rsid w:val="008B254C"/>
    <w:rsid w:val="008B289E"/>
    <w:rsid w:val="008B2923"/>
    <w:rsid w:val="008B2AE4"/>
    <w:rsid w:val="008B326A"/>
    <w:rsid w:val="008B336F"/>
    <w:rsid w:val="008B3C92"/>
    <w:rsid w:val="008B3F36"/>
    <w:rsid w:val="008B4068"/>
    <w:rsid w:val="008B4171"/>
    <w:rsid w:val="008B435D"/>
    <w:rsid w:val="008B46B9"/>
    <w:rsid w:val="008B46F4"/>
    <w:rsid w:val="008B480E"/>
    <w:rsid w:val="008B500C"/>
    <w:rsid w:val="008B5B3F"/>
    <w:rsid w:val="008B5C99"/>
    <w:rsid w:val="008B5FA9"/>
    <w:rsid w:val="008B6411"/>
    <w:rsid w:val="008B69B7"/>
    <w:rsid w:val="008B6C14"/>
    <w:rsid w:val="008B6C6B"/>
    <w:rsid w:val="008B718D"/>
    <w:rsid w:val="008B7A71"/>
    <w:rsid w:val="008C04EC"/>
    <w:rsid w:val="008C07CC"/>
    <w:rsid w:val="008C08E8"/>
    <w:rsid w:val="008C09E2"/>
    <w:rsid w:val="008C09FA"/>
    <w:rsid w:val="008C0A43"/>
    <w:rsid w:val="008C0F08"/>
    <w:rsid w:val="008C0F49"/>
    <w:rsid w:val="008C1889"/>
    <w:rsid w:val="008C230D"/>
    <w:rsid w:val="008C23FE"/>
    <w:rsid w:val="008C25CB"/>
    <w:rsid w:val="008C2700"/>
    <w:rsid w:val="008C298A"/>
    <w:rsid w:val="008C2B59"/>
    <w:rsid w:val="008C2CC0"/>
    <w:rsid w:val="008C2D64"/>
    <w:rsid w:val="008C3326"/>
    <w:rsid w:val="008C34B3"/>
    <w:rsid w:val="008C38E7"/>
    <w:rsid w:val="008C3B8D"/>
    <w:rsid w:val="008C3FB9"/>
    <w:rsid w:val="008C4557"/>
    <w:rsid w:val="008C4C1F"/>
    <w:rsid w:val="008C4DEA"/>
    <w:rsid w:val="008C58AB"/>
    <w:rsid w:val="008C5CD3"/>
    <w:rsid w:val="008C65A8"/>
    <w:rsid w:val="008C676C"/>
    <w:rsid w:val="008C6873"/>
    <w:rsid w:val="008C704F"/>
    <w:rsid w:val="008C7270"/>
    <w:rsid w:val="008C73F1"/>
    <w:rsid w:val="008C77EF"/>
    <w:rsid w:val="008C7E09"/>
    <w:rsid w:val="008D0076"/>
    <w:rsid w:val="008D0198"/>
    <w:rsid w:val="008D1263"/>
    <w:rsid w:val="008D131D"/>
    <w:rsid w:val="008D1375"/>
    <w:rsid w:val="008D152C"/>
    <w:rsid w:val="008D15AB"/>
    <w:rsid w:val="008D1672"/>
    <w:rsid w:val="008D17D4"/>
    <w:rsid w:val="008D20A4"/>
    <w:rsid w:val="008D24AB"/>
    <w:rsid w:val="008D24B2"/>
    <w:rsid w:val="008D38F9"/>
    <w:rsid w:val="008D48F2"/>
    <w:rsid w:val="008D49B9"/>
    <w:rsid w:val="008D4F66"/>
    <w:rsid w:val="008D5376"/>
    <w:rsid w:val="008D53A7"/>
    <w:rsid w:val="008D5EE0"/>
    <w:rsid w:val="008D6216"/>
    <w:rsid w:val="008D6628"/>
    <w:rsid w:val="008D68EC"/>
    <w:rsid w:val="008D6D8F"/>
    <w:rsid w:val="008D7716"/>
    <w:rsid w:val="008D7CD1"/>
    <w:rsid w:val="008E019C"/>
    <w:rsid w:val="008E05E1"/>
    <w:rsid w:val="008E0676"/>
    <w:rsid w:val="008E0756"/>
    <w:rsid w:val="008E0A3F"/>
    <w:rsid w:val="008E0A85"/>
    <w:rsid w:val="008E0F99"/>
    <w:rsid w:val="008E13B8"/>
    <w:rsid w:val="008E15F3"/>
    <w:rsid w:val="008E1B31"/>
    <w:rsid w:val="008E1C94"/>
    <w:rsid w:val="008E2479"/>
    <w:rsid w:val="008E2B45"/>
    <w:rsid w:val="008E2C96"/>
    <w:rsid w:val="008E2EBB"/>
    <w:rsid w:val="008E362F"/>
    <w:rsid w:val="008E4160"/>
    <w:rsid w:val="008E4276"/>
    <w:rsid w:val="008E5043"/>
    <w:rsid w:val="008E512F"/>
    <w:rsid w:val="008E53B2"/>
    <w:rsid w:val="008E5631"/>
    <w:rsid w:val="008E583B"/>
    <w:rsid w:val="008E59EF"/>
    <w:rsid w:val="008E5AEB"/>
    <w:rsid w:val="008E6242"/>
    <w:rsid w:val="008E6848"/>
    <w:rsid w:val="008E688F"/>
    <w:rsid w:val="008E7445"/>
    <w:rsid w:val="008E78E5"/>
    <w:rsid w:val="008E7C57"/>
    <w:rsid w:val="008F01D7"/>
    <w:rsid w:val="008F0434"/>
    <w:rsid w:val="008F0490"/>
    <w:rsid w:val="008F0550"/>
    <w:rsid w:val="008F103E"/>
    <w:rsid w:val="008F10E8"/>
    <w:rsid w:val="008F1745"/>
    <w:rsid w:val="008F1AA4"/>
    <w:rsid w:val="008F23D2"/>
    <w:rsid w:val="008F291A"/>
    <w:rsid w:val="008F3455"/>
    <w:rsid w:val="008F3719"/>
    <w:rsid w:val="008F3DD3"/>
    <w:rsid w:val="008F3FA4"/>
    <w:rsid w:val="008F4030"/>
    <w:rsid w:val="008F41F6"/>
    <w:rsid w:val="008F4592"/>
    <w:rsid w:val="008F47DB"/>
    <w:rsid w:val="008F4ABC"/>
    <w:rsid w:val="008F4CF6"/>
    <w:rsid w:val="008F4EA2"/>
    <w:rsid w:val="008F5442"/>
    <w:rsid w:val="008F5873"/>
    <w:rsid w:val="008F58DF"/>
    <w:rsid w:val="008F66E8"/>
    <w:rsid w:val="008F6A03"/>
    <w:rsid w:val="008F6E8E"/>
    <w:rsid w:val="008F710B"/>
    <w:rsid w:val="008F71F3"/>
    <w:rsid w:val="008F72EB"/>
    <w:rsid w:val="008F74E4"/>
    <w:rsid w:val="008F772E"/>
    <w:rsid w:val="008F7757"/>
    <w:rsid w:val="008F7CA1"/>
    <w:rsid w:val="008F7DE5"/>
    <w:rsid w:val="009000CD"/>
    <w:rsid w:val="009006F5"/>
    <w:rsid w:val="009009AC"/>
    <w:rsid w:val="00900ECB"/>
    <w:rsid w:val="00900F24"/>
    <w:rsid w:val="009013D2"/>
    <w:rsid w:val="00901571"/>
    <w:rsid w:val="0090234A"/>
    <w:rsid w:val="00902572"/>
    <w:rsid w:val="009025F5"/>
    <w:rsid w:val="00902820"/>
    <w:rsid w:val="00902A27"/>
    <w:rsid w:val="00902CD8"/>
    <w:rsid w:val="00902F79"/>
    <w:rsid w:val="00902F94"/>
    <w:rsid w:val="00903302"/>
    <w:rsid w:val="00903351"/>
    <w:rsid w:val="009042B8"/>
    <w:rsid w:val="00904472"/>
    <w:rsid w:val="0090447D"/>
    <w:rsid w:val="00904C53"/>
    <w:rsid w:val="0090544D"/>
    <w:rsid w:val="00905D35"/>
    <w:rsid w:val="00906231"/>
    <w:rsid w:val="0090684F"/>
    <w:rsid w:val="009068EE"/>
    <w:rsid w:val="00906A9F"/>
    <w:rsid w:val="00906CC2"/>
    <w:rsid w:val="00907051"/>
    <w:rsid w:val="0090712C"/>
    <w:rsid w:val="009077D4"/>
    <w:rsid w:val="0090781E"/>
    <w:rsid w:val="00910178"/>
    <w:rsid w:val="00910538"/>
    <w:rsid w:val="00910F62"/>
    <w:rsid w:val="009111F9"/>
    <w:rsid w:val="0091178A"/>
    <w:rsid w:val="00911894"/>
    <w:rsid w:val="0091199E"/>
    <w:rsid w:val="00911A55"/>
    <w:rsid w:val="0091218D"/>
    <w:rsid w:val="00912441"/>
    <w:rsid w:val="009131DD"/>
    <w:rsid w:val="009139E3"/>
    <w:rsid w:val="00913ACB"/>
    <w:rsid w:val="00913CB3"/>
    <w:rsid w:val="009142E8"/>
    <w:rsid w:val="009142EA"/>
    <w:rsid w:val="0091442D"/>
    <w:rsid w:val="00914457"/>
    <w:rsid w:val="00914519"/>
    <w:rsid w:val="00914B8C"/>
    <w:rsid w:val="00915251"/>
    <w:rsid w:val="00915320"/>
    <w:rsid w:val="0091572B"/>
    <w:rsid w:val="0091592B"/>
    <w:rsid w:val="009162A7"/>
    <w:rsid w:val="009167EA"/>
    <w:rsid w:val="00916DBD"/>
    <w:rsid w:val="00916FD9"/>
    <w:rsid w:val="0091746B"/>
    <w:rsid w:val="00917546"/>
    <w:rsid w:val="009175D2"/>
    <w:rsid w:val="00917722"/>
    <w:rsid w:val="00917A3E"/>
    <w:rsid w:val="00917BA7"/>
    <w:rsid w:val="00917FA0"/>
    <w:rsid w:val="0092015A"/>
    <w:rsid w:val="00920321"/>
    <w:rsid w:val="00920790"/>
    <w:rsid w:val="009210B3"/>
    <w:rsid w:val="00921401"/>
    <w:rsid w:val="009214C2"/>
    <w:rsid w:val="00921940"/>
    <w:rsid w:val="00921D0E"/>
    <w:rsid w:val="00922701"/>
    <w:rsid w:val="00922CC2"/>
    <w:rsid w:val="00922F8A"/>
    <w:rsid w:val="00922FC6"/>
    <w:rsid w:val="00923841"/>
    <w:rsid w:val="00923877"/>
    <w:rsid w:val="0092413E"/>
    <w:rsid w:val="00924173"/>
    <w:rsid w:val="00924212"/>
    <w:rsid w:val="00924616"/>
    <w:rsid w:val="00924D03"/>
    <w:rsid w:val="00924E0C"/>
    <w:rsid w:val="00924E8E"/>
    <w:rsid w:val="00925058"/>
    <w:rsid w:val="00925185"/>
    <w:rsid w:val="00925856"/>
    <w:rsid w:val="00925907"/>
    <w:rsid w:val="00925BCE"/>
    <w:rsid w:val="00925FB9"/>
    <w:rsid w:val="009262CF"/>
    <w:rsid w:val="00926549"/>
    <w:rsid w:val="00926740"/>
    <w:rsid w:val="00926D58"/>
    <w:rsid w:val="0092746E"/>
    <w:rsid w:val="0092749D"/>
    <w:rsid w:val="00927A9B"/>
    <w:rsid w:val="00927E84"/>
    <w:rsid w:val="00927FB9"/>
    <w:rsid w:val="0093053B"/>
    <w:rsid w:val="009305D4"/>
    <w:rsid w:val="009307EC"/>
    <w:rsid w:val="00930F9B"/>
    <w:rsid w:val="009312F3"/>
    <w:rsid w:val="009313E7"/>
    <w:rsid w:val="00931B75"/>
    <w:rsid w:val="009322C6"/>
    <w:rsid w:val="00932977"/>
    <w:rsid w:val="00932A41"/>
    <w:rsid w:val="00932AD7"/>
    <w:rsid w:val="00932BAF"/>
    <w:rsid w:val="009330CF"/>
    <w:rsid w:val="0093330F"/>
    <w:rsid w:val="009340D8"/>
    <w:rsid w:val="00934219"/>
    <w:rsid w:val="0093451F"/>
    <w:rsid w:val="00934580"/>
    <w:rsid w:val="00934CF7"/>
    <w:rsid w:val="00934DA6"/>
    <w:rsid w:val="00935192"/>
    <w:rsid w:val="00935405"/>
    <w:rsid w:val="00935496"/>
    <w:rsid w:val="009356E5"/>
    <w:rsid w:val="00935A58"/>
    <w:rsid w:val="00936123"/>
    <w:rsid w:val="00936523"/>
    <w:rsid w:val="00936623"/>
    <w:rsid w:val="00936A6E"/>
    <w:rsid w:val="009378AC"/>
    <w:rsid w:val="00940050"/>
    <w:rsid w:val="00940400"/>
    <w:rsid w:val="009409A8"/>
    <w:rsid w:val="00940C01"/>
    <w:rsid w:val="009411A1"/>
    <w:rsid w:val="00941615"/>
    <w:rsid w:val="00941E9E"/>
    <w:rsid w:val="009420B1"/>
    <w:rsid w:val="00942769"/>
    <w:rsid w:val="009428AF"/>
    <w:rsid w:val="00942AD5"/>
    <w:rsid w:val="00942FEF"/>
    <w:rsid w:val="00943478"/>
    <w:rsid w:val="00943511"/>
    <w:rsid w:val="00943658"/>
    <w:rsid w:val="009436F7"/>
    <w:rsid w:val="0094390D"/>
    <w:rsid w:val="009439E2"/>
    <w:rsid w:val="00943A2D"/>
    <w:rsid w:val="00943B05"/>
    <w:rsid w:val="00944827"/>
    <w:rsid w:val="00944FCA"/>
    <w:rsid w:val="00945016"/>
    <w:rsid w:val="009458F7"/>
    <w:rsid w:val="00945D2F"/>
    <w:rsid w:val="00945E88"/>
    <w:rsid w:val="0094618E"/>
    <w:rsid w:val="0094629A"/>
    <w:rsid w:val="00946715"/>
    <w:rsid w:val="009469AF"/>
    <w:rsid w:val="00947180"/>
    <w:rsid w:val="00947D69"/>
    <w:rsid w:val="00947E4A"/>
    <w:rsid w:val="0095017F"/>
    <w:rsid w:val="00950762"/>
    <w:rsid w:val="0095098F"/>
    <w:rsid w:val="00950A29"/>
    <w:rsid w:val="00950E21"/>
    <w:rsid w:val="009512D9"/>
    <w:rsid w:val="0095168E"/>
    <w:rsid w:val="00951B5A"/>
    <w:rsid w:val="00951BB1"/>
    <w:rsid w:val="00951C0B"/>
    <w:rsid w:val="00951CF3"/>
    <w:rsid w:val="00951EF7"/>
    <w:rsid w:val="00952398"/>
    <w:rsid w:val="009523E6"/>
    <w:rsid w:val="00952BC5"/>
    <w:rsid w:val="00952F2E"/>
    <w:rsid w:val="009533C2"/>
    <w:rsid w:val="00953547"/>
    <w:rsid w:val="009535A1"/>
    <w:rsid w:val="00953C67"/>
    <w:rsid w:val="00953D9C"/>
    <w:rsid w:val="00953EFF"/>
    <w:rsid w:val="00954220"/>
    <w:rsid w:val="009544D2"/>
    <w:rsid w:val="009545FA"/>
    <w:rsid w:val="00954616"/>
    <w:rsid w:val="00954BC6"/>
    <w:rsid w:val="00954FC5"/>
    <w:rsid w:val="0095516F"/>
    <w:rsid w:val="0095529E"/>
    <w:rsid w:val="009552BD"/>
    <w:rsid w:val="0095563C"/>
    <w:rsid w:val="00955E5B"/>
    <w:rsid w:val="00956274"/>
    <w:rsid w:val="00956607"/>
    <w:rsid w:val="00956770"/>
    <w:rsid w:val="00956C6F"/>
    <w:rsid w:val="00956EA4"/>
    <w:rsid w:val="00957429"/>
    <w:rsid w:val="00957B11"/>
    <w:rsid w:val="00957B49"/>
    <w:rsid w:val="00957E4C"/>
    <w:rsid w:val="00957F3F"/>
    <w:rsid w:val="00960211"/>
    <w:rsid w:val="0096040E"/>
    <w:rsid w:val="009604C1"/>
    <w:rsid w:val="00960CC2"/>
    <w:rsid w:val="00961713"/>
    <w:rsid w:val="0096177C"/>
    <w:rsid w:val="00962213"/>
    <w:rsid w:val="00962525"/>
    <w:rsid w:val="00962659"/>
    <w:rsid w:val="009626F0"/>
    <w:rsid w:val="00962C50"/>
    <w:rsid w:val="00963CDF"/>
    <w:rsid w:val="009640F2"/>
    <w:rsid w:val="009643A7"/>
    <w:rsid w:val="009648F0"/>
    <w:rsid w:val="00964B9B"/>
    <w:rsid w:val="009650C0"/>
    <w:rsid w:val="009656FB"/>
    <w:rsid w:val="00965A50"/>
    <w:rsid w:val="009666C0"/>
    <w:rsid w:val="009666F0"/>
    <w:rsid w:val="00966BFB"/>
    <w:rsid w:val="0096742E"/>
    <w:rsid w:val="0096749B"/>
    <w:rsid w:val="009679B3"/>
    <w:rsid w:val="00967C68"/>
    <w:rsid w:val="00970483"/>
    <w:rsid w:val="009707E2"/>
    <w:rsid w:val="009707F5"/>
    <w:rsid w:val="00970CB6"/>
    <w:rsid w:val="00970D31"/>
    <w:rsid w:val="0097153F"/>
    <w:rsid w:val="009715C6"/>
    <w:rsid w:val="0097165D"/>
    <w:rsid w:val="009717F5"/>
    <w:rsid w:val="009729F4"/>
    <w:rsid w:val="00972AA7"/>
    <w:rsid w:val="00972C54"/>
    <w:rsid w:val="00972E72"/>
    <w:rsid w:val="009731D7"/>
    <w:rsid w:val="0097411A"/>
    <w:rsid w:val="009741E0"/>
    <w:rsid w:val="00974424"/>
    <w:rsid w:val="00974846"/>
    <w:rsid w:val="00974C94"/>
    <w:rsid w:val="00974EC4"/>
    <w:rsid w:val="0097512E"/>
    <w:rsid w:val="009755EA"/>
    <w:rsid w:val="00976797"/>
    <w:rsid w:val="009767C1"/>
    <w:rsid w:val="00976881"/>
    <w:rsid w:val="0097691B"/>
    <w:rsid w:val="00976B88"/>
    <w:rsid w:val="009772EC"/>
    <w:rsid w:val="0097780B"/>
    <w:rsid w:val="009779FD"/>
    <w:rsid w:val="00980037"/>
    <w:rsid w:val="009802DD"/>
    <w:rsid w:val="009806E2"/>
    <w:rsid w:val="00980812"/>
    <w:rsid w:val="00980FF9"/>
    <w:rsid w:val="00981037"/>
    <w:rsid w:val="00981144"/>
    <w:rsid w:val="009815EE"/>
    <w:rsid w:val="009816D1"/>
    <w:rsid w:val="009818B0"/>
    <w:rsid w:val="00981CCB"/>
    <w:rsid w:val="00982FD3"/>
    <w:rsid w:val="0098323C"/>
    <w:rsid w:val="009832EE"/>
    <w:rsid w:val="00983720"/>
    <w:rsid w:val="00983B30"/>
    <w:rsid w:val="00984F1D"/>
    <w:rsid w:val="00985276"/>
    <w:rsid w:val="00986629"/>
    <w:rsid w:val="009868A7"/>
    <w:rsid w:val="00987736"/>
    <w:rsid w:val="00987924"/>
    <w:rsid w:val="009902F8"/>
    <w:rsid w:val="00990674"/>
    <w:rsid w:val="0099107B"/>
    <w:rsid w:val="009910A9"/>
    <w:rsid w:val="0099185B"/>
    <w:rsid w:val="009920D4"/>
    <w:rsid w:val="009921D7"/>
    <w:rsid w:val="00992476"/>
    <w:rsid w:val="00992553"/>
    <w:rsid w:val="00992FA3"/>
    <w:rsid w:val="00993769"/>
    <w:rsid w:val="00993EF5"/>
    <w:rsid w:val="00994727"/>
    <w:rsid w:val="0099496B"/>
    <w:rsid w:val="00994A77"/>
    <w:rsid w:val="00995380"/>
    <w:rsid w:val="009953DC"/>
    <w:rsid w:val="0099576D"/>
    <w:rsid w:val="00996564"/>
    <w:rsid w:val="00996ED5"/>
    <w:rsid w:val="009976D0"/>
    <w:rsid w:val="0099777B"/>
    <w:rsid w:val="009977C3"/>
    <w:rsid w:val="00997A6C"/>
    <w:rsid w:val="00997AEC"/>
    <w:rsid w:val="00997CBA"/>
    <w:rsid w:val="00997EE4"/>
    <w:rsid w:val="00997FAB"/>
    <w:rsid w:val="009A00DD"/>
    <w:rsid w:val="009A0311"/>
    <w:rsid w:val="009A0A94"/>
    <w:rsid w:val="009A10CE"/>
    <w:rsid w:val="009A14AC"/>
    <w:rsid w:val="009A162E"/>
    <w:rsid w:val="009A17F1"/>
    <w:rsid w:val="009A1BBD"/>
    <w:rsid w:val="009A1F4F"/>
    <w:rsid w:val="009A1FB4"/>
    <w:rsid w:val="009A27B4"/>
    <w:rsid w:val="009A2B42"/>
    <w:rsid w:val="009A3DD1"/>
    <w:rsid w:val="009A3F16"/>
    <w:rsid w:val="009A3F63"/>
    <w:rsid w:val="009A43AC"/>
    <w:rsid w:val="009A526D"/>
    <w:rsid w:val="009A55BD"/>
    <w:rsid w:val="009A59A7"/>
    <w:rsid w:val="009A66E8"/>
    <w:rsid w:val="009A6E3A"/>
    <w:rsid w:val="009B0DD1"/>
    <w:rsid w:val="009B1404"/>
    <w:rsid w:val="009B1B05"/>
    <w:rsid w:val="009B1B91"/>
    <w:rsid w:val="009B1BC3"/>
    <w:rsid w:val="009B1BE6"/>
    <w:rsid w:val="009B1F50"/>
    <w:rsid w:val="009B1FCE"/>
    <w:rsid w:val="009B1FDF"/>
    <w:rsid w:val="009B214C"/>
    <w:rsid w:val="009B2412"/>
    <w:rsid w:val="009B2423"/>
    <w:rsid w:val="009B2B11"/>
    <w:rsid w:val="009B2D54"/>
    <w:rsid w:val="009B320E"/>
    <w:rsid w:val="009B3218"/>
    <w:rsid w:val="009B37BF"/>
    <w:rsid w:val="009B3A48"/>
    <w:rsid w:val="009B3C98"/>
    <w:rsid w:val="009B427E"/>
    <w:rsid w:val="009B429B"/>
    <w:rsid w:val="009B42C5"/>
    <w:rsid w:val="009B42D3"/>
    <w:rsid w:val="009B4857"/>
    <w:rsid w:val="009B4CB0"/>
    <w:rsid w:val="009B4EA3"/>
    <w:rsid w:val="009B538D"/>
    <w:rsid w:val="009B549A"/>
    <w:rsid w:val="009B5BFA"/>
    <w:rsid w:val="009B6127"/>
    <w:rsid w:val="009B63DB"/>
    <w:rsid w:val="009B66DA"/>
    <w:rsid w:val="009B6FE3"/>
    <w:rsid w:val="009B7027"/>
    <w:rsid w:val="009B71CC"/>
    <w:rsid w:val="009B7307"/>
    <w:rsid w:val="009B79E4"/>
    <w:rsid w:val="009C00FF"/>
    <w:rsid w:val="009C0175"/>
    <w:rsid w:val="009C0435"/>
    <w:rsid w:val="009C08E2"/>
    <w:rsid w:val="009C0A36"/>
    <w:rsid w:val="009C0BB5"/>
    <w:rsid w:val="009C0EBB"/>
    <w:rsid w:val="009C1CB0"/>
    <w:rsid w:val="009C1F3C"/>
    <w:rsid w:val="009C210E"/>
    <w:rsid w:val="009C246D"/>
    <w:rsid w:val="009C2D73"/>
    <w:rsid w:val="009C3192"/>
    <w:rsid w:val="009C31E7"/>
    <w:rsid w:val="009C3266"/>
    <w:rsid w:val="009C3268"/>
    <w:rsid w:val="009C331B"/>
    <w:rsid w:val="009C38BB"/>
    <w:rsid w:val="009C3A78"/>
    <w:rsid w:val="009C3AF7"/>
    <w:rsid w:val="009C3D85"/>
    <w:rsid w:val="009C4107"/>
    <w:rsid w:val="009C46A7"/>
    <w:rsid w:val="009C4901"/>
    <w:rsid w:val="009C5010"/>
    <w:rsid w:val="009C5661"/>
    <w:rsid w:val="009C580A"/>
    <w:rsid w:val="009C5824"/>
    <w:rsid w:val="009C5A0C"/>
    <w:rsid w:val="009C5E90"/>
    <w:rsid w:val="009C5EEB"/>
    <w:rsid w:val="009C67A1"/>
    <w:rsid w:val="009C686E"/>
    <w:rsid w:val="009C6AAC"/>
    <w:rsid w:val="009C6F62"/>
    <w:rsid w:val="009C74DD"/>
    <w:rsid w:val="009C768D"/>
    <w:rsid w:val="009C78F0"/>
    <w:rsid w:val="009D03E3"/>
    <w:rsid w:val="009D0949"/>
    <w:rsid w:val="009D0957"/>
    <w:rsid w:val="009D0FD2"/>
    <w:rsid w:val="009D184D"/>
    <w:rsid w:val="009D1BC4"/>
    <w:rsid w:val="009D1D5D"/>
    <w:rsid w:val="009D29BC"/>
    <w:rsid w:val="009D3233"/>
    <w:rsid w:val="009D33DA"/>
    <w:rsid w:val="009D3BF7"/>
    <w:rsid w:val="009D3D29"/>
    <w:rsid w:val="009D4595"/>
    <w:rsid w:val="009D46E0"/>
    <w:rsid w:val="009D491E"/>
    <w:rsid w:val="009D49CC"/>
    <w:rsid w:val="009D4A33"/>
    <w:rsid w:val="009D4A3A"/>
    <w:rsid w:val="009D5D38"/>
    <w:rsid w:val="009D5F54"/>
    <w:rsid w:val="009D5FF4"/>
    <w:rsid w:val="009D6224"/>
    <w:rsid w:val="009D62E4"/>
    <w:rsid w:val="009D66FC"/>
    <w:rsid w:val="009D6A11"/>
    <w:rsid w:val="009D707C"/>
    <w:rsid w:val="009D758A"/>
    <w:rsid w:val="009D75D4"/>
    <w:rsid w:val="009D787A"/>
    <w:rsid w:val="009D7E15"/>
    <w:rsid w:val="009E0730"/>
    <w:rsid w:val="009E1987"/>
    <w:rsid w:val="009E1AE6"/>
    <w:rsid w:val="009E1F01"/>
    <w:rsid w:val="009E2013"/>
    <w:rsid w:val="009E26F5"/>
    <w:rsid w:val="009E2832"/>
    <w:rsid w:val="009E28BC"/>
    <w:rsid w:val="009E2B35"/>
    <w:rsid w:val="009E2F77"/>
    <w:rsid w:val="009E33BA"/>
    <w:rsid w:val="009E33F0"/>
    <w:rsid w:val="009E37EE"/>
    <w:rsid w:val="009E3C95"/>
    <w:rsid w:val="009E40B2"/>
    <w:rsid w:val="009E41C4"/>
    <w:rsid w:val="009E455F"/>
    <w:rsid w:val="009E4A32"/>
    <w:rsid w:val="009E4AA8"/>
    <w:rsid w:val="009E4B5F"/>
    <w:rsid w:val="009E4D04"/>
    <w:rsid w:val="009E5081"/>
    <w:rsid w:val="009E50C8"/>
    <w:rsid w:val="009E64AD"/>
    <w:rsid w:val="009E657B"/>
    <w:rsid w:val="009E6AFE"/>
    <w:rsid w:val="009E6C2E"/>
    <w:rsid w:val="009E6C40"/>
    <w:rsid w:val="009E6DD2"/>
    <w:rsid w:val="009E6E54"/>
    <w:rsid w:val="009E6EDC"/>
    <w:rsid w:val="009E737D"/>
    <w:rsid w:val="009E7601"/>
    <w:rsid w:val="009E7713"/>
    <w:rsid w:val="009E7741"/>
    <w:rsid w:val="009E7782"/>
    <w:rsid w:val="009E7E3E"/>
    <w:rsid w:val="009F0646"/>
    <w:rsid w:val="009F116C"/>
    <w:rsid w:val="009F1446"/>
    <w:rsid w:val="009F186D"/>
    <w:rsid w:val="009F1BBB"/>
    <w:rsid w:val="009F1C46"/>
    <w:rsid w:val="009F2207"/>
    <w:rsid w:val="009F2894"/>
    <w:rsid w:val="009F2B22"/>
    <w:rsid w:val="009F2B25"/>
    <w:rsid w:val="009F2CDB"/>
    <w:rsid w:val="009F3032"/>
    <w:rsid w:val="009F3A2F"/>
    <w:rsid w:val="009F3C6E"/>
    <w:rsid w:val="009F41BF"/>
    <w:rsid w:val="009F4883"/>
    <w:rsid w:val="009F4A38"/>
    <w:rsid w:val="009F4E11"/>
    <w:rsid w:val="009F58CF"/>
    <w:rsid w:val="009F5920"/>
    <w:rsid w:val="009F5CB8"/>
    <w:rsid w:val="009F6046"/>
    <w:rsid w:val="009F64F0"/>
    <w:rsid w:val="009F69D4"/>
    <w:rsid w:val="009F6D63"/>
    <w:rsid w:val="009F6E29"/>
    <w:rsid w:val="009F7845"/>
    <w:rsid w:val="009F78BB"/>
    <w:rsid w:val="009F78EA"/>
    <w:rsid w:val="009F7B08"/>
    <w:rsid w:val="009F7B4D"/>
    <w:rsid w:val="009F7FA1"/>
    <w:rsid w:val="00A001A0"/>
    <w:rsid w:val="00A00718"/>
    <w:rsid w:val="00A00982"/>
    <w:rsid w:val="00A01F46"/>
    <w:rsid w:val="00A02108"/>
    <w:rsid w:val="00A02175"/>
    <w:rsid w:val="00A0248B"/>
    <w:rsid w:val="00A025B6"/>
    <w:rsid w:val="00A025D9"/>
    <w:rsid w:val="00A02624"/>
    <w:rsid w:val="00A02F98"/>
    <w:rsid w:val="00A031CC"/>
    <w:rsid w:val="00A03208"/>
    <w:rsid w:val="00A034BE"/>
    <w:rsid w:val="00A03526"/>
    <w:rsid w:val="00A03829"/>
    <w:rsid w:val="00A03DBA"/>
    <w:rsid w:val="00A04301"/>
    <w:rsid w:val="00A046A1"/>
    <w:rsid w:val="00A048B7"/>
    <w:rsid w:val="00A05339"/>
    <w:rsid w:val="00A055A9"/>
    <w:rsid w:val="00A05C53"/>
    <w:rsid w:val="00A05ECE"/>
    <w:rsid w:val="00A06232"/>
    <w:rsid w:val="00A06347"/>
    <w:rsid w:val="00A06505"/>
    <w:rsid w:val="00A06687"/>
    <w:rsid w:val="00A069CF"/>
    <w:rsid w:val="00A06AAE"/>
    <w:rsid w:val="00A06F50"/>
    <w:rsid w:val="00A07644"/>
    <w:rsid w:val="00A07EA2"/>
    <w:rsid w:val="00A10554"/>
    <w:rsid w:val="00A10A27"/>
    <w:rsid w:val="00A10A9E"/>
    <w:rsid w:val="00A110C6"/>
    <w:rsid w:val="00A11BC1"/>
    <w:rsid w:val="00A11E7D"/>
    <w:rsid w:val="00A11FCD"/>
    <w:rsid w:val="00A133CE"/>
    <w:rsid w:val="00A13429"/>
    <w:rsid w:val="00A13836"/>
    <w:rsid w:val="00A13916"/>
    <w:rsid w:val="00A13CFB"/>
    <w:rsid w:val="00A13E65"/>
    <w:rsid w:val="00A13F82"/>
    <w:rsid w:val="00A141B2"/>
    <w:rsid w:val="00A143E8"/>
    <w:rsid w:val="00A14407"/>
    <w:rsid w:val="00A14D07"/>
    <w:rsid w:val="00A153FE"/>
    <w:rsid w:val="00A155E1"/>
    <w:rsid w:val="00A157C5"/>
    <w:rsid w:val="00A15C03"/>
    <w:rsid w:val="00A15D70"/>
    <w:rsid w:val="00A16257"/>
    <w:rsid w:val="00A16412"/>
    <w:rsid w:val="00A168B7"/>
    <w:rsid w:val="00A170C4"/>
    <w:rsid w:val="00A171CD"/>
    <w:rsid w:val="00A171D3"/>
    <w:rsid w:val="00A1757B"/>
    <w:rsid w:val="00A17AF1"/>
    <w:rsid w:val="00A17CA9"/>
    <w:rsid w:val="00A202FF"/>
    <w:rsid w:val="00A204FB"/>
    <w:rsid w:val="00A20614"/>
    <w:rsid w:val="00A20671"/>
    <w:rsid w:val="00A20CA3"/>
    <w:rsid w:val="00A21205"/>
    <w:rsid w:val="00A214F1"/>
    <w:rsid w:val="00A217F5"/>
    <w:rsid w:val="00A21879"/>
    <w:rsid w:val="00A21993"/>
    <w:rsid w:val="00A21ECD"/>
    <w:rsid w:val="00A21F0D"/>
    <w:rsid w:val="00A22678"/>
    <w:rsid w:val="00A226E7"/>
    <w:rsid w:val="00A227A1"/>
    <w:rsid w:val="00A228FF"/>
    <w:rsid w:val="00A22916"/>
    <w:rsid w:val="00A23107"/>
    <w:rsid w:val="00A235EE"/>
    <w:rsid w:val="00A24444"/>
    <w:rsid w:val="00A244BF"/>
    <w:rsid w:val="00A24576"/>
    <w:rsid w:val="00A249F9"/>
    <w:rsid w:val="00A250AC"/>
    <w:rsid w:val="00A25346"/>
    <w:rsid w:val="00A2559C"/>
    <w:rsid w:val="00A25FE4"/>
    <w:rsid w:val="00A26E92"/>
    <w:rsid w:val="00A26EDC"/>
    <w:rsid w:val="00A27C79"/>
    <w:rsid w:val="00A27CB4"/>
    <w:rsid w:val="00A3066E"/>
    <w:rsid w:val="00A30B86"/>
    <w:rsid w:val="00A311A1"/>
    <w:rsid w:val="00A31AC4"/>
    <w:rsid w:val="00A32524"/>
    <w:rsid w:val="00A32839"/>
    <w:rsid w:val="00A3328A"/>
    <w:rsid w:val="00A3336F"/>
    <w:rsid w:val="00A3360B"/>
    <w:rsid w:val="00A33B24"/>
    <w:rsid w:val="00A33C0B"/>
    <w:rsid w:val="00A342F2"/>
    <w:rsid w:val="00A34541"/>
    <w:rsid w:val="00A3466B"/>
    <w:rsid w:val="00A3485A"/>
    <w:rsid w:val="00A34C4A"/>
    <w:rsid w:val="00A34E57"/>
    <w:rsid w:val="00A353AC"/>
    <w:rsid w:val="00A353BF"/>
    <w:rsid w:val="00A3547E"/>
    <w:rsid w:val="00A35A70"/>
    <w:rsid w:val="00A362C1"/>
    <w:rsid w:val="00A3632B"/>
    <w:rsid w:val="00A3638E"/>
    <w:rsid w:val="00A365A3"/>
    <w:rsid w:val="00A3677B"/>
    <w:rsid w:val="00A36BD8"/>
    <w:rsid w:val="00A36F14"/>
    <w:rsid w:val="00A37B8C"/>
    <w:rsid w:val="00A37BAF"/>
    <w:rsid w:val="00A40D91"/>
    <w:rsid w:val="00A40E3F"/>
    <w:rsid w:val="00A4104A"/>
    <w:rsid w:val="00A415BA"/>
    <w:rsid w:val="00A416FC"/>
    <w:rsid w:val="00A41A4F"/>
    <w:rsid w:val="00A41EAC"/>
    <w:rsid w:val="00A4252A"/>
    <w:rsid w:val="00A42591"/>
    <w:rsid w:val="00A42886"/>
    <w:rsid w:val="00A42A33"/>
    <w:rsid w:val="00A43956"/>
    <w:rsid w:val="00A43A4D"/>
    <w:rsid w:val="00A43EDA"/>
    <w:rsid w:val="00A44211"/>
    <w:rsid w:val="00A45305"/>
    <w:rsid w:val="00A455A2"/>
    <w:rsid w:val="00A45C53"/>
    <w:rsid w:val="00A4636E"/>
    <w:rsid w:val="00A46D65"/>
    <w:rsid w:val="00A46FB1"/>
    <w:rsid w:val="00A47562"/>
    <w:rsid w:val="00A50021"/>
    <w:rsid w:val="00A5006E"/>
    <w:rsid w:val="00A50255"/>
    <w:rsid w:val="00A50448"/>
    <w:rsid w:val="00A507A0"/>
    <w:rsid w:val="00A50F7D"/>
    <w:rsid w:val="00A51AAA"/>
    <w:rsid w:val="00A51BA5"/>
    <w:rsid w:val="00A51D57"/>
    <w:rsid w:val="00A51EE4"/>
    <w:rsid w:val="00A523B0"/>
    <w:rsid w:val="00A532F7"/>
    <w:rsid w:val="00A5356B"/>
    <w:rsid w:val="00A537F3"/>
    <w:rsid w:val="00A53906"/>
    <w:rsid w:val="00A542E8"/>
    <w:rsid w:val="00A5472F"/>
    <w:rsid w:val="00A54950"/>
    <w:rsid w:val="00A54E9A"/>
    <w:rsid w:val="00A554F8"/>
    <w:rsid w:val="00A55547"/>
    <w:rsid w:val="00A5567D"/>
    <w:rsid w:val="00A55882"/>
    <w:rsid w:val="00A55B28"/>
    <w:rsid w:val="00A55E02"/>
    <w:rsid w:val="00A55EA8"/>
    <w:rsid w:val="00A56534"/>
    <w:rsid w:val="00A56D57"/>
    <w:rsid w:val="00A56E26"/>
    <w:rsid w:val="00A56F6C"/>
    <w:rsid w:val="00A5714A"/>
    <w:rsid w:val="00A575CB"/>
    <w:rsid w:val="00A577A2"/>
    <w:rsid w:val="00A57A0E"/>
    <w:rsid w:val="00A609DF"/>
    <w:rsid w:val="00A60D3A"/>
    <w:rsid w:val="00A60DCB"/>
    <w:rsid w:val="00A61C5D"/>
    <w:rsid w:val="00A61F51"/>
    <w:rsid w:val="00A622E4"/>
    <w:rsid w:val="00A62352"/>
    <w:rsid w:val="00A62369"/>
    <w:rsid w:val="00A6242B"/>
    <w:rsid w:val="00A62812"/>
    <w:rsid w:val="00A62984"/>
    <w:rsid w:val="00A62C5B"/>
    <w:rsid w:val="00A62EBC"/>
    <w:rsid w:val="00A630A2"/>
    <w:rsid w:val="00A636D5"/>
    <w:rsid w:val="00A6398E"/>
    <w:rsid w:val="00A63AE5"/>
    <w:rsid w:val="00A64211"/>
    <w:rsid w:val="00A64661"/>
    <w:rsid w:val="00A64A54"/>
    <w:rsid w:val="00A65030"/>
    <w:rsid w:val="00A65141"/>
    <w:rsid w:val="00A655D0"/>
    <w:rsid w:val="00A65857"/>
    <w:rsid w:val="00A65BBC"/>
    <w:rsid w:val="00A65E3B"/>
    <w:rsid w:val="00A66139"/>
    <w:rsid w:val="00A66198"/>
    <w:rsid w:val="00A66807"/>
    <w:rsid w:val="00A6687A"/>
    <w:rsid w:val="00A669AA"/>
    <w:rsid w:val="00A66EE6"/>
    <w:rsid w:val="00A670EC"/>
    <w:rsid w:val="00A67221"/>
    <w:rsid w:val="00A6775D"/>
    <w:rsid w:val="00A6776D"/>
    <w:rsid w:val="00A678EB"/>
    <w:rsid w:val="00A67E19"/>
    <w:rsid w:val="00A7027A"/>
    <w:rsid w:val="00A70288"/>
    <w:rsid w:val="00A714F3"/>
    <w:rsid w:val="00A719A9"/>
    <w:rsid w:val="00A71B53"/>
    <w:rsid w:val="00A71BBF"/>
    <w:rsid w:val="00A71C19"/>
    <w:rsid w:val="00A71D17"/>
    <w:rsid w:val="00A71E0B"/>
    <w:rsid w:val="00A71FAF"/>
    <w:rsid w:val="00A723AC"/>
    <w:rsid w:val="00A7265C"/>
    <w:rsid w:val="00A7271B"/>
    <w:rsid w:val="00A739EB"/>
    <w:rsid w:val="00A73EA1"/>
    <w:rsid w:val="00A74001"/>
    <w:rsid w:val="00A74579"/>
    <w:rsid w:val="00A74A4A"/>
    <w:rsid w:val="00A74F60"/>
    <w:rsid w:val="00A754CE"/>
    <w:rsid w:val="00A75F48"/>
    <w:rsid w:val="00A762C1"/>
    <w:rsid w:val="00A763FF"/>
    <w:rsid w:val="00A76B27"/>
    <w:rsid w:val="00A76B4A"/>
    <w:rsid w:val="00A76BA9"/>
    <w:rsid w:val="00A76EDB"/>
    <w:rsid w:val="00A76F55"/>
    <w:rsid w:val="00A80B57"/>
    <w:rsid w:val="00A810B2"/>
    <w:rsid w:val="00A81125"/>
    <w:rsid w:val="00A81620"/>
    <w:rsid w:val="00A81AC9"/>
    <w:rsid w:val="00A81FDB"/>
    <w:rsid w:val="00A82290"/>
    <w:rsid w:val="00A82349"/>
    <w:rsid w:val="00A82593"/>
    <w:rsid w:val="00A82A01"/>
    <w:rsid w:val="00A82BC4"/>
    <w:rsid w:val="00A8373C"/>
    <w:rsid w:val="00A83885"/>
    <w:rsid w:val="00A83AA1"/>
    <w:rsid w:val="00A84293"/>
    <w:rsid w:val="00A8542E"/>
    <w:rsid w:val="00A862D7"/>
    <w:rsid w:val="00A863F7"/>
    <w:rsid w:val="00A8664C"/>
    <w:rsid w:val="00A86D21"/>
    <w:rsid w:val="00A86EA1"/>
    <w:rsid w:val="00A871E0"/>
    <w:rsid w:val="00A8757E"/>
    <w:rsid w:val="00A87785"/>
    <w:rsid w:val="00A8792B"/>
    <w:rsid w:val="00A8794F"/>
    <w:rsid w:val="00A900AC"/>
    <w:rsid w:val="00A90B63"/>
    <w:rsid w:val="00A90EFF"/>
    <w:rsid w:val="00A911A2"/>
    <w:rsid w:val="00A913B4"/>
    <w:rsid w:val="00A91757"/>
    <w:rsid w:val="00A926DA"/>
    <w:rsid w:val="00A93236"/>
    <w:rsid w:val="00A93722"/>
    <w:rsid w:val="00A93DBE"/>
    <w:rsid w:val="00A94100"/>
    <w:rsid w:val="00A9471D"/>
    <w:rsid w:val="00A94926"/>
    <w:rsid w:val="00A95860"/>
    <w:rsid w:val="00A95F21"/>
    <w:rsid w:val="00A969CD"/>
    <w:rsid w:val="00A96B01"/>
    <w:rsid w:val="00A97457"/>
    <w:rsid w:val="00A975BD"/>
    <w:rsid w:val="00AA0159"/>
    <w:rsid w:val="00AA01E5"/>
    <w:rsid w:val="00AA0227"/>
    <w:rsid w:val="00AA041D"/>
    <w:rsid w:val="00AA0B18"/>
    <w:rsid w:val="00AA0BA8"/>
    <w:rsid w:val="00AA10FB"/>
    <w:rsid w:val="00AA1360"/>
    <w:rsid w:val="00AA1528"/>
    <w:rsid w:val="00AA16A7"/>
    <w:rsid w:val="00AA16C0"/>
    <w:rsid w:val="00AA196C"/>
    <w:rsid w:val="00AA1F04"/>
    <w:rsid w:val="00AA28D7"/>
    <w:rsid w:val="00AA31C5"/>
    <w:rsid w:val="00AA3A7E"/>
    <w:rsid w:val="00AA3C63"/>
    <w:rsid w:val="00AA4B9E"/>
    <w:rsid w:val="00AA4D56"/>
    <w:rsid w:val="00AA55C7"/>
    <w:rsid w:val="00AA5695"/>
    <w:rsid w:val="00AA58C3"/>
    <w:rsid w:val="00AA5970"/>
    <w:rsid w:val="00AA5BD3"/>
    <w:rsid w:val="00AA60FA"/>
    <w:rsid w:val="00AA6176"/>
    <w:rsid w:val="00AA6D48"/>
    <w:rsid w:val="00AA705E"/>
    <w:rsid w:val="00AA71F3"/>
    <w:rsid w:val="00AA7ABA"/>
    <w:rsid w:val="00AA7E2F"/>
    <w:rsid w:val="00AB00B5"/>
    <w:rsid w:val="00AB047B"/>
    <w:rsid w:val="00AB06F8"/>
    <w:rsid w:val="00AB0DE6"/>
    <w:rsid w:val="00AB0E58"/>
    <w:rsid w:val="00AB0F90"/>
    <w:rsid w:val="00AB163F"/>
    <w:rsid w:val="00AB18C0"/>
    <w:rsid w:val="00AB18FD"/>
    <w:rsid w:val="00AB1D2D"/>
    <w:rsid w:val="00AB1E1F"/>
    <w:rsid w:val="00AB203F"/>
    <w:rsid w:val="00AB2612"/>
    <w:rsid w:val="00AB29DD"/>
    <w:rsid w:val="00AB317C"/>
    <w:rsid w:val="00AB32DC"/>
    <w:rsid w:val="00AB33DF"/>
    <w:rsid w:val="00AB37EC"/>
    <w:rsid w:val="00AB3D67"/>
    <w:rsid w:val="00AB466F"/>
    <w:rsid w:val="00AB525F"/>
    <w:rsid w:val="00AB6152"/>
    <w:rsid w:val="00AB63D3"/>
    <w:rsid w:val="00AB723E"/>
    <w:rsid w:val="00AB7E4A"/>
    <w:rsid w:val="00AC04E5"/>
    <w:rsid w:val="00AC05D2"/>
    <w:rsid w:val="00AC0B94"/>
    <w:rsid w:val="00AC0D53"/>
    <w:rsid w:val="00AC178C"/>
    <w:rsid w:val="00AC1FBF"/>
    <w:rsid w:val="00AC22A5"/>
    <w:rsid w:val="00AC2440"/>
    <w:rsid w:val="00AC2CD3"/>
    <w:rsid w:val="00AC2CED"/>
    <w:rsid w:val="00AC2E2F"/>
    <w:rsid w:val="00AC30A4"/>
    <w:rsid w:val="00AC36F2"/>
    <w:rsid w:val="00AC39B8"/>
    <w:rsid w:val="00AC3D1D"/>
    <w:rsid w:val="00AC4102"/>
    <w:rsid w:val="00AC467E"/>
    <w:rsid w:val="00AC47A8"/>
    <w:rsid w:val="00AC4885"/>
    <w:rsid w:val="00AC53AB"/>
    <w:rsid w:val="00AC5817"/>
    <w:rsid w:val="00AC5AD5"/>
    <w:rsid w:val="00AC5EAA"/>
    <w:rsid w:val="00AC671B"/>
    <w:rsid w:val="00AC6AD9"/>
    <w:rsid w:val="00AC6C74"/>
    <w:rsid w:val="00AC77EC"/>
    <w:rsid w:val="00AC79A2"/>
    <w:rsid w:val="00AC7C1C"/>
    <w:rsid w:val="00AD0704"/>
    <w:rsid w:val="00AD10BC"/>
    <w:rsid w:val="00AD12E8"/>
    <w:rsid w:val="00AD14AB"/>
    <w:rsid w:val="00AD1976"/>
    <w:rsid w:val="00AD1A99"/>
    <w:rsid w:val="00AD1E0A"/>
    <w:rsid w:val="00AD1E97"/>
    <w:rsid w:val="00AD271B"/>
    <w:rsid w:val="00AD2DAA"/>
    <w:rsid w:val="00AD3075"/>
    <w:rsid w:val="00AD365E"/>
    <w:rsid w:val="00AD4127"/>
    <w:rsid w:val="00AD4EFD"/>
    <w:rsid w:val="00AD4FCB"/>
    <w:rsid w:val="00AD51F9"/>
    <w:rsid w:val="00AD5FF6"/>
    <w:rsid w:val="00AD62D5"/>
    <w:rsid w:val="00AD66BF"/>
    <w:rsid w:val="00AD6763"/>
    <w:rsid w:val="00AD695B"/>
    <w:rsid w:val="00AD6AD1"/>
    <w:rsid w:val="00AD6BDD"/>
    <w:rsid w:val="00AD7219"/>
    <w:rsid w:val="00AD7915"/>
    <w:rsid w:val="00AD7D1B"/>
    <w:rsid w:val="00AE0511"/>
    <w:rsid w:val="00AE0A90"/>
    <w:rsid w:val="00AE14C2"/>
    <w:rsid w:val="00AE1593"/>
    <w:rsid w:val="00AE15E9"/>
    <w:rsid w:val="00AE18DF"/>
    <w:rsid w:val="00AE1956"/>
    <w:rsid w:val="00AE19F0"/>
    <w:rsid w:val="00AE1A57"/>
    <w:rsid w:val="00AE1DB3"/>
    <w:rsid w:val="00AE1ED9"/>
    <w:rsid w:val="00AE2657"/>
    <w:rsid w:val="00AE2751"/>
    <w:rsid w:val="00AE34D6"/>
    <w:rsid w:val="00AE3D8F"/>
    <w:rsid w:val="00AE3F9B"/>
    <w:rsid w:val="00AE43D3"/>
    <w:rsid w:val="00AE4668"/>
    <w:rsid w:val="00AE477F"/>
    <w:rsid w:val="00AE4A3F"/>
    <w:rsid w:val="00AE4A7D"/>
    <w:rsid w:val="00AE5580"/>
    <w:rsid w:val="00AE55BD"/>
    <w:rsid w:val="00AE58E3"/>
    <w:rsid w:val="00AE60B8"/>
    <w:rsid w:val="00AE6135"/>
    <w:rsid w:val="00AE63EB"/>
    <w:rsid w:val="00AE677B"/>
    <w:rsid w:val="00AE714C"/>
    <w:rsid w:val="00AE745E"/>
    <w:rsid w:val="00AE76A3"/>
    <w:rsid w:val="00AE76C8"/>
    <w:rsid w:val="00AE7978"/>
    <w:rsid w:val="00AE7B95"/>
    <w:rsid w:val="00AE7BA4"/>
    <w:rsid w:val="00AF0291"/>
    <w:rsid w:val="00AF068C"/>
    <w:rsid w:val="00AF102E"/>
    <w:rsid w:val="00AF13EE"/>
    <w:rsid w:val="00AF1507"/>
    <w:rsid w:val="00AF1A08"/>
    <w:rsid w:val="00AF1C65"/>
    <w:rsid w:val="00AF2371"/>
    <w:rsid w:val="00AF2B3F"/>
    <w:rsid w:val="00AF35E2"/>
    <w:rsid w:val="00AF397F"/>
    <w:rsid w:val="00AF468B"/>
    <w:rsid w:val="00AF478D"/>
    <w:rsid w:val="00AF47EA"/>
    <w:rsid w:val="00AF4871"/>
    <w:rsid w:val="00AF4B3C"/>
    <w:rsid w:val="00AF5090"/>
    <w:rsid w:val="00AF572B"/>
    <w:rsid w:val="00AF5A10"/>
    <w:rsid w:val="00AF5BE3"/>
    <w:rsid w:val="00AF6099"/>
    <w:rsid w:val="00AF61D5"/>
    <w:rsid w:val="00AF6AE6"/>
    <w:rsid w:val="00AF6E54"/>
    <w:rsid w:val="00AF74F6"/>
    <w:rsid w:val="00AF755E"/>
    <w:rsid w:val="00AF762D"/>
    <w:rsid w:val="00AF77AD"/>
    <w:rsid w:val="00AF790C"/>
    <w:rsid w:val="00AF7979"/>
    <w:rsid w:val="00AF799E"/>
    <w:rsid w:val="00AF7A30"/>
    <w:rsid w:val="00B0008C"/>
    <w:rsid w:val="00B0042A"/>
    <w:rsid w:val="00B005E7"/>
    <w:rsid w:val="00B008A0"/>
    <w:rsid w:val="00B00DEC"/>
    <w:rsid w:val="00B019D1"/>
    <w:rsid w:val="00B01A21"/>
    <w:rsid w:val="00B01AA2"/>
    <w:rsid w:val="00B01B46"/>
    <w:rsid w:val="00B01E48"/>
    <w:rsid w:val="00B02136"/>
    <w:rsid w:val="00B022E7"/>
    <w:rsid w:val="00B02390"/>
    <w:rsid w:val="00B02482"/>
    <w:rsid w:val="00B02528"/>
    <w:rsid w:val="00B0261C"/>
    <w:rsid w:val="00B02654"/>
    <w:rsid w:val="00B026A1"/>
    <w:rsid w:val="00B02AEC"/>
    <w:rsid w:val="00B030FC"/>
    <w:rsid w:val="00B04A2D"/>
    <w:rsid w:val="00B04FE1"/>
    <w:rsid w:val="00B05130"/>
    <w:rsid w:val="00B05347"/>
    <w:rsid w:val="00B05517"/>
    <w:rsid w:val="00B0552C"/>
    <w:rsid w:val="00B05EE5"/>
    <w:rsid w:val="00B06070"/>
    <w:rsid w:val="00B06705"/>
    <w:rsid w:val="00B0686A"/>
    <w:rsid w:val="00B07DFF"/>
    <w:rsid w:val="00B102A3"/>
    <w:rsid w:val="00B109EC"/>
    <w:rsid w:val="00B10B49"/>
    <w:rsid w:val="00B10CB6"/>
    <w:rsid w:val="00B11D2B"/>
    <w:rsid w:val="00B11DE6"/>
    <w:rsid w:val="00B12912"/>
    <w:rsid w:val="00B129A3"/>
    <w:rsid w:val="00B13822"/>
    <w:rsid w:val="00B138FA"/>
    <w:rsid w:val="00B139BA"/>
    <w:rsid w:val="00B14FBF"/>
    <w:rsid w:val="00B153C6"/>
    <w:rsid w:val="00B15888"/>
    <w:rsid w:val="00B15A6E"/>
    <w:rsid w:val="00B15F87"/>
    <w:rsid w:val="00B163F8"/>
    <w:rsid w:val="00B16997"/>
    <w:rsid w:val="00B16A7D"/>
    <w:rsid w:val="00B16C6C"/>
    <w:rsid w:val="00B16D9C"/>
    <w:rsid w:val="00B17166"/>
    <w:rsid w:val="00B17C2E"/>
    <w:rsid w:val="00B20497"/>
    <w:rsid w:val="00B2054F"/>
    <w:rsid w:val="00B20784"/>
    <w:rsid w:val="00B20ED0"/>
    <w:rsid w:val="00B210B1"/>
    <w:rsid w:val="00B21534"/>
    <w:rsid w:val="00B21A33"/>
    <w:rsid w:val="00B21B2B"/>
    <w:rsid w:val="00B21DA0"/>
    <w:rsid w:val="00B221C5"/>
    <w:rsid w:val="00B224FA"/>
    <w:rsid w:val="00B2255D"/>
    <w:rsid w:val="00B22A2D"/>
    <w:rsid w:val="00B22A53"/>
    <w:rsid w:val="00B22C85"/>
    <w:rsid w:val="00B2390C"/>
    <w:rsid w:val="00B23AFE"/>
    <w:rsid w:val="00B23DC8"/>
    <w:rsid w:val="00B23FF8"/>
    <w:rsid w:val="00B24F4A"/>
    <w:rsid w:val="00B24F80"/>
    <w:rsid w:val="00B24F83"/>
    <w:rsid w:val="00B2531D"/>
    <w:rsid w:val="00B25747"/>
    <w:rsid w:val="00B259B9"/>
    <w:rsid w:val="00B25FFD"/>
    <w:rsid w:val="00B262EC"/>
    <w:rsid w:val="00B26ADA"/>
    <w:rsid w:val="00B27151"/>
    <w:rsid w:val="00B274A1"/>
    <w:rsid w:val="00B27640"/>
    <w:rsid w:val="00B30018"/>
    <w:rsid w:val="00B302D7"/>
    <w:rsid w:val="00B31145"/>
    <w:rsid w:val="00B3114B"/>
    <w:rsid w:val="00B31154"/>
    <w:rsid w:val="00B316AA"/>
    <w:rsid w:val="00B319A9"/>
    <w:rsid w:val="00B32612"/>
    <w:rsid w:val="00B3279D"/>
    <w:rsid w:val="00B32B5D"/>
    <w:rsid w:val="00B32F4B"/>
    <w:rsid w:val="00B3329D"/>
    <w:rsid w:val="00B332AF"/>
    <w:rsid w:val="00B335DC"/>
    <w:rsid w:val="00B336CB"/>
    <w:rsid w:val="00B336F0"/>
    <w:rsid w:val="00B33FE9"/>
    <w:rsid w:val="00B343D7"/>
    <w:rsid w:val="00B348F4"/>
    <w:rsid w:val="00B34A33"/>
    <w:rsid w:val="00B34B1A"/>
    <w:rsid w:val="00B34B8B"/>
    <w:rsid w:val="00B34BB5"/>
    <w:rsid w:val="00B34CBA"/>
    <w:rsid w:val="00B34DC3"/>
    <w:rsid w:val="00B35691"/>
    <w:rsid w:val="00B35713"/>
    <w:rsid w:val="00B358B2"/>
    <w:rsid w:val="00B35A02"/>
    <w:rsid w:val="00B35A61"/>
    <w:rsid w:val="00B35AED"/>
    <w:rsid w:val="00B35B31"/>
    <w:rsid w:val="00B35C6A"/>
    <w:rsid w:val="00B35E64"/>
    <w:rsid w:val="00B36045"/>
    <w:rsid w:val="00B36321"/>
    <w:rsid w:val="00B36385"/>
    <w:rsid w:val="00B364C9"/>
    <w:rsid w:val="00B37316"/>
    <w:rsid w:val="00B373E3"/>
    <w:rsid w:val="00B37712"/>
    <w:rsid w:val="00B37842"/>
    <w:rsid w:val="00B37862"/>
    <w:rsid w:val="00B37A30"/>
    <w:rsid w:val="00B4019A"/>
    <w:rsid w:val="00B41203"/>
    <w:rsid w:val="00B41587"/>
    <w:rsid w:val="00B41FFF"/>
    <w:rsid w:val="00B42244"/>
    <w:rsid w:val="00B42708"/>
    <w:rsid w:val="00B432B2"/>
    <w:rsid w:val="00B4432A"/>
    <w:rsid w:val="00B4468B"/>
    <w:rsid w:val="00B44995"/>
    <w:rsid w:val="00B44C6C"/>
    <w:rsid w:val="00B44D93"/>
    <w:rsid w:val="00B452E2"/>
    <w:rsid w:val="00B4533A"/>
    <w:rsid w:val="00B45396"/>
    <w:rsid w:val="00B4542D"/>
    <w:rsid w:val="00B4562D"/>
    <w:rsid w:val="00B4687F"/>
    <w:rsid w:val="00B46F0C"/>
    <w:rsid w:val="00B50553"/>
    <w:rsid w:val="00B50937"/>
    <w:rsid w:val="00B50DE6"/>
    <w:rsid w:val="00B510CC"/>
    <w:rsid w:val="00B51240"/>
    <w:rsid w:val="00B51EBD"/>
    <w:rsid w:val="00B52518"/>
    <w:rsid w:val="00B52B73"/>
    <w:rsid w:val="00B52DA0"/>
    <w:rsid w:val="00B52DE8"/>
    <w:rsid w:val="00B5332D"/>
    <w:rsid w:val="00B53528"/>
    <w:rsid w:val="00B5365D"/>
    <w:rsid w:val="00B53CCC"/>
    <w:rsid w:val="00B53DA3"/>
    <w:rsid w:val="00B545B0"/>
    <w:rsid w:val="00B54AF4"/>
    <w:rsid w:val="00B54C5C"/>
    <w:rsid w:val="00B557B6"/>
    <w:rsid w:val="00B55827"/>
    <w:rsid w:val="00B558FF"/>
    <w:rsid w:val="00B56ABF"/>
    <w:rsid w:val="00B56D92"/>
    <w:rsid w:val="00B56E84"/>
    <w:rsid w:val="00B57341"/>
    <w:rsid w:val="00B57588"/>
    <w:rsid w:val="00B577D7"/>
    <w:rsid w:val="00B57807"/>
    <w:rsid w:val="00B57867"/>
    <w:rsid w:val="00B579ED"/>
    <w:rsid w:val="00B57AFD"/>
    <w:rsid w:val="00B57B5F"/>
    <w:rsid w:val="00B57B61"/>
    <w:rsid w:val="00B57D21"/>
    <w:rsid w:val="00B60219"/>
    <w:rsid w:val="00B60618"/>
    <w:rsid w:val="00B60D4F"/>
    <w:rsid w:val="00B6101A"/>
    <w:rsid w:val="00B61066"/>
    <w:rsid w:val="00B612A8"/>
    <w:rsid w:val="00B618D5"/>
    <w:rsid w:val="00B61BB2"/>
    <w:rsid w:val="00B62077"/>
    <w:rsid w:val="00B62BBF"/>
    <w:rsid w:val="00B62F87"/>
    <w:rsid w:val="00B63250"/>
    <w:rsid w:val="00B6329B"/>
    <w:rsid w:val="00B633AD"/>
    <w:rsid w:val="00B633E3"/>
    <w:rsid w:val="00B63654"/>
    <w:rsid w:val="00B63ABF"/>
    <w:rsid w:val="00B63F31"/>
    <w:rsid w:val="00B645B7"/>
    <w:rsid w:val="00B6469D"/>
    <w:rsid w:val="00B64AEB"/>
    <w:rsid w:val="00B65112"/>
    <w:rsid w:val="00B66C60"/>
    <w:rsid w:val="00B66C95"/>
    <w:rsid w:val="00B66D58"/>
    <w:rsid w:val="00B66E90"/>
    <w:rsid w:val="00B66EEE"/>
    <w:rsid w:val="00B672E4"/>
    <w:rsid w:val="00B67D88"/>
    <w:rsid w:val="00B70047"/>
    <w:rsid w:val="00B70406"/>
    <w:rsid w:val="00B7073D"/>
    <w:rsid w:val="00B70DFE"/>
    <w:rsid w:val="00B71541"/>
    <w:rsid w:val="00B71D85"/>
    <w:rsid w:val="00B71DF8"/>
    <w:rsid w:val="00B71F48"/>
    <w:rsid w:val="00B72023"/>
    <w:rsid w:val="00B72453"/>
    <w:rsid w:val="00B725BB"/>
    <w:rsid w:val="00B72D77"/>
    <w:rsid w:val="00B72F8B"/>
    <w:rsid w:val="00B731E1"/>
    <w:rsid w:val="00B733A3"/>
    <w:rsid w:val="00B735CF"/>
    <w:rsid w:val="00B7361D"/>
    <w:rsid w:val="00B73C1B"/>
    <w:rsid w:val="00B73FD1"/>
    <w:rsid w:val="00B74524"/>
    <w:rsid w:val="00B748C0"/>
    <w:rsid w:val="00B75053"/>
    <w:rsid w:val="00B75156"/>
    <w:rsid w:val="00B7546D"/>
    <w:rsid w:val="00B75631"/>
    <w:rsid w:val="00B758C6"/>
    <w:rsid w:val="00B75B5A"/>
    <w:rsid w:val="00B76241"/>
    <w:rsid w:val="00B76592"/>
    <w:rsid w:val="00B76649"/>
    <w:rsid w:val="00B768A4"/>
    <w:rsid w:val="00B768B5"/>
    <w:rsid w:val="00B76908"/>
    <w:rsid w:val="00B769A4"/>
    <w:rsid w:val="00B76A38"/>
    <w:rsid w:val="00B772FB"/>
    <w:rsid w:val="00B775B6"/>
    <w:rsid w:val="00B7776A"/>
    <w:rsid w:val="00B77804"/>
    <w:rsid w:val="00B80256"/>
    <w:rsid w:val="00B803C5"/>
    <w:rsid w:val="00B80D6D"/>
    <w:rsid w:val="00B80F35"/>
    <w:rsid w:val="00B81125"/>
    <w:rsid w:val="00B812F4"/>
    <w:rsid w:val="00B81938"/>
    <w:rsid w:val="00B81FB5"/>
    <w:rsid w:val="00B82562"/>
    <w:rsid w:val="00B83404"/>
    <w:rsid w:val="00B836B1"/>
    <w:rsid w:val="00B837B3"/>
    <w:rsid w:val="00B8387A"/>
    <w:rsid w:val="00B83D21"/>
    <w:rsid w:val="00B846BE"/>
    <w:rsid w:val="00B846C6"/>
    <w:rsid w:val="00B84C75"/>
    <w:rsid w:val="00B85590"/>
    <w:rsid w:val="00B855C3"/>
    <w:rsid w:val="00B8617E"/>
    <w:rsid w:val="00B86AEA"/>
    <w:rsid w:val="00B86BA7"/>
    <w:rsid w:val="00B86F95"/>
    <w:rsid w:val="00B8782B"/>
    <w:rsid w:val="00B87D8A"/>
    <w:rsid w:val="00B87E30"/>
    <w:rsid w:val="00B87FD0"/>
    <w:rsid w:val="00B90771"/>
    <w:rsid w:val="00B907EF"/>
    <w:rsid w:val="00B911BA"/>
    <w:rsid w:val="00B912A9"/>
    <w:rsid w:val="00B91954"/>
    <w:rsid w:val="00B91A67"/>
    <w:rsid w:val="00B91C25"/>
    <w:rsid w:val="00B91EC7"/>
    <w:rsid w:val="00B920A0"/>
    <w:rsid w:val="00B92945"/>
    <w:rsid w:val="00B93883"/>
    <w:rsid w:val="00B9394C"/>
    <w:rsid w:val="00B93CE4"/>
    <w:rsid w:val="00B93E8E"/>
    <w:rsid w:val="00B94082"/>
    <w:rsid w:val="00B940B1"/>
    <w:rsid w:val="00B940CC"/>
    <w:rsid w:val="00B9437A"/>
    <w:rsid w:val="00B947F8"/>
    <w:rsid w:val="00B94935"/>
    <w:rsid w:val="00B9494B"/>
    <w:rsid w:val="00B94CD5"/>
    <w:rsid w:val="00B95399"/>
    <w:rsid w:val="00B95990"/>
    <w:rsid w:val="00B95B0C"/>
    <w:rsid w:val="00B96029"/>
    <w:rsid w:val="00B961C6"/>
    <w:rsid w:val="00B9635E"/>
    <w:rsid w:val="00B96381"/>
    <w:rsid w:val="00B96E85"/>
    <w:rsid w:val="00BA000D"/>
    <w:rsid w:val="00BA051A"/>
    <w:rsid w:val="00BA1616"/>
    <w:rsid w:val="00BA186C"/>
    <w:rsid w:val="00BA1A6F"/>
    <w:rsid w:val="00BA1C89"/>
    <w:rsid w:val="00BA1C8A"/>
    <w:rsid w:val="00BA1E9C"/>
    <w:rsid w:val="00BA202D"/>
    <w:rsid w:val="00BA2744"/>
    <w:rsid w:val="00BA292E"/>
    <w:rsid w:val="00BA2C04"/>
    <w:rsid w:val="00BA2DA6"/>
    <w:rsid w:val="00BA2DC3"/>
    <w:rsid w:val="00BA2EF3"/>
    <w:rsid w:val="00BA3178"/>
    <w:rsid w:val="00BA3643"/>
    <w:rsid w:val="00BA3EDE"/>
    <w:rsid w:val="00BA4092"/>
    <w:rsid w:val="00BA46CE"/>
    <w:rsid w:val="00BA4900"/>
    <w:rsid w:val="00BA4E06"/>
    <w:rsid w:val="00BA4E4E"/>
    <w:rsid w:val="00BA56C3"/>
    <w:rsid w:val="00BA58A2"/>
    <w:rsid w:val="00BA5A92"/>
    <w:rsid w:val="00BA5CED"/>
    <w:rsid w:val="00BA5DC4"/>
    <w:rsid w:val="00BA5E08"/>
    <w:rsid w:val="00BA63EE"/>
    <w:rsid w:val="00BA686E"/>
    <w:rsid w:val="00BA6F4E"/>
    <w:rsid w:val="00BA719D"/>
    <w:rsid w:val="00BA720B"/>
    <w:rsid w:val="00BA721A"/>
    <w:rsid w:val="00BB0EA7"/>
    <w:rsid w:val="00BB1917"/>
    <w:rsid w:val="00BB232D"/>
    <w:rsid w:val="00BB2D01"/>
    <w:rsid w:val="00BB3169"/>
    <w:rsid w:val="00BB36DE"/>
    <w:rsid w:val="00BB3920"/>
    <w:rsid w:val="00BB3BB3"/>
    <w:rsid w:val="00BB3C69"/>
    <w:rsid w:val="00BB3EF4"/>
    <w:rsid w:val="00BB4892"/>
    <w:rsid w:val="00BB4C97"/>
    <w:rsid w:val="00BB523E"/>
    <w:rsid w:val="00BB55F0"/>
    <w:rsid w:val="00BB582C"/>
    <w:rsid w:val="00BB5C51"/>
    <w:rsid w:val="00BB5F1E"/>
    <w:rsid w:val="00BB6726"/>
    <w:rsid w:val="00BB6A8F"/>
    <w:rsid w:val="00BB6C51"/>
    <w:rsid w:val="00BB6D66"/>
    <w:rsid w:val="00BB7443"/>
    <w:rsid w:val="00BB756A"/>
    <w:rsid w:val="00BB7700"/>
    <w:rsid w:val="00BB78B6"/>
    <w:rsid w:val="00BB7EE7"/>
    <w:rsid w:val="00BB7F33"/>
    <w:rsid w:val="00BC0307"/>
    <w:rsid w:val="00BC0826"/>
    <w:rsid w:val="00BC08FC"/>
    <w:rsid w:val="00BC0A86"/>
    <w:rsid w:val="00BC0AC9"/>
    <w:rsid w:val="00BC0D3B"/>
    <w:rsid w:val="00BC10EB"/>
    <w:rsid w:val="00BC12D9"/>
    <w:rsid w:val="00BC144F"/>
    <w:rsid w:val="00BC2371"/>
    <w:rsid w:val="00BC2BCA"/>
    <w:rsid w:val="00BC3BAA"/>
    <w:rsid w:val="00BC3C8C"/>
    <w:rsid w:val="00BC3CF1"/>
    <w:rsid w:val="00BC3E7D"/>
    <w:rsid w:val="00BC4DEB"/>
    <w:rsid w:val="00BC4FEF"/>
    <w:rsid w:val="00BC57B9"/>
    <w:rsid w:val="00BC5823"/>
    <w:rsid w:val="00BC5AD7"/>
    <w:rsid w:val="00BC629E"/>
    <w:rsid w:val="00BC7075"/>
    <w:rsid w:val="00BC72F5"/>
    <w:rsid w:val="00BD07A3"/>
    <w:rsid w:val="00BD0974"/>
    <w:rsid w:val="00BD10BF"/>
    <w:rsid w:val="00BD18F9"/>
    <w:rsid w:val="00BD1AFB"/>
    <w:rsid w:val="00BD1B4C"/>
    <w:rsid w:val="00BD1D2C"/>
    <w:rsid w:val="00BD20D4"/>
    <w:rsid w:val="00BD2251"/>
    <w:rsid w:val="00BD261E"/>
    <w:rsid w:val="00BD29F9"/>
    <w:rsid w:val="00BD2C45"/>
    <w:rsid w:val="00BD388D"/>
    <w:rsid w:val="00BD4E9B"/>
    <w:rsid w:val="00BD4FD3"/>
    <w:rsid w:val="00BD5046"/>
    <w:rsid w:val="00BD51F9"/>
    <w:rsid w:val="00BD532C"/>
    <w:rsid w:val="00BD53FA"/>
    <w:rsid w:val="00BD5EF4"/>
    <w:rsid w:val="00BD6764"/>
    <w:rsid w:val="00BD68D9"/>
    <w:rsid w:val="00BD6939"/>
    <w:rsid w:val="00BD70CA"/>
    <w:rsid w:val="00BD72B2"/>
    <w:rsid w:val="00BD758C"/>
    <w:rsid w:val="00BD7851"/>
    <w:rsid w:val="00BD791D"/>
    <w:rsid w:val="00BD7C18"/>
    <w:rsid w:val="00BE0F62"/>
    <w:rsid w:val="00BE135E"/>
    <w:rsid w:val="00BE1405"/>
    <w:rsid w:val="00BE2445"/>
    <w:rsid w:val="00BE26A9"/>
    <w:rsid w:val="00BE3E12"/>
    <w:rsid w:val="00BE3E53"/>
    <w:rsid w:val="00BE405A"/>
    <w:rsid w:val="00BE4624"/>
    <w:rsid w:val="00BE476E"/>
    <w:rsid w:val="00BE595E"/>
    <w:rsid w:val="00BE7358"/>
    <w:rsid w:val="00BE7418"/>
    <w:rsid w:val="00BE744A"/>
    <w:rsid w:val="00BE7BC6"/>
    <w:rsid w:val="00BE7CEA"/>
    <w:rsid w:val="00BE7EA1"/>
    <w:rsid w:val="00BF0207"/>
    <w:rsid w:val="00BF0352"/>
    <w:rsid w:val="00BF0944"/>
    <w:rsid w:val="00BF15BB"/>
    <w:rsid w:val="00BF17CD"/>
    <w:rsid w:val="00BF1A87"/>
    <w:rsid w:val="00BF1F2B"/>
    <w:rsid w:val="00BF242D"/>
    <w:rsid w:val="00BF32FC"/>
    <w:rsid w:val="00BF34FA"/>
    <w:rsid w:val="00BF3A58"/>
    <w:rsid w:val="00BF3A8C"/>
    <w:rsid w:val="00BF3FC2"/>
    <w:rsid w:val="00BF429C"/>
    <w:rsid w:val="00BF439C"/>
    <w:rsid w:val="00BF441D"/>
    <w:rsid w:val="00BF484C"/>
    <w:rsid w:val="00BF4D90"/>
    <w:rsid w:val="00BF50DF"/>
    <w:rsid w:val="00BF5767"/>
    <w:rsid w:val="00BF64F3"/>
    <w:rsid w:val="00BF6BE0"/>
    <w:rsid w:val="00BF7449"/>
    <w:rsid w:val="00BF767A"/>
    <w:rsid w:val="00BF7906"/>
    <w:rsid w:val="00BF7B75"/>
    <w:rsid w:val="00BF7CEF"/>
    <w:rsid w:val="00C00A7D"/>
    <w:rsid w:val="00C00B8F"/>
    <w:rsid w:val="00C019E4"/>
    <w:rsid w:val="00C01A8E"/>
    <w:rsid w:val="00C020E4"/>
    <w:rsid w:val="00C02DB3"/>
    <w:rsid w:val="00C032C6"/>
    <w:rsid w:val="00C03425"/>
    <w:rsid w:val="00C035D5"/>
    <w:rsid w:val="00C038E8"/>
    <w:rsid w:val="00C03C5D"/>
    <w:rsid w:val="00C03C66"/>
    <w:rsid w:val="00C03CD8"/>
    <w:rsid w:val="00C03CF2"/>
    <w:rsid w:val="00C03D18"/>
    <w:rsid w:val="00C03FBF"/>
    <w:rsid w:val="00C04061"/>
    <w:rsid w:val="00C04304"/>
    <w:rsid w:val="00C043FD"/>
    <w:rsid w:val="00C045A1"/>
    <w:rsid w:val="00C053F5"/>
    <w:rsid w:val="00C05AA3"/>
    <w:rsid w:val="00C05D1A"/>
    <w:rsid w:val="00C06203"/>
    <w:rsid w:val="00C06303"/>
    <w:rsid w:val="00C06E51"/>
    <w:rsid w:val="00C06F46"/>
    <w:rsid w:val="00C074BD"/>
    <w:rsid w:val="00C102E1"/>
    <w:rsid w:val="00C1055B"/>
    <w:rsid w:val="00C10A95"/>
    <w:rsid w:val="00C112D8"/>
    <w:rsid w:val="00C11787"/>
    <w:rsid w:val="00C11A34"/>
    <w:rsid w:val="00C11C84"/>
    <w:rsid w:val="00C11D8A"/>
    <w:rsid w:val="00C11EF9"/>
    <w:rsid w:val="00C11F5E"/>
    <w:rsid w:val="00C12958"/>
    <w:rsid w:val="00C12A09"/>
    <w:rsid w:val="00C13073"/>
    <w:rsid w:val="00C1320E"/>
    <w:rsid w:val="00C13395"/>
    <w:rsid w:val="00C133D8"/>
    <w:rsid w:val="00C1429F"/>
    <w:rsid w:val="00C14350"/>
    <w:rsid w:val="00C14532"/>
    <w:rsid w:val="00C145AF"/>
    <w:rsid w:val="00C14B30"/>
    <w:rsid w:val="00C14EE1"/>
    <w:rsid w:val="00C152A5"/>
    <w:rsid w:val="00C15495"/>
    <w:rsid w:val="00C15CB3"/>
    <w:rsid w:val="00C15E95"/>
    <w:rsid w:val="00C160A2"/>
    <w:rsid w:val="00C16BE9"/>
    <w:rsid w:val="00C16E25"/>
    <w:rsid w:val="00C16F73"/>
    <w:rsid w:val="00C172A9"/>
    <w:rsid w:val="00C1743A"/>
    <w:rsid w:val="00C1770B"/>
    <w:rsid w:val="00C17D93"/>
    <w:rsid w:val="00C17ECA"/>
    <w:rsid w:val="00C201E9"/>
    <w:rsid w:val="00C20CD1"/>
    <w:rsid w:val="00C20FD1"/>
    <w:rsid w:val="00C210BE"/>
    <w:rsid w:val="00C2113B"/>
    <w:rsid w:val="00C213FB"/>
    <w:rsid w:val="00C21695"/>
    <w:rsid w:val="00C216FB"/>
    <w:rsid w:val="00C21870"/>
    <w:rsid w:val="00C21F24"/>
    <w:rsid w:val="00C22282"/>
    <w:rsid w:val="00C22F55"/>
    <w:rsid w:val="00C237C5"/>
    <w:rsid w:val="00C239DC"/>
    <w:rsid w:val="00C23E0C"/>
    <w:rsid w:val="00C2423E"/>
    <w:rsid w:val="00C24478"/>
    <w:rsid w:val="00C2497B"/>
    <w:rsid w:val="00C24A67"/>
    <w:rsid w:val="00C251DC"/>
    <w:rsid w:val="00C2524D"/>
    <w:rsid w:val="00C25775"/>
    <w:rsid w:val="00C25AEF"/>
    <w:rsid w:val="00C25EA3"/>
    <w:rsid w:val="00C26066"/>
    <w:rsid w:val="00C270F1"/>
    <w:rsid w:val="00C27FA9"/>
    <w:rsid w:val="00C30447"/>
    <w:rsid w:val="00C307C3"/>
    <w:rsid w:val="00C30800"/>
    <w:rsid w:val="00C3081C"/>
    <w:rsid w:val="00C3168F"/>
    <w:rsid w:val="00C3274A"/>
    <w:rsid w:val="00C329D3"/>
    <w:rsid w:val="00C32D32"/>
    <w:rsid w:val="00C32ED7"/>
    <w:rsid w:val="00C3313B"/>
    <w:rsid w:val="00C33141"/>
    <w:rsid w:val="00C337F7"/>
    <w:rsid w:val="00C3421F"/>
    <w:rsid w:val="00C343DA"/>
    <w:rsid w:val="00C34DF3"/>
    <w:rsid w:val="00C34E06"/>
    <w:rsid w:val="00C351C0"/>
    <w:rsid w:val="00C35352"/>
    <w:rsid w:val="00C357D1"/>
    <w:rsid w:val="00C3595C"/>
    <w:rsid w:val="00C3646F"/>
    <w:rsid w:val="00C36795"/>
    <w:rsid w:val="00C36D29"/>
    <w:rsid w:val="00C37766"/>
    <w:rsid w:val="00C37DF4"/>
    <w:rsid w:val="00C40F96"/>
    <w:rsid w:val="00C41109"/>
    <w:rsid w:val="00C411E5"/>
    <w:rsid w:val="00C4152E"/>
    <w:rsid w:val="00C41628"/>
    <w:rsid w:val="00C4197B"/>
    <w:rsid w:val="00C420AB"/>
    <w:rsid w:val="00C4241E"/>
    <w:rsid w:val="00C424B7"/>
    <w:rsid w:val="00C4279E"/>
    <w:rsid w:val="00C42925"/>
    <w:rsid w:val="00C42DCE"/>
    <w:rsid w:val="00C43555"/>
    <w:rsid w:val="00C437C9"/>
    <w:rsid w:val="00C43AB7"/>
    <w:rsid w:val="00C43B8B"/>
    <w:rsid w:val="00C44C39"/>
    <w:rsid w:val="00C44FC6"/>
    <w:rsid w:val="00C45357"/>
    <w:rsid w:val="00C45889"/>
    <w:rsid w:val="00C45B51"/>
    <w:rsid w:val="00C45DC0"/>
    <w:rsid w:val="00C46923"/>
    <w:rsid w:val="00C4724B"/>
    <w:rsid w:val="00C47A1B"/>
    <w:rsid w:val="00C47A2D"/>
    <w:rsid w:val="00C47CDE"/>
    <w:rsid w:val="00C50A7D"/>
    <w:rsid w:val="00C50C02"/>
    <w:rsid w:val="00C50CC2"/>
    <w:rsid w:val="00C5180D"/>
    <w:rsid w:val="00C518C4"/>
    <w:rsid w:val="00C518EB"/>
    <w:rsid w:val="00C5207D"/>
    <w:rsid w:val="00C524D2"/>
    <w:rsid w:val="00C5289B"/>
    <w:rsid w:val="00C529EF"/>
    <w:rsid w:val="00C52B66"/>
    <w:rsid w:val="00C53021"/>
    <w:rsid w:val="00C53346"/>
    <w:rsid w:val="00C53BBE"/>
    <w:rsid w:val="00C53C00"/>
    <w:rsid w:val="00C53D81"/>
    <w:rsid w:val="00C53EC6"/>
    <w:rsid w:val="00C5482B"/>
    <w:rsid w:val="00C54A16"/>
    <w:rsid w:val="00C54F8F"/>
    <w:rsid w:val="00C55E20"/>
    <w:rsid w:val="00C55E26"/>
    <w:rsid w:val="00C565D5"/>
    <w:rsid w:val="00C56854"/>
    <w:rsid w:val="00C5698D"/>
    <w:rsid w:val="00C56B2C"/>
    <w:rsid w:val="00C56B9A"/>
    <w:rsid w:val="00C577C5"/>
    <w:rsid w:val="00C60375"/>
    <w:rsid w:val="00C60CBB"/>
    <w:rsid w:val="00C6164C"/>
    <w:rsid w:val="00C61B96"/>
    <w:rsid w:val="00C61D5B"/>
    <w:rsid w:val="00C62489"/>
    <w:rsid w:val="00C62B8B"/>
    <w:rsid w:val="00C632BF"/>
    <w:rsid w:val="00C64009"/>
    <w:rsid w:val="00C642DC"/>
    <w:rsid w:val="00C643D3"/>
    <w:rsid w:val="00C64513"/>
    <w:rsid w:val="00C6587F"/>
    <w:rsid w:val="00C65899"/>
    <w:rsid w:val="00C65E6E"/>
    <w:rsid w:val="00C6617C"/>
    <w:rsid w:val="00C66316"/>
    <w:rsid w:val="00C66A0A"/>
    <w:rsid w:val="00C66A80"/>
    <w:rsid w:val="00C67573"/>
    <w:rsid w:val="00C67929"/>
    <w:rsid w:val="00C679B6"/>
    <w:rsid w:val="00C67B3D"/>
    <w:rsid w:val="00C704E0"/>
    <w:rsid w:val="00C708E6"/>
    <w:rsid w:val="00C708E8"/>
    <w:rsid w:val="00C70BA1"/>
    <w:rsid w:val="00C7182B"/>
    <w:rsid w:val="00C71FB6"/>
    <w:rsid w:val="00C72056"/>
    <w:rsid w:val="00C72171"/>
    <w:rsid w:val="00C7217E"/>
    <w:rsid w:val="00C72AD4"/>
    <w:rsid w:val="00C7343E"/>
    <w:rsid w:val="00C7393E"/>
    <w:rsid w:val="00C7395C"/>
    <w:rsid w:val="00C73EEF"/>
    <w:rsid w:val="00C742FD"/>
    <w:rsid w:val="00C743B4"/>
    <w:rsid w:val="00C745ED"/>
    <w:rsid w:val="00C74913"/>
    <w:rsid w:val="00C7512E"/>
    <w:rsid w:val="00C75EF9"/>
    <w:rsid w:val="00C75F16"/>
    <w:rsid w:val="00C76263"/>
    <w:rsid w:val="00C76660"/>
    <w:rsid w:val="00C7676E"/>
    <w:rsid w:val="00C774B2"/>
    <w:rsid w:val="00C7784E"/>
    <w:rsid w:val="00C77F76"/>
    <w:rsid w:val="00C800D4"/>
    <w:rsid w:val="00C80409"/>
    <w:rsid w:val="00C809C6"/>
    <w:rsid w:val="00C80BBD"/>
    <w:rsid w:val="00C81E3B"/>
    <w:rsid w:val="00C82042"/>
    <w:rsid w:val="00C8225F"/>
    <w:rsid w:val="00C82325"/>
    <w:rsid w:val="00C82B22"/>
    <w:rsid w:val="00C82DF6"/>
    <w:rsid w:val="00C836F9"/>
    <w:rsid w:val="00C839CD"/>
    <w:rsid w:val="00C83A84"/>
    <w:rsid w:val="00C8407F"/>
    <w:rsid w:val="00C8446C"/>
    <w:rsid w:val="00C846DF"/>
    <w:rsid w:val="00C84CBA"/>
    <w:rsid w:val="00C84DE0"/>
    <w:rsid w:val="00C84EA8"/>
    <w:rsid w:val="00C850A3"/>
    <w:rsid w:val="00C851BC"/>
    <w:rsid w:val="00C85204"/>
    <w:rsid w:val="00C8541E"/>
    <w:rsid w:val="00C85AFD"/>
    <w:rsid w:val="00C85B6A"/>
    <w:rsid w:val="00C85D93"/>
    <w:rsid w:val="00C8621E"/>
    <w:rsid w:val="00C866B3"/>
    <w:rsid w:val="00C869B5"/>
    <w:rsid w:val="00C86FC9"/>
    <w:rsid w:val="00C872CD"/>
    <w:rsid w:val="00C87731"/>
    <w:rsid w:val="00C8775E"/>
    <w:rsid w:val="00C87EFE"/>
    <w:rsid w:val="00C90766"/>
    <w:rsid w:val="00C90869"/>
    <w:rsid w:val="00C90D5C"/>
    <w:rsid w:val="00C91103"/>
    <w:rsid w:val="00C912A4"/>
    <w:rsid w:val="00C914D6"/>
    <w:rsid w:val="00C9168A"/>
    <w:rsid w:val="00C91A51"/>
    <w:rsid w:val="00C92879"/>
    <w:rsid w:val="00C9297D"/>
    <w:rsid w:val="00C92B6F"/>
    <w:rsid w:val="00C92C53"/>
    <w:rsid w:val="00C93232"/>
    <w:rsid w:val="00C93379"/>
    <w:rsid w:val="00C9338A"/>
    <w:rsid w:val="00C93D3B"/>
    <w:rsid w:val="00C93D60"/>
    <w:rsid w:val="00C941AF"/>
    <w:rsid w:val="00C94478"/>
    <w:rsid w:val="00C946FC"/>
    <w:rsid w:val="00C951C0"/>
    <w:rsid w:val="00C95DC3"/>
    <w:rsid w:val="00C95E27"/>
    <w:rsid w:val="00C95F02"/>
    <w:rsid w:val="00C96630"/>
    <w:rsid w:val="00C96BC2"/>
    <w:rsid w:val="00C96FAD"/>
    <w:rsid w:val="00C97321"/>
    <w:rsid w:val="00C9760F"/>
    <w:rsid w:val="00C978C2"/>
    <w:rsid w:val="00C97C4D"/>
    <w:rsid w:val="00CA01B9"/>
    <w:rsid w:val="00CA0AD9"/>
    <w:rsid w:val="00CA0AFE"/>
    <w:rsid w:val="00CA0B59"/>
    <w:rsid w:val="00CA1175"/>
    <w:rsid w:val="00CA12B2"/>
    <w:rsid w:val="00CA185E"/>
    <w:rsid w:val="00CA1881"/>
    <w:rsid w:val="00CA18A1"/>
    <w:rsid w:val="00CA19B7"/>
    <w:rsid w:val="00CA1C56"/>
    <w:rsid w:val="00CA2058"/>
    <w:rsid w:val="00CA25E3"/>
    <w:rsid w:val="00CA2A9B"/>
    <w:rsid w:val="00CA39F3"/>
    <w:rsid w:val="00CA3A37"/>
    <w:rsid w:val="00CA3ADE"/>
    <w:rsid w:val="00CA3F11"/>
    <w:rsid w:val="00CA3FCC"/>
    <w:rsid w:val="00CA41E0"/>
    <w:rsid w:val="00CA42DD"/>
    <w:rsid w:val="00CA45D9"/>
    <w:rsid w:val="00CA526E"/>
    <w:rsid w:val="00CA57C5"/>
    <w:rsid w:val="00CA5D5E"/>
    <w:rsid w:val="00CA5EAC"/>
    <w:rsid w:val="00CA647C"/>
    <w:rsid w:val="00CA64C7"/>
    <w:rsid w:val="00CA6936"/>
    <w:rsid w:val="00CA698C"/>
    <w:rsid w:val="00CA6CD9"/>
    <w:rsid w:val="00CA6D99"/>
    <w:rsid w:val="00CA70E8"/>
    <w:rsid w:val="00CA76AF"/>
    <w:rsid w:val="00CA7D2C"/>
    <w:rsid w:val="00CB048C"/>
    <w:rsid w:val="00CB0520"/>
    <w:rsid w:val="00CB0698"/>
    <w:rsid w:val="00CB0D5F"/>
    <w:rsid w:val="00CB10CA"/>
    <w:rsid w:val="00CB137C"/>
    <w:rsid w:val="00CB1695"/>
    <w:rsid w:val="00CB16DF"/>
    <w:rsid w:val="00CB199E"/>
    <w:rsid w:val="00CB1A55"/>
    <w:rsid w:val="00CB1DA3"/>
    <w:rsid w:val="00CB21D4"/>
    <w:rsid w:val="00CB23D0"/>
    <w:rsid w:val="00CB2855"/>
    <w:rsid w:val="00CB2BF8"/>
    <w:rsid w:val="00CB2F3B"/>
    <w:rsid w:val="00CB30DA"/>
    <w:rsid w:val="00CB3211"/>
    <w:rsid w:val="00CB3576"/>
    <w:rsid w:val="00CB382B"/>
    <w:rsid w:val="00CB3B2B"/>
    <w:rsid w:val="00CB3BB0"/>
    <w:rsid w:val="00CB420C"/>
    <w:rsid w:val="00CB4232"/>
    <w:rsid w:val="00CB4520"/>
    <w:rsid w:val="00CB4A5D"/>
    <w:rsid w:val="00CB5829"/>
    <w:rsid w:val="00CB59F9"/>
    <w:rsid w:val="00CB6103"/>
    <w:rsid w:val="00CB63B9"/>
    <w:rsid w:val="00CB6841"/>
    <w:rsid w:val="00CB6E0F"/>
    <w:rsid w:val="00CB741F"/>
    <w:rsid w:val="00CB7504"/>
    <w:rsid w:val="00CB7506"/>
    <w:rsid w:val="00CB7EA7"/>
    <w:rsid w:val="00CC0189"/>
    <w:rsid w:val="00CC049B"/>
    <w:rsid w:val="00CC052B"/>
    <w:rsid w:val="00CC05DE"/>
    <w:rsid w:val="00CC088A"/>
    <w:rsid w:val="00CC0EA5"/>
    <w:rsid w:val="00CC1314"/>
    <w:rsid w:val="00CC13E6"/>
    <w:rsid w:val="00CC1876"/>
    <w:rsid w:val="00CC1B71"/>
    <w:rsid w:val="00CC1D9E"/>
    <w:rsid w:val="00CC209D"/>
    <w:rsid w:val="00CC249E"/>
    <w:rsid w:val="00CC2653"/>
    <w:rsid w:val="00CC2923"/>
    <w:rsid w:val="00CC2C40"/>
    <w:rsid w:val="00CC3023"/>
    <w:rsid w:val="00CC34C1"/>
    <w:rsid w:val="00CC3A6E"/>
    <w:rsid w:val="00CC4208"/>
    <w:rsid w:val="00CC46D2"/>
    <w:rsid w:val="00CC4DBE"/>
    <w:rsid w:val="00CC55EC"/>
    <w:rsid w:val="00CC57E0"/>
    <w:rsid w:val="00CC5931"/>
    <w:rsid w:val="00CC5A1D"/>
    <w:rsid w:val="00CC5B83"/>
    <w:rsid w:val="00CC6162"/>
    <w:rsid w:val="00CC6455"/>
    <w:rsid w:val="00CC787A"/>
    <w:rsid w:val="00CC7A69"/>
    <w:rsid w:val="00CC7E3A"/>
    <w:rsid w:val="00CD0269"/>
    <w:rsid w:val="00CD086D"/>
    <w:rsid w:val="00CD0965"/>
    <w:rsid w:val="00CD0DD2"/>
    <w:rsid w:val="00CD0DEC"/>
    <w:rsid w:val="00CD0F0A"/>
    <w:rsid w:val="00CD179C"/>
    <w:rsid w:val="00CD19CC"/>
    <w:rsid w:val="00CD1E6B"/>
    <w:rsid w:val="00CD1FE1"/>
    <w:rsid w:val="00CD23CF"/>
    <w:rsid w:val="00CD265E"/>
    <w:rsid w:val="00CD2B74"/>
    <w:rsid w:val="00CD2C52"/>
    <w:rsid w:val="00CD2C6A"/>
    <w:rsid w:val="00CD2C6C"/>
    <w:rsid w:val="00CD2F9E"/>
    <w:rsid w:val="00CD3F3F"/>
    <w:rsid w:val="00CD403D"/>
    <w:rsid w:val="00CD4189"/>
    <w:rsid w:val="00CD4839"/>
    <w:rsid w:val="00CD4CF3"/>
    <w:rsid w:val="00CD4D58"/>
    <w:rsid w:val="00CD5B73"/>
    <w:rsid w:val="00CD67DC"/>
    <w:rsid w:val="00CD6CF3"/>
    <w:rsid w:val="00CD71BC"/>
    <w:rsid w:val="00CD778B"/>
    <w:rsid w:val="00CE03BE"/>
    <w:rsid w:val="00CE082D"/>
    <w:rsid w:val="00CE0A25"/>
    <w:rsid w:val="00CE0BCB"/>
    <w:rsid w:val="00CE0E19"/>
    <w:rsid w:val="00CE0F88"/>
    <w:rsid w:val="00CE16D3"/>
    <w:rsid w:val="00CE17B2"/>
    <w:rsid w:val="00CE2278"/>
    <w:rsid w:val="00CE236C"/>
    <w:rsid w:val="00CE243D"/>
    <w:rsid w:val="00CE2A07"/>
    <w:rsid w:val="00CE2CA1"/>
    <w:rsid w:val="00CE2D56"/>
    <w:rsid w:val="00CE305A"/>
    <w:rsid w:val="00CE348B"/>
    <w:rsid w:val="00CE4168"/>
    <w:rsid w:val="00CE49A6"/>
    <w:rsid w:val="00CE4A53"/>
    <w:rsid w:val="00CE4A83"/>
    <w:rsid w:val="00CE4BB6"/>
    <w:rsid w:val="00CE4BFC"/>
    <w:rsid w:val="00CE4E09"/>
    <w:rsid w:val="00CE57A3"/>
    <w:rsid w:val="00CE5F33"/>
    <w:rsid w:val="00CE6045"/>
    <w:rsid w:val="00CE6531"/>
    <w:rsid w:val="00CE68F2"/>
    <w:rsid w:val="00CE724C"/>
    <w:rsid w:val="00CE74CE"/>
    <w:rsid w:val="00CE788D"/>
    <w:rsid w:val="00CF00DF"/>
    <w:rsid w:val="00CF043F"/>
    <w:rsid w:val="00CF0453"/>
    <w:rsid w:val="00CF062C"/>
    <w:rsid w:val="00CF09F1"/>
    <w:rsid w:val="00CF0EE6"/>
    <w:rsid w:val="00CF0FEA"/>
    <w:rsid w:val="00CF107C"/>
    <w:rsid w:val="00CF1206"/>
    <w:rsid w:val="00CF130C"/>
    <w:rsid w:val="00CF1A16"/>
    <w:rsid w:val="00CF2037"/>
    <w:rsid w:val="00CF2C63"/>
    <w:rsid w:val="00CF2E71"/>
    <w:rsid w:val="00CF3A09"/>
    <w:rsid w:val="00CF404A"/>
    <w:rsid w:val="00CF413F"/>
    <w:rsid w:val="00CF43B0"/>
    <w:rsid w:val="00CF4620"/>
    <w:rsid w:val="00CF466B"/>
    <w:rsid w:val="00CF4D1A"/>
    <w:rsid w:val="00CF4E80"/>
    <w:rsid w:val="00CF5B6D"/>
    <w:rsid w:val="00CF5C02"/>
    <w:rsid w:val="00CF60D6"/>
    <w:rsid w:val="00CF6CAC"/>
    <w:rsid w:val="00CF6EAE"/>
    <w:rsid w:val="00CF7388"/>
    <w:rsid w:val="00CF74F3"/>
    <w:rsid w:val="00CF7791"/>
    <w:rsid w:val="00CF77D3"/>
    <w:rsid w:val="00D0023F"/>
    <w:rsid w:val="00D002B4"/>
    <w:rsid w:val="00D00CB7"/>
    <w:rsid w:val="00D00E4D"/>
    <w:rsid w:val="00D016CC"/>
    <w:rsid w:val="00D020E3"/>
    <w:rsid w:val="00D021DB"/>
    <w:rsid w:val="00D026EE"/>
    <w:rsid w:val="00D030B0"/>
    <w:rsid w:val="00D03308"/>
    <w:rsid w:val="00D0433E"/>
    <w:rsid w:val="00D0493B"/>
    <w:rsid w:val="00D05400"/>
    <w:rsid w:val="00D05536"/>
    <w:rsid w:val="00D05721"/>
    <w:rsid w:val="00D062D9"/>
    <w:rsid w:val="00D063EC"/>
    <w:rsid w:val="00D06828"/>
    <w:rsid w:val="00D073B8"/>
    <w:rsid w:val="00D07457"/>
    <w:rsid w:val="00D07A4E"/>
    <w:rsid w:val="00D07EDC"/>
    <w:rsid w:val="00D07EE8"/>
    <w:rsid w:val="00D104EA"/>
    <w:rsid w:val="00D10647"/>
    <w:rsid w:val="00D10F2D"/>
    <w:rsid w:val="00D111E7"/>
    <w:rsid w:val="00D113D8"/>
    <w:rsid w:val="00D11561"/>
    <w:rsid w:val="00D115B4"/>
    <w:rsid w:val="00D11FD4"/>
    <w:rsid w:val="00D12AE4"/>
    <w:rsid w:val="00D13185"/>
    <w:rsid w:val="00D131E9"/>
    <w:rsid w:val="00D13995"/>
    <w:rsid w:val="00D139D6"/>
    <w:rsid w:val="00D14617"/>
    <w:rsid w:val="00D1495D"/>
    <w:rsid w:val="00D14B6F"/>
    <w:rsid w:val="00D153FA"/>
    <w:rsid w:val="00D155D6"/>
    <w:rsid w:val="00D161E0"/>
    <w:rsid w:val="00D163CE"/>
    <w:rsid w:val="00D168C2"/>
    <w:rsid w:val="00D169E5"/>
    <w:rsid w:val="00D16BC4"/>
    <w:rsid w:val="00D16CCF"/>
    <w:rsid w:val="00D16CF2"/>
    <w:rsid w:val="00D16D85"/>
    <w:rsid w:val="00D16F45"/>
    <w:rsid w:val="00D171E4"/>
    <w:rsid w:val="00D176DE"/>
    <w:rsid w:val="00D17AD5"/>
    <w:rsid w:val="00D17E1F"/>
    <w:rsid w:val="00D20A86"/>
    <w:rsid w:val="00D20AC2"/>
    <w:rsid w:val="00D20EE3"/>
    <w:rsid w:val="00D21151"/>
    <w:rsid w:val="00D21B43"/>
    <w:rsid w:val="00D21D8A"/>
    <w:rsid w:val="00D220DF"/>
    <w:rsid w:val="00D226D2"/>
    <w:rsid w:val="00D233E3"/>
    <w:rsid w:val="00D23668"/>
    <w:rsid w:val="00D23801"/>
    <w:rsid w:val="00D238C9"/>
    <w:rsid w:val="00D24603"/>
    <w:rsid w:val="00D24732"/>
    <w:rsid w:val="00D24FFB"/>
    <w:rsid w:val="00D251EF"/>
    <w:rsid w:val="00D256A6"/>
    <w:rsid w:val="00D25877"/>
    <w:rsid w:val="00D25968"/>
    <w:rsid w:val="00D25EBD"/>
    <w:rsid w:val="00D25ED2"/>
    <w:rsid w:val="00D260BF"/>
    <w:rsid w:val="00D266AD"/>
    <w:rsid w:val="00D26976"/>
    <w:rsid w:val="00D26B21"/>
    <w:rsid w:val="00D2709E"/>
    <w:rsid w:val="00D270C8"/>
    <w:rsid w:val="00D2726C"/>
    <w:rsid w:val="00D27BC4"/>
    <w:rsid w:val="00D27D3C"/>
    <w:rsid w:val="00D30367"/>
    <w:rsid w:val="00D30440"/>
    <w:rsid w:val="00D30838"/>
    <w:rsid w:val="00D30878"/>
    <w:rsid w:val="00D30DA9"/>
    <w:rsid w:val="00D3110F"/>
    <w:rsid w:val="00D31349"/>
    <w:rsid w:val="00D3172C"/>
    <w:rsid w:val="00D31876"/>
    <w:rsid w:val="00D31E78"/>
    <w:rsid w:val="00D32117"/>
    <w:rsid w:val="00D32157"/>
    <w:rsid w:val="00D32248"/>
    <w:rsid w:val="00D32507"/>
    <w:rsid w:val="00D329E9"/>
    <w:rsid w:val="00D330B6"/>
    <w:rsid w:val="00D332FA"/>
    <w:rsid w:val="00D3355E"/>
    <w:rsid w:val="00D33846"/>
    <w:rsid w:val="00D33D0F"/>
    <w:rsid w:val="00D33F94"/>
    <w:rsid w:val="00D34184"/>
    <w:rsid w:val="00D343D8"/>
    <w:rsid w:val="00D34A25"/>
    <w:rsid w:val="00D34F01"/>
    <w:rsid w:val="00D35170"/>
    <w:rsid w:val="00D351BD"/>
    <w:rsid w:val="00D352D5"/>
    <w:rsid w:val="00D35638"/>
    <w:rsid w:val="00D356EE"/>
    <w:rsid w:val="00D35D8E"/>
    <w:rsid w:val="00D36412"/>
    <w:rsid w:val="00D3666A"/>
    <w:rsid w:val="00D36A13"/>
    <w:rsid w:val="00D3764C"/>
    <w:rsid w:val="00D3782D"/>
    <w:rsid w:val="00D378A2"/>
    <w:rsid w:val="00D37D17"/>
    <w:rsid w:val="00D37D24"/>
    <w:rsid w:val="00D37FE9"/>
    <w:rsid w:val="00D40C7C"/>
    <w:rsid w:val="00D41260"/>
    <w:rsid w:val="00D41AB1"/>
    <w:rsid w:val="00D41C4F"/>
    <w:rsid w:val="00D42569"/>
    <w:rsid w:val="00D42A84"/>
    <w:rsid w:val="00D430C6"/>
    <w:rsid w:val="00D438BF"/>
    <w:rsid w:val="00D4398D"/>
    <w:rsid w:val="00D43C55"/>
    <w:rsid w:val="00D43E85"/>
    <w:rsid w:val="00D440CD"/>
    <w:rsid w:val="00D44504"/>
    <w:rsid w:val="00D44612"/>
    <w:rsid w:val="00D44EBA"/>
    <w:rsid w:val="00D451C5"/>
    <w:rsid w:val="00D460CF"/>
    <w:rsid w:val="00D468F6"/>
    <w:rsid w:val="00D46940"/>
    <w:rsid w:val="00D46A02"/>
    <w:rsid w:val="00D46D64"/>
    <w:rsid w:val="00D46F02"/>
    <w:rsid w:val="00D470E0"/>
    <w:rsid w:val="00D4713B"/>
    <w:rsid w:val="00D47399"/>
    <w:rsid w:val="00D476C0"/>
    <w:rsid w:val="00D477F5"/>
    <w:rsid w:val="00D479B1"/>
    <w:rsid w:val="00D47B3B"/>
    <w:rsid w:val="00D47D55"/>
    <w:rsid w:val="00D50466"/>
    <w:rsid w:val="00D5077A"/>
    <w:rsid w:val="00D50B6D"/>
    <w:rsid w:val="00D50CC8"/>
    <w:rsid w:val="00D515AA"/>
    <w:rsid w:val="00D517F7"/>
    <w:rsid w:val="00D52452"/>
    <w:rsid w:val="00D52C79"/>
    <w:rsid w:val="00D52D9D"/>
    <w:rsid w:val="00D52E65"/>
    <w:rsid w:val="00D52EAD"/>
    <w:rsid w:val="00D53063"/>
    <w:rsid w:val="00D53738"/>
    <w:rsid w:val="00D53824"/>
    <w:rsid w:val="00D53C6C"/>
    <w:rsid w:val="00D53D2D"/>
    <w:rsid w:val="00D53F0B"/>
    <w:rsid w:val="00D54079"/>
    <w:rsid w:val="00D54376"/>
    <w:rsid w:val="00D5453A"/>
    <w:rsid w:val="00D54EA5"/>
    <w:rsid w:val="00D55527"/>
    <w:rsid w:val="00D556A9"/>
    <w:rsid w:val="00D5588D"/>
    <w:rsid w:val="00D5608C"/>
    <w:rsid w:val="00D56324"/>
    <w:rsid w:val="00D56503"/>
    <w:rsid w:val="00D56E9E"/>
    <w:rsid w:val="00D576B0"/>
    <w:rsid w:val="00D57A34"/>
    <w:rsid w:val="00D57D7A"/>
    <w:rsid w:val="00D6052A"/>
    <w:rsid w:val="00D60872"/>
    <w:rsid w:val="00D60901"/>
    <w:rsid w:val="00D609B8"/>
    <w:rsid w:val="00D60EE5"/>
    <w:rsid w:val="00D612C4"/>
    <w:rsid w:val="00D61773"/>
    <w:rsid w:val="00D61D75"/>
    <w:rsid w:val="00D61EC2"/>
    <w:rsid w:val="00D62312"/>
    <w:rsid w:val="00D624A0"/>
    <w:rsid w:val="00D625A9"/>
    <w:rsid w:val="00D626ED"/>
    <w:rsid w:val="00D62E7C"/>
    <w:rsid w:val="00D6327E"/>
    <w:rsid w:val="00D6383A"/>
    <w:rsid w:val="00D6388E"/>
    <w:rsid w:val="00D6450E"/>
    <w:rsid w:val="00D645D7"/>
    <w:rsid w:val="00D64CDA"/>
    <w:rsid w:val="00D64E70"/>
    <w:rsid w:val="00D653BB"/>
    <w:rsid w:val="00D654F8"/>
    <w:rsid w:val="00D658D3"/>
    <w:rsid w:val="00D65A5D"/>
    <w:rsid w:val="00D65D62"/>
    <w:rsid w:val="00D65F6B"/>
    <w:rsid w:val="00D663A1"/>
    <w:rsid w:val="00D663E8"/>
    <w:rsid w:val="00D66778"/>
    <w:rsid w:val="00D66AA1"/>
    <w:rsid w:val="00D67102"/>
    <w:rsid w:val="00D67243"/>
    <w:rsid w:val="00D674FA"/>
    <w:rsid w:val="00D675AA"/>
    <w:rsid w:val="00D67D0C"/>
    <w:rsid w:val="00D67DC7"/>
    <w:rsid w:val="00D67EFD"/>
    <w:rsid w:val="00D701A9"/>
    <w:rsid w:val="00D702F6"/>
    <w:rsid w:val="00D70407"/>
    <w:rsid w:val="00D714F8"/>
    <w:rsid w:val="00D71810"/>
    <w:rsid w:val="00D71848"/>
    <w:rsid w:val="00D71916"/>
    <w:rsid w:val="00D71BF2"/>
    <w:rsid w:val="00D71E2A"/>
    <w:rsid w:val="00D71FA1"/>
    <w:rsid w:val="00D730D1"/>
    <w:rsid w:val="00D73247"/>
    <w:rsid w:val="00D733E5"/>
    <w:rsid w:val="00D73961"/>
    <w:rsid w:val="00D73991"/>
    <w:rsid w:val="00D73BD1"/>
    <w:rsid w:val="00D74366"/>
    <w:rsid w:val="00D7444B"/>
    <w:rsid w:val="00D747C1"/>
    <w:rsid w:val="00D747F1"/>
    <w:rsid w:val="00D7491D"/>
    <w:rsid w:val="00D74B8C"/>
    <w:rsid w:val="00D75B1C"/>
    <w:rsid w:val="00D764D9"/>
    <w:rsid w:val="00D76A1F"/>
    <w:rsid w:val="00D7786F"/>
    <w:rsid w:val="00D7798F"/>
    <w:rsid w:val="00D77B9C"/>
    <w:rsid w:val="00D77D00"/>
    <w:rsid w:val="00D77D97"/>
    <w:rsid w:val="00D8004B"/>
    <w:rsid w:val="00D80421"/>
    <w:rsid w:val="00D808C3"/>
    <w:rsid w:val="00D80B12"/>
    <w:rsid w:val="00D8105E"/>
    <w:rsid w:val="00D810D6"/>
    <w:rsid w:val="00D81139"/>
    <w:rsid w:val="00D813B5"/>
    <w:rsid w:val="00D81622"/>
    <w:rsid w:val="00D821C5"/>
    <w:rsid w:val="00D825F9"/>
    <w:rsid w:val="00D82AE1"/>
    <w:rsid w:val="00D82B80"/>
    <w:rsid w:val="00D82C8F"/>
    <w:rsid w:val="00D82C9B"/>
    <w:rsid w:val="00D83043"/>
    <w:rsid w:val="00D8313F"/>
    <w:rsid w:val="00D83A3F"/>
    <w:rsid w:val="00D83AAE"/>
    <w:rsid w:val="00D83D50"/>
    <w:rsid w:val="00D84520"/>
    <w:rsid w:val="00D84A16"/>
    <w:rsid w:val="00D84A5C"/>
    <w:rsid w:val="00D84CD9"/>
    <w:rsid w:val="00D85271"/>
    <w:rsid w:val="00D85376"/>
    <w:rsid w:val="00D85529"/>
    <w:rsid w:val="00D85865"/>
    <w:rsid w:val="00D859EA"/>
    <w:rsid w:val="00D85AFB"/>
    <w:rsid w:val="00D85B43"/>
    <w:rsid w:val="00D85EFD"/>
    <w:rsid w:val="00D862FA"/>
    <w:rsid w:val="00D863CA"/>
    <w:rsid w:val="00D868C3"/>
    <w:rsid w:val="00D87190"/>
    <w:rsid w:val="00D87417"/>
    <w:rsid w:val="00D8754B"/>
    <w:rsid w:val="00D877F8"/>
    <w:rsid w:val="00D87E1A"/>
    <w:rsid w:val="00D902E8"/>
    <w:rsid w:val="00D908F9"/>
    <w:rsid w:val="00D90D34"/>
    <w:rsid w:val="00D914DF"/>
    <w:rsid w:val="00D916DE"/>
    <w:rsid w:val="00D917D3"/>
    <w:rsid w:val="00D91A87"/>
    <w:rsid w:val="00D921FB"/>
    <w:rsid w:val="00D923D8"/>
    <w:rsid w:val="00D9269C"/>
    <w:rsid w:val="00D9270D"/>
    <w:rsid w:val="00D92909"/>
    <w:rsid w:val="00D931D6"/>
    <w:rsid w:val="00D932ED"/>
    <w:rsid w:val="00D93456"/>
    <w:rsid w:val="00D935C2"/>
    <w:rsid w:val="00D939AF"/>
    <w:rsid w:val="00D93ACD"/>
    <w:rsid w:val="00D94294"/>
    <w:rsid w:val="00D943FA"/>
    <w:rsid w:val="00D94524"/>
    <w:rsid w:val="00D94C0C"/>
    <w:rsid w:val="00D94E63"/>
    <w:rsid w:val="00D95448"/>
    <w:rsid w:val="00D95BC3"/>
    <w:rsid w:val="00D96447"/>
    <w:rsid w:val="00D96546"/>
    <w:rsid w:val="00D96EC6"/>
    <w:rsid w:val="00D971E2"/>
    <w:rsid w:val="00D97227"/>
    <w:rsid w:val="00D972EA"/>
    <w:rsid w:val="00D97382"/>
    <w:rsid w:val="00D97820"/>
    <w:rsid w:val="00D97D72"/>
    <w:rsid w:val="00D97E18"/>
    <w:rsid w:val="00DA026A"/>
    <w:rsid w:val="00DA02FC"/>
    <w:rsid w:val="00DA0F95"/>
    <w:rsid w:val="00DA1AAB"/>
    <w:rsid w:val="00DA25F0"/>
    <w:rsid w:val="00DA26C7"/>
    <w:rsid w:val="00DA26ED"/>
    <w:rsid w:val="00DA277C"/>
    <w:rsid w:val="00DA2842"/>
    <w:rsid w:val="00DA2B1F"/>
    <w:rsid w:val="00DA330E"/>
    <w:rsid w:val="00DA339F"/>
    <w:rsid w:val="00DA3EE5"/>
    <w:rsid w:val="00DA4893"/>
    <w:rsid w:val="00DA4CA7"/>
    <w:rsid w:val="00DA4EE9"/>
    <w:rsid w:val="00DA5245"/>
    <w:rsid w:val="00DA5472"/>
    <w:rsid w:val="00DA55E2"/>
    <w:rsid w:val="00DA5C33"/>
    <w:rsid w:val="00DA60CF"/>
    <w:rsid w:val="00DA614A"/>
    <w:rsid w:val="00DA61CC"/>
    <w:rsid w:val="00DA6400"/>
    <w:rsid w:val="00DA6496"/>
    <w:rsid w:val="00DA674C"/>
    <w:rsid w:val="00DA6BC4"/>
    <w:rsid w:val="00DA6CF0"/>
    <w:rsid w:val="00DA6F38"/>
    <w:rsid w:val="00DA71EF"/>
    <w:rsid w:val="00DA75E8"/>
    <w:rsid w:val="00DA75EC"/>
    <w:rsid w:val="00DA77CB"/>
    <w:rsid w:val="00DA78DA"/>
    <w:rsid w:val="00DA7C68"/>
    <w:rsid w:val="00DA7E5B"/>
    <w:rsid w:val="00DB0433"/>
    <w:rsid w:val="00DB0680"/>
    <w:rsid w:val="00DB0A43"/>
    <w:rsid w:val="00DB0D5C"/>
    <w:rsid w:val="00DB1B37"/>
    <w:rsid w:val="00DB1D18"/>
    <w:rsid w:val="00DB22B0"/>
    <w:rsid w:val="00DB25AB"/>
    <w:rsid w:val="00DB3319"/>
    <w:rsid w:val="00DB3B67"/>
    <w:rsid w:val="00DB3B71"/>
    <w:rsid w:val="00DB4956"/>
    <w:rsid w:val="00DB4DF5"/>
    <w:rsid w:val="00DB524B"/>
    <w:rsid w:val="00DB5367"/>
    <w:rsid w:val="00DB5AD5"/>
    <w:rsid w:val="00DB5C6D"/>
    <w:rsid w:val="00DB671C"/>
    <w:rsid w:val="00DB6751"/>
    <w:rsid w:val="00DB6808"/>
    <w:rsid w:val="00DB6877"/>
    <w:rsid w:val="00DB6B28"/>
    <w:rsid w:val="00DB762F"/>
    <w:rsid w:val="00DB7A2B"/>
    <w:rsid w:val="00DB7C20"/>
    <w:rsid w:val="00DB7E2B"/>
    <w:rsid w:val="00DC053D"/>
    <w:rsid w:val="00DC06B7"/>
    <w:rsid w:val="00DC0CBE"/>
    <w:rsid w:val="00DC0DD1"/>
    <w:rsid w:val="00DC0F10"/>
    <w:rsid w:val="00DC0FB3"/>
    <w:rsid w:val="00DC1655"/>
    <w:rsid w:val="00DC1675"/>
    <w:rsid w:val="00DC17A9"/>
    <w:rsid w:val="00DC1888"/>
    <w:rsid w:val="00DC18B9"/>
    <w:rsid w:val="00DC204F"/>
    <w:rsid w:val="00DC2D3B"/>
    <w:rsid w:val="00DC2D8D"/>
    <w:rsid w:val="00DC382E"/>
    <w:rsid w:val="00DC41A5"/>
    <w:rsid w:val="00DC431D"/>
    <w:rsid w:val="00DC4445"/>
    <w:rsid w:val="00DC444E"/>
    <w:rsid w:val="00DC47E6"/>
    <w:rsid w:val="00DC4A59"/>
    <w:rsid w:val="00DC4F73"/>
    <w:rsid w:val="00DC51C0"/>
    <w:rsid w:val="00DC67FD"/>
    <w:rsid w:val="00DC6D7A"/>
    <w:rsid w:val="00DC6E8C"/>
    <w:rsid w:val="00DC75D3"/>
    <w:rsid w:val="00DC77F3"/>
    <w:rsid w:val="00DC78BF"/>
    <w:rsid w:val="00DC7EF9"/>
    <w:rsid w:val="00DD0927"/>
    <w:rsid w:val="00DD0C8E"/>
    <w:rsid w:val="00DD1543"/>
    <w:rsid w:val="00DD19F8"/>
    <w:rsid w:val="00DD2297"/>
    <w:rsid w:val="00DD27A9"/>
    <w:rsid w:val="00DD29A3"/>
    <w:rsid w:val="00DD2DE5"/>
    <w:rsid w:val="00DD2EF3"/>
    <w:rsid w:val="00DD3533"/>
    <w:rsid w:val="00DD3D88"/>
    <w:rsid w:val="00DD4006"/>
    <w:rsid w:val="00DD59DD"/>
    <w:rsid w:val="00DD5BDF"/>
    <w:rsid w:val="00DD6740"/>
    <w:rsid w:val="00DD6CC3"/>
    <w:rsid w:val="00DD7037"/>
    <w:rsid w:val="00DD725E"/>
    <w:rsid w:val="00DD7B9D"/>
    <w:rsid w:val="00DD7F2F"/>
    <w:rsid w:val="00DE0245"/>
    <w:rsid w:val="00DE068F"/>
    <w:rsid w:val="00DE0A31"/>
    <w:rsid w:val="00DE1245"/>
    <w:rsid w:val="00DE15B9"/>
    <w:rsid w:val="00DE1746"/>
    <w:rsid w:val="00DE1A63"/>
    <w:rsid w:val="00DE1BB2"/>
    <w:rsid w:val="00DE1C07"/>
    <w:rsid w:val="00DE21BF"/>
    <w:rsid w:val="00DE22D2"/>
    <w:rsid w:val="00DE2A22"/>
    <w:rsid w:val="00DE2E14"/>
    <w:rsid w:val="00DE37E5"/>
    <w:rsid w:val="00DE47C8"/>
    <w:rsid w:val="00DE4B45"/>
    <w:rsid w:val="00DE4BEF"/>
    <w:rsid w:val="00DE4F27"/>
    <w:rsid w:val="00DE5636"/>
    <w:rsid w:val="00DE5682"/>
    <w:rsid w:val="00DE5B91"/>
    <w:rsid w:val="00DE6355"/>
    <w:rsid w:val="00DE6793"/>
    <w:rsid w:val="00DE6994"/>
    <w:rsid w:val="00DE6CC7"/>
    <w:rsid w:val="00DE6CF7"/>
    <w:rsid w:val="00DE6FA6"/>
    <w:rsid w:val="00DE7609"/>
    <w:rsid w:val="00DF050F"/>
    <w:rsid w:val="00DF0D2E"/>
    <w:rsid w:val="00DF1273"/>
    <w:rsid w:val="00DF16E9"/>
    <w:rsid w:val="00DF174A"/>
    <w:rsid w:val="00DF1777"/>
    <w:rsid w:val="00DF185F"/>
    <w:rsid w:val="00DF1911"/>
    <w:rsid w:val="00DF1BF4"/>
    <w:rsid w:val="00DF1EC2"/>
    <w:rsid w:val="00DF2110"/>
    <w:rsid w:val="00DF27A7"/>
    <w:rsid w:val="00DF2896"/>
    <w:rsid w:val="00DF29B7"/>
    <w:rsid w:val="00DF3033"/>
    <w:rsid w:val="00DF312B"/>
    <w:rsid w:val="00DF35B9"/>
    <w:rsid w:val="00DF3CC1"/>
    <w:rsid w:val="00DF4366"/>
    <w:rsid w:val="00DF4474"/>
    <w:rsid w:val="00DF4A61"/>
    <w:rsid w:val="00DF518B"/>
    <w:rsid w:val="00DF52B0"/>
    <w:rsid w:val="00DF5566"/>
    <w:rsid w:val="00DF5586"/>
    <w:rsid w:val="00DF5DD0"/>
    <w:rsid w:val="00DF6278"/>
    <w:rsid w:val="00DF7214"/>
    <w:rsid w:val="00DF731A"/>
    <w:rsid w:val="00DF750B"/>
    <w:rsid w:val="00DF79AE"/>
    <w:rsid w:val="00DF7B20"/>
    <w:rsid w:val="00DF7DA0"/>
    <w:rsid w:val="00E0021D"/>
    <w:rsid w:val="00E00DA7"/>
    <w:rsid w:val="00E01965"/>
    <w:rsid w:val="00E01B72"/>
    <w:rsid w:val="00E023CE"/>
    <w:rsid w:val="00E02984"/>
    <w:rsid w:val="00E02C39"/>
    <w:rsid w:val="00E02FE0"/>
    <w:rsid w:val="00E03112"/>
    <w:rsid w:val="00E033FF"/>
    <w:rsid w:val="00E03457"/>
    <w:rsid w:val="00E03F50"/>
    <w:rsid w:val="00E04066"/>
    <w:rsid w:val="00E04753"/>
    <w:rsid w:val="00E0496A"/>
    <w:rsid w:val="00E05025"/>
    <w:rsid w:val="00E05126"/>
    <w:rsid w:val="00E0521D"/>
    <w:rsid w:val="00E05281"/>
    <w:rsid w:val="00E054B0"/>
    <w:rsid w:val="00E06510"/>
    <w:rsid w:val="00E068ED"/>
    <w:rsid w:val="00E06D04"/>
    <w:rsid w:val="00E074A8"/>
    <w:rsid w:val="00E0754C"/>
    <w:rsid w:val="00E07BB9"/>
    <w:rsid w:val="00E105AA"/>
    <w:rsid w:val="00E1072F"/>
    <w:rsid w:val="00E10BD3"/>
    <w:rsid w:val="00E10FD4"/>
    <w:rsid w:val="00E1114A"/>
    <w:rsid w:val="00E1131D"/>
    <w:rsid w:val="00E1148F"/>
    <w:rsid w:val="00E116F4"/>
    <w:rsid w:val="00E11A71"/>
    <w:rsid w:val="00E11FFC"/>
    <w:rsid w:val="00E1255E"/>
    <w:rsid w:val="00E12640"/>
    <w:rsid w:val="00E12AE3"/>
    <w:rsid w:val="00E12B9D"/>
    <w:rsid w:val="00E12D2C"/>
    <w:rsid w:val="00E12D78"/>
    <w:rsid w:val="00E12F64"/>
    <w:rsid w:val="00E13189"/>
    <w:rsid w:val="00E132EB"/>
    <w:rsid w:val="00E1333C"/>
    <w:rsid w:val="00E1381F"/>
    <w:rsid w:val="00E13858"/>
    <w:rsid w:val="00E143FB"/>
    <w:rsid w:val="00E145FF"/>
    <w:rsid w:val="00E1482C"/>
    <w:rsid w:val="00E1492D"/>
    <w:rsid w:val="00E14A45"/>
    <w:rsid w:val="00E14D8C"/>
    <w:rsid w:val="00E14DCE"/>
    <w:rsid w:val="00E1551A"/>
    <w:rsid w:val="00E1564B"/>
    <w:rsid w:val="00E158D9"/>
    <w:rsid w:val="00E158FE"/>
    <w:rsid w:val="00E15AD1"/>
    <w:rsid w:val="00E16981"/>
    <w:rsid w:val="00E16C40"/>
    <w:rsid w:val="00E17579"/>
    <w:rsid w:val="00E17682"/>
    <w:rsid w:val="00E17C8B"/>
    <w:rsid w:val="00E201AB"/>
    <w:rsid w:val="00E203C3"/>
    <w:rsid w:val="00E204BC"/>
    <w:rsid w:val="00E2061C"/>
    <w:rsid w:val="00E20A06"/>
    <w:rsid w:val="00E20B70"/>
    <w:rsid w:val="00E20B86"/>
    <w:rsid w:val="00E20C63"/>
    <w:rsid w:val="00E20F0A"/>
    <w:rsid w:val="00E2136B"/>
    <w:rsid w:val="00E218B9"/>
    <w:rsid w:val="00E21A4D"/>
    <w:rsid w:val="00E21BB0"/>
    <w:rsid w:val="00E21C19"/>
    <w:rsid w:val="00E22398"/>
    <w:rsid w:val="00E2267F"/>
    <w:rsid w:val="00E229C5"/>
    <w:rsid w:val="00E22D2C"/>
    <w:rsid w:val="00E22F02"/>
    <w:rsid w:val="00E2341D"/>
    <w:rsid w:val="00E23448"/>
    <w:rsid w:val="00E23768"/>
    <w:rsid w:val="00E23A40"/>
    <w:rsid w:val="00E2417E"/>
    <w:rsid w:val="00E2427D"/>
    <w:rsid w:val="00E2486D"/>
    <w:rsid w:val="00E24BB9"/>
    <w:rsid w:val="00E25359"/>
    <w:rsid w:val="00E25A51"/>
    <w:rsid w:val="00E26388"/>
    <w:rsid w:val="00E2667D"/>
    <w:rsid w:val="00E2670E"/>
    <w:rsid w:val="00E26F61"/>
    <w:rsid w:val="00E27252"/>
    <w:rsid w:val="00E277BC"/>
    <w:rsid w:val="00E27836"/>
    <w:rsid w:val="00E305E1"/>
    <w:rsid w:val="00E30D98"/>
    <w:rsid w:val="00E30F6E"/>
    <w:rsid w:val="00E312F1"/>
    <w:rsid w:val="00E316A7"/>
    <w:rsid w:val="00E31E52"/>
    <w:rsid w:val="00E31F95"/>
    <w:rsid w:val="00E3214B"/>
    <w:rsid w:val="00E32394"/>
    <w:rsid w:val="00E329B8"/>
    <w:rsid w:val="00E32BE1"/>
    <w:rsid w:val="00E32CBD"/>
    <w:rsid w:val="00E3388B"/>
    <w:rsid w:val="00E339C3"/>
    <w:rsid w:val="00E33CBB"/>
    <w:rsid w:val="00E33CC9"/>
    <w:rsid w:val="00E34E44"/>
    <w:rsid w:val="00E3560A"/>
    <w:rsid w:val="00E35A2E"/>
    <w:rsid w:val="00E35D9E"/>
    <w:rsid w:val="00E35FB6"/>
    <w:rsid w:val="00E363F3"/>
    <w:rsid w:val="00E367E4"/>
    <w:rsid w:val="00E370E9"/>
    <w:rsid w:val="00E3744E"/>
    <w:rsid w:val="00E37573"/>
    <w:rsid w:val="00E37647"/>
    <w:rsid w:val="00E377A7"/>
    <w:rsid w:val="00E378C4"/>
    <w:rsid w:val="00E37A3F"/>
    <w:rsid w:val="00E4080A"/>
    <w:rsid w:val="00E40E39"/>
    <w:rsid w:val="00E41465"/>
    <w:rsid w:val="00E41AE8"/>
    <w:rsid w:val="00E42B8E"/>
    <w:rsid w:val="00E42F97"/>
    <w:rsid w:val="00E43744"/>
    <w:rsid w:val="00E4374B"/>
    <w:rsid w:val="00E43DD3"/>
    <w:rsid w:val="00E43FA3"/>
    <w:rsid w:val="00E446EF"/>
    <w:rsid w:val="00E44D3A"/>
    <w:rsid w:val="00E45C40"/>
    <w:rsid w:val="00E45DF1"/>
    <w:rsid w:val="00E461AC"/>
    <w:rsid w:val="00E462BE"/>
    <w:rsid w:val="00E462ED"/>
    <w:rsid w:val="00E469C9"/>
    <w:rsid w:val="00E469D3"/>
    <w:rsid w:val="00E4720F"/>
    <w:rsid w:val="00E474E2"/>
    <w:rsid w:val="00E4788A"/>
    <w:rsid w:val="00E479B8"/>
    <w:rsid w:val="00E47D2F"/>
    <w:rsid w:val="00E47D94"/>
    <w:rsid w:val="00E505A1"/>
    <w:rsid w:val="00E50737"/>
    <w:rsid w:val="00E50958"/>
    <w:rsid w:val="00E50A71"/>
    <w:rsid w:val="00E50EF2"/>
    <w:rsid w:val="00E51693"/>
    <w:rsid w:val="00E517E2"/>
    <w:rsid w:val="00E51815"/>
    <w:rsid w:val="00E51AC9"/>
    <w:rsid w:val="00E520B8"/>
    <w:rsid w:val="00E521E8"/>
    <w:rsid w:val="00E52445"/>
    <w:rsid w:val="00E5316D"/>
    <w:rsid w:val="00E537C0"/>
    <w:rsid w:val="00E538FB"/>
    <w:rsid w:val="00E53A52"/>
    <w:rsid w:val="00E53AE1"/>
    <w:rsid w:val="00E540EC"/>
    <w:rsid w:val="00E54283"/>
    <w:rsid w:val="00E54C9A"/>
    <w:rsid w:val="00E55266"/>
    <w:rsid w:val="00E557F6"/>
    <w:rsid w:val="00E55A51"/>
    <w:rsid w:val="00E5638A"/>
    <w:rsid w:val="00E573D9"/>
    <w:rsid w:val="00E574D9"/>
    <w:rsid w:val="00E57686"/>
    <w:rsid w:val="00E57B21"/>
    <w:rsid w:val="00E6007C"/>
    <w:rsid w:val="00E60A70"/>
    <w:rsid w:val="00E60DD3"/>
    <w:rsid w:val="00E61029"/>
    <w:rsid w:val="00E61BF1"/>
    <w:rsid w:val="00E61EB3"/>
    <w:rsid w:val="00E61FA4"/>
    <w:rsid w:val="00E62276"/>
    <w:rsid w:val="00E6286E"/>
    <w:rsid w:val="00E62FAC"/>
    <w:rsid w:val="00E633A0"/>
    <w:rsid w:val="00E638FF"/>
    <w:rsid w:val="00E63C6C"/>
    <w:rsid w:val="00E63C73"/>
    <w:rsid w:val="00E63DD5"/>
    <w:rsid w:val="00E64C9B"/>
    <w:rsid w:val="00E64CB3"/>
    <w:rsid w:val="00E650E6"/>
    <w:rsid w:val="00E652FC"/>
    <w:rsid w:val="00E658AB"/>
    <w:rsid w:val="00E65D5C"/>
    <w:rsid w:val="00E668CF"/>
    <w:rsid w:val="00E66FB6"/>
    <w:rsid w:val="00E671E3"/>
    <w:rsid w:val="00E6747A"/>
    <w:rsid w:val="00E7100D"/>
    <w:rsid w:val="00E713D9"/>
    <w:rsid w:val="00E71916"/>
    <w:rsid w:val="00E71BD9"/>
    <w:rsid w:val="00E71C5C"/>
    <w:rsid w:val="00E71C6A"/>
    <w:rsid w:val="00E71E28"/>
    <w:rsid w:val="00E724E2"/>
    <w:rsid w:val="00E72B3A"/>
    <w:rsid w:val="00E72FAC"/>
    <w:rsid w:val="00E73279"/>
    <w:rsid w:val="00E7385C"/>
    <w:rsid w:val="00E73EFC"/>
    <w:rsid w:val="00E741DA"/>
    <w:rsid w:val="00E747CE"/>
    <w:rsid w:val="00E74B51"/>
    <w:rsid w:val="00E75707"/>
    <w:rsid w:val="00E759C9"/>
    <w:rsid w:val="00E76711"/>
    <w:rsid w:val="00E769A8"/>
    <w:rsid w:val="00E76CAC"/>
    <w:rsid w:val="00E76FEE"/>
    <w:rsid w:val="00E77099"/>
    <w:rsid w:val="00E778FB"/>
    <w:rsid w:val="00E77ECF"/>
    <w:rsid w:val="00E80349"/>
    <w:rsid w:val="00E80718"/>
    <w:rsid w:val="00E80FAA"/>
    <w:rsid w:val="00E81429"/>
    <w:rsid w:val="00E822B8"/>
    <w:rsid w:val="00E82309"/>
    <w:rsid w:val="00E82C6C"/>
    <w:rsid w:val="00E82EBC"/>
    <w:rsid w:val="00E82F7E"/>
    <w:rsid w:val="00E83369"/>
    <w:rsid w:val="00E83401"/>
    <w:rsid w:val="00E834B2"/>
    <w:rsid w:val="00E83B85"/>
    <w:rsid w:val="00E83D5F"/>
    <w:rsid w:val="00E84334"/>
    <w:rsid w:val="00E84B17"/>
    <w:rsid w:val="00E851B6"/>
    <w:rsid w:val="00E851E1"/>
    <w:rsid w:val="00E8624C"/>
    <w:rsid w:val="00E862B3"/>
    <w:rsid w:val="00E86772"/>
    <w:rsid w:val="00E86CF6"/>
    <w:rsid w:val="00E86E11"/>
    <w:rsid w:val="00E86FCB"/>
    <w:rsid w:val="00E87123"/>
    <w:rsid w:val="00E87646"/>
    <w:rsid w:val="00E87E2B"/>
    <w:rsid w:val="00E900DE"/>
    <w:rsid w:val="00E90AA2"/>
    <w:rsid w:val="00E90B94"/>
    <w:rsid w:val="00E90DAC"/>
    <w:rsid w:val="00E9149F"/>
    <w:rsid w:val="00E918E4"/>
    <w:rsid w:val="00E91CB1"/>
    <w:rsid w:val="00E921EC"/>
    <w:rsid w:val="00E922E9"/>
    <w:rsid w:val="00E923B7"/>
    <w:rsid w:val="00E92496"/>
    <w:rsid w:val="00E928C8"/>
    <w:rsid w:val="00E92AD4"/>
    <w:rsid w:val="00E931BE"/>
    <w:rsid w:val="00E9328D"/>
    <w:rsid w:val="00E937A1"/>
    <w:rsid w:val="00E93ABF"/>
    <w:rsid w:val="00E93BD9"/>
    <w:rsid w:val="00E93F14"/>
    <w:rsid w:val="00E93FE8"/>
    <w:rsid w:val="00E94E01"/>
    <w:rsid w:val="00E95550"/>
    <w:rsid w:val="00E957D6"/>
    <w:rsid w:val="00E95BA7"/>
    <w:rsid w:val="00E95BD6"/>
    <w:rsid w:val="00E95C2D"/>
    <w:rsid w:val="00E95CB6"/>
    <w:rsid w:val="00E95E2E"/>
    <w:rsid w:val="00E9600D"/>
    <w:rsid w:val="00E96096"/>
    <w:rsid w:val="00E96178"/>
    <w:rsid w:val="00E9697A"/>
    <w:rsid w:val="00E96B06"/>
    <w:rsid w:val="00E96C1A"/>
    <w:rsid w:val="00E96ED3"/>
    <w:rsid w:val="00E96F44"/>
    <w:rsid w:val="00E978AF"/>
    <w:rsid w:val="00E97C22"/>
    <w:rsid w:val="00E97CE7"/>
    <w:rsid w:val="00E97D8D"/>
    <w:rsid w:val="00EA012E"/>
    <w:rsid w:val="00EA047F"/>
    <w:rsid w:val="00EA0852"/>
    <w:rsid w:val="00EA09D0"/>
    <w:rsid w:val="00EA0B36"/>
    <w:rsid w:val="00EA0CA5"/>
    <w:rsid w:val="00EA1A3C"/>
    <w:rsid w:val="00EA3075"/>
    <w:rsid w:val="00EA35E1"/>
    <w:rsid w:val="00EA3779"/>
    <w:rsid w:val="00EA3AE9"/>
    <w:rsid w:val="00EA3CF4"/>
    <w:rsid w:val="00EA3E5E"/>
    <w:rsid w:val="00EA3F37"/>
    <w:rsid w:val="00EA4C53"/>
    <w:rsid w:val="00EA4F8D"/>
    <w:rsid w:val="00EA58CC"/>
    <w:rsid w:val="00EA5D6C"/>
    <w:rsid w:val="00EA63BC"/>
    <w:rsid w:val="00EA6761"/>
    <w:rsid w:val="00EA7205"/>
    <w:rsid w:val="00EA78A6"/>
    <w:rsid w:val="00EA79C9"/>
    <w:rsid w:val="00EA7B14"/>
    <w:rsid w:val="00EA7D11"/>
    <w:rsid w:val="00EB019B"/>
    <w:rsid w:val="00EB053B"/>
    <w:rsid w:val="00EB08C1"/>
    <w:rsid w:val="00EB0C5A"/>
    <w:rsid w:val="00EB0FC8"/>
    <w:rsid w:val="00EB1417"/>
    <w:rsid w:val="00EB19F9"/>
    <w:rsid w:val="00EB1F65"/>
    <w:rsid w:val="00EB2135"/>
    <w:rsid w:val="00EB26B4"/>
    <w:rsid w:val="00EB274F"/>
    <w:rsid w:val="00EB2C14"/>
    <w:rsid w:val="00EB2F90"/>
    <w:rsid w:val="00EB358E"/>
    <w:rsid w:val="00EB37FE"/>
    <w:rsid w:val="00EB423B"/>
    <w:rsid w:val="00EB4351"/>
    <w:rsid w:val="00EB441A"/>
    <w:rsid w:val="00EB45E8"/>
    <w:rsid w:val="00EB4789"/>
    <w:rsid w:val="00EB4D56"/>
    <w:rsid w:val="00EB4DDB"/>
    <w:rsid w:val="00EB51A5"/>
    <w:rsid w:val="00EB5670"/>
    <w:rsid w:val="00EB57A9"/>
    <w:rsid w:val="00EB5A28"/>
    <w:rsid w:val="00EB71BC"/>
    <w:rsid w:val="00EB77ED"/>
    <w:rsid w:val="00EB7AFF"/>
    <w:rsid w:val="00EB7B8A"/>
    <w:rsid w:val="00EB7DB7"/>
    <w:rsid w:val="00EB7F29"/>
    <w:rsid w:val="00EB7FB7"/>
    <w:rsid w:val="00EC0642"/>
    <w:rsid w:val="00EC10C0"/>
    <w:rsid w:val="00EC1292"/>
    <w:rsid w:val="00EC14D1"/>
    <w:rsid w:val="00EC189F"/>
    <w:rsid w:val="00EC1BBF"/>
    <w:rsid w:val="00EC1EBC"/>
    <w:rsid w:val="00EC20CB"/>
    <w:rsid w:val="00EC28B0"/>
    <w:rsid w:val="00EC2A25"/>
    <w:rsid w:val="00EC3625"/>
    <w:rsid w:val="00EC3B29"/>
    <w:rsid w:val="00EC3C83"/>
    <w:rsid w:val="00EC4502"/>
    <w:rsid w:val="00EC4AA8"/>
    <w:rsid w:val="00EC55B1"/>
    <w:rsid w:val="00EC5AF2"/>
    <w:rsid w:val="00EC5E11"/>
    <w:rsid w:val="00EC638C"/>
    <w:rsid w:val="00EC6D2E"/>
    <w:rsid w:val="00EC6D31"/>
    <w:rsid w:val="00EC6FB7"/>
    <w:rsid w:val="00EC7A3E"/>
    <w:rsid w:val="00EC7B39"/>
    <w:rsid w:val="00EC7E66"/>
    <w:rsid w:val="00ED04FD"/>
    <w:rsid w:val="00ED0948"/>
    <w:rsid w:val="00ED0C63"/>
    <w:rsid w:val="00ED0D1A"/>
    <w:rsid w:val="00ED0E4A"/>
    <w:rsid w:val="00ED132E"/>
    <w:rsid w:val="00ED1517"/>
    <w:rsid w:val="00ED15CD"/>
    <w:rsid w:val="00ED20CA"/>
    <w:rsid w:val="00ED2DE5"/>
    <w:rsid w:val="00ED3014"/>
    <w:rsid w:val="00ED33F7"/>
    <w:rsid w:val="00ED3B73"/>
    <w:rsid w:val="00ED3CC8"/>
    <w:rsid w:val="00ED3EAB"/>
    <w:rsid w:val="00ED412D"/>
    <w:rsid w:val="00ED45B7"/>
    <w:rsid w:val="00ED5EAE"/>
    <w:rsid w:val="00ED6513"/>
    <w:rsid w:val="00ED66D2"/>
    <w:rsid w:val="00ED6A2B"/>
    <w:rsid w:val="00ED71C5"/>
    <w:rsid w:val="00ED737D"/>
    <w:rsid w:val="00ED7468"/>
    <w:rsid w:val="00ED7985"/>
    <w:rsid w:val="00ED79D7"/>
    <w:rsid w:val="00ED7A22"/>
    <w:rsid w:val="00ED7A7C"/>
    <w:rsid w:val="00ED7AA9"/>
    <w:rsid w:val="00ED7BA5"/>
    <w:rsid w:val="00ED7DC3"/>
    <w:rsid w:val="00ED7F20"/>
    <w:rsid w:val="00ED7FC0"/>
    <w:rsid w:val="00EE063E"/>
    <w:rsid w:val="00EE08E8"/>
    <w:rsid w:val="00EE0997"/>
    <w:rsid w:val="00EE0D4F"/>
    <w:rsid w:val="00EE13DA"/>
    <w:rsid w:val="00EE1703"/>
    <w:rsid w:val="00EE224A"/>
    <w:rsid w:val="00EE2622"/>
    <w:rsid w:val="00EE3043"/>
    <w:rsid w:val="00EE3754"/>
    <w:rsid w:val="00EE3A30"/>
    <w:rsid w:val="00EE3C41"/>
    <w:rsid w:val="00EE3C8B"/>
    <w:rsid w:val="00EE3FBC"/>
    <w:rsid w:val="00EE41DC"/>
    <w:rsid w:val="00EE432C"/>
    <w:rsid w:val="00EE480F"/>
    <w:rsid w:val="00EE526C"/>
    <w:rsid w:val="00EE5ADB"/>
    <w:rsid w:val="00EE5EAC"/>
    <w:rsid w:val="00EE5F15"/>
    <w:rsid w:val="00EE5F20"/>
    <w:rsid w:val="00EE6007"/>
    <w:rsid w:val="00EE6B90"/>
    <w:rsid w:val="00EE6FFE"/>
    <w:rsid w:val="00EE72B3"/>
    <w:rsid w:val="00EE72E2"/>
    <w:rsid w:val="00EE7E59"/>
    <w:rsid w:val="00EE7F05"/>
    <w:rsid w:val="00EF02D8"/>
    <w:rsid w:val="00EF04AE"/>
    <w:rsid w:val="00EF07AE"/>
    <w:rsid w:val="00EF0998"/>
    <w:rsid w:val="00EF0BDC"/>
    <w:rsid w:val="00EF0C8D"/>
    <w:rsid w:val="00EF1438"/>
    <w:rsid w:val="00EF16BD"/>
    <w:rsid w:val="00EF1985"/>
    <w:rsid w:val="00EF1D55"/>
    <w:rsid w:val="00EF1D83"/>
    <w:rsid w:val="00EF1E79"/>
    <w:rsid w:val="00EF2023"/>
    <w:rsid w:val="00EF24B9"/>
    <w:rsid w:val="00EF25CE"/>
    <w:rsid w:val="00EF272F"/>
    <w:rsid w:val="00EF2A48"/>
    <w:rsid w:val="00EF2D6B"/>
    <w:rsid w:val="00EF3343"/>
    <w:rsid w:val="00EF3978"/>
    <w:rsid w:val="00EF3AB4"/>
    <w:rsid w:val="00EF3DEE"/>
    <w:rsid w:val="00EF3ED3"/>
    <w:rsid w:val="00EF3F3E"/>
    <w:rsid w:val="00EF45B4"/>
    <w:rsid w:val="00EF49B3"/>
    <w:rsid w:val="00EF49FE"/>
    <w:rsid w:val="00EF4F72"/>
    <w:rsid w:val="00EF529C"/>
    <w:rsid w:val="00EF5A65"/>
    <w:rsid w:val="00EF5D66"/>
    <w:rsid w:val="00EF6137"/>
    <w:rsid w:val="00EF63CF"/>
    <w:rsid w:val="00EF764B"/>
    <w:rsid w:val="00EF7A78"/>
    <w:rsid w:val="00EF7C50"/>
    <w:rsid w:val="00F0036C"/>
    <w:rsid w:val="00F003F3"/>
    <w:rsid w:val="00F00C35"/>
    <w:rsid w:val="00F00D61"/>
    <w:rsid w:val="00F011A1"/>
    <w:rsid w:val="00F01B63"/>
    <w:rsid w:val="00F01BB3"/>
    <w:rsid w:val="00F020C2"/>
    <w:rsid w:val="00F02164"/>
    <w:rsid w:val="00F025BC"/>
    <w:rsid w:val="00F0291F"/>
    <w:rsid w:val="00F0298F"/>
    <w:rsid w:val="00F03FBE"/>
    <w:rsid w:val="00F047E3"/>
    <w:rsid w:val="00F04A50"/>
    <w:rsid w:val="00F04C71"/>
    <w:rsid w:val="00F052F9"/>
    <w:rsid w:val="00F0561B"/>
    <w:rsid w:val="00F05642"/>
    <w:rsid w:val="00F05F22"/>
    <w:rsid w:val="00F07146"/>
    <w:rsid w:val="00F0734E"/>
    <w:rsid w:val="00F07A8E"/>
    <w:rsid w:val="00F07DE1"/>
    <w:rsid w:val="00F10234"/>
    <w:rsid w:val="00F10475"/>
    <w:rsid w:val="00F10496"/>
    <w:rsid w:val="00F1080E"/>
    <w:rsid w:val="00F1085E"/>
    <w:rsid w:val="00F10F02"/>
    <w:rsid w:val="00F11156"/>
    <w:rsid w:val="00F11C69"/>
    <w:rsid w:val="00F12605"/>
    <w:rsid w:val="00F12B7E"/>
    <w:rsid w:val="00F12C4A"/>
    <w:rsid w:val="00F12E09"/>
    <w:rsid w:val="00F13664"/>
    <w:rsid w:val="00F13CF3"/>
    <w:rsid w:val="00F13ED4"/>
    <w:rsid w:val="00F13F3F"/>
    <w:rsid w:val="00F142E5"/>
    <w:rsid w:val="00F14858"/>
    <w:rsid w:val="00F148F0"/>
    <w:rsid w:val="00F14E83"/>
    <w:rsid w:val="00F15A6A"/>
    <w:rsid w:val="00F15BFA"/>
    <w:rsid w:val="00F160D9"/>
    <w:rsid w:val="00F170B2"/>
    <w:rsid w:val="00F17304"/>
    <w:rsid w:val="00F173DC"/>
    <w:rsid w:val="00F17610"/>
    <w:rsid w:val="00F17809"/>
    <w:rsid w:val="00F17D29"/>
    <w:rsid w:val="00F200CE"/>
    <w:rsid w:val="00F201B2"/>
    <w:rsid w:val="00F20B46"/>
    <w:rsid w:val="00F20F76"/>
    <w:rsid w:val="00F21075"/>
    <w:rsid w:val="00F211EB"/>
    <w:rsid w:val="00F2122F"/>
    <w:rsid w:val="00F21277"/>
    <w:rsid w:val="00F21536"/>
    <w:rsid w:val="00F216AE"/>
    <w:rsid w:val="00F216E0"/>
    <w:rsid w:val="00F21867"/>
    <w:rsid w:val="00F21C09"/>
    <w:rsid w:val="00F21E25"/>
    <w:rsid w:val="00F2210D"/>
    <w:rsid w:val="00F22478"/>
    <w:rsid w:val="00F226EA"/>
    <w:rsid w:val="00F22926"/>
    <w:rsid w:val="00F22990"/>
    <w:rsid w:val="00F229DD"/>
    <w:rsid w:val="00F22B3F"/>
    <w:rsid w:val="00F22C7D"/>
    <w:rsid w:val="00F23504"/>
    <w:rsid w:val="00F236B0"/>
    <w:rsid w:val="00F23AB4"/>
    <w:rsid w:val="00F23B16"/>
    <w:rsid w:val="00F2486E"/>
    <w:rsid w:val="00F24DCD"/>
    <w:rsid w:val="00F24F56"/>
    <w:rsid w:val="00F25A98"/>
    <w:rsid w:val="00F25C9D"/>
    <w:rsid w:val="00F25CD7"/>
    <w:rsid w:val="00F264B4"/>
    <w:rsid w:val="00F269EE"/>
    <w:rsid w:val="00F26B10"/>
    <w:rsid w:val="00F26B66"/>
    <w:rsid w:val="00F27518"/>
    <w:rsid w:val="00F27634"/>
    <w:rsid w:val="00F276EA"/>
    <w:rsid w:val="00F27CB5"/>
    <w:rsid w:val="00F30053"/>
    <w:rsid w:val="00F301BF"/>
    <w:rsid w:val="00F3039A"/>
    <w:rsid w:val="00F30BB9"/>
    <w:rsid w:val="00F30BC3"/>
    <w:rsid w:val="00F30BEE"/>
    <w:rsid w:val="00F30CF3"/>
    <w:rsid w:val="00F30D48"/>
    <w:rsid w:val="00F30E76"/>
    <w:rsid w:val="00F30FF4"/>
    <w:rsid w:val="00F310A2"/>
    <w:rsid w:val="00F312C7"/>
    <w:rsid w:val="00F3182F"/>
    <w:rsid w:val="00F31A72"/>
    <w:rsid w:val="00F31AD6"/>
    <w:rsid w:val="00F31E1D"/>
    <w:rsid w:val="00F31E84"/>
    <w:rsid w:val="00F31EC8"/>
    <w:rsid w:val="00F31FA1"/>
    <w:rsid w:val="00F320EC"/>
    <w:rsid w:val="00F3228B"/>
    <w:rsid w:val="00F32413"/>
    <w:rsid w:val="00F3260E"/>
    <w:rsid w:val="00F32AE8"/>
    <w:rsid w:val="00F32C99"/>
    <w:rsid w:val="00F32DAA"/>
    <w:rsid w:val="00F33271"/>
    <w:rsid w:val="00F33DC1"/>
    <w:rsid w:val="00F34052"/>
    <w:rsid w:val="00F341F3"/>
    <w:rsid w:val="00F3450B"/>
    <w:rsid w:val="00F34A81"/>
    <w:rsid w:val="00F34C67"/>
    <w:rsid w:val="00F35175"/>
    <w:rsid w:val="00F35F7A"/>
    <w:rsid w:val="00F3635D"/>
    <w:rsid w:val="00F3642B"/>
    <w:rsid w:val="00F36539"/>
    <w:rsid w:val="00F3688A"/>
    <w:rsid w:val="00F36FBD"/>
    <w:rsid w:val="00F375A0"/>
    <w:rsid w:val="00F37803"/>
    <w:rsid w:val="00F37DF3"/>
    <w:rsid w:val="00F40108"/>
    <w:rsid w:val="00F403D5"/>
    <w:rsid w:val="00F40CA1"/>
    <w:rsid w:val="00F40CAD"/>
    <w:rsid w:val="00F40F79"/>
    <w:rsid w:val="00F41975"/>
    <w:rsid w:val="00F42017"/>
    <w:rsid w:val="00F4250A"/>
    <w:rsid w:val="00F42B99"/>
    <w:rsid w:val="00F43599"/>
    <w:rsid w:val="00F43852"/>
    <w:rsid w:val="00F440FC"/>
    <w:rsid w:val="00F44614"/>
    <w:rsid w:val="00F453A6"/>
    <w:rsid w:val="00F456AA"/>
    <w:rsid w:val="00F45CF7"/>
    <w:rsid w:val="00F468BC"/>
    <w:rsid w:val="00F47576"/>
    <w:rsid w:val="00F47602"/>
    <w:rsid w:val="00F47609"/>
    <w:rsid w:val="00F47808"/>
    <w:rsid w:val="00F47B86"/>
    <w:rsid w:val="00F47E44"/>
    <w:rsid w:val="00F50159"/>
    <w:rsid w:val="00F502A5"/>
    <w:rsid w:val="00F5078C"/>
    <w:rsid w:val="00F50D27"/>
    <w:rsid w:val="00F50E6D"/>
    <w:rsid w:val="00F51028"/>
    <w:rsid w:val="00F5141B"/>
    <w:rsid w:val="00F51853"/>
    <w:rsid w:val="00F519AB"/>
    <w:rsid w:val="00F51BDE"/>
    <w:rsid w:val="00F51E8F"/>
    <w:rsid w:val="00F52107"/>
    <w:rsid w:val="00F525D6"/>
    <w:rsid w:val="00F5276F"/>
    <w:rsid w:val="00F52989"/>
    <w:rsid w:val="00F52B01"/>
    <w:rsid w:val="00F530F0"/>
    <w:rsid w:val="00F53140"/>
    <w:rsid w:val="00F53340"/>
    <w:rsid w:val="00F53594"/>
    <w:rsid w:val="00F53655"/>
    <w:rsid w:val="00F54029"/>
    <w:rsid w:val="00F54335"/>
    <w:rsid w:val="00F5438B"/>
    <w:rsid w:val="00F54526"/>
    <w:rsid w:val="00F548C2"/>
    <w:rsid w:val="00F54B2B"/>
    <w:rsid w:val="00F55026"/>
    <w:rsid w:val="00F5556B"/>
    <w:rsid w:val="00F55846"/>
    <w:rsid w:val="00F55C25"/>
    <w:rsid w:val="00F55C84"/>
    <w:rsid w:val="00F55CEF"/>
    <w:rsid w:val="00F55DEC"/>
    <w:rsid w:val="00F55DEE"/>
    <w:rsid w:val="00F560B3"/>
    <w:rsid w:val="00F566C7"/>
    <w:rsid w:val="00F5691B"/>
    <w:rsid w:val="00F56C36"/>
    <w:rsid w:val="00F56EC8"/>
    <w:rsid w:val="00F57EA6"/>
    <w:rsid w:val="00F60018"/>
    <w:rsid w:val="00F602CD"/>
    <w:rsid w:val="00F6081F"/>
    <w:rsid w:val="00F611A8"/>
    <w:rsid w:val="00F611B9"/>
    <w:rsid w:val="00F616B3"/>
    <w:rsid w:val="00F62082"/>
    <w:rsid w:val="00F62695"/>
    <w:rsid w:val="00F62D6B"/>
    <w:rsid w:val="00F62F57"/>
    <w:rsid w:val="00F6366E"/>
    <w:rsid w:val="00F636B2"/>
    <w:rsid w:val="00F63F9E"/>
    <w:rsid w:val="00F646D8"/>
    <w:rsid w:val="00F6485E"/>
    <w:rsid w:val="00F64C44"/>
    <w:rsid w:val="00F6555B"/>
    <w:rsid w:val="00F65703"/>
    <w:rsid w:val="00F658E8"/>
    <w:rsid w:val="00F65CEF"/>
    <w:rsid w:val="00F6601E"/>
    <w:rsid w:val="00F66328"/>
    <w:rsid w:val="00F66994"/>
    <w:rsid w:val="00F66E59"/>
    <w:rsid w:val="00F66F15"/>
    <w:rsid w:val="00F6772D"/>
    <w:rsid w:val="00F67805"/>
    <w:rsid w:val="00F67A7F"/>
    <w:rsid w:val="00F67C37"/>
    <w:rsid w:val="00F70252"/>
    <w:rsid w:val="00F70A7A"/>
    <w:rsid w:val="00F70BAA"/>
    <w:rsid w:val="00F70F6B"/>
    <w:rsid w:val="00F7143C"/>
    <w:rsid w:val="00F71611"/>
    <w:rsid w:val="00F7197F"/>
    <w:rsid w:val="00F71A7B"/>
    <w:rsid w:val="00F71D23"/>
    <w:rsid w:val="00F71D5C"/>
    <w:rsid w:val="00F71E9D"/>
    <w:rsid w:val="00F723B7"/>
    <w:rsid w:val="00F72E9B"/>
    <w:rsid w:val="00F73559"/>
    <w:rsid w:val="00F737E4"/>
    <w:rsid w:val="00F73FDF"/>
    <w:rsid w:val="00F7408D"/>
    <w:rsid w:val="00F741EB"/>
    <w:rsid w:val="00F74494"/>
    <w:rsid w:val="00F7474F"/>
    <w:rsid w:val="00F74EFA"/>
    <w:rsid w:val="00F7522F"/>
    <w:rsid w:val="00F75CBD"/>
    <w:rsid w:val="00F76133"/>
    <w:rsid w:val="00F762AE"/>
    <w:rsid w:val="00F76410"/>
    <w:rsid w:val="00F76411"/>
    <w:rsid w:val="00F76876"/>
    <w:rsid w:val="00F76FFB"/>
    <w:rsid w:val="00F77287"/>
    <w:rsid w:val="00F77767"/>
    <w:rsid w:val="00F77AF4"/>
    <w:rsid w:val="00F804D3"/>
    <w:rsid w:val="00F80AB0"/>
    <w:rsid w:val="00F80DD9"/>
    <w:rsid w:val="00F814AD"/>
    <w:rsid w:val="00F816DE"/>
    <w:rsid w:val="00F819E9"/>
    <w:rsid w:val="00F81A5F"/>
    <w:rsid w:val="00F81AB6"/>
    <w:rsid w:val="00F81CCD"/>
    <w:rsid w:val="00F81D95"/>
    <w:rsid w:val="00F81DDE"/>
    <w:rsid w:val="00F822E4"/>
    <w:rsid w:val="00F8258E"/>
    <w:rsid w:val="00F82A1D"/>
    <w:rsid w:val="00F82D03"/>
    <w:rsid w:val="00F8314F"/>
    <w:rsid w:val="00F83224"/>
    <w:rsid w:val="00F833CD"/>
    <w:rsid w:val="00F83783"/>
    <w:rsid w:val="00F83DDB"/>
    <w:rsid w:val="00F8406D"/>
    <w:rsid w:val="00F84120"/>
    <w:rsid w:val="00F8422E"/>
    <w:rsid w:val="00F847DE"/>
    <w:rsid w:val="00F849D5"/>
    <w:rsid w:val="00F84B00"/>
    <w:rsid w:val="00F85108"/>
    <w:rsid w:val="00F851CF"/>
    <w:rsid w:val="00F8530B"/>
    <w:rsid w:val="00F85522"/>
    <w:rsid w:val="00F85B20"/>
    <w:rsid w:val="00F86130"/>
    <w:rsid w:val="00F866E6"/>
    <w:rsid w:val="00F86737"/>
    <w:rsid w:val="00F868C2"/>
    <w:rsid w:val="00F86CBE"/>
    <w:rsid w:val="00F875B5"/>
    <w:rsid w:val="00F87F05"/>
    <w:rsid w:val="00F906A9"/>
    <w:rsid w:val="00F90768"/>
    <w:rsid w:val="00F9098B"/>
    <w:rsid w:val="00F90DB7"/>
    <w:rsid w:val="00F91214"/>
    <w:rsid w:val="00F917DB"/>
    <w:rsid w:val="00F920A1"/>
    <w:rsid w:val="00F92351"/>
    <w:rsid w:val="00F92DF4"/>
    <w:rsid w:val="00F92F2C"/>
    <w:rsid w:val="00F938E0"/>
    <w:rsid w:val="00F93ACD"/>
    <w:rsid w:val="00F93C46"/>
    <w:rsid w:val="00F93CFA"/>
    <w:rsid w:val="00F94058"/>
    <w:rsid w:val="00F9418F"/>
    <w:rsid w:val="00F941C0"/>
    <w:rsid w:val="00F948D3"/>
    <w:rsid w:val="00F949F9"/>
    <w:rsid w:val="00F94AD1"/>
    <w:rsid w:val="00F94BF0"/>
    <w:rsid w:val="00F94FA7"/>
    <w:rsid w:val="00F95883"/>
    <w:rsid w:val="00F95C5D"/>
    <w:rsid w:val="00F95F4C"/>
    <w:rsid w:val="00F9656B"/>
    <w:rsid w:val="00F96A98"/>
    <w:rsid w:val="00F96BCE"/>
    <w:rsid w:val="00F96E68"/>
    <w:rsid w:val="00F97B37"/>
    <w:rsid w:val="00F97E11"/>
    <w:rsid w:val="00F97F71"/>
    <w:rsid w:val="00FA02EA"/>
    <w:rsid w:val="00FA0483"/>
    <w:rsid w:val="00FA0719"/>
    <w:rsid w:val="00FA0801"/>
    <w:rsid w:val="00FA0DDB"/>
    <w:rsid w:val="00FA0E3B"/>
    <w:rsid w:val="00FA1208"/>
    <w:rsid w:val="00FA171D"/>
    <w:rsid w:val="00FA2219"/>
    <w:rsid w:val="00FA22F4"/>
    <w:rsid w:val="00FA2F83"/>
    <w:rsid w:val="00FA3188"/>
    <w:rsid w:val="00FA34E7"/>
    <w:rsid w:val="00FA357B"/>
    <w:rsid w:val="00FA3C7E"/>
    <w:rsid w:val="00FA4482"/>
    <w:rsid w:val="00FA48E1"/>
    <w:rsid w:val="00FA5084"/>
    <w:rsid w:val="00FA58C5"/>
    <w:rsid w:val="00FA5CDA"/>
    <w:rsid w:val="00FA5CE8"/>
    <w:rsid w:val="00FA631B"/>
    <w:rsid w:val="00FA6F22"/>
    <w:rsid w:val="00FA7270"/>
    <w:rsid w:val="00FA775F"/>
    <w:rsid w:val="00FA7D2E"/>
    <w:rsid w:val="00FB024C"/>
    <w:rsid w:val="00FB0355"/>
    <w:rsid w:val="00FB0A2B"/>
    <w:rsid w:val="00FB10AD"/>
    <w:rsid w:val="00FB155A"/>
    <w:rsid w:val="00FB15C8"/>
    <w:rsid w:val="00FB15E5"/>
    <w:rsid w:val="00FB19A1"/>
    <w:rsid w:val="00FB1BEF"/>
    <w:rsid w:val="00FB1C33"/>
    <w:rsid w:val="00FB1C9C"/>
    <w:rsid w:val="00FB1D19"/>
    <w:rsid w:val="00FB1E00"/>
    <w:rsid w:val="00FB26BA"/>
    <w:rsid w:val="00FB27C5"/>
    <w:rsid w:val="00FB2F41"/>
    <w:rsid w:val="00FB355A"/>
    <w:rsid w:val="00FB35F7"/>
    <w:rsid w:val="00FB399E"/>
    <w:rsid w:val="00FB43AA"/>
    <w:rsid w:val="00FB4646"/>
    <w:rsid w:val="00FB4DAA"/>
    <w:rsid w:val="00FB5023"/>
    <w:rsid w:val="00FB511B"/>
    <w:rsid w:val="00FB516B"/>
    <w:rsid w:val="00FB586B"/>
    <w:rsid w:val="00FB5DC0"/>
    <w:rsid w:val="00FB657D"/>
    <w:rsid w:val="00FB6D34"/>
    <w:rsid w:val="00FB7201"/>
    <w:rsid w:val="00FB7206"/>
    <w:rsid w:val="00FB723F"/>
    <w:rsid w:val="00FB75E7"/>
    <w:rsid w:val="00FB78CC"/>
    <w:rsid w:val="00FB793C"/>
    <w:rsid w:val="00FB7C07"/>
    <w:rsid w:val="00FB7D4C"/>
    <w:rsid w:val="00FB7DA6"/>
    <w:rsid w:val="00FC1B4C"/>
    <w:rsid w:val="00FC1FE9"/>
    <w:rsid w:val="00FC20B3"/>
    <w:rsid w:val="00FC2944"/>
    <w:rsid w:val="00FC295B"/>
    <w:rsid w:val="00FC29E2"/>
    <w:rsid w:val="00FC2BA9"/>
    <w:rsid w:val="00FC2BFF"/>
    <w:rsid w:val="00FC2C95"/>
    <w:rsid w:val="00FC3368"/>
    <w:rsid w:val="00FC36FA"/>
    <w:rsid w:val="00FC37C0"/>
    <w:rsid w:val="00FC3A35"/>
    <w:rsid w:val="00FC43AC"/>
    <w:rsid w:val="00FC4990"/>
    <w:rsid w:val="00FC4E89"/>
    <w:rsid w:val="00FC4F5B"/>
    <w:rsid w:val="00FC5679"/>
    <w:rsid w:val="00FC57A9"/>
    <w:rsid w:val="00FC5980"/>
    <w:rsid w:val="00FC5C37"/>
    <w:rsid w:val="00FC62AD"/>
    <w:rsid w:val="00FC6BCC"/>
    <w:rsid w:val="00FC6F98"/>
    <w:rsid w:val="00FC72F2"/>
    <w:rsid w:val="00FC7576"/>
    <w:rsid w:val="00FC7C65"/>
    <w:rsid w:val="00FC7C93"/>
    <w:rsid w:val="00FC7D86"/>
    <w:rsid w:val="00FC7DF2"/>
    <w:rsid w:val="00FD0C7E"/>
    <w:rsid w:val="00FD1104"/>
    <w:rsid w:val="00FD155E"/>
    <w:rsid w:val="00FD1E65"/>
    <w:rsid w:val="00FD2204"/>
    <w:rsid w:val="00FD2228"/>
    <w:rsid w:val="00FD22DE"/>
    <w:rsid w:val="00FD2AB5"/>
    <w:rsid w:val="00FD2C79"/>
    <w:rsid w:val="00FD31CA"/>
    <w:rsid w:val="00FD33AB"/>
    <w:rsid w:val="00FD3B42"/>
    <w:rsid w:val="00FD41B6"/>
    <w:rsid w:val="00FD455B"/>
    <w:rsid w:val="00FD46E3"/>
    <w:rsid w:val="00FD477A"/>
    <w:rsid w:val="00FD4B65"/>
    <w:rsid w:val="00FD548B"/>
    <w:rsid w:val="00FD555E"/>
    <w:rsid w:val="00FD58C3"/>
    <w:rsid w:val="00FD5BCF"/>
    <w:rsid w:val="00FD5BF5"/>
    <w:rsid w:val="00FD5C51"/>
    <w:rsid w:val="00FD5DB4"/>
    <w:rsid w:val="00FD5F4B"/>
    <w:rsid w:val="00FD6368"/>
    <w:rsid w:val="00FD6752"/>
    <w:rsid w:val="00FD690D"/>
    <w:rsid w:val="00FD6AD2"/>
    <w:rsid w:val="00FD72F3"/>
    <w:rsid w:val="00FD7BFB"/>
    <w:rsid w:val="00FD7CBC"/>
    <w:rsid w:val="00FD7CED"/>
    <w:rsid w:val="00FE028F"/>
    <w:rsid w:val="00FE038A"/>
    <w:rsid w:val="00FE05AD"/>
    <w:rsid w:val="00FE0AB2"/>
    <w:rsid w:val="00FE12DC"/>
    <w:rsid w:val="00FE12F8"/>
    <w:rsid w:val="00FE171A"/>
    <w:rsid w:val="00FE1E90"/>
    <w:rsid w:val="00FE2647"/>
    <w:rsid w:val="00FE27D4"/>
    <w:rsid w:val="00FE2818"/>
    <w:rsid w:val="00FE2DD5"/>
    <w:rsid w:val="00FE3342"/>
    <w:rsid w:val="00FE40E7"/>
    <w:rsid w:val="00FE4727"/>
    <w:rsid w:val="00FE5083"/>
    <w:rsid w:val="00FE539F"/>
    <w:rsid w:val="00FE5668"/>
    <w:rsid w:val="00FE6267"/>
    <w:rsid w:val="00FE673C"/>
    <w:rsid w:val="00FE6EE8"/>
    <w:rsid w:val="00FE7543"/>
    <w:rsid w:val="00FE7585"/>
    <w:rsid w:val="00FE7E48"/>
    <w:rsid w:val="00FF0742"/>
    <w:rsid w:val="00FF07E6"/>
    <w:rsid w:val="00FF0BA3"/>
    <w:rsid w:val="00FF0D7B"/>
    <w:rsid w:val="00FF0F52"/>
    <w:rsid w:val="00FF1385"/>
    <w:rsid w:val="00FF1502"/>
    <w:rsid w:val="00FF160C"/>
    <w:rsid w:val="00FF23B9"/>
    <w:rsid w:val="00FF2A5C"/>
    <w:rsid w:val="00FF39BA"/>
    <w:rsid w:val="00FF3CBC"/>
    <w:rsid w:val="00FF3E46"/>
    <w:rsid w:val="00FF430D"/>
    <w:rsid w:val="00FF466F"/>
    <w:rsid w:val="00FF47BC"/>
    <w:rsid w:val="00FF483C"/>
    <w:rsid w:val="00FF489F"/>
    <w:rsid w:val="00FF4A45"/>
    <w:rsid w:val="00FF4B3C"/>
    <w:rsid w:val="00FF4BE7"/>
    <w:rsid w:val="00FF5A36"/>
    <w:rsid w:val="00FF5B3E"/>
    <w:rsid w:val="00FF65E4"/>
    <w:rsid w:val="00FF6741"/>
    <w:rsid w:val="00FF6B60"/>
    <w:rsid w:val="00FF6C55"/>
    <w:rsid w:val="00FF6D70"/>
    <w:rsid w:val="00FF701D"/>
    <w:rsid w:val="00FF703A"/>
    <w:rsid w:val="00FF7132"/>
    <w:rsid w:val="00FF7180"/>
    <w:rsid w:val="00FF71B8"/>
    <w:rsid w:val="00FF7517"/>
    <w:rsid w:val="00FF7787"/>
    <w:rsid w:val="00FF7D82"/>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mso-width-relative:margin" fillcolor="none [3213]" stroke="f" strokecolor="none [3213]">
      <v:fill color="none [3213]" type="pattern"/>
      <v:stroke color="none [3213]" on="f"/>
    </o:shapedefaults>
    <o:shapelayout v:ext="edit">
      <o:idmap v:ext="edit" data="1"/>
    </o:shapelayout>
  </w:shapeDefaults>
  <w:decimalSymbol w:val="."/>
  <w:listSeparator w:val=","/>
  <w14:docId w14:val="604DD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pPr>
        <w:spacing w:after="120" w:line="360" w:lineRule="auto"/>
        <w:ind w:left="518" w:firstLine="360"/>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61AD8"/>
    <w:pPr>
      <w:spacing w:line="336" w:lineRule="auto"/>
      <w:ind w:left="0" w:firstLine="357"/>
    </w:pPr>
    <w:rPr>
      <w:sz w:val="26"/>
      <w:szCs w:val="24"/>
      <w:lang w:val="fr-FR"/>
    </w:rPr>
  </w:style>
  <w:style w:type="paragraph" w:styleId="Heading1">
    <w:name w:val="heading 1"/>
    <w:basedOn w:val="Normal"/>
    <w:next w:val="Normal"/>
    <w:link w:val="Heading1Char"/>
    <w:uiPriority w:val="9"/>
    <w:qFormat/>
    <w:rsid w:val="00B210B1"/>
    <w:pPr>
      <w:keepNext/>
      <w:pageBreakBefore/>
      <w:numPr>
        <w:numId w:val="24"/>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3780"/>
    <w:pPr>
      <w:keepNext/>
      <w:numPr>
        <w:ilvl w:val="1"/>
        <w:numId w:val="24"/>
      </w:numPr>
      <w:spacing w:before="240" w:after="60"/>
      <w:outlineLvl w:val="1"/>
    </w:pPr>
    <w:rPr>
      <w:rFonts w:ascii="Arial" w:hAnsi="Arial" w:cs="Arial"/>
      <w:b/>
      <w:bCs/>
      <w:iCs/>
      <w:sz w:val="28"/>
      <w:szCs w:val="28"/>
    </w:rPr>
  </w:style>
  <w:style w:type="paragraph" w:styleId="Heading3">
    <w:name w:val="heading 3"/>
    <w:basedOn w:val="Normal"/>
    <w:next w:val="Normal"/>
    <w:link w:val="Heading3Char"/>
    <w:autoRedefine/>
    <w:uiPriority w:val="9"/>
    <w:qFormat/>
    <w:rsid w:val="00994A77"/>
    <w:pPr>
      <w:keepNext/>
      <w:numPr>
        <w:ilvl w:val="2"/>
        <w:numId w:val="24"/>
      </w:numPr>
      <w:tabs>
        <w:tab w:val="clear" w:pos="1260"/>
      </w:tabs>
      <w:spacing w:before="240" w:after="60"/>
      <w:ind w:left="720"/>
      <w:jc w:val="left"/>
      <w:outlineLvl w:val="2"/>
    </w:pPr>
    <w:rPr>
      <w:rFonts w:ascii="Arial" w:hAnsi="Arial" w:cs="Arial"/>
      <w:b/>
      <w:bCs/>
      <w:i/>
      <w:iCs/>
      <w:szCs w:val="26"/>
      <w:lang w:val="en-US"/>
    </w:rPr>
  </w:style>
  <w:style w:type="paragraph" w:styleId="Heading4">
    <w:name w:val="heading 4"/>
    <w:basedOn w:val="Normal"/>
    <w:next w:val="Normal"/>
    <w:link w:val="Heading4Char"/>
    <w:uiPriority w:val="9"/>
    <w:qFormat/>
    <w:rsid w:val="00EE3FBC"/>
    <w:pPr>
      <w:numPr>
        <w:ilvl w:val="3"/>
        <w:numId w:val="24"/>
      </w:numPr>
      <w:tabs>
        <w:tab w:val="clear" w:pos="2708"/>
        <w:tab w:val="left" w:pos="1080"/>
        <w:tab w:val="left" w:pos="1191"/>
      </w:tabs>
      <w:spacing w:after="0"/>
      <w:ind w:left="864"/>
      <w:jc w:val="left"/>
      <w:outlineLvl w:val="3"/>
    </w:pPr>
    <w:rPr>
      <w:b/>
      <w:bCs/>
      <w:i/>
      <w:sz w:val="24"/>
      <w:szCs w:val="28"/>
    </w:rPr>
  </w:style>
  <w:style w:type="paragraph" w:styleId="Heading5">
    <w:name w:val="heading 5"/>
    <w:basedOn w:val="Normal"/>
    <w:next w:val="Normal"/>
    <w:link w:val="Heading5Char"/>
    <w:uiPriority w:val="9"/>
    <w:qFormat/>
    <w:rsid w:val="00B02136"/>
    <w:pPr>
      <w:numPr>
        <w:ilvl w:val="4"/>
        <w:numId w:val="24"/>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3069B1"/>
    <w:pPr>
      <w:numPr>
        <w:ilvl w:val="5"/>
        <w:numId w:val="24"/>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3069B1"/>
    <w:pPr>
      <w:numPr>
        <w:ilvl w:val="6"/>
        <w:numId w:val="24"/>
      </w:numPr>
      <w:spacing w:before="240" w:after="60"/>
      <w:outlineLvl w:val="6"/>
    </w:pPr>
    <w:rPr>
      <w:rFonts w:ascii="Arial" w:hAnsi="Arial"/>
      <w:sz w:val="24"/>
    </w:rPr>
  </w:style>
  <w:style w:type="paragraph" w:styleId="Heading8">
    <w:name w:val="heading 8"/>
    <w:basedOn w:val="Normal"/>
    <w:next w:val="Normal"/>
    <w:link w:val="Heading8Char"/>
    <w:uiPriority w:val="9"/>
    <w:qFormat/>
    <w:rsid w:val="003069B1"/>
    <w:pPr>
      <w:numPr>
        <w:ilvl w:val="7"/>
        <w:numId w:val="24"/>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3069B1"/>
    <w:pPr>
      <w:numPr>
        <w:ilvl w:val="8"/>
        <w:numId w:val="2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4A77"/>
    <w:rPr>
      <w:rFonts w:ascii="Arial" w:hAnsi="Arial" w:cs="Arial"/>
      <w:b/>
      <w:bCs/>
      <w:i/>
      <w:iCs/>
      <w:sz w:val="26"/>
      <w:szCs w:val="26"/>
    </w:rPr>
  </w:style>
  <w:style w:type="character" w:customStyle="1" w:styleId="Heading4Char">
    <w:name w:val="Heading 4 Char"/>
    <w:basedOn w:val="DefaultParagraphFont"/>
    <w:link w:val="Heading4"/>
    <w:uiPriority w:val="9"/>
    <w:rsid w:val="00EE3FBC"/>
    <w:rPr>
      <w:b/>
      <w:bCs/>
      <w:i/>
      <w:sz w:val="24"/>
      <w:szCs w:val="28"/>
      <w:lang w:val="fr-FR"/>
    </w:rPr>
  </w:style>
  <w:style w:type="paragraph" w:styleId="Footer">
    <w:name w:val="footer"/>
    <w:basedOn w:val="Normal"/>
    <w:link w:val="FooterChar"/>
    <w:uiPriority w:val="99"/>
    <w:rsid w:val="00926D58"/>
    <w:pPr>
      <w:tabs>
        <w:tab w:val="center" w:pos="4320"/>
        <w:tab w:val="right" w:pos="8640"/>
      </w:tabs>
    </w:pPr>
  </w:style>
  <w:style w:type="character" w:styleId="PageNumber">
    <w:name w:val="page number"/>
    <w:basedOn w:val="DefaultParagraphFont"/>
    <w:rsid w:val="00926D58"/>
  </w:style>
  <w:style w:type="paragraph" w:styleId="Caption">
    <w:name w:val="caption"/>
    <w:basedOn w:val="Normal"/>
    <w:next w:val="Normal"/>
    <w:link w:val="CaptionChar"/>
    <w:uiPriority w:val="35"/>
    <w:qFormat/>
    <w:rsid w:val="00A51EE4"/>
    <w:pPr>
      <w:autoSpaceDE w:val="0"/>
      <w:autoSpaceDN w:val="0"/>
      <w:adjustRightInd w:val="0"/>
      <w:spacing w:before="120" w:after="0"/>
      <w:ind w:firstLine="0"/>
      <w:jc w:val="center"/>
    </w:pPr>
    <w:rPr>
      <w:b/>
      <w:bCs/>
      <w:sz w:val="24"/>
      <w:szCs w:val="20"/>
    </w:rPr>
  </w:style>
  <w:style w:type="paragraph" w:styleId="TOC1">
    <w:name w:val="toc 1"/>
    <w:basedOn w:val="Normal"/>
    <w:next w:val="Normal"/>
    <w:autoRedefine/>
    <w:uiPriority w:val="39"/>
    <w:rsid w:val="00322E92"/>
    <w:pPr>
      <w:tabs>
        <w:tab w:val="right" w:leader="dot" w:pos="8778"/>
      </w:tabs>
      <w:ind w:left="360" w:hanging="360"/>
    </w:pPr>
    <w:rPr>
      <w:b/>
      <w:noProof/>
      <w:lang w:val="en-US"/>
    </w:rPr>
  </w:style>
  <w:style w:type="paragraph" w:styleId="TOC2">
    <w:name w:val="toc 2"/>
    <w:basedOn w:val="Normal"/>
    <w:next w:val="Normal"/>
    <w:autoRedefine/>
    <w:uiPriority w:val="39"/>
    <w:rsid w:val="00EF49B3"/>
    <w:pPr>
      <w:tabs>
        <w:tab w:val="left" w:pos="1080"/>
        <w:tab w:val="right" w:leader="dot" w:pos="8778"/>
      </w:tabs>
      <w:ind w:left="540" w:firstLine="0"/>
    </w:pPr>
    <w:rPr>
      <w:noProof/>
    </w:rPr>
  </w:style>
  <w:style w:type="paragraph" w:styleId="TOC3">
    <w:name w:val="toc 3"/>
    <w:basedOn w:val="Normal"/>
    <w:next w:val="Normal"/>
    <w:autoRedefine/>
    <w:uiPriority w:val="39"/>
    <w:rsid w:val="00EF49B3"/>
    <w:pPr>
      <w:tabs>
        <w:tab w:val="left" w:pos="1980"/>
        <w:tab w:val="right" w:leader="dot" w:pos="8778"/>
      </w:tabs>
      <w:ind w:left="1080" w:firstLine="0"/>
    </w:pPr>
  </w:style>
  <w:style w:type="character" w:styleId="Hyperlink">
    <w:name w:val="Hyperlink"/>
    <w:basedOn w:val="DefaultParagraphFont"/>
    <w:uiPriority w:val="99"/>
    <w:rsid w:val="005735C2"/>
    <w:rPr>
      <w:color w:val="0000FF"/>
      <w:u w:val="single"/>
    </w:rPr>
  </w:style>
  <w:style w:type="paragraph" w:styleId="BodyText">
    <w:name w:val="Body Text"/>
    <w:aliases w:val=" Char,Char"/>
    <w:basedOn w:val="Normal"/>
    <w:link w:val="BodyTextChar"/>
    <w:rsid w:val="00155D73"/>
    <w:pPr>
      <w:spacing w:before="120"/>
    </w:pPr>
    <w:rPr>
      <w:spacing w:val="-2"/>
      <w:szCs w:val="20"/>
    </w:rPr>
  </w:style>
  <w:style w:type="character" w:customStyle="1" w:styleId="BodyTextChar">
    <w:name w:val="Body Text Char"/>
    <w:aliases w:val=" Char Char,Char Char"/>
    <w:basedOn w:val="DefaultParagraphFont"/>
    <w:link w:val="BodyText"/>
    <w:locked/>
    <w:rsid w:val="00155D73"/>
    <w:rPr>
      <w:spacing w:val="-2"/>
      <w:sz w:val="26"/>
      <w:lang w:val="vi-VN" w:eastAsia="en-US" w:bidi="ar-SA"/>
    </w:rPr>
  </w:style>
  <w:style w:type="paragraph" w:customStyle="1" w:styleId="BulletTextL1">
    <w:name w:val="Bullet Text L1"/>
    <w:basedOn w:val="Normal"/>
    <w:rsid w:val="00155D73"/>
    <w:pPr>
      <w:tabs>
        <w:tab w:val="num" w:pos="567"/>
      </w:tabs>
      <w:spacing w:before="397"/>
      <w:ind w:left="567" w:hanging="567"/>
    </w:pPr>
    <w:rPr>
      <w:b/>
      <w:bCs/>
      <w:spacing w:val="-2"/>
      <w:szCs w:val="20"/>
    </w:rPr>
  </w:style>
  <w:style w:type="table" w:styleId="TableGrid">
    <w:name w:val="Table Grid"/>
    <w:basedOn w:val="TableNormal"/>
    <w:uiPriority w:val="39"/>
    <w:rsid w:val="0015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rsid w:val="00155D73"/>
    <w:pPr>
      <w:spacing w:before="100" w:beforeAutospacing="1" w:after="100" w:afterAutospacing="1" w:line="240" w:lineRule="auto"/>
      <w:jc w:val="left"/>
    </w:pPr>
    <w:rPr>
      <w:sz w:val="24"/>
    </w:rPr>
  </w:style>
  <w:style w:type="paragraph" w:customStyle="1" w:styleId="BulletTextL2">
    <w:name w:val="Bullet Text L2"/>
    <w:basedOn w:val="Normal"/>
    <w:rsid w:val="00155D73"/>
    <w:pPr>
      <w:tabs>
        <w:tab w:val="num" w:pos="567"/>
      </w:tabs>
      <w:spacing w:before="60"/>
      <w:ind w:left="567" w:hanging="283"/>
    </w:pPr>
    <w:rPr>
      <w:spacing w:val="-2"/>
      <w:szCs w:val="20"/>
    </w:rPr>
  </w:style>
  <w:style w:type="paragraph" w:customStyle="1" w:styleId="AppendixHeading2">
    <w:name w:val="Appendix Heading 2"/>
    <w:basedOn w:val="Normal"/>
    <w:rsid w:val="00155D73"/>
    <w:pPr>
      <w:keepNext/>
      <w:tabs>
        <w:tab w:val="num" w:pos="4056"/>
      </w:tabs>
      <w:spacing w:before="120"/>
      <w:ind w:left="4056" w:hanging="576"/>
      <w:outlineLvl w:val="1"/>
    </w:pPr>
    <w:rPr>
      <w:rFonts w:ascii="Arial" w:hAnsi="Arial"/>
      <w:b/>
      <w:bCs/>
      <w:spacing w:val="-2"/>
      <w:sz w:val="28"/>
      <w:szCs w:val="20"/>
    </w:rPr>
  </w:style>
  <w:style w:type="paragraph" w:customStyle="1" w:styleId="AppendixHeading1">
    <w:name w:val="Appendix Heading 1"/>
    <w:basedOn w:val="Normal"/>
    <w:rsid w:val="00155D73"/>
    <w:pPr>
      <w:keepNext/>
      <w:tabs>
        <w:tab w:val="num" w:pos="1800"/>
      </w:tabs>
      <w:spacing w:before="240" w:after="240" w:line="240" w:lineRule="auto"/>
      <w:jc w:val="center"/>
      <w:outlineLvl w:val="0"/>
    </w:pPr>
    <w:rPr>
      <w:rFonts w:ascii="Arial" w:hAnsi="Arial" w:cs="Arial"/>
      <w:b/>
      <w:bCs/>
      <w:spacing w:val="-2"/>
      <w:sz w:val="32"/>
      <w:szCs w:val="32"/>
    </w:rPr>
  </w:style>
  <w:style w:type="paragraph" w:customStyle="1" w:styleId="AppendixHeading3">
    <w:name w:val="Appendix Heading 3"/>
    <w:basedOn w:val="AppendixHeading2"/>
    <w:rsid w:val="00155D73"/>
    <w:pPr>
      <w:numPr>
        <w:ilvl w:val="2"/>
      </w:numPr>
      <w:tabs>
        <w:tab w:val="num" w:pos="4056"/>
      </w:tabs>
      <w:spacing w:before="397" w:line="284" w:lineRule="exact"/>
      <w:ind w:left="4056" w:hanging="576"/>
      <w:outlineLvl w:val="2"/>
    </w:pPr>
    <w:rPr>
      <w:sz w:val="26"/>
      <w:szCs w:val="22"/>
    </w:rPr>
  </w:style>
  <w:style w:type="paragraph" w:customStyle="1" w:styleId="AppendixHeading4">
    <w:name w:val="Appendix Heading 4"/>
    <w:basedOn w:val="Normal"/>
    <w:rsid w:val="00155D73"/>
    <w:pPr>
      <w:tabs>
        <w:tab w:val="num" w:pos="864"/>
        <w:tab w:val="center" w:pos="4320"/>
        <w:tab w:val="right" w:pos="8640"/>
      </w:tabs>
      <w:spacing w:before="397" w:line="284" w:lineRule="exact"/>
      <w:ind w:left="864" w:hanging="864"/>
    </w:pPr>
    <w:rPr>
      <w:b/>
      <w:bCs/>
      <w:spacing w:val="-2"/>
      <w:szCs w:val="20"/>
    </w:rPr>
  </w:style>
  <w:style w:type="paragraph" w:customStyle="1" w:styleId="AppendixHeading5">
    <w:name w:val="Appendix Heading 5"/>
    <w:basedOn w:val="AppendixHeading4"/>
    <w:rsid w:val="00155D73"/>
    <w:pPr>
      <w:numPr>
        <w:ilvl w:val="4"/>
      </w:numPr>
      <w:tabs>
        <w:tab w:val="num" w:pos="864"/>
      </w:tabs>
      <w:ind w:left="864" w:hanging="864"/>
      <w:outlineLvl w:val="4"/>
    </w:pPr>
    <w:rPr>
      <w:i/>
      <w:iCs/>
    </w:rPr>
  </w:style>
  <w:style w:type="paragraph" w:customStyle="1" w:styleId="AppendixHeading6">
    <w:name w:val="Appendix Heading 6"/>
    <w:basedOn w:val="AppendixHeading5"/>
    <w:rsid w:val="00155D73"/>
    <w:pPr>
      <w:numPr>
        <w:ilvl w:val="5"/>
      </w:numPr>
      <w:tabs>
        <w:tab w:val="num" w:pos="864"/>
      </w:tabs>
      <w:ind w:left="864" w:hanging="864"/>
      <w:outlineLvl w:val="5"/>
    </w:pPr>
  </w:style>
  <w:style w:type="paragraph" w:styleId="TOC9">
    <w:name w:val="toc 9"/>
    <w:basedOn w:val="Normal"/>
    <w:next w:val="Normal"/>
    <w:autoRedefine/>
    <w:uiPriority w:val="39"/>
    <w:rsid w:val="00606ADE"/>
    <w:pPr>
      <w:ind w:left="2080"/>
    </w:pPr>
  </w:style>
  <w:style w:type="paragraph" w:styleId="ListNumber">
    <w:name w:val="List Number"/>
    <w:basedOn w:val="List"/>
    <w:rsid w:val="00606ADE"/>
    <w:pPr>
      <w:spacing w:before="200"/>
    </w:pPr>
    <w:rPr>
      <w:spacing w:val="-2"/>
      <w:szCs w:val="20"/>
    </w:rPr>
  </w:style>
  <w:style w:type="paragraph" w:styleId="List">
    <w:name w:val="List"/>
    <w:basedOn w:val="Normal"/>
    <w:rsid w:val="00606ADE"/>
    <w:pPr>
      <w:ind w:left="360" w:hanging="360"/>
    </w:pPr>
  </w:style>
  <w:style w:type="paragraph" w:styleId="TableofFigures">
    <w:name w:val="table of figures"/>
    <w:basedOn w:val="Normal"/>
    <w:next w:val="Normal"/>
    <w:uiPriority w:val="99"/>
    <w:rsid w:val="007E5A35"/>
  </w:style>
  <w:style w:type="paragraph" w:customStyle="1" w:styleId="Doanvan">
    <w:name w:val="Doan van"/>
    <w:basedOn w:val="Normal"/>
    <w:link w:val="DoanvanChar"/>
    <w:rsid w:val="007F3C63"/>
  </w:style>
  <w:style w:type="character" w:customStyle="1" w:styleId="DoanvanChar">
    <w:name w:val="Doan van Char"/>
    <w:basedOn w:val="DefaultParagraphFont"/>
    <w:link w:val="Doanvan"/>
    <w:rsid w:val="007F3C63"/>
    <w:rPr>
      <w:sz w:val="26"/>
      <w:szCs w:val="24"/>
      <w:lang w:val="en-US" w:eastAsia="en-US" w:bidi="ar-SA"/>
    </w:rPr>
  </w:style>
  <w:style w:type="paragraph" w:customStyle="1" w:styleId="UnnumberHead1">
    <w:name w:val="Unnumber Head 1"/>
    <w:basedOn w:val="Normal"/>
    <w:rsid w:val="001B7777"/>
    <w:pPr>
      <w:spacing w:before="240" w:after="600" w:line="240" w:lineRule="auto"/>
      <w:jc w:val="center"/>
    </w:pPr>
    <w:rPr>
      <w:b/>
      <w:sz w:val="32"/>
    </w:rPr>
  </w:style>
  <w:style w:type="paragraph" w:customStyle="1" w:styleId="Phan1">
    <w:name w:val="Phan 1"/>
    <w:basedOn w:val="Normal"/>
    <w:rsid w:val="001B7777"/>
    <w:pPr>
      <w:tabs>
        <w:tab w:val="num" w:pos="1797"/>
      </w:tabs>
      <w:spacing w:before="240" w:after="600" w:line="240" w:lineRule="auto"/>
      <w:jc w:val="center"/>
    </w:pPr>
    <w:rPr>
      <w:b/>
      <w:sz w:val="32"/>
    </w:rPr>
  </w:style>
  <w:style w:type="paragraph" w:customStyle="1" w:styleId="Phan2">
    <w:name w:val="Phan 2"/>
    <w:basedOn w:val="Normal"/>
    <w:rsid w:val="001B7777"/>
    <w:pPr>
      <w:tabs>
        <w:tab w:val="num" w:pos="578"/>
      </w:tabs>
      <w:spacing w:before="240" w:line="240" w:lineRule="auto"/>
      <w:ind w:left="578" w:hanging="578"/>
      <w:jc w:val="left"/>
    </w:pPr>
    <w:rPr>
      <w:b/>
      <w:sz w:val="28"/>
    </w:rPr>
  </w:style>
  <w:style w:type="character" w:customStyle="1" w:styleId="Phan3Char">
    <w:name w:val="Phan 3 Char"/>
    <w:basedOn w:val="DefaultParagraphFont"/>
    <w:rsid w:val="001B7777"/>
    <w:rPr>
      <w:b/>
      <w:sz w:val="26"/>
      <w:szCs w:val="26"/>
      <w:lang w:val="en-US" w:eastAsia="en-US" w:bidi="ar-SA"/>
    </w:rPr>
  </w:style>
  <w:style w:type="paragraph" w:customStyle="1" w:styleId="Noidungbang">
    <w:name w:val="Noi dung bang"/>
    <w:basedOn w:val="Normal"/>
    <w:rsid w:val="001B7777"/>
    <w:pPr>
      <w:spacing w:before="240"/>
      <w:jc w:val="left"/>
    </w:pPr>
    <w:rPr>
      <w:szCs w:val="26"/>
    </w:rPr>
  </w:style>
  <w:style w:type="paragraph" w:customStyle="1" w:styleId="Cham1">
    <w:name w:val="Cham 1"/>
    <w:basedOn w:val="Normal"/>
    <w:rsid w:val="001B7777"/>
    <w:pPr>
      <w:tabs>
        <w:tab w:val="num" w:pos="720"/>
      </w:tabs>
      <w:ind w:left="720" w:hanging="360"/>
    </w:pPr>
    <w:rPr>
      <w:szCs w:val="26"/>
    </w:rPr>
  </w:style>
  <w:style w:type="paragraph" w:customStyle="1" w:styleId="Phan4">
    <w:name w:val="Phan 4"/>
    <w:basedOn w:val="Normal"/>
    <w:rsid w:val="007E4A54"/>
    <w:pPr>
      <w:tabs>
        <w:tab w:val="num" w:pos="3240"/>
      </w:tabs>
      <w:spacing w:before="240"/>
      <w:ind w:left="3240" w:hanging="360"/>
      <w:jc w:val="left"/>
    </w:pPr>
    <w:rPr>
      <w:b/>
      <w:i/>
      <w:szCs w:val="26"/>
    </w:rPr>
  </w:style>
  <w:style w:type="paragraph" w:customStyle="1" w:styleId="CodeText">
    <w:name w:val="CodeText"/>
    <w:rsid w:val="008B0326"/>
    <w:pPr>
      <w:shd w:val="clear" w:color="auto" w:fill="FFFF99"/>
      <w:contextualSpacing/>
    </w:pPr>
    <w:rPr>
      <w:rFonts w:ascii="Courier New" w:hAnsi="Courier New"/>
      <w:sz w:val="24"/>
      <w:szCs w:val="24"/>
      <w:lang w:eastAsia="en-US"/>
    </w:rPr>
  </w:style>
  <w:style w:type="character" w:customStyle="1" w:styleId="BodyTextCharChar">
    <w:name w:val="Body Text Char Char"/>
    <w:basedOn w:val="DefaultParagraphFont"/>
    <w:locked/>
    <w:rsid w:val="00D0493B"/>
    <w:rPr>
      <w:spacing w:val="-2"/>
      <w:sz w:val="26"/>
      <w:lang w:val="en-US" w:eastAsia="en-US" w:bidi="ar-SA"/>
    </w:rPr>
  </w:style>
  <w:style w:type="character" w:customStyle="1" w:styleId="Chaptercomment">
    <w:name w:val="Chapter comment"/>
    <w:basedOn w:val="DefaultParagraphFont"/>
    <w:rsid w:val="00754FAB"/>
    <w:rPr>
      <w:sz w:val="38"/>
    </w:rPr>
  </w:style>
  <w:style w:type="paragraph" w:styleId="TOC4">
    <w:name w:val="toc 4"/>
    <w:basedOn w:val="Normal"/>
    <w:next w:val="Normal"/>
    <w:autoRedefine/>
    <w:uiPriority w:val="39"/>
    <w:rsid w:val="00F5438B"/>
    <w:pPr>
      <w:spacing w:line="240" w:lineRule="auto"/>
      <w:ind w:left="720"/>
      <w:jc w:val="left"/>
    </w:pPr>
    <w:rPr>
      <w:sz w:val="24"/>
    </w:rPr>
  </w:style>
  <w:style w:type="paragraph" w:styleId="TOC5">
    <w:name w:val="toc 5"/>
    <w:basedOn w:val="Normal"/>
    <w:next w:val="Normal"/>
    <w:autoRedefine/>
    <w:uiPriority w:val="39"/>
    <w:rsid w:val="00F5438B"/>
    <w:pPr>
      <w:spacing w:line="240" w:lineRule="auto"/>
      <w:ind w:left="960"/>
      <w:jc w:val="left"/>
    </w:pPr>
    <w:rPr>
      <w:sz w:val="24"/>
    </w:rPr>
  </w:style>
  <w:style w:type="paragraph" w:styleId="TOC6">
    <w:name w:val="toc 6"/>
    <w:basedOn w:val="Normal"/>
    <w:next w:val="Normal"/>
    <w:autoRedefine/>
    <w:uiPriority w:val="39"/>
    <w:rsid w:val="00F5438B"/>
    <w:pPr>
      <w:spacing w:line="240" w:lineRule="auto"/>
      <w:ind w:left="1200"/>
      <w:jc w:val="left"/>
    </w:pPr>
    <w:rPr>
      <w:sz w:val="24"/>
    </w:rPr>
  </w:style>
  <w:style w:type="paragraph" w:styleId="TOC7">
    <w:name w:val="toc 7"/>
    <w:basedOn w:val="Normal"/>
    <w:next w:val="Normal"/>
    <w:autoRedefine/>
    <w:uiPriority w:val="39"/>
    <w:rsid w:val="00F5438B"/>
    <w:pPr>
      <w:spacing w:line="240" w:lineRule="auto"/>
      <w:ind w:left="1440"/>
      <w:jc w:val="left"/>
    </w:pPr>
    <w:rPr>
      <w:sz w:val="24"/>
    </w:rPr>
  </w:style>
  <w:style w:type="paragraph" w:styleId="TOC8">
    <w:name w:val="toc 8"/>
    <w:basedOn w:val="Normal"/>
    <w:next w:val="Normal"/>
    <w:autoRedefine/>
    <w:uiPriority w:val="39"/>
    <w:rsid w:val="00F5438B"/>
    <w:pPr>
      <w:spacing w:line="240" w:lineRule="auto"/>
      <w:ind w:left="1680"/>
      <w:jc w:val="left"/>
    </w:pPr>
    <w:rPr>
      <w:sz w:val="24"/>
    </w:rPr>
  </w:style>
  <w:style w:type="paragraph" w:styleId="Header">
    <w:name w:val="header"/>
    <w:basedOn w:val="Normal"/>
    <w:link w:val="HeaderChar"/>
    <w:uiPriority w:val="99"/>
    <w:rsid w:val="0004682F"/>
    <w:pPr>
      <w:tabs>
        <w:tab w:val="center" w:pos="4320"/>
        <w:tab w:val="right" w:pos="8640"/>
      </w:tabs>
    </w:pPr>
  </w:style>
  <w:style w:type="paragraph" w:customStyle="1" w:styleId="NormalFirstline127cm">
    <w:name w:val="Normal + First line:  1.27 cm"/>
    <w:basedOn w:val="Heading2"/>
    <w:rsid w:val="003B67EA"/>
    <w:pPr>
      <w:jc w:val="left"/>
    </w:pPr>
  </w:style>
  <w:style w:type="character" w:customStyle="1" w:styleId="byline">
    <w:name w:val="byline"/>
    <w:basedOn w:val="DefaultParagraphFont"/>
    <w:rsid w:val="00E9697A"/>
  </w:style>
  <w:style w:type="paragraph" w:styleId="BalloonText">
    <w:name w:val="Balloon Text"/>
    <w:basedOn w:val="Normal"/>
    <w:link w:val="BalloonTextChar"/>
    <w:semiHidden/>
    <w:rsid w:val="00821349"/>
    <w:rPr>
      <w:rFonts w:ascii="Tahoma" w:hAnsi="Tahoma" w:cs="Tahoma"/>
      <w:sz w:val="16"/>
      <w:szCs w:val="16"/>
    </w:rPr>
  </w:style>
  <w:style w:type="paragraph" w:styleId="BlockText">
    <w:name w:val="Block Text"/>
    <w:basedOn w:val="Normal"/>
    <w:rsid w:val="00821349"/>
    <w:pPr>
      <w:ind w:left="1440" w:right="1440"/>
    </w:pPr>
  </w:style>
  <w:style w:type="paragraph" w:styleId="BodyText2">
    <w:name w:val="Body Text 2"/>
    <w:basedOn w:val="Normal"/>
    <w:rsid w:val="00821349"/>
    <w:pPr>
      <w:spacing w:line="480" w:lineRule="auto"/>
    </w:pPr>
  </w:style>
  <w:style w:type="paragraph" w:styleId="BodyText3">
    <w:name w:val="Body Text 3"/>
    <w:basedOn w:val="Normal"/>
    <w:rsid w:val="00821349"/>
    <w:rPr>
      <w:sz w:val="16"/>
      <w:szCs w:val="16"/>
    </w:rPr>
  </w:style>
  <w:style w:type="paragraph" w:styleId="BodyTextFirstIndent">
    <w:name w:val="Body Text First Indent"/>
    <w:basedOn w:val="BodyText"/>
    <w:rsid w:val="00821349"/>
    <w:pPr>
      <w:spacing w:before="0"/>
      <w:ind w:firstLine="210"/>
    </w:pPr>
    <w:rPr>
      <w:spacing w:val="0"/>
      <w:szCs w:val="24"/>
    </w:rPr>
  </w:style>
  <w:style w:type="paragraph" w:styleId="BodyTextIndent">
    <w:name w:val="Body Text Indent"/>
    <w:basedOn w:val="Normal"/>
    <w:rsid w:val="00821349"/>
    <w:pPr>
      <w:ind w:left="360"/>
    </w:pPr>
  </w:style>
  <w:style w:type="paragraph" w:styleId="BodyTextFirstIndent2">
    <w:name w:val="Body Text First Indent 2"/>
    <w:basedOn w:val="BodyTextIndent"/>
    <w:rsid w:val="00821349"/>
    <w:pPr>
      <w:ind w:firstLine="210"/>
    </w:pPr>
  </w:style>
  <w:style w:type="paragraph" w:styleId="BodyTextIndent2">
    <w:name w:val="Body Text Indent 2"/>
    <w:basedOn w:val="Normal"/>
    <w:rsid w:val="00821349"/>
    <w:pPr>
      <w:spacing w:line="480" w:lineRule="auto"/>
      <w:ind w:left="360"/>
    </w:pPr>
  </w:style>
  <w:style w:type="paragraph" w:styleId="BodyTextIndent3">
    <w:name w:val="Body Text Indent 3"/>
    <w:basedOn w:val="Normal"/>
    <w:rsid w:val="00821349"/>
    <w:pPr>
      <w:ind w:left="360"/>
    </w:pPr>
    <w:rPr>
      <w:sz w:val="16"/>
      <w:szCs w:val="16"/>
    </w:rPr>
  </w:style>
  <w:style w:type="paragraph" w:styleId="Closing">
    <w:name w:val="Closing"/>
    <w:basedOn w:val="Normal"/>
    <w:rsid w:val="00821349"/>
    <w:pPr>
      <w:ind w:left="4320"/>
    </w:pPr>
  </w:style>
  <w:style w:type="paragraph" w:styleId="CommentText">
    <w:name w:val="annotation text"/>
    <w:basedOn w:val="Normal"/>
    <w:semiHidden/>
    <w:rsid w:val="00821349"/>
    <w:rPr>
      <w:sz w:val="20"/>
      <w:szCs w:val="20"/>
    </w:rPr>
  </w:style>
  <w:style w:type="paragraph" w:styleId="CommentSubject">
    <w:name w:val="annotation subject"/>
    <w:basedOn w:val="CommentText"/>
    <w:next w:val="CommentText"/>
    <w:semiHidden/>
    <w:rsid w:val="00821349"/>
    <w:rPr>
      <w:b/>
      <w:bCs/>
    </w:rPr>
  </w:style>
  <w:style w:type="paragraph" w:styleId="Date">
    <w:name w:val="Date"/>
    <w:basedOn w:val="Normal"/>
    <w:next w:val="Normal"/>
    <w:rsid w:val="00821349"/>
  </w:style>
  <w:style w:type="paragraph" w:styleId="DocumentMap">
    <w:name w:val="Document Map"/>
    <w:basedOn w:val="Normal"/>
    <w:semiHidden/>
    <w:rsid w:val="00821349"/>
    <w:pPr>
      <w:shd w:val="clear" w:color="auto" w:fill="000080"/>
    </w:pPr>
    <w:rPr>
      <w:rFonts w:ascii="Tahoma" w:hAnsi="Tahoma" w:cs="Tahoma"/>
      <w:sz w:val="20"/>
      <w:szCs w:val="20"/>
    </w:rPr>
  </w:style>
  <w:style w:type="paragraph" w:styleId="E-mailSignature">
    <w:name w:val="E-mail Signature"/>
    <w:basedOn w:val="Normal"/>
    <w:rsid w:val="00821349"/>
  </w:style>
  <w:style w:type="paragraph" w:styleId="EndnoteText">
    <w:name w:val="endnote text"/>
    <w:basedOn w:val="Normal"/>
    <w:semiHidden/>
    <w:rsid w:val="00821349"/>
    <w:rPr>
      <w:sz w:val="20"/>
      <w:szCs w:val="20"/>
    </w:rPr>
  </w:style>
  <w:style w:type="paragraph" w:styleId="EnvelopeAddress">
    <w:name w:val="envelope address"/>
    <w:basedOn w:val="Normal"/>
    <w:rsid w:val="00821349"/>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821349"/>
    <w:rPr>
      <w:rFonts w:ascii="Arial" w:hAnsi="Arial" w:cs="Arial"/>
      <w:sz w:val="20"/>
      <w:szCs w:val="20"/>
    </w:rPr>
  </w:style>
  <w:style w:type="paragraph" w:styleId="FootnoteText">
    <w:name w:val="footnote text"/>
    <w:basedOn w:val="Normal"/>
    <w:semiHidden/>
    <w:rsid w:val="00821349"/>
    <w:rPr>
      <w:sz w:val="20"/>
      <w:szCs w:val="20"/>
    </w:rPr>
  </w:style>
  <w:style w:type="paragraph" w:styleId="HTMLAddress">
    <w:name w:val="HTML Address"/>
    <w:basedOn w:val="Normal"/>
    <w:rsid w:val="00821349"/>
    <w:rPr>
      <w:i/>
      <w:iCs/>
    </w:rPr>
  </w:style>
  <w:style w:type="paragraph" w:styleId="HTMLPreformatted">
    <w:name w:val="HTML Preformatted"/>
    <w:basedOn w:val="Normal"/>
    <w:link w:val="HTMLPreformattedChar"/>
    <w:uiPriority w:val="99"/>
    <w:rsid w:val="00821349"/>
    <w:rPr>
      <w:rFonts w:ascii="Courier New" w:hAnsi="Courier New" w:cs="Courier New"/>
      <w:sz w:val="20"/>
      <w:szCs w:val="20"/>
    </w:rPr>
  </w:style>
  <w:style w:type="paragraph" w:styleId="Index1">
    <w:name w:val="index 1"/>
    <w:basedOn w:val="Normal"/>
    <w:next w:val="Normal"/>
    <w:autoRedefine/>
    <w:semiHidden/>
    <w:rsid w:val="00821349"/>
    <w:pPr>
      <w:ind w:left="260" w:hanging="260"/>
    </w:pPr>
  </w:style>
  <w:style w:type="paragraph" w:styleId="Index2">
    <w:name w:val="index 2"/>
    <w:basedOn w:val="Normal"/>
    <w:next w:val="Normal"/>
    <w:autoRedefine/>
    <w:semiHidden/>
    <w:rsid w:val="00821349"/>
    <w:pPr>
      <w:ind w:left="520" w:hanging="260"/>
    </w:pPr>
  </w:style>
  <w:style w:type="paragraph" w:styleId="Index3">
    <w:name w:val="index 3"/>
    <w:basedOn w:val="Normal"/>
    <w:next w:val="Normal"/>
    <w:autoRedefine/>
    <w:semiHidden/>
    <w:rsid w:val="00821349"/>
    <w:pPr>
      <w:ind w:left="780" w:hanging="260"/>
    </w:pPr>
  </w:style>
  <w:style w:type="paragraph" w:styleId="Index4">
    <w:name w:val="index 4"/>
    <w:basedOn w:val="Normal"/>
    <w:next w:val="Normal"/>
    <w:autoRedefine/>
    <w:semiHidden/>
    <w:rsid w:val="00821349"/>
    <w:pPr>
      <w:ind w:left="1040" w:hanging="260"/>
    </w:pPr>
  </w:style>
  <w:style w:type="paragraph" w:styleId="Index5">
    <w:name w:val="index 5"/>
    <w:basedOn w:val="Normal"/>
    <w:next w:val="Normal"/>
    <w:autoRedefine/>
    <w:semiHidden/>
    <w:rsid w:val="00821349"/>
    <w:pPr>
      <w:ind w:left="1300" w:hanging="260"/>
    </w:pPr>
  </w:style>
  <w:style w:type="paragraph" w:styleId="Index6">
    <w:name w:val="index 6"/>
    <w:basedOn w:val="Normal"/>
    <w:next w:val="Normal"/>
    <w:autoRedefine/>
    <w:semiHidden/>
    <w:rsid w:val="00821349"/>
    <w:pPr>
      <w:ind w:left="1560" w:hanging="260"/>
    </w:pPr>
  </w:style>
  <w:style w:type="paragraph" w:styleId="Index7">
    <w:name w:val="index 7"/>
    <w:basedOn w:val="Normal"/>
    <w:next w:val="Normal"/>
    <w:autoRedefine/>
    <w:semiHidden/>
    <w:rsid w:val="00821349"/>
    <w:pPr>
      <w:ind w:left="1820" w:hanging="260"/>
    </w:pPr>
  </w:style>
  <w:style w:type="paragraph" w:styleId="Index8">
    <w:name w:val="index 8"/>
    <w:basedOn w:val="Normal"/>
    <w:next w:val="Normal"/>
    <w:autoRedefine/>
    <w:semiHidden/>
    <w:rsid w:val="00821349"/>
    <w:pPr>
      <w:ind w:left="2080" w:hanging="260"/>
    </w:pPr>
  </w:style>
  <w:style w:type="paragraph" w:styleId="Index9">
    <w:name w:val="index 9"/>
    <w:basedOn w:val="Normal"/>
    <w:next w:val="Normal"/>
    <w:autoRedefine/>
    <w:semiHidden/>
    <w:rsid w:val="00821349"/>
    <w:pPr>
      <w:ind w:left="2340" w:hanging="260"/>
    </w:pPr>
  </w:style>
  <w:style w:type="paragraph" w:styleId="IndexHeading">
    <w:name w:val="index heading"/>
    <w:basedOn w:val="Normal"/>
    <w:next w:val="Index1"/>
    <w:semiHidden/>
    <w:rsid w:val="00821349"/>
    <w:rPr>
      <w:rFonts w:ascii="Arial" w:hAnsi="Arial" w:cs="Arial"/>
      <w:b/>
      <w:bCs/>
    </w:rPr>
  </w:style>
  <w:style w:type="paragraph" w:styleId="List2">
    <w:name w:val="List 2"/>
    <w:basedOn w:val="Normal"/>
    <w:rsid w:val="00821349"/>
    <w:pPr>
      <w:ind w:left="720" w:hanging="360"/>
    </w:pPr>
  </w:style>
  <w:style w:type="paragraph" w:styleId="List3">
    <w:name w:val="List 3"/>
    <w:basedOn w:val="Normal"/>
    <w:rsid w:val="00821349"/>
    <w:pPr>
      <w:ind w:left="1080" w:hanging="360"/>
    </w:pPr>
  </w:style>
  <w:style w:type="paragraph" w:styleId="List4">
    <w:name w:val="List 4"/>
    <w:basedOn w:val="Normal"/>
    <w:rsid w:val="00821349"/>
    <w:pPr>
      <w:ind w:left="1440" w:hanging="360"/>
    </w:pPr>
  </w:style>
  <w:style w:type="paragraph" w:styleId="List5">
    <w:name w:val="List 5"/>
    <w:basedOn w:val="Normal"/>
    <w:rsid w:val="00821349"/>
    <w:pPr>
      <w:ind w:left="1800" w:hanging="360"/>
    </w:pPr>
  </w:style>
  <w:style w:type="paragraph" w:styleId="ListBullet">
    <w:name w:val="List Bullet"/>
    <w:basedOn w:val="Normal"/>
    <w:rsid w:val="00821349"/>
    <w:pPr>
      <w:numPr>
        <w:numId w:val="1"/>
      </w:numPr>
    </w:pPr>
  </w:style>
  <w:style w:type="paragraph" w:styleId="ListBullet2">
    <w:name w:val="List Bullet 2"/>
    <w:basedOn w:val="Normal"/>
    <w:rsid w:val="00821349"/>
    <w:pPr>
      <w:numPr>
        <w:numId w:val="2"/>
      </w:numPr>
    </w:pPr>
  </w:style>
  <w:style w:type="paragraph" w:styleId="ListBullet3">
    <w:name w:val="List Bullet 3"/>
    <w:basedOn w:val="Normal"/>
    <w:rsid w:val="00821349"/>
    <w:pPr>
      <w:numPr>
        <w:numId w:val="3"/>
      </w:numPr>
    </w:pPr>
  </w:style>
  <w:style w:type="paragraph" w:styleId="ListBullet4">
    <w:name w:val="List Bullet 4"/>
    <w:basedOn w:val="Normal"/>
    <w:rsid w:val="00821349"/>
    <w:pPr>
      <w:numPr>
        <w:numId w:val="4"/>
      </w:numPr>
    </w:pPr>
  </w:style>
  <w:style w:type="paragraph" w:styleId="ListBullet5">
    <w:name w:val="List Bullet 5"/>
    <w:basedOn w:val="Normal"/>
    <w:rsid w:val="00821349"/>
    <w:pPr>
      <w:numPr>
        <w:numId w:val="5"/>
      </w:numPr>
    </w:pPr>
  </w:style>
  <w:style w:type="paragraph" w:styleId="ListContinue">
    <w:name w:val="List Continue"/>
    <w:basedOn w:val="Normal"/>
    <w:rsid w:val="00821349"/>
    <w:pPr>
      <w:ind w:left="360"/>
    </w:pPr>
  </w:style>
  <w:style w:type="paragraph" w:styleId="ListContinue2">
    <w:name w:val="List Continue 2"/>
    <w:basedOn w:val="Normal"/>
    <w:rsid w:val="00821349"/>
    <w:pPr>
      <w:ind w:left="720"/>
    </w:pPr>
  </w:style>
  <w:style w:type="paragraph" w:styleId="ListContinue3">
    <w:name w:val="List Continue 3"/>
    <w:basedOn w:val="Normal"/>
    <w:rsid w:val="00821349"/>
    <w:pPr>
      <w:ind w:left="1080"/>
    </w:pPr>
  </w:style>
  <w:style w:type="paragraph" w:styleId="ListContinue4">
    <w:name w:val="List Continue 4"/>
    <w:basedOn w:val="Normal"/>
    <w:rsid w:val="00821349"/>
    <w:pPr>
      <w:ind w:left="1440"/>
    </w:pPr>
  </w:style>
  <w:style w:type="paragraph" w:styleId="ListContinue5">
    <w:name w:val="List Continue 5"/>
    <w:basedOn w:val="Normal"/>
    <w:rsid w:val="00821349"/>
    <w:pPr>
      <w:ind w:left="1800"/>
    </w:pPr>
  </w:style>
  <w:style w:type="paragraph" w:styleId="ListNumber2">
    <w:name w:val="List Number 2"/>
    <w:basedOn w:val="Normal"/>
    <w:rsid w:val="00821349"/>
    <w:pPr>
      <w:numPr>
        <w:numId w:val="6"/>
      </w:numPr>
    </w:pPr>
  </w:style>
  <w:style w:type="paragraph" w:styleId="ListNumber3">
    <w:name w:val="List Number 3"/>
    <w:basedOn w:val="Normal"/>
    <w:rsid w:val="00821349"/>
    <w:pPr>
      <w:numPr>
        <w:numId w:val="7"/>
      </w:numPr>
    </w:pPr>
  </w:style>
  <w:style w:type="paragraph" w:styleId="ListNumber4">
    <w:name w:val="List Number 4"/>
    <w:basedOn w:val="Normal"/>
    <w:rsid w:val="00821349"/>
    <w:pPr>
      <w:numPr>
        <w:numId w:val="8"/>
      </w:numPr>
    </w:pPr>
  </w:style>
  <w:style w:type="paragraph" w:styleId="ListNumber5">
    <w:name w:val="List Number 5"/>
    <w:basedOn w:val="Normal"/>
    <w:rsid w:val="00821349"/>
    <w:pPr>
      <w:numPr>
        <w:numId w:val="9"/>
      </w:numPr>
    </w:pPr>
  </w:style>
  <w:style w:type="paragraph" w:styleId="MacroText">
    <w:name w:val="macro"/>
    <w:semiHidden/>
    <w:rsid w:val="0082134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rsid w:val="0082134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uiPriority w:val="99"/>
    <w:rsid w:val="00821349"/>
    <w:rPr>
      <w:sz w:val="24"/>
    </w:rPr>
  </w:style>
  <w:style w:type="paragraph" w:styleId="NormalIndent">
    <w:name w:val="Normal Indent"/>
    <w:basedOn w:val="Normal"/>
    <w:rsid w:val="00821349"/>
    <w:pPr>
      <w:ind w:left="720"/>
    </w:pPr>
  </w:style>
  <w:style w:type="paragraph" w:styleId="NoteHeading">
    <w:name w:val="Note Heading"/>
    <w:basedOn w:val="Normal"/>
    <w:next w:val="Normal"/>
    <w:rsid w:val="00821349"/>
  </w:style>
  <w:style w:type="paragraph" w:styleId="PlainText">
    <w:name w:val="Plain Text"/>
    <w:basedOn w:val="Normal"/>
    <w:rsid w:val="00821349"/>
    <w:rPr>
      <w:rFonts w:ascii="Courier New" w:hAnsi="Courier New" w:cs="Courier New"/>
      <w:sz w:val="20"/>
      <w:szCs w:val="20"/>
    </w:rPr>
  </w:style>
  <w:style w:type="paragraph" w:styleId="Salutation">
    <w:name w:val="Salutation"/>
    <w:basedOn w:val="Normal"/>
    <w:next w:val="Normal"/>
    <w:rsid w:val="00821349"/>
  </w:style>
  <w:style w:type="paragraph" w:styleId="Signature">
    <w:name w:val="Signature"/>
    <w:basedOn w:val="Normal"/>
    <w:rsid w:val="00821349"/>
    <w:pPr>
      <w:ind w:left="4320"/>
    </w:pPr>
  </w:style>
  <w:style w:type="paragraph" w:styleId="Subtitle">
    <w:name w:val="Subtitle"/>
    <w:basedOn w:val="Normal"/>
    <w:qFormat/>
    <w:rsid w:val="00821349"/>
    <w:pPr>
      <w:spacing w:after="60"/>
      <w:jc w:val="center"/>
      <w:outlineLvl w:val="1"/>
    </w:pPr>
    <w:rPr>
      <w:rFonts w:ascii="Arial" w:hAnsi="Arial" w:cs="Arial"/>
      <w:sz w:val="24"/>
    </w:rPr>
  </w:style>
  <w:style w:type="paragraph" w:styleId="TableofAuthorities">
    <w:name w:val="table of authorities"/>
    <w:basedOn w:val="Normal"/>
    <w:next w:val="Normal"/>
    <w:semiHidden/>
    <w:rsid w:val="00821349"/>
    <w:pPr>
      <w:ind w:left="260" w:hanging="260"/>
    </w:pPr>
  </w:style>
  <w:style w:type="paragraph" w:styleId="Title">
    <w:name w:val="Title"/>
    <w:basedOn w:val="Normal"/>
    <w:qFormat/>
    <w:rsid w:val="00C05AA3"/>
    <w:pPr>
      <w:pageBreakBefore/>
      <w:spacing w:before="240" w:after="60"/>
      <w:ind w:firstLine="0"/>
      <w:jc w:val="center"/>
      <w:outlineLvl w:val="0"/>
    </w:pPr>
    <w:rPr>
      <w:rFonts w:cs="Arial"/>
      <w:b/>
      <w:bCs/>
      <w:kern w:val="28"/>
      <w:sz w:val="42"/>
      <w:szCs w:val="32"/>
      <w:lang w:val="vi-VN"/>
    </w:rPr>
  </w:style>
  <w:style w:type="paragraph" w:styleId="TOAHeading">
    <w:name w:val="toa heading"/>
    <w:basedOn w:val="Normal"/>
    <w:next w:val="Normal"/>
    <w:semiHidden/>
    <w:rsid w:val="00821349"/>
    <w:pPr>
      <w:spacing w:before="120"/>
    </w:pPr>
    <w:rPr>
      <w:rFonts w:ascii="Arial" w:hAnsi="Arial" w:cs="Arial"/>
      <w:b/>
      <w:bCs/>
      <w:sz w:val="24"/>
    </w:rPr>
  </w:style>
  <w:style w:type="character" w:customStyle="1" w:styleId="Heading2Char">
    <w:name w:val="Heading 2 Char"/>
    <w:basedOn w:val="DefaultParagraphFont"/>
    <w:link w:val="Heading2"/>
    <w:uiPriority w:val="9"/>
    <w:rsid w:val="007F3780"/>
    <w:rPr>
      <w:rFonts w:ascii="Arial" w:hAnsi="Arial" w:cs="Arial"/>
      <w:b/>
      <w:bCs/>
      <w:iCs/>
      <w:sz w:val="28"/>
      <w:szCs w:val="28"/>
      <w:lang w:val="fr-FR"/>
    </w:rPr>
  </w:style>
  <w:style w:type="paragraph" w:customStyle="1" w:styleId="Schoolandfaculty">
    <w:name w:val="School and faculty"/>
    <w:link w:val="SchoolandfacultyChar"/>
    <w:qFormat/>
    <w:rsid w:val="001923B0"/>
    <w:pPr>
      <w:ind w:left="0" w:firstLine="0"/>
      <w:jc w:val="center"/>
    </w:pPr>
    <w:rPr>
      <w:rFonts w:ascii="Tahoma" w:hAnsi="Tahoma" w:cs="Tahoma"/>
      <w:b/>
      <w:sz w:val="26"/>
      <w:szCs w:val="24"/>
      <w:lang w:val="vi-VN"/>
    </w:rPr>
  </w:style>
  <w:style w:type="paragraph" w:customStyle="1" w:styleId="Studentname">
    <w:name w:val="Student name"/>
    <w:link w:val="StudentnameChar"/>
    <w:qFormat/>
    <w:rsid w:val="0075625C"/>
    <w:pPr>
      <w:jc w:val="center"/>
    </w:pPr>
    <w:rPr>
      <w:b/>
      <w:sz w:val="28"/>
      <w:szCs w:val="28"/>
    </w:rPr>
  </w:style>
  <w:style w:type="character" w:customStyle="1" w:styleId="SchoolandfacultyChar">
    <w:name w:val="School and faculty Char"/>
    <w:basedOn w:val="DefaultParagraphFont"/>
    <w:link w:val="Schoolandfaculty"/>
    <w:rsid w:val="001923B0"/>
    <w:rPr>
      <w:rFonts w:ascii="Tahoma" w:hAnsi="Tahoma" w:cs="Tahoma"/>
      <w:b/>
      <w:sz w:val="26"/>
      <w:szCs w:val="24"/>
      <w:lang w:val="vi-VN"/>
    </w:rPr>
  </w:style>
  <w:style w:type="paragraph" w:customStyle="1" w:styleId="Projectname">
    <w:name w:val="Project name"/>
    <w:qFormat/>
    <w:rsid w:val="0075625C"/>
    <w:pPr>
      <w:spacing w:before="120"/>
      <w:jc w:val="center"/>
    </w:pPr>
    <w:rPr>
      <w:rFonts w:ascii="Tahoma" w:hAnsi="Tahoma"/>
      <w:b/>
      <w:sz w:val="40"/>
      <w:szCs w:val="24"/>
    </w:rPr>
  </w:style>
  <w:style w:type="character" w:customStyle="1" w:styleId="StudentnameChar">
    <w:name w:val="Student name Char"/>
    <w:basedOn w:val="DefaultParagraphFont"/>
    <w:link w:val="Studentname"/>
    <w:rsid w:val="0075625C"/>
    <w:rPr>
      <w:b/>
      <w:sz w:val="28"/>
      <w:szCs w:val="28"/>
      <w:lang w:val="en-US" w:eastAsia="ja-JP" w:bidi="ar-SA"/>
    </w:rPr>
  </w:style>
  <w:style w:type="paragraph" w:customStyle="1" w:styleId="Thesistype">
    <w:name w:val="Thesis type"/>
    <w:qFormat/>
    <w:rsid w:val="0075625C"/>
    <w:pPr>
      <w:jc w:val="center"/>
    </w:pPr>
    <w:rPr>
      <w:b/>
      <w:sz w:val="28"/>
      <w:szCs w:val="24"/>
    </w:rPr>
  </w:style>
  <w:style w:type="paragraph" w:customStyle="1" w:styleId="Time">
    <w:name w:val="Time"/>
    <w:qFormat/>
    <w:rsid w:val="0075625C"/>
    <w:pPr>
      <w:jc w:val="center"/>
    </w:pPr>
    <w:rPr>
      <w:rFonts w:ascii="Tahoma" w:hAnsi="Tahoma"/>
      <w:b/>
      <w:sz w:val="26"/>
      <w:szCs w:val="24"/>
    </w:rPr>
  </w:style>
  <w:style w:type="paragraph" w:customStyle="1" w:styleId="Pagetitle">
    <w:name w:val="Page title"/>
    <w:basedOn w:val="Normal"/>
    <w:next w:val="Normal"/>
    <w:rsid w:val="00864707"/>
    <w:pPr>
      <w:pageBreakBefore/>
      <w:jc w:val="center"/>
      <w:outlineLvl w:val="0"/>
    </w:pPr>
    <w:rPr>
      <w:b/>
      <w:bCs/>
      <w:szCs w:val="20"/>
    </w:rPr>
  </w:style>
  <w:style w:type="character" w:styleId="FollowedHyperlink">
    <w:name w:val="FollowedHyperlink"/>
    <w:basedOn w:val="DefaultParagraphFont"/>
    <w:rsid w:val="003A621D"/>
    <w:rPr>
      <w:color w:val="800080"/>
      <w:u w:val="single"/>
    </w:rPr>
  </w:style>
  <w:style w:type="paragraph" w:customStyle="1" w:styleId="NormalT">
    <w:name w:val="NormalT"/>
    <w:rsid w:val="0027725A"/>
    <w:rPr>
      <w:sz w:val="24"/>
      <w:szCs w:val="24"/>
      <w:lang w:val="vi-VN"/>
    </w:rPr>
  </w:style>
  <w:style w:type="paragraph" w:customStyle="1" w:styleId="Instructor">
    <w:name w:val="Instructor"/>
    <w:link w:val="InstructorChar"/>
    <w:qFormat/>
    <w:rsid w:val="0071425C"/>
    <w:pPr>
      <w:jc w:val="center"/>
    </w:pPr>
    <w:rPr>
      <w:rFonts w:ascii="Tahoma" w:hAnsi="Tahoma" w:cs="Tahoma"/>
      <w:b/>
      <w:sz w:val="26"/>
      <w:szCs w:val="24"/>
    </w:rPr>
  </w:style>
  <w:style w:type="paragraph" w:styleId="TOCHeading">
    <w:name w:val="TOC Heading"/>
    <w:basedOn w:val="Heading1"/>
    <w:next w:val="Normal"/>
    <w:uiPriority w:val="39"/>
    <w:qFormat/>
    <w:rsid w:val="00041B14"/>
    <w:pPr>
      <w:keepLines/>
      <w:pageBreakBefore w:val="0"/>
      <w:numPr>
        <w:numId w:val="0"/>
      </w:numPr>
      <w:spacing w:before="480" w:after="0" w:line="276" w:lineRule="auto"/>
      <w:jc w:val="left"/>
      <w:outlineLvl w:val="9"/>
    </w:pPr>
    <w:rPr>
      <w:rFonts w:ascii="Times New Roman" w:eastAsia="MS Gothic" w:hAnsi="Times New Roman" w:cs="Times New Roman"/>
      <w:color w:val="365F91"/>
      <w:kern w:val="0"/>
      <w:sz w:val="28"/>
      <w:szCs w:val="28"/>
    </w:rPr>
  </w:style>
  <w:style w:type="character" w:customStyle="1" w:styleId="InstructorChar">
    <w:name w:val="Instructor Char"/>
    <w:basedOn w:val="DefaultParagraphFont"/>
    <w:link w:val="Instructor"/>
    <w:rsid w:val="0071425C"/>
    <w:rPr>
      <w:rFonts w:ascii="Tahoma" w:hAnsi="Tahoma" w:cs="Tahoma"/>
      <w:b/>
      <w:sz w:val="26"/>
      <w:szCs w:val="24"/>
      <w:lang w:val="en-US" w:eastAsia="ja-JP" w:bidi="ar-SA"/>
    </w:rPr>
  </w:style>
  <w:style w:type="paragraph" w:styleId="ListParagraph">
    <w:name w:val="List Paragraph"/>
    <w:basedOn w:val="Normal"/>
    <w:link w:val="ListParagraphChar"/>
    <w:autoRedefine/>
    <w:uiPriority w:val="34"/>
    <w:qFormat/>
    <w:rsid w:val="0018611E"/>
    <w:pPr>
      <w:numPr>
        <w:numId w:val="36"/>
      </w:numPr>
      <w:spacing w:after="0" w:line="324" w:lineRule="auto"/>
      <w:ind w:left="720"/>
      <w:contextualSpacing/>
    </w:pPr>
  </w:style>
  <w:style w:type="paragraph" w:customStyle="1" w:styleId="Smallsolution">
    <w:name w:val="Small solution"/>
    <w:basedOn w:val="ListParagraph"/>
    <w:qFormat/>
    <w:rsid w:val="002A2B92"/>
    <w:pPr>
      <w:numPr>
        <w:numId w:val="13"/>
      </w:numPr>
      <w:ind w:left="426" w:hanging="426"/>
    </w:pPr>
    <w:rPr>
      <w:b/>
    </w:rPr>
  </w:style>
  <w:style w:type="paragraph" w:customStyle="1" w:styleId="Pros">
    <w:name w:val="Pros"/>
    <w:basedOn w:val="ListParagraph"/>
    <w:next w:val="Normal"/>
    <w:qFormat/>
    <w:rsid w:val="007B5AD6"/>
    <w:pPr>
      <w:numPr>
        <w:numId w:val="10"/>
      </w:numPr>
    </w:pPr>
  </w:style>
  <w:style w:type="paragraph" w:customStyle="1" w:styleId="Cons">
    <w:name w:val="Cons"/>
    <w:basedOn w:val="ListParagraph"/>
    <w:next w:val="Normal"/>
    <w:qFormat/>
    <w:rsid w:val="003B4358"/>
    <w:pPr>
      <w:numPr>
        <w:numId w:val="11"/>
      </w:numPr>
      <w:ind w:left="426" w:hanging="426"/>
    </w:pPr>
  </w:style>
  <w:style w:type="paragraph" w:customStyle="1" w:styleId="Dash">
    <w:name w:val="Dash"/>
    <w:basedOn w:val="ListParagraph"/>
    <w:link w:val="DashChar"/>
    <w:qFormat/>
    <w:rsid w:val="009000CD"/>
    <w:pPr>
      <w:numPr>
        <w:numId w:val="12"/>
      </w:numPr>
    </w:pPr>
  </w:style>
  <w:style w:type="paragraph" w:customStyle="1" w:styleId="Solution">
    <w:name w:val="Solution"/>
    <w:basedOn w:val="ListParagraph"/>
    <w:qFormat/>
    <w:rsid w:val="001D28AB"/>
    <w:pPr>
      <w:numPr>
        <w:numId w:val="14"/>
      </w:numPr>
      <w:ind w:left="562" w:hanging="562"/>
    </w:pPr>
    <w:rPr>
      <w:b/>
    </w:rPr>
  </w:style>
  <w:style w:type="paragraph" w:customStyle="1" w:styleId="Problem">
    <w:name w:val="Problem"/>
    <w:basedOn w:val="ListParagraph"/>
    <w:qFormat/>
    <w:rsid w:val="00E32CBD"/>
    <w:pPr>
      <w:numPr>
        <w:numId w:val="15"/>
      </w:numPr>
      <w:ind w:left="562" w:hanging="562"/>
    </w:pPr>
    <w:rPr>
      <w:b/>
    </w:rPr>
  </w:style>
  <w:style w:type="character" w:styleId="Strong">
    <w:name w:val="Strong"/>
    <w:basedOn w:val="DefaultParagraphFont"/>
    <w:uiPriority w:val="22"/>
    <w:qFormat/>
    <w:rsid w:val="00C343DA"/>
    <w:rPr>
      <w:b/>
      <w:bCs/>
    </w:rPr>
  </w:style>
  <w:style w:type="character" w:customStyle="1" w:styleId="price">
    <w:name w:val="price"/>
    <w:basedOn w:val="DefaultParagraphFont"/>
    <w:rsid w:val="00C343DA"/>
  </w:style>
  <w:style w:type="table" w:styleId="LightList-Accent5">
    <w:name w:val="Light List Accent 5"/>
    <w:basedOn w:val="TableNormal"/>
    <w:uiPriority w:val="61"/>
    <w:rsid w:val="00C343DA"/>
    <w:rPr>
      <w:rFonts w:ascii="Arial" w:eastAsia="Arial" w:hAnsi="Arial"/>
      <w:lang w:eastAsia="vi-V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C343DA"/>
    <w:rPr>
      <w:rFonts w:ascii="Arial" w:eastAsia="Arial" w:hAnsi="Arial"/>
      <w:lang w:eastAsia="vi-V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Term">
    <w:name w:val="Term"/>
    <w:basedOn w:val="DefaultParagraphFont"/>
    <w:uiPriority w:val="1"/>
    <w:qFormat/>
    <w:rsid w:val="0085617C"/>
    <w:rPr>
      <w:b/>
      <w:i/>
      <w:color w:val="244061"/>
      <w:szCs w:val="26"/>
    </w:rPr>
  </w:style>
  <w:style w:type="table" w:customStyle="1" w:styleId="LightList-Accent11">
    <w:name w:val="Light List - Accent 11"/>
    <w:basedOn w:val="TableNormal"/>
    <w:uiPriority w:val="61"/>
    <w:rsid w:val="005B61F0"/>
    <w:rPr>
      <w:sz w:val="24"/>
    </w:rPr>
    <w:tblPr>
      <w:tblStyleRowBandSize w:val="1"/>
      <w:tblStyleColBandSize w:val="1"/>
      <w:jc w:val="cente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rPr>
      <w:jc w:val="center"/>
    </w:trPr>
    <w:tblStylePr w:type="firstRow">
      <w:pPr>
        <w:wordWrap/>
        <w:spacing w:line="240" w:lineRule="auto"/>
      </w:pPr>
      <w:rPr>
        <w:b/>
        <w:bCs/>
        <w:color w:val="FFFFFF"/>
        <w:sz w:val="24"/>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E851E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851E1"/>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TableClassic2">
    <w:name w:val="Table Classic 2"/>
    <w:basedOn w:val="TableNormal"/>
    <w:rsid w:val="00E851E1"/>
    <w:pPr>
      <w:ind w:firstLine="567"/>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E851E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ableHeader">
    <w:name w:val="Table Header"/>
    <w:basedOn w:val="NormalT"/>
    <w:qFormat/>
    <w:rsid w:val="007B5AD6"/>
    <w:rPr>
      <w:bCs/>
      <w:color w:val="FFFFFF"/>
    </w:rPr>
  </w:style>
  <w:style w:type="character" w:styleId="CommentReference">
    <w:name w:val="annotation reference"/>
    <w:basedOn w:val="DefaultParagraphFont"/>
    <w:rsid w:val="004D134C"/>
    <w:rPr>
      <w:sz w:val="16"/>
      <w:szCs w:val="16"/>
    </w:rPr>
  </w:style>
  <w:style w:type="paragraph" w:styleId="Revision">
    <w:name w:val="Revision"/>
    <w:hidden/>
    <w:uiPriority w:val="99"/>
    <w:semiHidden/>
    <w:rsid w:val="00201C7D"/>
    <w:rPr>
      <w:sz w:val="26"/>
      <w:szCs w:val="24"/>
      <w:lang w:val="vi-VN"/>
    </w:rPr>
  </w:style>
  <w:style w:type="paragraph" w:customStyle="1" w:styleId="PaddingLine">
    <w:name w:val="PaddingLine"/>
    <w:qFormat/>
    <w:rsid w:val="00C704E0"/>
    <w:rPr>
      <w:sz w:val="26"/>
      <w:szCs w:val="24"/>
      <w:lang w:val="vi-VN"/>
    </w:rPr>
  </w:style>
  <w:style w:type="paragraph" w:customStyle="1" w:styleId="EmphasisList">
    <w:name w:val="Emphasis List"/>
    <w:basedOn w:val="ListParagraph"/>
    <w:qFormat/>
    <w:rsid w:val="000D218D"/>
    <w:pPr>
      <w:numPr>
        <w:numId w:val="16"/>
      </w:numPr>
    </w:pPr>
  </w:style>
  <w:style w:type="paragraph" w:customStyle="1" w:styleId="Step">
    <w:name w:val="Step"/>
    <w:basedOn w:val="Normal"/>
    <w:qFormat/>
    <w:rsid w:val="00B32B5D"/>
    <w:pPr>
      <w:numPr>
        <w:numId w:val="17"/>
      </w:numPr>
      <w:ind w:firstLine="0"/>
    </w:pPr>
    <w:rPr>
      <w:lang w:val="vi-VN"/>
    </w:rPr>
  </w:style>
  <w:style w:type="character" w:customStyle="1" w:styleId="Reference">
    <w:name w:val="Reference"/>
    <w:basedOn w:val="DefaultParagraphFont"/>
    <w:uiPriority w:val="1"/>
    <w:qFormat/>
    <w:rsid w:val="009C0175"/>
    <w:rPr>
      <w:b/>
    </w:rPr>
  </w:style>
  <w:style w:type="character" w:styleId="Emphasis">
    <w:name w:val="Emphasis"/>
    <w:basedOn w:val="DefaultParagraphFont"/>
    <w:uiPriority w:val="20"/>
    <w:qFormat/>
    <w:rsid w:val="00FC2C95"/>
    <w:rPr>
      <w:i/>
      <w:iCs/>
    </w:rPr>
  </w:style>
  <w:style w:type="paragraph" w:customStyle="1" w:styleId="Bullet4">
    <w:name w:val="Bullet 4"/>
    <w:basedOn w:val="ListParagraph"/>
    <w:qFormat/>
    <w:rsid w:val="00AE63EB"/>
    <w:pPr>
      <w:numPr>
        <w:numId w:val="18"/>
      </w:numPr>
      <w:ind w:left="630" w:hanging="630"/>
    </w:pPr>
    <w:rPr>
      <w:b/>
    </w:rPr>
  </w:style>
  <w:style w:type="character" w:customStyle="1" w:styleId="FooterChar">
    <w:name w:val="Footer Char"/>
    <w:basedOn w:val="DefaultParagraphFont"/>
    <w:link w:val="Footer"/>
    <w:uiPriority w:val="99"/>
    <w:rsid w:val="00653F2B"/>
    <w:rPr>
      <w:sz w:val="26"/>
      <w:szCs w:val="24"/>
      <w:lang w:val="en-US"/>
    </w:rPr>
  </w:style>
  <w:style w:type="character" w:customStyle="1" w:styleId="HeaderChar">
    <w:name w:val="Header Char"/>
    <w:basedOn w:val="DefaultParagraphFont"/>
    <w:link w:val="Header"/>
    <w:uiPriority w:val="99"/>
    <w:rsid w:val="00653F2B"/>
    <w:rPr>
      <w:sz w:val="26"/>
      <w:szCs w:val="24"/>
      <w:lang w:val="en-US"/>
    </w:rPr>
  </w:style>
  <w:style w:type="paragraph" w:styleId="Bibliography">
    <w:name w:val="Bibliography"/>
    <w:basedOn w:val="Normal"/>
    <w:next w:val="Normal"/>
    <w:uiPriority w:val="37"/>
    <w:unhideWhenUsed/>
    <w:rsid w:val="003C13A6"/>
  </w:style>
  <w:style w:type="paragraph" w:styleId="IntenseQuote">
    <w:name w:val="Intense Quote"/>
    <w:basedOn w:val="Normal"/>
    <w:next w:val="Normal"/>
    <w:link w:val="IntenseQuoteChar"/>
    <w:uiPriority w:val="30"/>
    <w:qFormat/>
    <w:rsid w:val="003C13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3C13A6"/>
    <w:rPr>
      <w:b/>
      <w:bCs/>
      <w:i/>
      <w:iCs/>
      <w:color w:val="4F81BD"/>
      <w:sz w:val="26"/>
      <w:szCs w:val="24"/>
      <w:lang w:val="en-US"/>
    </w:rPr>
  </w:style>
  <w:style w:type="paragraph" w:styleId="NoSpacing">
    <w:name w:val="No Spacing"/>
    <w:uiPriority w:val="1"/>
    <w:qFormat/>
    <w:rsid w:val="003C13A6"/>
    <w:rPr>
      <w:sz w:val="26"/>
      <w:szCs w:val="24"/>
    </w:rPr>
  </w:style>
  <w:style w:type="paragraph" w:styleId="Quote">
    <w:name w:val="Quote"/>
    <w:basedOn w:val="Normal"/>
    <w:next w:val="Normal"/>
    <w:link w:val="QuoteChar"/>
    <w:uiPriority w:val="29"/>
    <w:qFormat/>
    <w:rsid w:val="003C13A6"/>
    <w:rPr>
      <w:i/>
      <w:iCs/>
      <w:color w:val="000000"/>
    </w:rPr>
  </w:style>
  <w:style w:type="character" w:customStyle="1" w:styleId="QuoteChar">
    <w:name w:val="Quote Char"/>
    <w:basedOn w:val="DefaultParagraphFont"/>
    <w:link w:val="Quote"/>
    <w:uiPriority w:val="29"/>
    <w:rsid w:val="003C13A6"/>
    <w:rPr>
      <w:i/>
      <w:iCs/>
      <w:color w:val="000000"/>
      <w:sz w:val="26"/>
      <w:szCs w:val="24"/>
      <w:lang w:val="en-US"/>
    </w:rPr>
  </w:style>
  <w:style w:type="character" w:customStyle="1" w:styleId="Heading1Char">
    <w:name w:val="Heading 1 Char"/>
    <w:basedOn w:val="DefaultParagraphFont"/>
    <w:link w:val="Heading1"/>
    <w:uiPriority w:val="9"/>
    <w:locked/>
    <w:rsid w:val="00B210B1"/>
    <w:rPr>
      <w:rFonts w:ascii="Arial" w:hAnsi="Arial" w:cs="Arial"/>
      <w:b/>
      <w:bCs/>
      <w:kern w:val="32"/>
      <w:sz w:val="32"/>
      <w:szCs w:val="32"/>
      <w:lang w:val="fr-FR"/>
    </w:rPr>
  </w:style>
  <w:style w:type="character" w:customStyle="1" w:styleId="Heading5Char">
    <w:name w:val="Heading 5 Char"/>
    <w:basedOn w:val="DefaultParagraphFont"/>
    <w:link w:val="Heading5"/>
    <w:uiPriority w:val="9"/>
    <w:locked/>
    <w:rsid w:val="00B02136"/>
    <w:rPr>
      <w:rFonts w:ascii="Arial" w:hAnsi="Arial"/>
      <w:b/>
      <w:bCs/>
      <w:i/>
      <w:iCs/>
      <w:sz w:val="24"/>
      <w:szCs w:val="26"/>
      <w:lang w:val="fr-FR"/>
    </w:rPr>
  </w:style>
  <w:style w:type="character" w:customStyle="1" w:styleId="Heading6Char">
    <w:name w:val="Heading 6 Char"/>
    <w:basedOn w:val="DefaultParagraphFont"/>
    <w:link w:val="Heading6"/>
    <w:uiPriority w:val="9"/>
    <w:locked/>
    <w:rsid w:val="00987736"/>
    <w:rPr>
      <w:rFonts w:ascii="Arial" w:hAnsi="Arial"/>
      <w:bCs/>
      <w:sz w:val="24"/>
      <w:szCs w:val="22"/>
      <w:lang w:val="fr-FR"/>
    </w:rPr>
  </w:style>
  <w:style w:type="character" w:customStyle="1" w:styleId="Heading7Char">
    <w:name w:val="Heading 7 Char"/>
    <w:basedOn w:val="DefaultParagraphFont"/>
    <w:link w:val="Heading7"/>
    <w:uiPriority w:val="9"/>
    <w:locked/>
    <w:rsid w:val="00987736"/>
    <w:rPr>
      <w:rFonts w:ascii="Arial" w:hAnsi="Arial"/>
      <w:sz w:val="24"/>
      <w:szCs w:val="24"/>
      <w:lang w:val="fr-FR"/>
    </w:rPr>
  </w:style>
  <w:style w:type="character" w:customStyle="1" w:styleId="Heading8Char">
    <w:name w:val="Heading 8 Char"/>
    <w:basedOn w:val="DefaultParagraphFont"/>
    <w:link w:val="Heading8"/>
    <w:uiPriority w:val="9"/>
    <w:locked/>
    <w:rsid w:val="00987736"/>
    <w:rPr>
      <w:rFonts w:ascii="Arial" w:hAnsi="Arial"/>
      <w:i/>
      <w:iCs/>
      <w:sz w:val="24"/>
      <w:szCs w:val="24"/>
      <w:lang w:val="fr-FR"/>
    </w:rPr>
  </w:style>
  <w:style w:type="character" w:customStyle="1" w:styleId="Heading9Char">
    <w:name w:val="Heading 9 Char"/>
    <w:basedOn w:val="DefaultParagraphFont"/>
    <w:link w:val="Heading9"/>
    <w:uiPriority w:val="9"/>
    <w:locked/>
    <w:rsid w:val="00987736"/>
    <w:rPr>
      <w:rFonts w:ascii="Arial" w:hAnsi="Arial" w:cs="Arial"/>
      <w:sz w:val="22"/>
      <w:szCs w:val="22"/>
      <w:lang w:val="fr-FR"/>
    </w:rPr>
  </w:style>
  <w:style w:type="paragraph" w:customStyle="1" w:styleId="ChapterSummary">
    <w:name w:val="Chapter Summary"/>
    <w:basedOn w:val="Normal"/>
    <w:link w:val="ChapterSummaryChar"/>
    <w:qFormat/>
    <w:rsid w:val="00B210B1"/>
    <w:pPr>
      <w:numPr>
        <w:numId w:val="19"/>
      </w:numPr>
      <w:ind w:right="720" w:firstLine="0"/>
    </w:pPr>
    <w:rPr>
      <w:i/>
    </w:rPr>
  </w:style>
  <w:style w:type="paragraph" w:customStyle="1" w:styleId="Opinion">
    <w:name w:val="Opinion"/>
    <w:basedOn w:val="ListParagraph"/>
    <w:qFormat/>
    <w:rsid w:val="007F3780"/>
    <w:pPr>
      <w:numPr>
        <w:numId w:val="20"/>
      </w:numPr>
      <w:ind w:left="0" w:firstLine="0"/>
    </w:pPr>
    <w:rPr>
      <w:b/>
    </w:rPr>
  </w:style>
  <w:style w:type="paragraph" w:customStyle="1" w:styleId="Bullet5">
    <w:name w:val="Bullet 5"/>
    <w:basedOn w:val="Normal"/>
    <w:qFormat/>
    <w:rsid w:val="004558FB"/>
    <w:pPr>
      <w:numPr>
        <w:numId w:val="21"/>
      </w:numPr>
      <w:ind w:firstLine="0"/>
    </w:pPr>
  </w:style>
  <w:style w:type="character" w:styleId="FootnoteReference">
    <w:name w:val="footnote reference"/>
    <w:basedOn w:val="DefaultParagraphFont"/>
    <w:rsid w:val="007C5EFD"/>
    <w:rPr>
      <w:vertAlign w:val="superscript"/>
    </w:rPr>
  </w:style>
  <w:style w:type="character" w:styleId="EndnoteReference">
    <w:name w:val="endnote reference"/>
    <w:basedOn w:val="DefaultParagraphFont"/>
    <w:rsid w:val="007C5EFD"/>
    <w:rPr>
      <w:vertAlign w:val="superscript"/>
    </w:rPr>
  </w:style>
  <w:style w:type="character" w:customStyle="1" w:styleId="ListParagraphChar">
    <w:name w:val="List Paragraph Char"/>
    <w:basedOn w:val="DefaultParagraphFont"/>
    <w:link w:val="ListParagraph"/>
    <w:uiPriority w:val="34"/>
    <w:rsid w:val="0018611E"/>
    <w:rPr>
      <w:sz w:val="26"/>
      <w:szCs w:val="24"/>
      <w:lang w:val="fr-FR"/>
    </w:rPr>
  </w:style>
  <w:style w:type="paragraph" w:customStyle="1" w:styleId="Hnhnhcaption">
    <w:name w:val="Hình ảnh caption"/>
    <w:basedOn w:val="Caption"/>
    <w:link w:val="HnhnhcaptionChar"/>
    <w:qFormat/>
    <w:rsid w:val="002028F8"/>
    <w:pPr>
      <w:autoSpaceDE/>
      <w:autoSpaceDN/>
      <w:adjustRightInd/>
      <w:spacing w:before="0" w:after="200" w:line="240" w:lineRule="auto"/>
      <w:ind w:left="3060"/>
    </w:pPr>
    <w:rPr>
      <w:color w:val="4F81BD"/>
      <w:sz w:val="18"/>
      <w:szCs w:val="18"/>
    </w:rPr>
  </w:style>
  <w:style w:type="paragraph" w:customStyle="1" w:styleId="Normal1">
    <w:name w:val="Normal1"/>
    <w:basedOn w:val="Normal"/>
    <w:link w:val="NormalChar"/>
    <w:rsid w:val="00362851"/>
    <w:pPr>
      <w:spacing w:after="200"/>
      <w:ind w:firstLine="720"/>
      <w:jc w:val="left"/>
    </w:pPr>
    <w:rPr>
      <w:szCs w:val="26"/>
    </w:rPr>
  </w:style>
  <w:style w:type="character" w:customStyle="1" w:styleId="HnhnhcaptionChar">
    <w:name w:val="Hình ảnh caption Char"/>
    <w:basedOn w:val="DefaultParagraphFont"/>
    <w:link w:val="Hnhnhcaption"/>
    <w:rsid w:val="002028F8"/>
    <w:rPr>
      <w:rFonts w:eastAsia="MS Mincho"/>
      <w:b/>
      <w:bCs/>
      <w:color w:val="4F81BD"/>
      <w:sz w:val="18"/>
      <w:szCs w:val="18"/>
    </w:rPr>
  </w:style>
  <w:style w:type="character" w:customStyle="1" w:styleId="NormalChar">
    <w:name w:val="Normal Char"/>
    <w:basedOn w:val="DefaultParagraphFont"/>
    <w:link w:val="Normal1"/>
    <w:rsid w:val="00362851"/>
    <w:rPr>
      <w:rFonts w:eastAsia="MS Mincho"/>
      <w:sz w:val="26"/>
      <w:szCs w:val="26"/>
    </w:rPr>
  </w:style>
  <w:style w:type="paragraph" w:customStyle="1" w:styleId="Hnhnh-Content">
    <w:name w:val="Hình ảnh - Content"/>
    <w:basedOn w:val="Hnhnhcaption"/>
    <w:link w:val="Hnhnh-ContentChar"/>
    <w:qFormat/>
    <w:rsid w:val="002028F8"/>
    <w:pPr>
      <w:ind w:left="0"/>
    </w:pPr>
  </w:style>
  <w:style w:type="paragraph" w:customStyle="1" w:styleId="Codebody">
    <w:name w:val="Code body"/>
    <w:basedOn w:val="ListParagraph"/>
    <w:link w:val="CodebodyChar"/>
    <w:qFormat/>
    <w:rsid w:val="0095098F"/>
    <w:pPr>
      <w:tabs>
        <w:tab w:val="left" w:pos="360"/>
        <w:tab w:val="left" w:pos="720"/>
        <w:tab w:val="left" w:pos="1080"/>
        <w:tab w:val="left" w:pos="1440"/>
        <w:tab w:val="left" w:pos="1800"/>
        <w:tab w:val="left" w:pos="2160"/>
        <w:tab w:val="left" w:pos="2520"/>
        <w:tab w:val="left" w:pos="2880"/>
        <w:tab w:val="left" w:pos="3240"/>
        <w:tab w:val="left" w:pos="3600"/>
      </w:tabs>
      <w:spacing w:line="240" w:lineRule="auto"/>
      <w:ind w:left="0"/>
    </w:pPr>
    <w:rPr>
      <w:rFonts w:ascii="Courier New" w:hAnsi="Courier New" w:cs="Courier New"/>
      <w:noProof/>
      <w:color w:val="0000FF"/>
      <w:sz w:val="24"/>
    </w:rPr>
  </w:style>
  <w:style w:type="character" w:customStyle="1" w:styleId="Hnhnh-ContentChar">
    <w:name w:val="Hình ảnh - Content Char"/>
    <w:basedOn w:val="HnhnhcaptionChar"/>
    <w:link w:val="Hnhnh-Content"/>
    <w:rsid w:val="002028F8"/>
    <w:rPr>
      <w:rFonts w:eastAsia="MS Mincho"/>
      <w:b/>
      <w:bCs/>
      <w:color w:val="4F81BD"/>
      <w:sz w:val="18"/>
      <w:szCs w:val="18"/>
    </w:rPr>
  </w:style>
  <w:style w:type="character" w:customStyle="1" w:styleId="CaptionChar">
    <w:name w:val="Caption Char"/>
    <w:basedOn w:val="DefaultParagraphFont"/>
    <w:link w:val="Caption"/>
    <w:uiPriority w:val="35"/>
    <w:rsid w:val="00A51EE4"/>
    <w:rPr>
      <w:b/>
      <w:bCs/>
      <w:sz w:val="24"/>
      <w:lang w:val="fr-FR"/>
    </w:rPr>
  </w:style>
  <w:style w:type="character" w:customStyle="1" w:styleId="CodebodyChar">
    <w:name w:val="Code body Char"/>
    <w:basedOn w:val="ListParagraphChar"/>
    <w:link w:val="Codebody"/>
    <w:rsid w:val="0095098F"/>
    <w:rPr>
      <w:rFonts w:ascii="Courier New" w:hAnsi="Courier New" w:cs="Courier New"/>
      <w:noProof/>
      <w:color w:val="0000FF"/>
      <w:sz w:val="24"/>
      <w:szCs w:val="24"/>
      <w:lang w:val="fr-FR"/>
    </w:rPr>
  </w:style>
  <w:style w:type="paragraph" w:customStyle="1" w:styleId="UNS-Heading2Vn-Giiphp">
    <w:name w:val="UNS - Heading 2 [Vấn đề - Giải pháp]"/>
    <w:basedOn w:val="ListParagraph"/>
    <w:link w:val="UNS-Heading2Vn-GiiphpChar"/>
    <w:qFormat/>
    <w:rsid w:val="007317B5"/>
    <w:pPr>
      <w:numPr>
        <w:numId w:val="22"/>
      </w:numPr>
      <w:jc w:val="left"/>
    </w:pPr>
    <w:rPr>
      <w:noProof/>
      <w:szCs w:val="26"/>
    </w:rPr>
  </w:style>
  <w:style w:type="paragraph" w:customStyle="1" w:styleId="UNS-Hnhnh">
    <w:name w:val="UNS-Hình ảnh"/>
    <w:basedOn w:val="ListParagraph"/>
    <w:link w:val="UNS-HnhnhChar"/>
    <w:qFormat/>
    <w:rsid w:val="007317B5"/>
    <w:pPr>
      <w:keepNext/>
      <w:spacing w:after="200"/>
      <w:ind w:left="0"/>
      <w:jc w:val="center"/>
    </w:pPr>
    <w:rPr>
      <w:rFonts w:ascii="Calibri" w:hAnsi="Calibri"/>
      <w:sz w:val="22"/>
      <w:szCs w:val="22"/>
    </w:rPr>
  </w:style>
  <w:style w:type="character" w:customStyle="1" w:styleId="UNS-HnhnhChar">
    <w:name w:val="UNS-Hình ảnh Char"/>
    <w:basedOn w:val="ListParagraphChar"/>
    <w:link w:val="UNS-Hnhnh"/>
    <w:rsid w:val="007317B5"/>
    <w:rPr>
      <w:rFonts w:ascii="Calibri" w:hAnsi="Calibri"/>
      <w:sz w:val="22"/>
      <w:szCs w:val="22"/>
      <w:lang w:val="fr-FR"/>
    </w:rPr>
  </w:style>
  <w:style w:type="character" w:customStyle="1" w:styleId="UNS-Heading2Vn-GiiphpChar">
    <w:name w:val="UNS - Heading 2 [Vấn đề - Giải pháp] Char"/>
    <w:basedOn w:val="ListParagraphChar"/>
    <w:link w:val="UNS-Heading2Vn-Giiphp"/>
    <w:rsid w:val="00041636"/>
    <w:rPr>
      <w:noProof/>
      <w:sz w:val="26"/>
      <w:szCs w:val="26"/>
      <w:lang w:val="fr-FR"/>
    </w:rPr>
  </w:style>
  <w:style w:type="paragraph" w:customStyle="1" w:styleId="Bullet6">
    <w:name w:val="Bullet 6"/>
    <w:basedOn w:val="ListParagraph"/>
    <w:link w:val="Bullet6Char"/>
    <w:qFormat/>
    <w:rsid w:val="007F45DA"/>
    <w:pPr>
      <w:numPr>
        <w:ilvl w:val="2"/>
        <w:numId w:val="23"/>
      </w:numPr>
      <w:ind w:hanging="360"/>
      <w:jc w:val="left"/>
    </w:pPr>
    <w:rPr>
      <w:szCs w:val="26"/>
    </w:rPr>
  </w:style>
  <w:style w:type="character" w:customStyle="1" w:styleId="Bullet6Char">
    <w:name w:val="Bullet 6 Char"/>
    <w:basedOn w:val="ListParagraphChar"/>
    <w:link w:val="Bullet6"/>
    <w:rsid w:val="007F45DA"/>
    <w:rPr>
      <w:sz w:val="26"/>
      <w:szCs w:val="26"/>
      <w:lang w:val="fr-FR"/>
    </w:rPr>
  </w:style>
  <w:style w:type="paragraph" w:customStyle="1" w:styleId="References">
    <w:name w:val="References"/>
    <w:basedOn w:val="Caption"/>
    <w:link w:val="ReferencesChar"/>
    <w:qFormat/>
    <w:rsid w:val="00B23DC8"/>
    <w:pPr>
      <w:ind w:left="720" w:hanging="720"/>
      <w:jc w:val="left"/>
    </w:pPr>
    <w:rPr>
      <w:b w:val="0"/>
    </w:rPr>
  </w:style>
  <w:style w:type="character" w:customStyle="1" w:styleId="ReferencesChar">
    <w:name w:val="References Char"/>
    <w:basedOn w:val="CaptionChar"/>
    <w:link w:val="References"/>
    <w:rsid w:val="00B23DC8"/>
    <w:rPr>
      <w:b/>
      <w:bCs/>
      <w:sz w:val="24"/>
      <w:lang w:val="fr-FR"/>
    </w:rPr>
  </w:style>
  <w:style w:type="paragraph" w:customStyle="1" w:styleId="Code0">
    <w:name w:val="Code"/>
    <w:basedOn w:val="Normal"/>
    <w:link w:val="CodeChar"/>
    <w:qFormat/>
    <w:rsid w:val="0089631E"/>
    <w:pPr>
      <w:pBdr>
        <w:top w:val="single" w:sz="4" w:space="1" w:color="auto"/>
        <w:left w:val="single" w:sz="4" w:space="4" w:color="auto"/>
        <w:bottom w:val="single" w:sz="4" w:space="1" w:color="auto"/>
        <w:right w:val="single" w:sz="4" w:space="4" w:color="auto"/>
      </w:pBdr>
      <w:spacing w:after="0" w:line="240" w:lineRule="auto"/>
      <w:ind w:firstLine="0"/>
      <w:jc w:val="left"/>
    </w:pPr>
    <w:rPr>
      <w:rFonts w:ascii="Courier New" w:hAnsi="Courier New"/>
      <w:sz w:val="22"/>
    </w:rPr>
  </w:style>
  <w:style w:type="character" w:customStyle="1" w:styleId="CodeChar">
    <w:name w:val="Code Char"/>
    <w:basedOn w:val="DefaultParagraphFont"/>
    <w:link w:val="Code0"/>
    <w:rsid w:val="0089631E"/>
    <w:rPr>
      <w:rFonts w:ascii="Courier New" w:hAnsi="Courier New"/>
      <w:sz w:val="22"/>
      <w:szCs w:val="24"/>
      <w:lang w:val="fr-FR"/>
    </w:rPr>
  </w:style>
  <w:style w:type="paragraph" w:customStyle="1" w:styleId="Img">
    <w:name w:val="Img"/>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Div">
    <w:name w:val="Div"/>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Ol">
    <w:name w:val="O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Ul">
    <w:name w:val="Ul"/>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Li">
    <w:name w:val="Li"/>
    <w:basedOn w:val="Normal"/>
    <w:rsid w:val="003A0BAE"/>
    <w:pPr>
      <w:shd w:val="solid" w:color="FFFFFF" w:fill="auto"/>
      <w:spacing w:after="0" w:line="240" w:lineRule="auto"/>
      <w:jc w:val="left"/>
    </w:pPr>
    <w:rPr>
      <w:rFonts w:ascii="Verdana" w:eastAsia="Verdana" w:hAnsi="Verdana" w:cs="Verdana"/>
      <w:color w:val="000000"/>
      <w:sz w:val="20"/>
      <w:shd w:val="solid" w:color="FFFFFF" w:fill="auto"/>
      <w:lang w:val="ru-RU" w:eastAsia="ru-RU"/>
    </w:rPr>
  </w:style>
  <w:style w:type="paragraph" w:customStyle="1" w:styleId="Picture">
    <w:name w:val="Picture"/>
    <w:basedOn w:val="Normal"/>
    <w:link w:val="PictureChar"/>
    <w:qFormat/>
    <w:rsid w:val="009806E2"/>
    <w:pPr>
      <w:jc w:val="center"/>
    </w:pPr>
    <w:rPr>
      <w:noProof/>
      <w:lang w:eastAsia="en-US"/>
    </w:rPr>
  </w:style>
  <w:style w:type="table" w:styleId="ColorfulList-Accent6">
    <w:name w:val="Colorful List Accent 6"/>
    <w:basedOn w:val="TableNormal"/>
    <w:uiPriority w:val="72"/>
    <w:rsid w:val="009E657B"/>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PictureChar">
    <w:name w:val="Picture Char"/>
    <w:basedOn w:val="DefaultParagraphFont"/>
    <w:link w:val="Picture"/>
    <w:rsid w:val="009806E2"/>
    <w:rPr>
      <w:noProof/>
      <w:sz w:val="26"/>
      <w:szCs w:val="24"/>
      <w:lang w:eastAsia="en-US"/>
    </w:rPr>
  </w:style>
  <w:style w:type="character" w:styleId="PlaceholderText">
    <w:name w:val="Placeholder Text"/>
    <w:basedOn w:val="DefaultParagraphFont"/>
    <w:uiPriority w:val="99"/>
    <w:semiHidden/>
    <w:rsid w:val="00655A72"/>
    <w:rPr>
      <w:color w:val="808080"/>
    </w:rPr>
  </w:style>
  <w:style w:type="character" w:customStyle="1" w:styleId="BalloonTextChar">
    <w:name w:val="Balloon Text Char"/>
    <w:basedOn w:val="DefaultParagraphFont"/>
    <w:link w:val="BalloonText"/>
    <w:uiPriority w:val="99"/>
    <w:semiHidden/>
    <w:rsid w:val="00D7798F"/>
    <w:rPr>
      <w:rFonts w:ascii="Tahoma" w:hAnsi="Tahoma" w:cs="Tahoma"/>
      <w:sz w:val="16"/>
      <w:szCs w:val="16"/>
    </w:rPr>
  </w:style>
  <w:style w:type="table" w:styleId="TableColumns1">
    <w:name w:val="Table Columns 1"/>
    <w:basedOn w:val="TableNormal"/>
    <w:rsid w:val="00EB2C1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Grid-Accent3">
    <w:name w:val="Light Grid Accent 3"/>
    <w:basedOn w:val="TableNormal"/>
    <w:uiPriority w:val="62"/>
    <w:rsid w:val="00EB2C1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6">
    <w:name w:val="Table Grid 6"/>
    <w:basedOn w:val="TableNormal"/>
    <w:rsid w:val="00EB2C1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5">
    <w:name w:val="Table Columns 5"/>
    <w:basedOn w:val="TableNormal"/>
    <w:rsid w:val="00EB2C1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835CD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SubtleEmphasis">
    <w:name w:val="Subtle Emphasis"/>
    <w:uiPriority w:val="19"/>
    <w:qFormat/>
    <w:rsid w:val="006D3E77"/>
    <w:rPr>
      <w:i/>
      <w:iCs/>
      <w:color w:val="000000"/>
    </w:rPr>
  </w:style>
  <w:style w:type="paragraph" w:customStyle="1" w:styleId="HinhAnh">
    <w:name w:val="HinhAnh"/>
    <w:basedOn w:val="Normal"/>
    <w:link w:val="HinhAnhChar"/>
    <w:qFormat/>
    <w:rsid w:val="00E35A2E"/>
    <w:pPr>
      <w:spacing w:after="200" w:line="240" w:lineRule="auto"/>
      <w:jc w:val="center"/>
    </w:pPr>
    <w:rPr>
      <w:rFonts w:eastAsiaTheme="minorHAnsi"/>
      <w:b/>
      <w:sz w:val="24"/>
      <w:lang w:eastAsia="en-US"/>
    </w:rPr>
  </w:style>
  <w:style w:type="character" w:customStyle="1" w:styleId="HinhAnhChar">
    <w:name w:val="HinhAnh Char"/>
    <w:basedOn w:val="DefaultParagraphFont"/>
    <w:link w:val="HinhAnh"/>
    <w:rsid w:val="00E35A2E"/>
    <w:rPr>
      <w:rFonts w:eastAsiaTheme="minorHAnsi"/>
      <w:b/>
      <w:sz w:val="24"/>
      <w:szCs w:val="24"/>
      <w:lang w:eastAsia="en-US"/>
    </w:rPr>
  </w:style>
  <w:style w:type="paragraph" w:customStyle="1" w:styleId="pbody">
    <w:name w:val="pbody"/>
    <w:basedOn w:val="Normal"/>
    <w:rsid w:val="003F2DB2"/>
    <w:pPr>
      <w:spacing w:before="100" w:beforeAutospacing="1" w:after="100" w:afterAutospacing="1" w:line="240" w:lineRule="auto"/>
      <w:jc w:val="left"/>
    </w:pPr>
    <w:rPr>
      <w:rFonts w:eastAsia="Times New Roman"/>
      <w:sz w:val="24"/>
      <w:lang w:eastAsia="en-US"/>
    </w:rPr>
  </w:style>
  <w:style w:type="table" w:styleId="MediumGrid3-Accent1">
    <w:name w:val="Medium Grid 3 Accent 1"/>
    <w:basedOn w:val="TableNormal"/>
    <w:uiPriority w:val="69"/>
    <w:rsid w:val="003F2DB2"/>
    <w:pPr>
      <w:spacing w:after="0" w:line="240" w:lineRule="auto"/>
      <w:ind w:left="0" w:firstLine="0"/>
      <w:jc w:val="left"/>
    </w:pPr>
    <w:rPr>
      <w:rFonts w:asciiTheme="minorHAnsi" w:eastAsiaTheme="minorEastAsia"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1">
    <w:name w:val="Colorful Grid Accent 1"/>
    <w:basedOn w:val="TableNormal"/>
    <w:uiPriority w:val="73"/>
    <w:rsid w:val="003F2DB2"/>
    <w:pPr>
      <w:spacing w:after="0" w:line="240" w:lineRule="auto"/>
      <w:ind w:left="0" w:firstLine="0"/>
      <w:jc w:val="left"/>
    </w:pPr>
    <w:rPr>
      <w:rFonts w:asciiTheme="minorHAnsi" w:eastAsiaTheme="minorEastAsia" w:hAnsiTheme="minorHAnsi" w:cstheme="minorBidi"/>
      <w:color w:val="000000" w:themeColor="text1"/>
      <w:sz w:val="22"/>
      <w:szCs w:val="22"/>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apple-converted-space">
    <w:name w:val="apple-converted-space"/>
    <w:basedOn w:val="DefaultParagraphFont"/>
    <w:rsid w:val="003F2DB2"/>
  </w:style>
  <w:style w:type="character" w:customStyle="1" w:styleId="apple-style-span">
    <w:name w:val="apple-style-span"/>
    <w:basedOn w:val="DefaultParagraphFont"/>
    <w:rsid w:val="003F2DB2"/>
  </w:style>
  <w:style w:type="paragraph" w:customStyle="1" w:styleId="ChapterSumary">
    <w:name w:val="Chapter Sumary"/>
    <w:basedOn w:val="ListParagraph"/>
    <w:rsid w:val="006B5091"/>
    <w:pPr>
      <w:numPr>
        <w:numId w:val="25"/>
      </w:numPr>
      <w:spacing w:after="200" w:line="288" w:lineRule="auto"/>
      <w:ind w:left="720" w:right="540"/>
      <w:jc w:val="center"/>
    </w:pPr>
    <w:rPr>
      <w:rFonts w:eastAsiaTheme="minorHAnsi"/>
      <w:i/>
      <w:szCs w:val="26"/>
      <w:lang w:eastAsia="en-US"/>
    </w:rPr>
  </w:style>
  <w:style w:type="character" w:customStyle="1" w:styleId="ChapterSummaryChar">
    <w:name w:val="Chapter Summary Char"/>
    <w:basedOn w:val="DefaultParagraphFont"/>
    <w:link w:val="ChapterSummary"/>
    <w:rsid w:val="00B210B1"/>
    <w:rPr>
      <w:i/>
      <w:sz w:val="26"/>
      <w:szCs w:val="24"/>
      <w:lang w:val="fr-FR"/>
    </w:rPr>
  </w:style>
  <w:style w:type="paragraph" w:customStyle="1" w:styleId="VanDe">
    <w:name w:val="VanDe"/>
    <w:basedOn w:val="Problem"/>
    <w:link w:val="VanDeChar"/>
    <w:qFormat/>
    <w:rsid w:val="00D34F01"/>
    <w:pPr>
      <w:numPr>
        <w:numId w:val="26"/>
      </w:numPr>
      <w:spacing w:after="200"/>
      <w:ind w:left="450" w:hanging="450"/>
      <w:contextualSpacing w:val="0"/>
    </w:pPr>
    <w:rPr>
      <w:rFonts w:eastAsiaTheme="minorHAnsi"/>
      <w:szCs w:val="26"/>
      <w:lang w:eastAsia="en-US"/>
    </w:rPr>
  </w:style>
  <w:style w:type="paragraph" w:customStyle="1" w:styleId="GiaiPhap">
    <w:name w:val="GiaiPhap"/>
    <w:basedOn w:val="ListParagraph"/>
    <w:link w:val="GiaiPhapChar"/>
    <w:qFormat/>
    <w:rsid w:val="006B5091"/>
    <w:pPr>
      <w:numPr>
        <w:numId w:val="27"/>
      </w:numPr>
      <w:spacing w:after="200" w:line="288" w:lineRule="auto"/>
      <w:ind w:left="450" w:hanging="450"/>
    </w:pPr>
    <w:rPr>
      <w:rFonts w:eastAsiaTheme="minorHAnsi"/>
      <w:b/>
      <w:szCs w:val="26"/>
      <w:lang w:eastAsia="en-US"/>
    </w:rPr>
  </w:style>
  <w:style w:type="character" w:customStyle="1" w:styleId="VanDeChar">
    <w:name w:val="VanDe Char"/>
    <w:basedOn w:val="DefaultParagraphFont"/>
    <w:link w:val="VanDe"/>
    <w:rsid w:val="00D34F01"/>
    <w:rPr>
      <w:rFonts w:eastAsiaTheme="minorHAnsi"/>
      <w:b/>
      <w:sz w:val="26"/>
      <w:szCs w:val="26"/>
      <w:lang w:val="fr-FR" w:eastAsia="en-US"/>
    </w:rPr>
  </w:style>
  <w:style w:type="paragraph" w:customStyle="1" w:styleId="KetLuan">
    <w:name w:val="KetLuan"/>
    <w:basedOn w:val="ListParagraph"/>
    <w:link w:val="KetLuanChar"/>
    <w:qFormat/>
    <w:rsid w:val="006B5091"/>
    <w:pPr>
      <w:numPr>
        <w:numId w:val="28"/>
      </w:numPr>
    </w:pPr>
    <w:rPr>
      <w:rFonts w:eastAsiaTheme="minorHAnsi"/>
      <w:b/>
      <w:szCs w:val="26"/>
      <w:lang w:eastAsia="en-US"/>
    </w:rPr>
  </w:style>
  <w:style w:type="character" w:customStyle="1" w:styleId="GiaiPhapChar">
    <w:name w:val="GiaiPhap Char"/>
    <w:basedOn w:val="ListParagraphChar"/>
    <w:link w:val="GiaiPhap"/>
    <w:rsid w:val="006B5091"/>
    <w:rPr>
      <w:rFonts w:eastAsiaTheme="minorHAnsi"/>
      <w:b/>
      <w:sz w:val="26"/>
      <w:szCs w:val="26"/>
      <w:lang w:val="fr-FR" w:eastAsia="en-US"/>
    </w:rPr>
  </w:style>
  <w:style w:type="paragraph" w:customStyle="1" w:styleId="SourceCode">
    <w:name w:val="SourceCode"/>
    <w:basedOn w:val="Normal"/>
    <w:link w:val="SourceCodeChar"/>
    <w:qFormat/>
    <w:rsid w:val="006B5091"/>
    <w:pPr>
      <w:pBdr>
        <w:top w:val="single" w:sz="4" w:space="1" w:color="auto"/>
        <w:left w:val="single" w:sz="4" w:space="4" w:color="auto"/>
        <w:bottom w:val="single" w:sz="4" w:space="1" w:color="auto"/>
        <w:right w:val="single" w:sz="4" w:space="4" w:color="auto"/>
      </w:pBdr>
      <w:spacing w:after="0" w:line="240" w:lineRule="auto"/>
    </w:pPr>
    <w:rPr>
      <w:rFonts w:ascii="Courier New" w:eastAsiaTheme="minorHAnsi" w:hAnsi="Courier New" w:cs="Courier New"/>
      <w:noProof/>
      <w:sz w:val="20"/>
      <w:szCs w:val="20"/>
      <w:lang w:eastAsia="en-US"/>
    </w:rPr>
  </w:style>
  <w:style w:type="character" w:customStyle="1" w:styleId="KetLuanChar">
    <w:name w:val="KetLuan Char"/>
    <w:basedOn w:val="ListParagraphChar"/>
    <w:link w:val="KetLuan"/>
    <w:rsid w:val="006B5091"/>
    <w:rPr>
      <w:rFonts w:eastAsiaTheme="minorHAnsi"/>
      <w:b/>
      <w:sz w:val="26"/>
      <w:szCs w:val="26"/>
      <w:lang w:val="fr-FR" w:eastAsia="en-US"/>
    </w:rPr>
  </w:style>
  <w:style w:type="character" w:customStyle="1" w:styleId="SourceCodeChar">
    <w:name w:val="SourceCode Char"/>
    <w:basedOn w:val="DefaultParagraphFont"/>
    <w:link w:val="SourceCode"/>
    <w:rsid w:val="006B5091"/>
    <w:rPr>
      <w:rFonts w:ascii="Courier New" w:eastAsiaTheme="minorHAnsi" w:hAnsi="Courier New" w:cs="Courier New"/>
      <w:noProof/>
      <w:lang w:eastAsia="en-US"/>
    </w:rPr>
  </w:style>
  <w:style w:type="character" w:customStyle="1" w:styleId="HTMLPreformattedChar">
    <w:name w:val="HTML Preformatted Char"/>
    <w:basedOn w:val="DefaultParagraphFont"/>
    <w:link w:val="HTMLPreformatted"/>
    <w:uiPriority w:val="99"/>
    <w:rsid w:val="005368A7"/>
    <w:rPr>
      <w:rFonts w:ascii="Courier New" w:hAnsi="Courier New" w:cs="Courier New"/>
    </w:rPr>
  </w:style>
  <w:style w:type="paragraph" w:customStyle="1" w:styleId="TableText">
    <w:name w:val="Table Text"/>
    <w:basedOn w:val="Normal"/>
    <w:qFormat/>
    <w:rsid w:val="0053165E"/>
    <w:pPr>
      <w:spacing w:after="0" w:line="288" w:lineRule="auto"/>
    </w:pPr>
    <w:rPr>
      <w:rFonts w:eastAsiaTheme="minorEastAsia"/>
      <w:sz w:val="24"/>
    </w:rPr>
  </w:style>
  <w:style w:type="table" w:styleId="LightShading-Accent1">
    <w:name w:val="Light Shading Accent 1"/>
    <w:basedOn w:val="TableNormal"/>
    <w:uiPriority w:val="60"/>
    <w:rsid w:val="001F2D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F2D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selflink">
    <w:name w:val="selflink"/>
    <w:basedOn w:val="DefaultParagraphFont"/>
    <w:rsid w:val="00BA686E"/>
  </w:style>
  <w:style w:type="character" w:styleId="HTMLCode">
    <w:name w:val="HTML Code"/>
    <w:basedOn w:val="DefaultParagraphFont"/>
    <w:uiPriority w:val="99"/>
    <w:unhideWhenUsed/>
    <w:rsid w:val="0080240B"/>
    <w:rPr>
      <w:rFonts w:ascii="Courier New" w:eastAsia="Times New Roman" w:hAnsi="Courier New" w:cs="Courier New"/>
      <w:sz w:val="20"/>
      <w:szCs w:val="20"/>
    </w:rPr>
  </w:style>
  <w:style w:type="paragraph" w:customStyle="1" w:styleId="Bullet12">
    <w:name w:val="Bullet 12"/>
    <w:basedOn w:val="ListParagraph"/>
    <w:link w:val="Bullet12Char"/>
    <w:rsid w:val="00750188"/>
    <w:pPr>
      <w:tabs>
        <w:tab w:val="num" w:pos="2160"/>
      </w:tabs>
      <w:spacing w:after="200" w:line="360" w:lineRule="auto"/>
      <w:ind w:left="990" w:hanging="270"/>
      <w:jc w:val="left"/>
    </w:pPr>
    <w:rPr>
      <w:szCs w:val="26"/>
    </w:rPr>
  </w:style>
  <w:style w:type="character" w:customStyle="1" w:styleId="Bullet12Char">
    <w:name w:val="Bullet 12 Char"/>
    <w:basedOn w:val="DefaultParagraphFont"/>
    <w:link w:val="Bullet12"/>
    <w:locked/>
    <w:rsid w:val="00750188"/>
    <w:rPr>
      <w:sz w:val="26"/>
      <w:szCs w:val="26"/>
      <w:lang w:val="fr-FR"/>
    </w:rPr>
  </w:style>
  <w:style w:type="table" w:styleId="MediumShading2-Accent1">
    <w:name w:val="Medium Shading 2 Accent 1"/>
    <w:basedOn w:val="TableNormal"/>
    <w:uiPriority w:val="64"/>
    <w:rsid w:val="00C270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70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K-Bullet-">
    <w:name w:val="K-Bullet-"/>
    <w:basedOn w:val="Normal"/>
    <w:link w:val="K-Bullet-Char"/>
    <w:qFormat/>
    <w:rsid w:val="00020587"/>
    <w:pPr>
      <w:numPr>
        <w:numId w:val="29"/>
      </w:numPr>
      <w:spacing w:after="0"/>
      <w:ind w:left="360"/>
    </w:pPr>
  </w:style>
  <w:style w:type="paragraph" w:customStyle="1" w:styleId="StandardParagraph">
    <w:name w:val="StandardParagraph"/>
    <w:basedOn w:val="Dash"/>
    <w:link w:val="StandardParagraphChar"/>
    <w:qFormat/>
    <w:rsid w:val="00020587"/>
    <w:pPr>
      <w:numPr>
        <w:numId w:val="0"/>
      </w:numPr>
      <w:ind w:firstLine="360"/>
    </w:pPr>
  </w:style>
  <w:style w:type="character" w:customStyle="1" w:styleId="K-Bullet-Char">
    <w:name w:val="K-Bullet- Char"/>
    <w:basedOn w:val="DefaultParagraphFont"/>
    <w:link w:val="K-Bullet-"/>
    <w:rsid w:val="00020587"/>
    <w:rPr>
      <w:sz w:val="26"/>
      <w:szCs w:val="24"/>
      <w:lang w:val="fr-FR"/>
    </w:rPr>
  </w:style>
  <w:style w:type="paragraph" w:customStyle="1" w:styleId="K-Normal-NoSpecial">
    <w:name w:val="K-Normal-NoSpecial"/>
    <w:basedOn w:val="Normal"/>
    <w:link w:val="K-Normal-NoSpecialChar"/>
    <w:qFormat/>
    <w:rsid w:val="001923B0"/>
    <w:pPr>
      <w:ind w:firstLine="0"/>
    </w:pPr>
    <w:rPr>
      <w:noProof/>
      <w:lang w:eastAsia="en-US"/>
    </w:rPr>
  </w:style>
  <w:style w:type="character" w:customStyle="1" w:styleId="DashChar">
    <w:name w:val="Dash Char"/>
    <w:basedOn w:val="ListParagraphChar"/>
    <w:link w:val="Dash"/>
    <w:rsid w:val="00020587"/>
    <w:rPr>
      <w:sz w:val="26"/>
      <w:szCs w:val="24"/>
      <w:lang w:val="fr-FR"/>
    </w:rPr>
  </w:style>
  <w:style w:type="character" w:customStyle="1" w:styleId="StandardParagraphChar">
    <w:name w:val="StandardParagraph Char"/>
    <w:basedOn w:val="DashChar"/>
    <w:link w:val="StandardParagraph"/>
    <w:rsid w:val="00020587"/>
    <w:rPr>
      <w:sz w:val="26"/>
      <w:szCs w:val="24"/>
      <w:lang w:val="fr-FR"/>
    </w:rPr>
  </w:style>
  <w:style w:type="paragraph" w:customStyle="1" w:styleId="K-RightAlignment">
    <w:name w:val="K-RightAlignment"/>
    <w:basedOn w:val="Normal"/>
    <w:link w:val="K-RightAlignmentChar"/>
    <w:qFormat/>
    <w:rsid w:val="00F53655"/>
    <w:pPr>
      <w:jc w:val="right"/>
    </w:pPr>
    <w:rPr>
      <w:lang w:val="vi-VN"/>
    </w:rPr>
  </w:style>
  <w:style w:type="character" w:customStyle="1" w:styleId="K-Normal-NoSpecialChar">
    <w:name w:val="K-Normal-NoSpecial Char"/>
    <w:basedOn w:val="DefaultParagraphFont"/>
    <w:link w:val="K-Normal-NoSpecial"/>
    <w:rsid w:val="001923B0"/>
    <w:rPr>
      <w:noProof/>
      <w:sz w:val="26"/>
      <w:szCs w:val="24"/>
      <w:lang w:val="fr-FR" w:eastAsia="en-US"/>
    </w:rPr>
  </w:style>
  <w:style w:type="paragraph" w:customStyle="1" w:styleId="K-Normal-NoSpecial-Center">
    <w:name w:val="K-Normal-NoSpecial-Center"/>
    <w:basedOn w:val="K-Normal-NoSpecial"/>
    <w:link w:val="K-Normal-NoSpecial-CenterChar"/>
    <w:qFormat/>
    <w:rsid w:val="00F55026"/>
    <w:pPr>
      <w:jc w:val="center"/>
    </w:pPr>
  </w:style>
  <w:style w:type="character" w:customStyle="1" w:styleId="K-RightAlignmentChar">
    <w:name w:val="K-RightAlignment Char"/>
    <w:basedOn w:val="DefaultParagraphFont"/>
    <w:link w:val="K-RightAlignment"/>
    <w:rsid w:val="00F53655"/>
    <w:rPr>
      <w:sz w:val="26"/>
      <w:szCs w:val="24"/>
      <w:lang w:val="vi-VN"/>
    </w:rPr>
  </w:style>
  <w:style w:type="paragraph" w:customStyle="1" w:styleId="K-Bullet--Heading">
    <w:name w:val="K-Bullet--Heading"/>
    <w:basedOn w:val="K-Bullet-"/>
    <w:link w:val="K-Bullet--HeadingChar"/>
    <w:qFormat/>
    <w:rsid w:val="00667192"/>
    <w:rPr>
      <w:i/>
    </w:rPr>
  </w:style>
  <w:style w:type="character" w:customStyle="1" w:styleId="K-Normal-NoSpecial-CenterChar">
    <w:name w:val="K-Normal-NoSpecial-Center Char"/>
    <w:basedOn w:val="K-Normal-NoSpecialChar"/>
    <w:link w:val="K-Normal-NoSpecial-Center"/>
    <w:rsid w:val="00F55026"/>
    <w:rPr>
      <w:noProof/>
      <w:sz w:val="26"/>
      <w:szCs w:val="24"/>
      <w:lang w:val="fr-FR" w:eastAsia="en-US"/>
    </w:rPr>
  </w:style>
  <w:style w:type="paragraph" w:customStyle="1" w:styleId="K-CenterBold">
    <w:name w:val="K-CenterBold"/>
    <w:basedOn w:val="K-Normal-NoSpecial"/>
    <w:link w:val="K-CenterBoldChar"/>
    <w:qFormat/>
    <w:rsid w:val="004608AF"/>
    <w:pPr>
      <w:spacing w:before="120" w:line="240" w:lineRule="auto"/>
      <w:jc w:val="center"/>
    </w:pPr>
    <w:rPr>
      <w:b/>
    </w:rPr>
  </w:style>
  <w:style w:type="character" w:customStyle="1" w:styleId="K-Bullet--HeadingChar">
    <w:name w:val="K-Bullet--Heading Char"/>
    <w:basedOn w:val="K-Bullet-Char"/>
    <w:link w:val="K-Bullet--Heading"/>
    <w:rsid w:val="00667192"/>
    <w:rPr>
      <w:i/>
      <w:sz w:val="26"/>
      <w:szCs w:val="24"/>
      <w:lang w:val="fr-FR"/>
    </w:rPr>
  </w:style>
  <w:style w:type="paragraph" w:customStyle="1" w:styleId="K-NormalInTable">
    <w:name w:val="K-NormalInTable"/>
    <w:basedOn w:val="K-Normal-NoSpecial"/>
    <w:link w:val="K-NormalInTableChar"/>
    <w:qFormat/>
    <w:rsid w:val="004608AF"/>
    <w:pPr>
      <w:spacing w:before="120" w:line="240" w:lineRule="auto"/>
    </w:pPr>
  </w:style>
  <w:style w:type="character" w:customStyle="1" w:styleId="K-CenterBoldChar">
    <w:name w:val="K-CenterBold Char"/>
    <w:basedOn w:val="K-Normal-NoSpecialChar"/>
    <w:link w:val="K-CenterBold"/>
    <w:rsid w:val="004608AF"/>
    <w:rPr>
      <w:b/>
      <w:noProof/>
      <w:sz w:val="26"/>
      <w:szCs w:val="24"/>
      <w:lang w:val="fr-FR" w:eastAsia="en-US"/>
    </w:rPr>
  </w:style>
  <w:style w:type="character" w:customStyle="1" w:styleId="K-NormalInTableChar">
    <w:name w:val="K-NormalInTable Char"/>
    <w:basedOn w:val="K-Normal-NoSpecialChar"/>
    <w:link w:val="K-NormalInTable"/>
    <w:rsid w:val="004608AF"/>
    <w:rPr>
      <w:noProof/>
      <w:sz w:val="26"/>
      <w:szCs w:val="24"/>
      <w:lang w:val="fr-FR" w:eastAsia="en-US"/>
    </w:rPr>
  </w:style>
  <w:style w:type="paragraph" w:customStyle="1" w:styleId="Image">
    <w:name w:val="Image"/>
    <w:basedOn w:val="K-Normal-NoSpecial"/>
    <w:link w:val="ImageChar"/>
    <w:qFormat/>
    <w:rsid w:val="009420B1"/>
    <w:pPr>
      <w:spacing w:line="240" w:lineRule="auto"/>
      <w:jc w:val="center"/>
    </w:pPr>
    <w:rPr>
      <w:lang w:val="vi-VN" w:eastAsia="vi-VN"/>
    </w:rPr>
  </w:style>
  <w:style w:type="character" w:customStyle="1" w:styleId="ImageChar">
    <w:name w:val="Image Char"/>
    <w:basedOn w:val="K-Normal-NoSpecialChar"/>
    <w:link w:val="Image"/>
    <w:rsid w:val="009420B1"/>
    <w:rPr>
      <w:noProof/>
      <w:sz w:val="26"/>
      <w:szCs w:val="24"/>
      <w:lang w:val="vi-VN" w:eastAsia="vi-VN"/>
    </w:rPr>
  </w:style>
  <w:style w:type="paragraph" w:customStyle="1" w:styleId="Sub-Caption">
    <w:name w:val="Sub-Caption"/>
    <w:basedOn w:val="K-Normal-NoSpecial-Center"/>
    <w:link w:val="Sub-CaptionChar"/>
    <w:qFormat/>
    <w:rsid w:val="00A51EE4"/>
    <w:pPr>
      <w:spacing w:after="0"/>
    </w:pPr>
  </w:style>
  <w:style w:type="character" w:customStyle="1" w:styleId="Sub-CaptionChar">
    <w:name w:val="Sub-Caption Char"/>
    <w:basedOn w:val="K-Normal-NoSpecial-CenterChar"/>
    <w:link w:val="Sub-Caption"/>
    <w:rsid w:val="00A51EE4"/>
    <w:rPr>
      <w:noProof/>
      <w:sz w:val="26"/>
      <w:szCs w:val="24"/>
      <w:lang w:val="fr-FR" w:eastAsia="en-US"/>
    </w:rPr>
  </w:style>
  <w:style w:type="character" w:styleId="UnresolvedMention">
    <w:name w:val="Unresolved Mention"/>
    <w:basedOn w:val="DefaultParagraphFont"/>
    <w:uiPriority w:val="99"/>
    <w:semiHidden/>
    <w:unhideWhenUsed/>
    <w:rsid w:val="00CF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063">
      <w:bodyDiv w:val="1"/>
      <w:marLeft w:val="0"/>
      <w:marRight w:val="0"/>
      <w:marTop w:val="0"/>
      <w:marBottom w:val="0"/>
      <w:divBdr>
        <w:top w:val="none" w:sz="0" w:space="0" w:color="auto"/>
        <w:left w:val="none" w:sz="0" w:space="0" w:color="auto"/>
        <w:bottom w:val="none" w:sz="0" w:space="0" w:color="auto"/>
        <w:right w:val="none" w:sz="0" w:space="0" w:color="auto"/>
      </w:divBdr>
    </w:div>
    <w:div w:id="6907723">
      <w:bodyDiv w:val="1"/>
      <w:marLeft w:val="0"/>
      <w:marRight w:val="0"/>
      <w:marTop w:val="0"/>
      <w:marBottom w:val="0"/>
      <w:divBdr>
        <w:top w:val="none" w:sz="0" w:space="0" w:color="auto"/>
        <w:left w:val="none" w:sz="0" w:space="0" w:color="auto"/>
        <w:bottom w:val="none" w:sz="0" w:space="0" w:color="auto"/>
        <w:right w:val="none" w:sz="0" w:space="0" w:color="auto"/>
      </w:divBdr>
    </w:div>
    <w:div w:id="8408661">
      <w:bodyDiv w:val="1"/>
      <w:marLeft w:val="0"/>
      <w:marRight w:val="0"/>
      <w:marTop w:val="0"/>
      <w:marBottom w:val="0"/>
      <w:divBdr>
        <w:top w:val="none" w:sz="0" w:space="0" w:color="auto"/>
        <w:left w:val="none" w:sz="0" w:space="0" w:color="auto"/>
        <w:bottom w:val="none" w:sz="0" w:space="0" w:color="auto"/>
        <w:right w:val="none" w:sz="0" w:space="0" w:color="auto"/>
      </w:divBdr>
    </w:div>
    <w:div w:id="9071304">
      <w:bodyDiv w:val="1"/>
      <w:marLeft w:val="0"/>
      <w:marRight w:val="0"/>
      <w:marTop w:val="0"/>
      <w:marBottom w:val="0"/>
      <w:divBdr>
        <w:top w:val="none" w:sz="0" w:space="0" w:color="auto"/>
        <w:left w:val="none" w:sz="0" w:space="0" w:color="auto"/>
        <w:bottom w:val="none" w:sz="0" w:space="0" w:color="auto"/>
        <w:right w:val="none" w:sz="0" w:space="0" w:color="auto"/>
      </w:divBdr>
    </w:div>
    <w:div w:id="10031086">
      <w:bodyDiv w:val="1"/>
      <w:marLeft w:val="0"/>
      <w:marRight w:val="0"/>
      <w:marTop w:val="0"/>
      <w:marBottom w:val="0"/>
      <w:divBdr>
        <w:top w:val="none" w:sz="0" w:space="0" w:color="auto"/>
        <w:left w:val="none" w:sz="0" w:space="0" w:color="auto"/>
        <w:bottom w:val="none" w:sz="0" w:space="0" w:color="auto"/>
        <w:right w:val="none" w:sz="0" w:space="0" w:color="auto"/>
      </w:divBdr>
    </w:div>
    <w:div w:id="27341615">
      <w:bodyDiv w:val="1"/>
      <w:marLeft w:val="0"/>
      <w:marRight w:val="0"/>
      <w:marTop w:val="0"/>
      <w:marBottom w:val="0"/>
      <w:divBdr>
        <w:top w:val="none" w:sz="0" w:space="0" w:color="auto"/>
        <w:left w:val="none" w:sz="0" w:space="0" w:color="auto"/>
        <w:bottom w:val="none" w:sz="0" w:space="0" w:color="auto"/>
        <w:right w:val="none" w:sz="0" w:space="0" w:color="auto"/>
      </w:divBdr>
    </w:div>
    <w:div w:id="27416404">
      <w:bodyDiv w:val="1"/>
      <w:marLeft w:val="0"/>
      <w:marRight w:val="0"/>
      <w:marTop w:val="0"/>
      <w:marBottom w:val="0"/>
      <w:divBdr>
        <w:top w:val="none" w:sz="0" w:space="0" w:color="auto"/>
        <w:left w:val="none" w:sz="0" w:space="0" w:color="auto"/>
        <w:bottom w:val="none" w:sz="0" w:space="0" w:color="auto"/>
        <w:right w:val="none" w:sz="0" w:space="0" w:color="auto"/>
      </w:divBdr>
    </w:div>
    <w:div w:id="30151871">
      <w:bodyDiv w:val="1"/>
      <w:marLeft w:val="0"/>
      <w:marRight w:val="0"/>
      <w:marTop w:val="0"/>
      <w:marBottom w:val="0"/>
      <w:divBdr>
        <w:top w:val="none" w:sz="0" w:space="0" w:color="auto"/>
        <w:left w:val="none" w:sz="0" w:space="0" w:color="auto"/>
        <w:bottom w:val="none" w:sz="0" w:space="0" w:color="auto"/>
        <w:right w:val="none" w:sz="0" w:space="0" w:color="auto"/>
      </w:divBdr>
    </w:div>
    <w:div w:id="50546527">
      <w:bodyDiv w:val="1"/>
      <w:marLeft w:val="0"/>
      <w:marRight w:val="0"/>
      <w:marTop w:val="0"/>
      <w:marBottom w:val="0"/>
      <w:divBdr>
        <w:top w:val="none" w:sz="0" w:space="0" w:color="auto"/>
        <w:left w:val="none" w:sz="0" w:space="0" w:color="auto"/>
        <w:bottom w:val="none" w:sz="0" w:space="0" w:color="auto"/>
        <w:right w:val="none" w:sz="0" w:space="0" w:color="auto"/>
      </w:divBdr>
    </w:div>
    <w:div w:id="54548884">
      <w:bodyDiv w:val="1"/>
      <w:marLeft w:val="0"/>
      <w:marRight w:val="0"/>
      <w:marTop w:val="0"/>
      <w:marBottom w:val="0"/>
      <w:divBdr>
        <w:top w:val="none" w:sz="0" w:space="0" w:color="auto"/>
        <w:left w:val="none" w:sz="0" w:space="0" w:color="auto"/>
        <w:bottom w:val="none" w:sz="0" w:space="0" w:color="auto"/>
        <w:right w:val="none" w:sz="0" w:space="0" w:color="auto"/>
      </w:divBdr>
    </w:div>
    <w:div w:id="71899909">
      <w:bodyDiv w:val="1"/>
      <w:marLeft w:val="0"/>
      <w:marRight w:val="0"/>
      <w:marTop w:val="0"/>
      <w:marBottom w:val="0"/>
      <w:divBdr>
        <w:top w:val="none" w:sz="0" w:space="0" w:color="auto"/>
        <w:left w:val="none" w:sz="0" w:space="0" w:color="auto"/>
        <w:bottom w:val="none" w:sz="0" w:space="0" w:color="auto"/>
        <w:right w:val="none" w:sz="0" w:space="0" w:color="auto"/>
      </w:divBdr>
    </w:div>
    <w:div w:id="75445787">
      <w:bodyDiv w:val="1"/>
      <w:marLeft w:val="0"/>
      <w:marRight w:val="0"/>
      <w:marTop w:val="0"/>
      <w:marBottom w:val="0"/>
      <w:divBdr>
        <w:top w:val="none" w:sz="0" w:space="0" w:color="auto"/>
        <w:left w:val="none" w:sz="0" w:space="0" w:color="auto"/>
        <w:bottom w:val="none" w:sz="0" w:space="0" w:color="auto"/>
        <w:right w:val="none" w:sz="0" w:space="0" w:color="auto"/>
      </w:divBdr>
    </w:div>
    <w:div w:id="83191444">
      <w:bodyDiv w:val="1"/>
      <w:marLeft w:val="0"/>
      <w:marRight w:val="0"/>
      <w:marTop w:val="0"/>
      <w:marBottom w:val="0"/>
      <w:divBdr>
        <w:top w:val="none" w:sz="0" w:space="0" w:color="auto"/>
        <w:left w:val="none" w:sz="0" w:space="0" w:color="auto"/>
        <w:bottom w:val="none" w:sz="0" w:space="0" w:color="auto"/>
        <w:right w:val="none" w:sz="0" w:space="0" w:color="auto"/>
      </w:divBdr>
    </w:div>
    <w:div w:id="83498435">
      <w:bodyDiv w:val="1"/>
      <w:marLeft w:val="0"/>
      <w:marRight w:val="0"/>
      <w:marTop w:val="0"/>
      <w:marBottom w:val="0"/>
      <w:divBdr>
        <w:top w:val="none" w:sz="0" w:space="0" w:color="auto"/>
        <w:left w:val="none" w:sz="0" w:space="0" w:color="auto"/>
        <w:bottom w:val="none" w:sz="0" w:space="0" w:color="auto"/>
        <w:right w:val="none" w:sz="0" w:space="0" w:color="auto"/>
      </w:divBdr>
    </w:div>
    <w:div w:id="88626248">
      <w:bodyDiv w:val="1"/>
      <w:marLeft w:val="0"/>
      <w:marRight w:val="0"/>
      <w:marTop w:val="0"/>
      <w:marBottom w:val="0"/>
      <w:divBdr>
        <w:top w:val="none" w:sz="0" w:space="0" w:color="auto"/>
        <w:left w:val="none" w:sz="0" w:space="0" w:color="auto"/>
        <w:bottom w:val="none" w:sz="0" w:space="0" w:color="auto"/>
        <w:right w:val="none" w:sz="0" w:space="0" w:color="auto"/>
      </w:divBdr>
    </w:div>
    <w:div w:id="89400456">
      <w:bodyDiv w:val="1"/>
      <w:marLeft w:val="0"/>
      <w:marRight w:val="0"/>
      <w:marTop w:val="0"/>
      <w:marBottom w:val="0"/>
      <w:divBdr>
        <w:top w:val="none" w:sz="0" w:space="0" w:color="auto"/>
        <w:left w:val="none" w:sz="0" w:space="0" w:color="auto"/>
        <w:bottom w:val="none" w:sz="0" w:space="0" w:color="auto"/>
        <w:right w:val="none" w:sz="0" w:space="0" w:color="auto"/>
      </w:divBdr>
    </w:div>
    <w:div w:id="93863440">
      <w:bodyDiv w:val="1"/>
      <w:marLeft w:val="0"/>
      <w:marRight w:val="0"/>
      <w:marTop w:val="0"/>
      <w:marBottom w:val="0"/>
      <w:divBdr>
        <w:top w:val="none" w:sz="0" w:space="0" w:color="auto"/>
        <w:left w:val="none" w:sz="0" w:space="0" w:color="auto"/>
        <w:bottom w:val="none" w:sz="0" w:space="0" w:color="auto"/>
        <w:right w:val="none" w:sz="0" w:space="0" w:color="auto"/>
      </w:divBdr>
    </w:div>
    <w:div w:id="101188288">
      <w:bodyDiv w:val="1"/>
      <w:marLeft w:val="0"/>
      <w:marRight w:val="0"/>
      <w:marTop w:val="0"/>
      <w:marBottom w:val="0"/>
      <w:divBdr>
        <w:top w:val="none" w:sz="0" w:space="0" w:color="auto"/>
        <w:left w:val="none" w:sz="0" w:space="0" w:color="auto"/>
        <w:bottom w:val="none" w:sz="0" w:space="0" w:color="auto"/>
        <w:right w:val="none" w:sz="0" w:space="0" w:color="auto"/>
      </w:divBdr>
    </w:div>
    <w:div w:id="118382426">
      <w:bodyDiv w:val="1"/>
      <w:marLeft w:val="0"/>
      <w:marRight w:val="0"/>
      <w:marTop w:val="0"/>
      <w:marBottom w:val="0"/>
      <w:divBdr>
        <w:top w:val="none" w:sz="0" w:space="0" w:color="auto"/>
        <w:left w:val="none" w:sz="0" w:space="0" w:color="auto"/>
        <w:bottom w:val="none" w:sz="0" w:space="0" w:color="auto"/>
        <w:right w:val="none" w:sz="0" w:space="0" w:color="auto"/>
      </w:divBdr>
    </w:div>
    <w:div w:id="124390885">
      <w:bodyDiv w:val="1"/>
      <w:marLeft w:val="0"/>
      <w:marRight w:val="0"/>
      <w:marTop w:val="0"/>
      <w:marBottom w:val="0"/>
      <w:divBdr>
        <w:top w:val="none" w:sz="0" w:space="0" w:color="auto"/>
        <w:left w:val="none" w:sz="0" w:space="0" w:color="auto"/>
        <w:bottom w:val="none" w:sz="0" w:space="0" w:color="auto"/>
        <w:right w:val="none" w:sz="0" w:space="0" w:color="auto"/>
      </w:divBdr>
    </w:div>
    <w:div w:id="124548382">
      <w:bodyDiv w:val="1"/>
      <w:marLeft w:val="0"/>
      <w:marRight w:val="0"/>
      <w:marTop w:val="0"/>
      <w:marBottom w:val="0"/>
      <w:divBdr>
        <w:top w:val="none" w:sz="0" w:space="0" w:color="auto"/>
        <w:left w:val="none" w:sz="0" w:space="0" w:color="auto"/>
        <w:bottom w:val="none" w:sz="0" w:space="0" w:color="auto"/>
        <w:right w:val="none" w:sz="0" w:space="0" w:color="auto"/>
      </w:divBdr>
    </w:div>
    <w:div w:id="129717133">
      <w:bodyDiv w:val="1"/>
      <w:marLeft w:val="0"/>
      <w:marRight w:val="0"/>
      <w:marTop w:val="0"/>
      <w:marBottom w:val="0"/>
      <w:divBdr>
        <w:top w:val="none" w:sz="0" w:space="0" w:color="auto"/>
        <w:left w:val="none" w:sz="0" w:space="0" w:color="auto"/>
        <w:bottom w:val="none" w:sz="0" w:space="0" w:color="auto"/>
        <w:right w:val="none" w:sz="0" w:space="0" w:color="auto"/>
      </w:divBdr>
    </w:div>
    <w:div w:id="135293972">
      <w:bodyDiv w:val="1"/>
      <w:marLeft w:val="0"/>
      <w:marRight w:val="0"/>
      <w:marTop w:val="0"/>
      <w:marBottom w:val="0"/>
      <w:divBdr>
        <w:top w:val="none" w:sz="0" w:space="0" w:color="auto"/>
        <w:left w:val="none" w:sz="0" w:space="0" w:color="auto"/>
        <w:bottom w:val="none" w:sz="0" w:space="0" w:color="auto"/>
        <w:right w:val="none" w:sz="0" w:space="0" w:color="auto"/>
      </w:divBdr>
    </w:div>
    <w:div w:id="150026652">
      <w:bodyDiv w:val="1"/>
      <w:marLeft w:val="0"/>
      <w:marRight w:val="0"/>
      <w:marTop w:val="0"/>
      <w:marBottom w:val="0"/>
      <w:divBdr>
        <w:top w:val="none" w:sz="0" w:space="0" w:color="auto"/>
        <w:left w:val="none" w:sz="0" w:space="0" w:color="auto"/>
        <w:bottom w:val="none" w:sz="0" w:space="0" w:color="auto"/>
        <w:right w:val="none" w:sz="0" w:space="0" w:color="auto"/>
      </w:divBdr>
    </w:div>
    <w:div w:id="152575361">
      <w:bodyDiv w:val="1"/>
      <w:marLeft w:val="0"/>
      <w:marRight w:val="0"/>
      <w:marTop w:val="0"/>
      <w:marBottom w:val="0"/>
      <w:divBdr>
        <w:top w:val="none" w:sz="0" w:space="0" w:color="auto"/>
        <w:left w:val="none" w:sz="0" w:space="0" w:color="auto"/>
        <w:bottom w:val="none" w:sz="0" w:space="0" w:color="auto"/>
        <w:right w:val="none" w:sz="0" w:space="0" w:color="auto"/>
      </w:divBdr>
    </w:div>
    <w:div w:id="153180223">
      <w:bodyDiv w:val="1"/>
      <w:marLeft w:val="0"/>
      <w:marRight w:val="0"/>
      <w:marTop w:val="0"/>
      <w:marBottom w:val="0"/>
      <w:divBdr>
        <w:top w:val="none" w:sz="0" w:space="0" w:color="auto"/>
        <w:left w:val="none" w:sz="0" w:space="0" w:color="auto"/>
        <w:bottom w:val="none" w:sz="0" w:space="0" w:color="auto"/>
        <w:right w:val="none" w:sz="0" w:space="0" w:color="auto"/>
      </w:divBdr>
    </w:div>
    <w:div w:id="153227054">
      <w:bodyDiv w:val="1"/>
      <w:marLeft w:val="0"/>
      <w:marRight w:val="0"/>
      <w:marTop w:val="0"/>
      <w:marBottom w:val="0"/>
      <w:divBdr>
        <w:top w:val="none" w:sz="0" w:space="0" w:color="auto"/>
        <w:left w:val="none" w:sz="0" w:space="0" w:color="auto"/>
        <w:bottom w:val="none" w:sz="0" w:space="0" w:color="auto"/>
        <w:right w:val="none" w:sz="0" w:space="0" w:color="auto"/>
      </w:divBdr>
    </w:div>
    <w:div w:id="176038822">
      <w:bodyDiv w:val="1"/>
      <w:marLeft w:val="0"/>
      <w:marRight w:val="0"/>
      <w:marTop w:val="0"/>
      <w:marBottom w:val="0"/>
      <w:divBdr>
        <w:top w:val="none" w:sz="0" w:space="0" w:color="auto"/>
        <w:left w:val="none" w:sz="0" w:space="0" w:color="auto"/>
        <w:bottom w:val="none" w:sz="0" w:space="0" w:color="auto"/>
        <w:right w:val="none" w:sz="0" w:space="0" w:color="auto"/>
      </w:divBdr>
    </w:div>
    <w:div w:id="176847369">
      <w:bodyDiv w:val="1"/>
      <w:marLeft w:val="0"/>
      <w:marRight w:val="0"/>
      <w:marTop w:val="0"/>
      <w:marBottom w:val="0"/>
      <w:divBdr>
        <w:top w:val="none" w:sz="0" w:space="0" w:color="auto"/>
        <w:left w:val="none" w:sz="0" w:space="0" w:color="auto"/>
        <w:bottom w:val="none" w:sz="0" w:space="0" w:color="auto"/>
        <w:right w:val="none" w:sz="0" w:space="0" w:color="auto"/>
      </w:divBdr>
    </w:div>
    <w:div w:id="184028788">
      <w:bodyDiv w:val="1"/>
      <w:marLeft w:val="0"/>
      <w:marRight w:val="0"/>
      <w:marTop w:val="0"/>
      <w:marBottom w:val="0"/>
      <w:divBdr>
        <w:top w:val="none" w:sz="0" w:space="0" w:color="auto"/>
        <w:left w:val="none" w:sz="0" w:space="0" w:color="auto"/>
        <w:bottom w:val="none" w:sz="0" w:space="0" w:color="auto"/>
        <w:right w:val="none" w:sz="0" w:space="0" w:color="auto"/>
      </w:divBdr>
    </w:div>
    <w:div w:id="189074889">
      <w:bodyDiv w:val="1"/>
      <w:marLeft w:val="0"/>
      <w:marRight w:val="0"/>
      <w:marTop w:val="0"/>
      <w:marBottom w:val="0"/>
      <w:divBdr>
        <w:top w:val="none" w:sz="0" w:space="0" w:color="auto"/>
        <w:left w:val="none" w:sz="0" w:space="0" w:color="auto"/>
        <w:bottom w:val="none" w:sz="0" w:space="0" w:color="auto"/>
        <w:right w:val="none" w:sz="0" w:space="0" w:color="auto"/>
      </w:divBdr>
    </w:div>
    <w:div w:id="192230984">
      <w:bodyDiv w:val="1"/>
      <w:marLeft w:val="0"/>
      <w:marRight w:val="0"/>
      <w:marTop w:val="0"/>
      <w:marBottom w:val="0"/>
      <w:divBdr>
        <w:top w:val="none" w:sz="0" w:space="0" w:color="auto"/>
        <w:left w:val="none" w:sz="0" w:space="0" w:color="auto"/>
        <w:bottom w:val="none" w:sz="0" w:space="0" w:color="auto"/>
        <w:right w:val="none" w:sz="0" w:space="0" w:color="auto"/>
      </w:divBdr>
    </w:div>
    <w:div w:id="197856280">
      <w:bodyDiv w:val="1"/>
      <w:marLeft w:val="0"/>
      <w:marRight w:val="0"/>
      <w:marTop w:val="0"/>
      <w:marBottom w:val="0"/>
      <w:divBdr>
        <w:top w:val="none" w:sz="0" w:space="0" w:color="auto"/>
        <w:left w:val="none" w:sz="0" w:space="0" w:color="auto"/>
        <w:bottom w:val="none" w:sz="0" w:space="0" w:color="auto"/>
        <w:right w:val="none" w:sz="0" w:space="0" w:color="auto"/>
      </w:divBdr>
    </w:div>
    <w:div w:id="204415107">
      <w:bodyDiv w:val="1"/>
      <w:marLeft w:val="0"/>
      <w:marRight w:val="0"/>
      <w:marTop w:val="0"/>
      <w:marBottom w:val="0"/>
      <w:divBdr>
        <w:top w:val="none" w:sz="0" w:space="0" w:color="auto"/>
        <w:left w:val="none" w:sz="0" w:space="0" w:color="auto"/>
        <w:bottom w:val="none" w:sz="0" w:space="0" w:color="auto"/>
        <w:right w:val="none" w:sz="0" w:space="0" w:color="auto"/>
      </w:divBdr>
    </w:div>
    <w:div w:id="206916100">
      <w:bodyDiv w:val="1"/>
      <w:marLeft w:val="0"/>
      <w:marRight w:val="0"/>
      <w:marTop w:val="0"/>
      <w:marBottom w:val="0"/>
      <w:divBdr>
        <w:top w:val="none" w:sz="0" w:space="0" w:color="auto"/>
        <w:left w:val="none" w:sz="0" w:space="0" w:color="auto"/>
        <w:bottom w:val="none" w:sz="0" w:space="0" w:color="auto"/>
        <w:right w:val="none" w:sz="0" w:space="0" w:color="auto"/>
      </w:divBdr>
    </w:div>
    <w:div w:id="208225031">
      <w:bodyDiv w:val="1"/>
      <w:marLeft w:val="0"/>
      <w:marRight w:val="0"/>
      <w:marTop w:val="0"/>
      <w:marBottom w:val="0"/>
      <w:divBdr>
        <w:top w:val="none" w:sz="0" w:space="0" w:color="auto"/>
        <w:left w:val="none" w:sz="0" w:space="0" w:color="auto"/>
        <w:bottom w:val="none" w:sz="0" w:space="0" w:color="auto"/>
        <w:right w:val="none" w:sz="0" w:space="0" w:color="auto"/>
      </w:divBdr>
    </w:div>
    <w:div w:id="209925881">
      <w:bodyDiv w:val="1"/>
      <w:marLeft w:val="0"/>
      <w:marRight w:val="0"/>
      <w:marTop w:val="0"/>
      <w:marBottom w:val="0"/>
      <w:divBdr>
        <w:top w:val="none" w:sz="0" w:space="0" w:color="auto"/>
        <w:left w:val="none" w:sz="0" w:space="0" w:color="auto"/>
        <w:bottom w:val="none" w:sz="0" w:space="0" w:color="auto"/>
        <w:right w:val="none" w:sz="0" w:space="0" w:color="auto"/>
      </w:divBdr>
    </w:div>
    <w:div w:id="215898122">
      <w:bodyDiv w:val="1"/>
      <w:marLeft w:val="0"/>
      <w:marRight w:val="0"/>
      <w:marTop w:val="0"/>
      <w:marBottom w:val="0"/>
      <w:divBdr>
        <w:top w:val="none" w:sz="0" w:space="0" w:color="auto"/>
        <w:left w:val="none" w:sz="0" w:space="0" w:color="auto"/>
        <w:bottom w:val="none" w:sz="0" w:space="0" w:color="auto"/>
        <w:right w:val="none" w:sz="0" w:space="0" w:color="auto"/>
      </w:divBdr>
    </w:div>
    <w:div w:id="217396906">
      <w:bodyDiv w:val="1"/>
      <w:marLeft w:val="0"/>
      <w:marRight w:val="0"/>
      <w:marTop w:val="0"/>
      <w:marBottom w:val="0"/>
      <w:divBdr>
        <w:top w:val="none" w:sz="0" w:space="0" w:color="auto"/>
        <w:left w:val="none" w:sz="0" w:space="0" w:color="auto"/>
        <w:bottom w:val="none" w:sz="0" w:space="0" w:color="auto"/>
        <w:right w:val="none" w:sz="0" w:space="0" w:color="auto"/>
      </w:divBdr>
    </w:div>
    <w:div w:id="217666418">
      <w:bodyDiv w:val="1"/>
      <w:marLeft w:val="0"/>
      <w:marRight w:val="0"/>
      <w:marTop w:val="0"/>
      <w:marBottom w:val="0"/>
      <w:divBdr>
        <w:top w:val="none" w:sz="0" w:space="0" w:color="auto"/>
        <w:left w:val="none" w:sz="0" w:space="0" w:color="auto"/>
        <w:bottom w:val="none" w:sz="0" w:space="0" w:color="auto"/>
        <w:right w:val="none" w:sz="0" w:space="0" w:color="auto"/>
      </w:divBdr>
    </w:div>
    <w:div w:id="217938037">
      <w:bodyDiv w:val="1"/>
      <w:marLeft w:val="0"/>
      <w:marRight w:val="0"/>
      <w:marTop w:val="0"/>
      <w:marBottom w:val="0"/>
      <w:divBdr>
        <w:top w:val="none" w:sz="0" w:space="0" w:color="auto"/>
        <w:left w:val="none" w:sz="0" w:space="0" w:color="auto"/>
        <w:bottom w:val="none" w:sz="0" w:space="0" w:color="auto"/>
        <w:right w:val="none" w:sz="0" w:space="0" w:color="auto"/>
      </w:divBdr>
    </w:div>
    <w:div w:id="218441157">
      <w:bodyDiv w:val="1"/>
      <w:marLeft w:val="0"/>
      <w:marRight w:val="0"/>
      <w:marTop w:val="0"/>
      <w:marBottom w:val="0"/>
      <w:divBdr>
        <w:top w:val="none" w:sz="0" w:space="0" w:color="auto"/>
        <w:left w:val="none" w:sz="0" w:space="0" w:color="auto"/>
        <w:bottom w:val="none" w:sz="0" w:space="0" w:color="auto"/>
        <w:right w:val="none" w:sz="0" w:space="0" w:color="auto"/>
      </w:divBdr>
    </w:div>
    <w:div w:id="222109906">
      <w:bodyDiv w:val="1"/>
      <w:marLeft w:val="0"/>
      <w:marRight w:val="0"/>
      <w:marTop w:val="0"/>
      <w:marBottom w:val="0"/>
      <w:divBdr>
        <w:top w:val="none" w:sz="0" w:space="0" w:color="auto"/>
        <w:left w:val="none" w:sz="0" w:space="0" w:color="auto"/>
        <w:bottom w:val="none" w:sz="0" w:space="0" w:color="auto"/>
        <w:right w:val="none" w:sz="0" w:space="0" w:color="auto"/>
      </w:divBdr>
    </w:div>
    <w:div w:id="222911147">
      <w:bodyDiv w:val="1"/>
      <w:marLeft w:val="0"/>
      <w:marRight w:val="0"/>
      <w:marTop w:val="0"/>
      <w:marBottom w:val="0"/>
      <w:divBdr>
        <w:top w:val="none" w:sz="0" w:space="0" w:color="auto"/>
        <w:left w:val="none" w:sz="0" w:space="0" w:color="auto"/>
        <w:bottom w:val="none" w:sz="0" w:space="0" w:color="auto"/>
        <w:right w:val="none" w:sz="0" w:space="0" w:color="auto"/>
      </w:divBdr>
    </w:div>
    <w:div w:id="223100948">
      <w:bodyDiv w:val="1"/>
      <w:marLeft w:val="0"/>
      <w:marRight w:val="0"/>
      <w:marTop w:val="0"/>
      <w:marBottom w:val="0"/>
      <w:divBdr>
        <w:top w:val="none" w:sz="0" w:space="0" w:color="auto"/>
        <w:left w:val="none" w:sz="0" w:space="0" w:color="auto"/>
        <w:bottom w:val="none" w:sz="0" w:space="0" w:color="auto"/>
        <w:right w:val="none" w:sz="0" w:space="0" w:color="auto"/>
      </w:divBdr>
    </w:div>
    <w:div w:id="236398699">
      <w:bodyDiv w:val="1"/>
      <w:marLeft w:val="0"/>
      <w:marRight w:val="0"/>
      <w:marTop w:val="0"/>
      <w:marBottom w:val="0"/>
      <w:divBdr>
        <w:top w:val="none" w:sz="0" w:space="0" w:color="auto"/>
        <w:left w:val="none" w:sz="0" w:space="0" w:color="auto"/>
        <w:bottom w:val="none" w:sz="0" w:space="0" w:color="auto"/>
        <w:right w:val="none" w:sz="0" w:space="0" w:color="auto"/>
      </w:divBdr>
    </w:div>
    <w:div w:id="243029144">
      <w:bodyDiv w:val="1"/>
      <w:marLeft w:val="0"/>
      <w:marRight w:val="0"/>
      <w:marTop w:val="0"/>
      <w:marBottom w:val="0"/>
      <w:divBdr>
        <w:top w:val="none" w:sz="0" w:space="0" w:color="auto"/>
        <w:left w:val="none" w:sz="0" w:space="0" w:color="auto"/>
        <w:bottom w:val="none" w:sz="0" w:space="0" w:color="auto"/>
        <w:right w:val="none" w:sz="0" w:space="0" w:color="auto"/>
      </w:divBdr>
    </w:div>
    <w:div w:id="246571976">
      <w:bodyDiv w:val="1"/>
      <w:marLeft w:val="0"/>
      <w:marRight w:val="0"/>
      <w:marTop w:val="0"/>
      <w:marBottom w:val="0"/>
      <w:divBdr>
        <w:top w:val="none" w:sz="0" w:space="0" w:color="auto"/>
        <w:left w:val="none" w:sz="0" w:space="0" w:color="auto"/>
        <w:bottom w:val="none" w:sz="0" w:space="0" w:color="auto"/>
        <w:right w:val="none" w:sz="0" w:space="0" w:color="auto"/>
      </w:divBdr>
    </w:div>
    <w:div w:id="248659380">
      <w:bodyDiv w:val="1"/>
      <w:marLeft w:val="0"/>
      <w:marRight w:val="0"/>
      <w:marTop w:val="0"/>
      <w:marBottom w:val="0"/>
      <w:divBdr>
        <w:top w:val="none" w:sz="0" w:space="0" w:color="auto"/>
        <w:left w:val="none" w:sz="0" w:space="0" w:color="auto"/>
        <w:bottom w:val="none" w:sz="0" w:space="0" w:color="auto"/>
        <w:right w:val="none" w:sz="0" w:space="0" w:color="auto"/>
      </w:divBdr>
    </w:div>
    <w:div w:id="250506438">
      <w:bodyDiv w:val="1"/>
      <w:marLeft w:val="0"/>
      <w:marRight w:val="0"/>
      <w:marTop w:val="0"/>
      <w:marBottom w:val="0"/>
      <w:divBdr>
        <w:top w:val="none" w:sz="0" w:space="0" w:color="auto"/>
        <w:left w:val="none" w:sz="0" w:space="0" w:color="auto"/>
        <w:bottom w:val="none" w:sz="0" w:space="0" w:color="auto"/>
        <w:right w:val="none" w:sz="0" w:space="0" w:color="auto"/>
      </w:divBdr>
    </w:div>
    <w:div w:id="252203382">
      <w:bodyDiv w:val="1"/>
      <w:marLeft w:val="0"/>
      <w:marRight w:val="0"/>
      <w:marTop w:val="0"/>
      <w:marBottom w:val="0"/>
      <w:divBdr>
        <w:top w:val="none" w:sz="0" w:space="0" w:color="auto"/>
        <w:left w:val="none" w:sz="0" w:space="0" w:color="auto"/>
        <w:bottom w:val="none" w:sz="0" w:space="0" w:color="auto"/>
        <w:right w:val="none" w:sz="0" w:space="0" w:color="auto"/>
      </w:divBdr>
    </w:div>
    <w:div w:id="256255570">
      <w:bodyDiv w:val="1"/>
      <w:marLeft w:val="0"/>
      <w:marRight w:val="0"/>
      <w:marTop w:val="0"/>
      <w:marBottom w:val="0"/>
      <w:divBdr>
        <w:top w:val="none" w:sz="0" w:space="0" w:color="auto"/>
        <w:left w:val="none" w:sz="0" w:space="0" w:color="auto"/>
        <w:bottom w:val="none" w:sz="0" w:space="0" w:color="auto"/>
        <w:right w:val="none" w:sz="0" w:space="0" w:color="auto"/>
      </w:divBdr>
    </w:div>
    <w:div w:id="259684822">
      <w:bodyDiv w:val="1"/>
      <w:marLeft w:val="0"/>
      <w:marRight w:val="0"/>
      <w:marTop w:val="0"/>
      <w:marBottom w:val="0"/>
      <w:divBdr>
        <w:top w:val="none" w:sz="0" w:space="0" w:color="auto"/>
        <w:left w:val="none" w:sz="0" w:space="0" w:color="auto"/>
        <w:bottom w:val="none" w:sz="0" w:space="0" w:color="auto"/>
        <w:right w:val="none" w:sz="0" w:space="0" w:color="auto"/>
      </w:divBdr>
    </w:div>
    <w:div w:id="260071538">
      <w:bodyDiv w:val="1"/>
      <w:marLeft w:val="0"/>
      <w:marRight w:val="0"/>
      <w:marTop w:val="0"/>
      <w:marBottom w:val="0"/>
      <w:divBdr>
        <w:top w:val="none" w:sz="0" w:space="0" w:color="auto"/>
        <w:left w:val="none" w:sz="0" w:space="0" w:color="auto"/>
        <w:bottom w:val="none" w:sz="0" w:space="0" w:color="auto"/>
        <w:right w:val="none" w:sz="0" w:space="0" w:color="auto"/>
      </w:divBdr>
    </w:div>
    <w:div w:id="277419525">
      <w:bodyDiv w:val="1"/>
      <w:marLeft w:val="0"/>
      <w:marRight w:val="0"/>
      <w:marTop w:val="0"/>
      <w:marBottom w:val="0"/>
      <w:divBdr>
        <w:top w:val="none" w:sz="0" w:space="0" w:color="auto"/>
        <w:left w:val="none" w:sz="0" w:space="0" w:color="auto"/>
        <w:bottom w:val="none" w:sz="0" w:space="0" w:color="auto"/>
        <w:right w:val="none" w:sz="0" w:space="0" w:color="auto"/>
      </w:divBdr>
    </w:div>
    <w:div w:id="282005825">
      <w:bodyDiv w:val="1"/>
      <w:marLeft w:val="0"/>
      <w:marRight w:val="0"/>
      <w:marTop w:val="0"/>
      <w:marBottom w:val="0"/>
      <w:divBdr>
        <w:top w:val="none" w:sz="0" w:space="0" w:color="auto"/>
        <w:left w:val="none" w:sz="0" w:space="0" w:color="auto"/>
        <w:bottom w:val="none" w:sz="0" w:space="0" w:color="auto"/>
        <w:right w:val="none" w:sz="0" w:space="0" w:color="auto"/>
      </w:divBdr>
    </w:div>
    <w:div w:id="286740566">
      <w:bodyDiv w:val="1"/>
      <w:marLeft w:val="0"/>
      <w:marRight w:val="0"/>
      <w:marTop w:val="0"/>
      <w:marBottom w:val="0"/>
      <w:divBdr>
        <w:top w:val="none" w:sz="0" w:space="0" w:color="auto"/>
        <w:left w:val="none" w:sz="0" w:space="0" w:color="auto"/>
        <w:bottom w:val="none" w:sz="0" w:space="0" w:color="auto"/>
        <w:right w:val="none" w:sz="0" w:space="0" w:color="auto"/>
      </w:divBdr>
    </w:div>
    <w:div w:id="289433748">
      <w:bodyDiv w:val="1"/>
      <w:marLeft w:val="0"/>
      <w:marRight w:val="0"/>
      <w:marTop w:val="0"/>
      <w:marBottom w:val="0"/>
      <w:divBdr>
        <w:top w:val="none" w:sz="0" w:space="0" w:color="auto"/>
        <w:left w:val="none" w:sz="0" w:space="0" w:color="auto"/>
        <w:bottom w:val="none" w:sz="0" w:space="0" w:color="auto"/>
        <w:right w:val="none" w:sz="0" w:space="0" w:color="auto"/>
      </w:divBdr>
    </w:div>
    <w:div w:id="290285824">
      <w:bodyDiv w:val="1"/>
      <w:marLeft w:val="0"/>
      <w:marRight w:val="0"/>
      <w:marTop w:val="0"/>
      <w:marBottom w:val="0"/>
      <w:divBdr>
        <w:top w:val="none" w:sz="0" w:space="0" w:color="auto"/>
        <w:left w:val="none" w:sz="0" w:space="0" w:color="auto"/>
        <w:bottom w:val="none" w:sz="0" w:space="0" w:color="auto"/>
        <w:right w:val="none" w:sz="0" w:space="0" w:color="auto"/>
      </w:divBdr>
    </w:div>
    <w:div w:id="291012190">
      <w:bodyDiv w:val="1"/>
      <w:marLeft w:val="0"/>
      <w:marRight w:val="0"/>
      <w:marTop w:val="0"/>
      <w:marBottom w:val="0"/>
      <w:divBdr>
        <w:top w:val="none" w:sz="0" w:space="0" w:color="auto"/>
        <w:left w:val="none" w:sz="0" w:space="0" w:color="auto"/>
        <w:bottom w:val="none" w:sz="0" w:space="0" w:color="auto"/>
        <w:right w:val="none" w:sz="0" w:space="0" w:color="auto"/>
      </w:divBdr>
    </w:div>
    <w:div w:id="299310165">
      <w:bodyDiv w:val="1"/>
      <w:marLeft w:val="0"/>
      <w:marRight w:val="0"/>
      <w:marTop w:val="0"/>
      <w:marBottom w:val="0"/>
      <w:divBdr>
        <w:top w:val="none" w:sz="0" w:space="0" w:color="auto"/>
        <w:left w:val="none" w:sz="0" w:space="0" w:color="auto"/>
        <w:bottom w:val="none" w:sz="0" w:space="0" w:color="auto"/>
        <w:right w:val="none" w:sz="0" w:space="0" w:color="auto"/>
      </w:divBdr>
    </w:div>
    <w:div w:id="302659793">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10603569">
      <w:bodyDiv w:val="1"/>
      <w:marLeft w:val="0"/>
      <w:marRight w:val="0"/>
      <w:marTop w:val="0"/>
      <w:marBottom w:val="0"/>
      <w:divBdr>
        <w:top w:val="none" w:sz="0" w:space="0" w:color="auto"/>
        <w:left w:val="none" w:sz="0" w:space="0" w:color="auto"/>
        <w:bottom w:val="none" w:sz="0" w:space="0" w:color="auto"/>
        <w:right w:val="none" w:sz="0" w:space="0" w:color="auto"/>
      </w:divBdr>
    </w:div>
    <w:div w:id="311758177">
      <w:bodyDiv w:val="1"/>
      <w:marLeft w:val="0"/>
      <w:marRight w:val="0"/>
      <w:marTop w:val="0"/>
      <w:marBottom w:val="0"/>
      <w:divBdr>
        <w:top w:val="none" w:sz="0" w:space="0" w:color="auto"/>
        <w:left w:val="none" w:sz="0" w:space="0" w:color="auto"/>
        <w:bottom w:val="none" w:sz="0" w:space="0" w:color="auto"/>
        <w:right w:val="none" w:sz="0" w:space="0" w:color="auto"/>
      </w:divBdr>
    </w:div>
    <w:div w:id="322509172">
      <w:bodyDiv w:val="1"/>
      <w:marLeft w:val="0"/>
      <w:marRight w:val="0"/>
      <w:marTop w:val="0"/>
      <w:marBottom w:val="0"/>
      <w:divBdr>
        <w:top w:val="none" w:sz="0" w:space="0" w:color="auto"/>
        <w:left w:val="none" w:sz="0" w:space="0" w:color="auto"/>
        <w:bottom w:val="none" w:sz="0" w:space="0" w:color="auto"/>
        <w:right w:val="none" w:sz="0" w:space="0" w:color="auto"/>
      </w:divBdr>
    </w:div>
    <w:div w:id="338391883">
      <w:bodyDiv w:val="1"/>
      <w:marLeft w:val="0"/>
      <w:marRight w:val="0"/>
      <w:marTop w:val="0"/>
      <w:marBottom w:val="0"/>
      <w:divBdr>
        <w:top w:val="none" w:sz="0" w:space="0" w:color="auto"/>
        <w:left w:val="none" w:sz="0" w:space="0" w:color="auto"/>
        <w:bottom w:val="none" w:sz="0" w:space="0" w:color="auto"/>
        <w:right w:val="none" w:sz="0" w:space="0" w:color="auto"/>
      </w:divBdr>
    </w:div>
    <w:div w:id="341467639">
      <w:bodyDiv w:val="1"/>
      <w:marLeft w:val="0"/>
      <w:marRight w:val="0"/>
      <w:marTop w:val="0"/>
      <w:marBottom w:val="0"/>
      <w:divBdr>
        <w:top w:val="none" w:sz="0" w:space="0" w:color="auto"/>
        <w:left w:val="none" w:sz="0" w:space="0" w:color="auto"/>
        <w:bottom w:val="none" w:sz="0" w:space="0" w:color="auto"/>
        <w:right w:val="none" w:sz="0" w:space="0" w:color="auto"/>
      </w:divBdr>
    </w:div>
    <w:div w:id="349526568">
      <w:bodyDiv w:val="1"/>
      <w:marLeft w:val="0"/>
      <w:marRight w:val="0"/>
      <w:marTop w:val="0"/>
      <w:marBottom w:val="0"/>
      <w:divBdr>
        <w:top w:val="none" w:sz="0" w:space="0" w:color="auto"/>
        <w:left w:val="none" w:sz="0" w:space="0" w:color="auto"/>
        <w:bottom w:val="none" w:sz="0" w:space="0" w:color="auto"/>
        <w:right w:val="none" w:sz="0" w:space="0" w:color="auto"/>
      </w:divBdr>
    </w:div>
    <w:div w:id="352923912">
      <w:bodyDiv w:val="1"/>
      <w:marLeft w:val="0"/>
      <w:marRight w:val="0"/>
      <w:marTop w:val="0"/>
      <w:marBottom w:val="0"/>
      <w:divBdr>
        <w:top w:val="none" w:sz="0" w:space="0" w:color="auto"/>
        <w:left w:val="none" w:sz="0" w:space="0" w:color="auto"/>
        <w:bottom w:val="none" w:sz="0" w:space="0" w:color="auto"/>
        <w:right w:val="none" w:sz="0" w:space="0" w:color="auto"/>
      </w:divBdr>
    </w:div>
    <w:div w:id="359597868">
      <w:bodyDiv w:val="1"/>
      <w:marLeft w:val="0"/>
      <w:marRight w:val="0"/>
      <w:marTop w:val="0"/>
      <w:marBottom w:val="0"/>
      <w:divBdr>
        <w:top w:val="none" w:sz="0" w:space="0" w:color="auto"/>
        <w:left w:val="none" w:sz="0" w:space="0" w:color="auto"/>
        <w:bottom w:val="none" w:sz="0" w:space="0" w:color="auto"/>
        <w:right w:val="none" w:sz="0" w:space="0" w:color="auto"/>
      </w:divBdr>
    </w:div>
    <w:div w:id="360858778">
      <w:bodyDiv w:val="1"/>
      <w:marLeft w:val="0"/>
      <w:marRight w:val="0"/>
      <w:marTop w:val="0"/>
      <w:marBottom w:val="0"/>
      <w:divBdr>
        <w:top w:val="none" w:sz="0" w:space="0" w:color="auto"/>
        <w:left w:val="none" w:sz="0" w:space="0" w:color="auto"/>
        <w:bottom w:val="none" w:sz="0" w:space="0" w:color="auto"/>
        <w:right w:val="none" w:sz="0" w:space="0" w:color="auto"/>
      </w:divBdr>
    </w:div>
    <w:div w:id="365641404">
      <w:bodyDiv w:val="1"/>
      <w:marLeft w:val="0"/>
      <w:marRight w:val="0"/>
      <w:marTop w:val="0"/>
      <w:marBottom w:val="0"/>
      <w:divBdr>
        <w:top w:val="none" w:sz="0" w:space="0" w:color="auto"/>
        <w:left w:val="none" w:sz="0" w:space="0" w:color="auto"/>
        <w:bottom w:val="none" w:sz="0" w:space="0" w:color="auto"/>
        <w:right w:val="none" w:sz="0" w:space="0" w:color="auto"/>
      </w:divBdr>
    </w:div>
    <w:div w:id="376321582">
      <w:bodyDiv w:val="1"/>
      <w:marLeft w:val="0"/>
      <w:marRight w:val="0"/>
      <w:marTop w:val="0"/>
      <w:marBottom w:val="0"/>
      <w:divBdr>
        <w:top w:val="none" w:sz="0" w:space="0" w:color="auto"/>
        <w:left w:val="none" w:sz="0" w:space="0" w:color="auto"/>
        <w:bottom w:val="none" w:sz="0" w:space="0" w:color="auto"/>
        <w:right w:val="none" w:sz="0" w:space="0" w:color="auto"/>
      </w:divBdr>
    </w:div>
    <w:div w:id="379061136">
      <w:bodyDiv w:val="1"/>
      <w:marLeft w:val="0"/>
      <w:marRight w:val="0"/>
      <w:marTop w:val="0"/>
      <w:marBottom w:val="0"/>
      <w:divBdr>
        <w:top w:val="none" w:sz="0" w:space="0" w:color="auto"/>
        <w:left w:val="none" w:sz="0" w:space="0" w:color="auto"/>
        <w:bottom w:val="none" w:sz="0" w:space="0" w:color="auto"/>
        <w:right w:val="none" w:sz="0" w:space="0" w:color="auto"/>
      </w:divBdr>
    </w:div>
    <w:div w:id="386076130">
      <w:bodyDiv w:val="1"/>
      <w:marLeft w:val="0"/>
      <w:marRight w:val="0"/>
      <w:marTop w:val="0"/>
      <w:marBottom w:val="0"/>
      <w:divBdr>
        <w:top w:val="none" w:sz="0" w:space="0" w:color="auto"/>
        <w:left w:val="none" w:sz="0" w:space="0" w:color="auto"/>
        <w:bottom w:val="none" w:sz="0" w:space="0" w:color="auto"/>
        <w:right w:val="none" w:sz="0" w:space="0" w:color="auto"/>
      </w:divBdr>
    </w:div>
    <w:div w:id="398402049">
      <w:bodyDiv w:val="1"/>
      <w:marLeft w:val="0"/>
      <w:marRight w:val="0"/>
      <w:marTop w:val="0"/>
      <w:marBottom w:val="0"/>
      <w:divBdr>
        <w:top w:val="none" w:sz="0" w:space="0" w:color="auto"/>
        <w:left w:val="none" w:sz="0" w:space="0" w:color="auto"/>
        <w:bottom w:val="none" w:sz="0" w:space="0" w:color="auto"/>
        <w:right w:val="none" w:sz="0" w:space="0" w:color="auto"/>
      </w:divBdr>
    </w:div>
    <w:div w:id="407113445">
      <w:bodyDiv w:val="1"/>
      <w:marLeft w:val="0"/>
      <w:marRight w:val="0"/>
      <w:marTop w:val="0"/>
      <w:marBottom w:val="0"/>
      <w:divBdr>
        <w:top w:val="none" w:sz="0" w:space="0" w:color="auto"/>
        <w:left w:val="none" w:sz="0" w:space="0" w:color="auto"/>
        <w:bottom w:val="none" w:sz="0" w:space="0" w:color="auto"/>
        <w:right w:val="none" w:sz="0" w:space="0" w:color="auto"/>
      </w:divBdr>
    </w:div>
    <w:div w:id="407338985">
      <w:bodyDiv w:val="1"/>
      <w:marLeft w:val="0"/>
      <w:marRight w:val="0"/>
      <w:marTop w:val="0"/>
      <w:marBottom w:val="0"/>
      <w:divBdr>
        <w:top w:val="none" w:sz="0" w:space="0" w:color="auto"/>
        <w:left w:val="none" w:sz="0" w:space="0" w:color="auto"/>
        <w:bottom w:val="none" w:sz="0" w:space="0" w:color="auto"/>
        <w:right w:val="none" w:sz="0" w:space="0" w:color="auto"/>
      </w:divBdr>
    </w:div>
    <w:div w:id="412552789">
      <w:bodyDiv w:val="1"/>
      <w:marLeft w:val="0"/>
      <w:marRight w:val="0"/>
      <w:marTop w:val="0"/>
      <w:marBottom w:val="0"/>
      <w:divBdr>
        <w:top w:val="none" w:sz="0" w:space="0" w:color="auto"/>
        <w:left w:val="none" w:sz="0" w:space="0" w:color="auto"/>
        <w:bottom w:val="none" w:sz="0" w:space="0" w:color="auto"/>
        <w:right w:val="none" w:sz="0" w:space="0" w:color="auto"/>
      </w:divBdr>
    </w:div>
    <w:div w:id="414598322">
      <w:bodyDiv w:val="1"/>
      <w:marLeft w:val="0"/>
      <w:marRight w:val="0"/>
      <w:marTop w:val="0"/>
      <w:marBottom w:val="0"/>
      <w:divBdr>
        <w:top w:val="none" w:sz="0" w:space="0" w:color="auto"/>
        <w:left w:val="none" w:sz="0" w:space="0" w:color="auto"/>
        <w:bottom w:val="none" w:sz="0" w:space="0" w:color="auto"/>
        <w:right w:val="none" w:sz="0" w:space="0" w:color="auto"/>
      </w:divBdr>
    </w:div>
    <w:div w:id="417486123">
      <w:bodyDiv w:val="1"/>
      <w:marLeft w:val="0"/>
      <w:marRight w:val="0"/>
      <w:marTop w:val="0"/>
      <w:marBottom w:val="0"/>
      <w:divBdr>
        <w:top w:val="none" w:sz="0" w:space="0" w:color="auto"/>
        <w:left w:val="none" w:sz="0" w:space="0" w:color="auto"/>
        <w:bottom w:val="none" w:sz="0" w:space="0" w:color="auto"/>
        <w:right w:val="none" w:sz="0" w:space="0" w:color="auto"/>
      </w:divBdr>
    </w:div>
    <w:div w:id="418869453">
      <w:bodyDiv w:val="1"/>
      <w:marLeft w:val="0"/>
      <w:marRight w:val="0"/>
      <w:marTop w:val="0"/>
      <w:marBottom w:val="0"/>
      <w:divBdr>
        <w:top w:val="none" w:sz="0" w:space="0" w:color="auto"/>
        <w:left w:val="none" w:sz="0" w:space="0" w:color="auto"/>
        <w:bottom w:val="none" w:sz="0" w:space="0" w:color="auto"/>
        <w:right w:val="none" w:sz="0" w:space="0" w:color="auto"/>
      </w:divBdr>
    </w:div>
    <w:div w:id="419066154">
      <w:bodyDiv w:val="1"/>
      <w:marLeft w:val="0"/>
      <w:marRight w:val="0"/>
      <w:marTop w:val="0"/>
      <w:marBottom w:val="0"/>
      <w:divBdr>
        <w:top w:val="none" w:sz="0" w:space="0" w:color="auto"/>
        <w:left w:val="none" w:sz="0" w:space="0" w:color="auto"/>
        <w:bottom w:val="none" w:sz="0" w:space="0" w:color="auto"/>
        <w:right w:val="none" w:sz="0" w:space="0" w:color="auto"/>
      </w:divBdr>
    </w:div>
    <w:div w:id="420834323">
      <w:bodyDiv w:val="1"/>
      <w:marLeft w:val="0"/>
      <w:marRight w:val="0"/>
      <w:marTop w:val="0"/>
      <w:marBottom w:val="0"/>
      <w:divBdr>
        <w:top w:val="none" w:sz="0" w:space="0" w:color="auto"/>
        <w:left w:val="none" w:sz="0" w:space="0" w:color="auto"/>
        <w:bottom w:val="none" w:sz="0" w:space="0" w:color="auto"/>
        <w:right w:val="none" w:sz="0" w:space="0" w:color="auto"/>
      </w:divBdr>
    </w:div>
    <w:div w:id="422187984">
      <w:bodyDiv w:val="1"/>
      <w:marLeft w:val="0"/>
      <w:marRight w:val="0"/>
      <w:marTop w:val="0"/>
      <w:marBottom w:val="0"/>
      <w:divBdr>
        <w:top w:val="none" w:sz="0" w:space="0" w:color="auto"/>
        <w:left w:val="none" w:sz="0" w:space="0" w:color="auto"/>
        <w:bottom w:val="none" w:sz="0" w:space="0" w:color="auto"/>
        <w:right w:val="none" w:sz="0" w:space="0" w:color="auto"/>
      </w:divBdr>
    </w:div>
    <w:div w:id="425619487">
      <w:bodyDiv w:val="1"/>
      <w:marLeft w:val="0"/>
      <w:marRight w:val="0"/>
      <w:marTop w:val="0"/>
      <w:marBottom w:val="0"/>
      <w:divBdr>
        <w:top w:val="none" w:sz="0" w:space="0" w:color="auto"/>
        <w:left w:val="none" w:sz="0" w:space="0" w:color="auto"/>
        <w:bottom w:val="none" w:sz="0" w:space="0" w:color="auto"/>
        <w:right w:val="none" w:sz="0" w:space="0" w:color="auto"/>
      </w:divBdr>
    </w:div>
    <w:div w:id="428543135">
      <w:bodyDiv w:val="1"/>
      <w:marLeft w:val="0"/>
      <w:marRight w:val="0"/>
      <w:marTop w:val="0"/>
      <w:marBottom w:val="0"/>
      <w:divBdr>
        <w:top w:val="none" w:sz="0" w:space="0" w:color="auto"/>
        <w:left w:val="none" w:sz="0" w:space="0" w:color="auto"/>
        <w:bottom w:val="none" w:sz="0" w:space="0" w:color="auto"/>
        <w:right w:val="none" w:sz="0" w:space="0" w:color="auto"/>
      </w:divBdr>
    </w:div>
    <w:div w:id="429356412">
      <w:bodyDiv w:val="1"/>
      <w:marLeft w:val="0"/>
      <w:marRight w:val="0"/>
      <w:marTop w:val="0"/>
      <w:marBottom w:val="0"/>
      <w:divBdr>
        <w:top w:val="none" w:sz="0" w:space="0" w:color="auto"/>
        <w:left w:val="none" w:sz="0" w:space="0" w:color="auto"/>
        <w:bottom w:val="none" w:sz="0" w:space="0" w:color="auto"/>
        <w:right w:val="none" w:sz="0" w:space="0" w:color="auto"/>
      </w:divBdr>
    </w:div>
    <w:div w:id="443769368">
      <w:bodyDiv w:val="1"/>
      <w:marLeft w:val="0"/>
      <w:marRight w:val="0"/>
      <w:marTop w:val="0"/>
      <w:marBottom w:val="0"/>
      <w:divBdr>
        <w:top w:val="none" w:sz="0" w:space="0" w:color="auto"/>
        <w:left w:val="none" w:sz="0" w:space="0" w:color="auto"/>
        <w:bottom w:val="none" w:sz="0" w:space="0" w:color="auto"/>
        <w:right w:val="none" w:sz="0" w:space="0" w:color="auto"/>
      </w:divBdr>
    </w:div>
    <w:div w:id="444152790">
      <w:bodyDiv w:val="1"/>
      <w:marLeft w:val="0"/>
      <w:marRight w:val="0"/>
      <w:marTop w:val="0"/>
      <w:marBottom w:val="0"/>
      <w:divBdr>
        <w:top w:val="none" w:sz="0" w:space="0" w:color="auto"/>
        <w:left w:val="none" w:sz="0" w:space="0" w:color="auto"/>
        <w:bottom w:val="none" w:sz="0" w:space="0" w:color="auto"/>
        <w:right w:val="none" w:sz="0" w:space="0" w:color="auto"/>
      </w:divBdr>
    </w:div>
    <w:div w:id="456534253">
      <w:bodyDiv w:val="1"/>
      <w:marLeft w:val="0"/>
      <w:marRight w:val="0"/>
      <w:marTop w:val="0"/>
      <w:marBottom w:val="0"/>
      <w:divBdr>
        <w:top w:val="none" w:sz="0" w:space="0" w:color="auto"/>
        <w:left w:val="none" w:sz="0" w:space="0" w:color="auto"/>
        <w:bottom w:val="none" w:sz="0" w:space="0" w:color="auto"/>
        <w:right w:val="none" w:sz="0" w:space="0" w:color="auto"/>
      </w:divBdr>
    </w:div>
    <w:div w:id="458038805">
      <w:bodyDiv w:val="1"/>
      <w:marLeft w:val="0"/>
      <w:marRight w:val="0"/>
      <w:marTop w:val="0"/>
      <w:marBottom w:val="0"/>
      <w:divBdr>
        <w:top w:val="none" w:sz="0" w:space="0" w:color="auto"/>
        <w:left w:val="none" w:sz="0" w:space="0" w:color="auto"/>
        <w:bottom w:val="none" w:sz="0" w:space="0" w:color="auto"/>
        <w:right w:val="none" w:sz="0" w:space="0" w:color="auto"/>
      </w:divBdr>
    </w:div>
    <w:div w:id="458884524">
      <w:bodyDiv w:val="1"/>
      <w:marLeft w:val="0"/>
      <w:marRight w:val="0"/>
      <w:marTop w:val="0"/>
      <w:marBottom w:val="0"/>
      <w:divBdr>
        <w:top w:val="none" w:sz="0" w:space="0" w:color="auto"/>
        <w:left w:val="none" w:sz="0" w:space="0" w:color="auto"/>
        <w:bottom w:val="none" w:sz="0" w:space="0" w:color="auto"/>
        <w:right w:val="none" w:sz="0" w:space="0" w:color="auto"/>
      </w:divBdr>
    </w:div>
    <w:div w:id="468128210">
      <w:bodyDiv w:val="1"/>
      <w:marLeft w:val="0"/>
      <w:marRight w:val="0"/>
      <w:marTop w:val="0"/>
      <w:marBottom w:val="0"/>
      <w:divBdr>
        <w:top w:val="none" w:sz="0" w:space="0" w:color="auto"/>
        <w:left w:val="none" w:sz="0" w:space="0" w:color="auto"/>
        <w:bottom w:val="none" w:sz="0" w:space="0" w:color="auto"/>
        <w:right w:val="none" w:sz="0" w:space="0" w:color="auto"/>
      </w:divBdr>
    </w:div>
    <w:div w:id="472337434">
      <w:bodyDiv w:val="1"/>
      <w:marLeft w:val="0"/>
      <w:marRight w:val="0"/>
      <w:marTop w:val="0"/>
      <w:marBottom w:val="0"/>
      <w:divBdr>
        <w:top w:val="none" w:sz="0" w:space="0" w:color="auto"/>
        <w:left w:val="none" w:sz="0" w:space="0" w:color="auto"/>
        <w:bottom w:val="none" w:sz="0" w:space="0" w:color="auto"/>
        <w:right w:val="none" w:sz="0" w:space="0" w:color="auto"/>
      </w:divBdr>
      <w:divsChild>
        <w:div w:id="1911231413">
          <w:marLeft w:val="600"/>
          <w:marRight w:val="0"/>
          <w:marTop w:val="0"/>
          <w:marBottom w:val="0"/>
          <w:divBdr>
            <w:top w:val="none" w:sz="0" w:space="0" w:color="auto"/>
            <w:left w:val="none" w:sz="0" w:space="0" w:color="auto"/>
            <w:bottom w:val="none" w:sz="0" w:space="0" w:color="auto"/>
            <w:right w:val="none" w:sz="0" w:space="0" w:color="auto"/>
          </w:divBdr>
        </w:div>
      </w:divsChild>
    </w:div>
    <w:div w:id="478379268">
      <w:bodyDiv w:val="1"/>
      <w:marLeft w:val="0"/>
      <w:marRight w:val="0"/>
      <w:marTop w:val="0"/>
      <w:marBottom w:val="0"/>
      <w:divBdr>
        <w:top w:val="none" w:sz="0" w:space="0" w:color="auto"/>
        <w:left w:val="none" w:sz="0" w:space="0" w:color="auto"/>
        <w:bottom w:val="none" w:sz="0" w:space="0" w:color="auto"/>
        <w:right w:val="none" w:sz="0" w:space="0" w:color="auto"/>
      </w:divBdr>
    </w:div>
    <w:div w:id="481000409">
      <w:bodyDiv w:val="1"/>
      <w:marLeft w:val="0"/>
      <w:marRight w:val="0"/>
      <w:marTop w:val="0"/>
      <w:marBottom w:val="0"/>
      <w:divBdr>
        <w:top w:val="none" w:sz="0" w:space="0" w:color="auto"/>
        <w:left w:val="none" w:sz="0" w:space="0" w:color="auto"/>
        <w:bottom w:val="none" w:sz="0" w:space="0" w:color="auto"/>
        <w:right w:val="none" w:sz="0" w:space="0" w:color="auto"/>
      </w:divBdr>
    </w:div>
    <w:div w:id="484514786">
      <w:bodyDiv w:val="1"/>
      <w:marLeft w:val="0"/>
      <w:marRight w:val="0"/>
      <w:marTop w:val="0"/>
      <w:marBottom w:val="0"/>
      <w:divBdr>
        <w:top w:val="none" w:sz="0" w:space="0" w:color="auto"/>
        <w:left w:val="none" w:sz="0" w:space="0" w:color="auto"/>
        <w:bottom w:val="none" w:sz="0" w:space="0" w:color="auto"/>
        <w:right w:val="none" w:sz="0" w:space="0" w:color="auto"/>
      </w:divBdr>
    </w:div>
    <w:div w:id="486364217">
      <w:bodyDiv w:val="1"/>
      <w:marLeft w:val="0"/>
      <w:marRight w:val="0"/>
      <w:marTop w:val="0"/>
      <w:marBottom w:val="0"/>
      <w:divBdr>
        <w:top w:val="none" w:sz="0" w:space="0" w:color="auto"/>
        <w:left w:val="none" w:sz="0" w:space="0" w:color="auto"/>
        <w:bottom w:val="none" w:sz="0" w:space="0" w:color="auto"/>
        <w:right w:val="none" w:sz="0" w:space="0" w:color="auto"/>
      </w:divBdr>
    </w:div>
    <w:div w:id="487399528">
      <w:bodyDiv w:val="1"/>
      <w:marLeft w:val="0"/>
      <w:marRight w:val="0"/>
      <w:marTop w:val="0"/>
      <w:marBottom w:val="0"/>
      <w:divBdr>
        <w:top w:val="none" w:sz="0" w:space="0" w:color="auto"/>
        <w:left w:val="none" w:sz="0" w:space="0" w:color="auto"/>
        <w:bottom w:val="none" w:sz="0" w:space="0" w:color="auto"/>
        <w:right w:val="none" w:sz="0" w:space="0" w:color="auto"/>
      </w:divBdr>
    </w:div>
    <w:div w:id="491990366">
      <w:bodyDiv w:val="1"/>
      <w:marLeft w:val="0"/>
      <w:marRight w:val="0"/>
      <w:marTop w:val="0"/>
      <w:marBottom w:val="0"/>
      <w:divBdr>
        <w:top w:val="none" w:sz="0" w:space="0" w:color="auto"/>
        <w:left w:val="none" w:sz="0" w:space="0" w:color="auto"/>
        <w:bottom w:val="none" w:sz="0" w:space="0" w:color="auto"/>
        <w:right w:val="none" w:sz="0" w:space="0" w:color="auto"/>
      </w:divBdr>
    </w:div>
    <w:div w:id="492991324">
      <w:bodyDiv w:val="1"/>
      <w:marLeft w:val="0"/>
      <w:marRight w:val="0"/>
      <w:marTop w:val="0"/>
      <w:marBottom w:val="0"/>
      <w:divBdr>
        <w:top w:val="none" w:sz="0" w:space="0" w:color="auto"/>
        <w:left w:val="none" w:sz="0" w:space="0" w:color="auto"/>
        <w:bottom w:val="none" w:sz="0" w:space="0" w:color="auto"/>
        <w:right w:val="none" w:sz="0" w:space="0" w:color="auto"/>
      </w:divBdr>
    </w:div>
    <w:div w:id="495726890">
      <w:bodyDiv w:val="1"/>
      <w:marLeft w:val="0"/>
      <w:marRight w:val="0"/>
      <w:marTop w:val="0"/>
      <w:marBottom w:val="0"/>
      <w:divBdr>
        <w:top w:val="none" w:sz="0" w:space="0" w:color="auto"/>
        <w:left w:val="none" w:sz="0" w:space="0" w:color="auto"/>
        <w:bottom w:val="none" w:sz="0" w:space="0" w:color="auto"/>
        <w:right w:val="none" w:sz="0" w:space="0" w:color="auto"/>
      </w:divBdr>
    </w:div>
    <w:div w:id="503207701">
      <w:bodyDiv w:val="1"/>
      <w:marLeft w:val="0"/>
      <w:marRight w:val="0"/>
      <w:marTop w:val="0"/>
      <w:marBottom w:val="0"/>
      <w:divBdr>
        <w:top w:val="none" w:sz="0" w:space="0" w:color="auto"/>
        <w:left w:val="none" w:sz="0" w:space="0" w:color="auto"/>
        <w:bottom w:val="none" w:sz="0" w:space="0" w:color="auto"/>
        <w:right w:val="none" w:sz="0" w:space="0" w:color="auto"/>
      </w:divBdr>
    </w:div>
    <w:div w:id="504249456">
      <w:bodyDiv w:val="1"/>
      <w:marLeft w:val="0"/>
      <w:marRight w:val="0"/>
      <w:marTop w:val="0"/>
      <w:marBottom w:val="0"/>
      <w:divBdr>
        <w:top w:val="none" w:sz="0" w:space="0" w:color="auto"/>
        <w:left w:val="none" w:sz="0" w:space="0" w:color="auto"/>
        <w:bottom w:val="none" w:sz="0" w:space="0" w:color="auto"/>
        <w:right w:val="none" w:sz="0" w:space="0" w:color="auto"/>
      </w:divBdr>
    </w:div>
    <w:div w:id="507990860">
      <w:bodyDiv w:val="1"/>
      <w:marLeft w:val="0"/>
      <w:marRight w:val="0"/>
      <w:marTop w:val="0"/>
      <w:marBottom w:val="0"/>
      <w:divBdr>
        <w:top w:val="none" w:sz="0" w:space="0" w:color="auto"/>
        <w:left w:val="none" w:sz="0" w:space="0" w:color="auto"/>
        <w:bottom w:val="none" w:sz="0" w:space="0" w:color="auto"/>
        <w:right w:val="none" w:sz="0" w:space="0" w:color="auto"/>
      </w:divBdr>
    </w:div>
    <w:div w:id="522979070">
      <w:bodyDiv w:val="1"/>
      <w:marLeft w:val="0"/>
      <w:marRight w:val="0"/>
      <w:marTop w:val="0"/>
      <w:marBottom w:val="0"/>
      <w:divBdr>
        <w:top w:val="none" w:sz="0" w:space="0" w:color="auto"/>
        <w:left w:val="none" w:sz="0" w:space="0" w:color="auto"/>
        <w:bottom w:val="none" w:sz="0" w:space="0" w:color="auto"/>
        <w:right w:val="none" w:sz="0" w:space="0" w:color="auto"/>
      </w:divBdr>
    </w:div>
    <w:div w:id="523593170">
      <w:bodyDiv w:val="1"/>
      <w:marLeft w:val="0"/>
      <w:marRight w:val="0"/>
      <w:marTop w:val="0"/>
      <w:marBottom w:val="0"/>
      <w:divBdr>
        <w:top w:val="none" w:sz="0" w:space="0" w:color="auto"/>
        <w:left w:val="none" w:sz="0" w:space="0" w:color="auto"/>
        <w:bottom w:val="none" w:sz="0" w:space="0" w:color="auto"/>
        <w:right w:val="none" w:sz="0" w:space="0" w:color="auto"/>
      </w:divBdr>
    </w:div>
    <w:div w:id="534736945">
      <w:bodyDiv w:val="1"/>
      <w:marLeft w:val="0"/>
      <w:marRight w:val="0"/>
      <w:marTop w:val="0"/>
      <w:marBottom w:val="0"/>
      <w:divBdr>
        <w:top w:val="none" w:sz="0" w:space="0" w:color="auto"/>
        <w:left w:val="none" w:sz="0" w:space="0" w:color="auto"/>
        <w:bottom w:val="none" w:sz="0" w:space="0" w:color="auto"/>
        <w:right w:val="none" w:sz="0" w:space="0" w:color="auto"/>
      </w:divBdr>
    </w:div>
    <w:div w:id="537088688">
      <w:bodyDiv w:val="1"/>
      <w:marLeft w:val="0"/>
      <w:marRight w:val="0"/>
      <w:marTop w:val="0"/>
      <w:marBottom w:val="0"/>
      <w:divBdr>
        <w:top w:val="none" w:sz="0" w:space="0" w:color="auto"/>
        <w:left w:val="none" w:sz="0" w:space="0" w:color="auto"/>
        <w:bottom w:val="none" w:sz="0" w:space="0" w:color="auto"/>
        <w:right w:val="none" w:sz="0" w:space="0" w:color="auto"/>
      </w:divBdr>
    </w:div>
    <w:div w:id="539975257">
      <w:bodyDiv w:val="1"/>
      <w:marLeft w:val="0"/>
      <w:marRight w:val="0"/>
      <w:marTop w:val="0"/>
      <w:marBottom w:val="0"/>
      <w:divBdr>
        <w:top w:val="none" w:sz="0" w:space="0" w:color="auto"/>
        <w:left w:val="none" w:sz="0" w:space="0" w:color="auto"/>
        <w:bottom w:val="none" w:sz="0" w:space="0" w:color="auto"/>
        <w:right w:val="none" w:sz="0" w:space="0" w:color="auto"/>
      </w:divBdr>
    </w:div>
    <w:div w:id="544104223">
      <w:bodyDiv w:val="1"/>
      <w:marLeft w:val="0"/>
      <w:marRight w:val="0"/>
      <w:marTop w:val="0"/>
      <w:marBottom w:val="0"/>
      <w:divBdr>
        <w:top w:val="none" w:sz="0" w:space="0" w:color="auto"/>
        <w:left w:val="none" w:sz="0" w:space="0" w:color="auto"/>
        <w:bottom w:val="none" w:sz="0" w:space="0" w:color="auto"/>
        <w:right w:val="none" w:sz="0" w:space="0" w:color="auto"/>
      </w:divBdr>
    </w:div>
    <w:div w:id="550116736">
      <w:bodyDiv w:val="1"/>
      <w:marLeft w:val="0"/>
      <w:marRight w:val="0"/>
      <w:marTop w:val="0"/>
      <w:marBottom w:val="0"/>
      <w:divBdr>
        <w:top w:val="none" w:sz="0" w:space="0" w:color="auto"/>
        <w:left w:val="none" w:sz="0" w:space="0" w:color="auto"/>
        <w:bottom w:val="none" w:sz="0" w:space="0" w:color="auto"/>
        <w:right w:val="none" w:sz="0" w:space="0" w:color="auto"/>
      </w:divBdr>
    </w:div>
    <w:div w:id="552236435">
      <w:bodyDiv w:val="1"/>
      <w:marLeft w:val="0"/>
      <w:marRight w:val="0"/>
      <w:marTop w:val="0"/>
      <w:marBottom w:val="0"/>
      <w:divBdr>
        <w:top w:val="none" w:sz="0" w:space="0" w:color="auto"/>
        <w:left w:val="none" w:sz="0" w:space="0" w:color="auto"/>
        <w:bottom w:val="none" w:sz="0" w:space="0" w:color="auto"/>
        <w:right w:val="none" w:sz="0" w:space="0" w:color="auto"/>
      </w:divBdr>
    </w:div>
    <w:div w:id="555943602">
      <w:bodyDiv w:val="1"/>
      <w:marLeft w:val="0"/>
      <w:marRight w:val="0"/>
      <w:marTop w:val="0"/>
      <w:marBottom w:val="0"/>
      <w:divBdr>
        <w:top w:val="none" w:sz="0" w:space="0" w:color="auto"/>
        <w:left w:val="none" w:sz="0" w:space="0" w:color="auto"/>
        <w:bottom w:val="none" w:sz="0" w:space="0" w:color="auto"/>
        <w:right w:val="none" w:sz="0" w:space="0" w:color="auto"/>
      </w:divBdr>
    </w:div>
    <w:div w:id="558201161">
      <w:bodyDiv w:val="1"/>
      <w:marLeft w:val="0"/>
      <w:marRight w:val="0"/>
      <w:marTop w:val="0"/>
      <w:marBottom w:val="0"/>
      <w:divBdr>
        <w:top w:val="none" w:sz="0" w:space="0" w:color="auto"/>
        <w:left w:val="none" w:sz="0" w:space="0" w:color="auto"/>
        <w:bottom w:val="none" w:sz="0" w:space="0" w:color="auto"/>
        <w:right w:val="none" w:sz="0" w:space="0" w:color="auto"/>
      </w:divBdr>
    </w:div>
    <w:div w:id="561019111">
      <w:bodyDiv w:val="1"/>
      <w:marLeft w:val="0"/>
      <w:marRight w:val="0"/>
      <w:marTop w:val="0"/>
      <w:marBottom w:val="0"/>
      <w:divBdr>
        <w:top w:val="none" w:sz="0" w:space="0" w:color="auto"/>
        <w:left w:val="none" w:sz="0" w:space="0" w:color="auto"/>
        <w:bottom w:val="none" w:sz="0" w:space="0" w:color="auto"/>
        <w:right w:val="none" w:sz="0" w:space="0" w:color="auto"/>
      </w:divBdr>
    </w:div>
    <w:div w:id="564414137">
      <w:bodyDiv w:val="1"/>
      <w:marLeft w:val="0"/>
      <w:marRight w:val="0"/>
      <w:marTop w:val="0"/>
      <w:marBottom w:val="0"/>
      <w:divBdr>
        <w:top w:val="none" w:sz="0" w:space="0" w:color="auto"/>
        <w:left w:val="none" w:sz="0" w:space="0" w:color="auto"/>
        <w:bottom w:val="none" w:sz="0" w:space="0" w:color="auto"/>
        <w:right w:val="none" w:sz="0" w:space="0" w:color="auto"/>
      </w:divBdr>
    </w:div>
    <w:div w:id="575937452">
      <w:bodyDiv w:val="1"/>
      <w:marLeft w:val="0"/>
      <w:marRight w:val="0"/>
      <w:marTop w:val="0"/>
      <w:marBottom w:val="0"/>
      <w:divBdr>
        <w:top w:val="none" w:sz="0" w:space="0" w:color="auto"/>
        <w:left w:val="none" w:sz="0" w:space="0" w:color="auto"/>
        <w:bottom w:val="none" w:sz="0" w:space="0" w:color="auto"/>
        <w:right w:val="none" w:sz="0" w:space="0" w:color="auto"/>
      </w:divBdr>
    </w:div>
    <w:div w:id="580334582">
      <w:bodyDiv w:val="1"/>
      <w:marLeft w:val="0"/>
      <w:marRight w:val="0"/>
      <w:marTop w:val="0"/>
      <w:marBottom w:val="0"/>
      <w:divBdr>
        <w:top w:val="none" w:sz="0" w:space="0" w:color="auto"/>
        <w:left w:val="none" w:sz="0" w:space="0" w:color="auto"/>
        <w:bottom w:val="none" w:sz="0" w:space="0" w:color="auto"/>
        <w:right w:val="none" w:sz="0" w:space="0" w:color="auto"/>
      </w:divBdr>
    </w:div>
    <w:div w:id="583950563">
      <w:bodyDiv w:val="1"/>
      <w:marLeft w:val="0"/>
      <w:marRight w:val="0"/>
      <w:marTop w:val="0"/>
      <w:marBottom w:val="0"/>
      <w:divBdr>
        <w:top w:val="none" w:sz="0" w:space="0" w:color="auto"/>
        <w:left w:val="none" w:sz="0" w:space="0" w:color="auto"/>
        <w:bottom w:val="none" w:sz="0" w:space="0" w:color="auto"/>
        <w:right w:val="none" w:sz="0" w:space="0" w:color="auto"/>
      </w:divBdr>
    </w:div>
    <w:div w:id="589781698">
      <w:bodyDiv w:val="1"/>
      <w:marLeft w:val="0"/>
      <w:marRight w:val="0"/>
      <w:marTop w:val="0"/>
      <w:marBottom w:val="0"/>
      <w:divBdr>
        <w:top w:val="none" w:sz="0" w:space="0" w:color="auto"/>
        <w:left w:val="none" w:sz="0" w:space="0" w:color="auto"/>
        <w:bottom w:val="none" w:sz="0" w:space="0" w:color="auto"/>
        <w:right w:val="none" w:sz="0" w:space="0" w:color="auto"/>
      </w:divBdr>
    </w:div>
    <w:div w:id="601258831">
      <w:bodyDiv w:val="1"/>
      <w:marLeft w:val="0"/>
      <w:marRight w:val="0"/>
      <w:marTop w:val="0"/>
      <w:marBottom w:val="0"/>
      <w:divBdr>
        <w:top w:val="none" w:sz="0" w:space="0" w:color="auto"/>
        <w:left w:val="none" w:sz="0" w:space="0" w:color="auto"/>
        <w:bottom w:val="none" w:sz="0" w:space="0" w:color="auto"/>
        <w:right w:val="none" w:sz="0" w:space="0" w:color="auto"/>
      </w:divBdr>
    </w:div>
    <w:div w:id="610743392">
      <w:bodyDiv w:val="1"/>
      <w:marLeft w:val="0"/>
      <w:marRight w:val="0"/>
      <w:marTop w:val="0"/>
      <w:marBottom w:val="0"/>
      <w:divBdr>
        <w:top w:val="none" w:sz="0" w:space="0" w:color="auto"/>
        <w:left w:val="none" w:sz="0" w:space="0" w:color="auto"/>
        <w:bottom w:val="none" w:sz="0" w:space="0" w:color="auto"/>
        <w:right w:val="none" w:sz="0" w:space="0" w:color="auto"/>
      </w:divBdr>
    </w:div>
    <w:div w:id="611742637">
      <w:bodyDiv w:val="1"/>
      <w:marLeft w:val="0"/>
      <w:marRight w:val="0"/>
      <w:marTop w:val="0"/>
      <w:marBottom w:val="0"/>
      <w:divBdr>
        <w:top w:val="none" w:sz="0" w:space="0" w:color="auto"/>
        <w:left w:val="none" w:sz="0" w:space="0" w:color="auto"/>
        <w:bottom w:val="none" w:sz="0" w:space="0" w:color="auto"/>
        <w:right w:val="none" w:sz="0" w:space="0" w:color="auto"/>
      </w:divBdr>
    </w:div>
    <w:div w:id="613245288">
      <w:bodyDiv w:val="1"/>
      <w:marLeft w:val="0"/>
      <w:marRight w:val="0"/>
      <w:marTop w:val="0"/>
      <w:marBottom w:val="0"/>
      <w:divBdr>
        <w:top w:val="none" w:sz="0" w:space="0" w:color="auto"/>
        <w:left w:val="none" w:sz="0" w:space="0" w:color="auto"/>
        <w:bottom w:val="none" w:sz="0" w:space="0" w:color="auto"/>
        <w:right w:val="none" w:sz="0" w:space="0" w:color="auto"/>
      </w:divBdr>
    </w:div>
    <w:div w:id="618099554">
      <w:bodyDiv w:val="1"/>
      <w:marLeft w:val="0"/>
      <w:marRight w:val="0"/>
      <w:marTop w:val="0"/>
      <w:marBottom w:val="0"/>
      <w:divBdr>
        <w:top w:val="none" w:sz="0" w:space="0" w:color="auto"/>
        <w:left w:val="none" w:sz="0" w:space="0" w:color="auto"/>
        <w:bottom w:val="none" w:sz="0" w:space="0" w:color="auto"/>
        <w:right w:val="none" w:sz="0" w:space="0" w:color="auto"/>
      </w:divBdr>
    </w:div>
    <w:div w:id="623583421">
      <w:bodyDiv w:val="1"/>
      <w:marLeft w:val="0"/>
      <w:marRight w:val="0"/>
      <w:marTop w:val="0"/>
      <w:marBottom w:val="0"/>
      <w:divBdr>
        <w:top w:val="none" w:sz="0" w:space="0" w:color="auto"/>
        <w:left w:val="none" w:sz="0" w:space="0" w:color="auto"/>
        <w:bottom w:val="none" w:sz="0" w:space="0" w:color="auto"/>
        <w:right w:val="none" w:sz="0" w:space="0" w:color="auto"/>
      </w:divBdr>
    </w:div>
    <w:div w:id="628898148">
      <w:bodyDiv w:val="1"/>
      <w:marLeft w:val="0"/>
      <w:marRight w:val="0"/>
      <w:marTop w:val="0"/>
      <w:marBottom w:val="0"/>
      <w:divBdr>
        <w:top w:val="none" w:sz="0" w:space="0" w:color="auto"/>
        <w:left w:val="none" w:sz="0" w:space="0" w:color="auto"/>
        <w:bottom w:val="none" w:sz="0" w:space="0" w:color="auto"/>
        <w:right w:val="none" w:sz="0" w:space="0" w:color="auto"/>
      </w:divBdr>
    </w:div>
    <w:div w:id="641664743">
      <w:bodyDiv w:val="1"/>
      <w:marLeft w:val="0"/>
      <w:marRight w:val="0"/>
      <w:marTop w:val="0"/>
      <w:marBottom w:val="0"/>
      <w:divBdr>
        <w:top w:val="none" w:sz="0" w:space="0" w:color="auto"/>
        <w:left w:val="none" w:sz="0" w:space="0" w:color="auto"/>
        <w:bottom w:val="none" w:sz="0" w:space="0" w:color="auto"/>
        <w:right w:val="none" w:sz="0" w:space="0" w:color="auto"/>
      </w:divBdr>
    </w:div>
    <w:div w:id="643704402">
      <w:bodyDiv w:val="1"/>
      <w:marLeft w:val="0"/>
      <w:marRight w:val="0"/>
      <w:marTop w:val="0"/>
      <w:marBottom w:val="0"/>
      <w:divBdr>
        <w:top w:val="none" w:sz="0" w:space="0" w:color="auto"/>
        <w:left w:val="none" w:sz="0" w:space="0" w:color="auto"/>
        <w:bottom w:val="none" w:sz="0" w:space="0" w:color="auto"/>
        <w:right w:val="none" w:sz="0" w:space="0" w:color="auto"/>
      </w:divBdr>
    </w:div>
    <w:div w:id="645625915">
      <w:bodyDiv w:val="1"/>
      <w:marLeft w:val="0"/>
      <w:marRight w:val="0"/>
      <w:marTop w:val="0"/>
      <w:marBottom w:val="0"/>
      <w:divBdr>
        <w:top w:val="none" w:sz="0" w:space="0" w:color="auto"/>
        <w:left w:val="none" w:sz="0" w:space="0" w:color="auto"/>
        <w:bottom w:val="none" w:sz="0" w:space="0" w:color="auto"/>
        <w:right w:val="none" w:sz="0" w:space="0" w:color="auto"/>
      </w:divBdr>
    </w:div>
    <w:div w:id="648751030">
      <w:bodyDiv w:val="1"/>
      <w:marLeft w:val="0"/>
      <w:marRight w:val="0"/>
      <w:marTop w:val="0"/>
      <w:marBottom w:val="0"/>
      <w:divBdr>
        <w:top w:val="none" w:sz="0" w:space="0" w:color="auto"/>
        <w:left w:val="none" w:sz="0" w:space="0" w:color="auto"/>
        <w:bottom w:val="none" w:sz="0" w:space="0" w:color="auto"/>
        <w:right w:val="none" w:sz="0" w:space="0" w:color="auto"/>
      </w:divBdr>
    </w:div>
    <w:div w:id="649671028">
      <w:bodyDiv w:val="1"/>
      <w:marLeft w:val="0"/>
      <w:marRight w:val="0"/>
      <w:marTop w:val="0"/>
      <w:marBottom w:val="0"/>
      <w:divBdr>
        <w:top w:val="none" w:sz="0" w:space="0" w:color="auto"/>
        <w:left w:val="none" w:sz="0" w:space="0" w:color="auto"/>
        <w:bottom w:val="none" w:sz="0" w:space="0" w:color="auto"/>
        <w:right w:val="none" w:sz="0" w:space="0" w:color="auto"/>
      </w:divBdr>
    </w:div>
    <w:div w:id="660082938">
      <w:bodyDiv w:val="1"/>
      <w:marLeft w:val="0"/>
      <w:marRight w:val="0"/>
      <w:marTop w:val="0"/>
      <w:marBottom w:val="0"/>
      <w:divBdr>
        <w:top w:val="none" w:sz="0" w:space="0" w:color="auto"/>
        <w:left w:val="none" w:sz="0" w:space="0" w:color="auto"/>
        <w:bottom w:val="none" w:sz="0" w:space="0" w:color="auto"/>
        <w:right w:val="none" w:sz="0" w:space="0" w:color="auto"/>
      </w:divBdr>
    </w:div>
    <w:div w:id="662045750">
      <w:bodyDiv w:val="1"/>
      <w:marLeft w:val="0"/>
      <w:marRight w:val="0"/>
      <w:marTop w:val="0"/>
      <w:marBottom w:val="0"/>
      <w:divBdr>
        <w:top w:val="none" w:sz="0" w:space="0" w:color="auto"/>
        <w:left w:val="none" w:sz="0" w:space="0" w:color="auto"/>
        <w:bottom w:val="none" w:sz="0" w:space="0" w:color="auto"/>
        <w:right w:val="none" w:sz="0" w:space="0" w:color="auto"/>
      </w:divBdr>
    </w:div>
    <w:div w:id="670836830">
      <w:bodyDiv w:val="1"/>
      <w:marLeft w:val="0"/>
      <w:marRight w:val="0"/>
      <w:marTop w:val="0"/>
      <w:marBottom w:val="0"/>
      <w:divBdr>
        <w:top w:val="none" w:sz="0" w:space="0" w:color="auto"/>
        <w:left w:val="none" w:sz="0" w:space="0" w:color="auto"/>
        <w:bottom w:val="none" w:sz="0" w:space="0" w:color="auto"/>
        <w:right w:val="none" w:sz="0" w:space="0" w:color="auto"/>
      </w:divBdr>
    </w:div>
    <w:div w:id="681857375">
      <w:bodyDiv w:val="1"/>
      <w:marLeft w:val="0"/>
      <w:marRight w:val="0"/>
      <w:marTop w:val="0"/>
      <w:marBottom w:val="0"/>
      <w:divBdr>
        <w:top w:val="none" w:sz="0" w:space="0" w:color="auto"/>
        <w:left w:val="none" w:sz="0" w:space="0" w:color="auto"/>
        <w:bottom w:val="none" w:sz="0" w:space="0" w:color="auto"/>
        <w:right w:val="none" w:sz="0" w:space="0" w:color="auto"/>
      </w:divBdr>
    </w:div>
    <w:div w:id="684477187">
      <w:bodyDiv w:val="1"/>
      <w:marLeft w:val="0"/>
      <w:marRight w:val="0"/>
      <w:marTop w:val="0"/>
      <w:marBottom w:val="0"/>
      <w:divBdr>
        <w:top w:val="none" w:sz="0" w:space="0" w:color="auto"/>
        <w:left w:val="none" w:sz="0" w:space="0" w:color="auto"/>
        <w:bottom w:val="none" w:sz="0" w:space="0" w:color="auto"/>
        <w:right w:val="none" w:sz="0" w:space="0" w:color="auto"/>
      </w:divBdr>
    </w:div>
    <w:div w:id="684677028">
      <w:bodyDiv w:val="1"/>
      <w:marLeft w:val="0"/>
      <w:marRight w:val="0"/>
      <w:marTop w:val="0"/>
      <w:marBottom w:val="0"/>
      <w:divBdr>
        <w:top w:val="none" w:sz="0" w:space="0" w:color="auto"/>
        <w:left w:val="none" w:sz="0" w:space="0" w:color="auto"/>
        <w:bottom w:val="none" w:sz="0" w:space="0" w:color="auto"/>
        <w:right w:val="none" w:sz="0" w:space="0" w:color="auto"/>
      </w:divBdr>
    </w:div>
    <w:div w:id="687609828">
      <w:bodyDiv w:val="1"/>
      <w:marLeft w:val="0"/>
      <w:marRight w:val="0"/>
      <w:marTop w:val="0"/>
      <w:marBottom w:val="0"/>
      <w:divBdr>
        <w:top w:val="none" w:sz="0" w:space="0" w:color="auto"/>
        <w:left w:val="none" w:sz="0" w:space="0" w:color="auto"/>
        <w:bottom w:val="none" w:sz="0" w:space="0" w:color="auto"/>
        <w:right w:val="none" w:sz="0" w:space="0" w:color="auto"/>
      </w:divBdr>
    </w:div>
    <w:div w:id="690882346">
      <w:bodyDiv w:val="1"/>
      <w:marLeft w:val="0"/>
      <w:marRight w:val="0"/>
      <w:marTop w:val="0"/>
      <w:marBottom w:val="0"/>
      <w:divBdr>
        <w:top w:val="none" w:sz="0" w:space="0" w:color="auto"/>
        <w:left w:val="none" w:sz="0" w:space="0" w:color="auto"/>
        <w:bottom w:val="none" w:sz="0" w:space="0" w:color="auto"/>
        <w:right w:val="none" w:sz="0" w:space="0" w:color="auto"/>
      </w:divBdr>
    </w:div>
    <w:div w:id="694624190">
      <w:bodyDiv w:val="1"/>
      <w:marLeft w:val="0"/>
      <w:marRight w:val="0"/>
      <w:marTop w:val="0"/>
      <w:marBottom w:val="0"/>
      <w:divBdr>
        <w:top w:val="none" w:sz="0" w:space="0" w:color="auto"/>
        <w:left w:val="none" w:sz="0" w:space="0" w:color="auto"/>
        <w:bottom w:val="none" w:sz="0" w:space="0" w:color="auto"/>
        <w:right w:val="none" w:sz="0" w:space="0" w:color="auto"/>
      </w:divBdr>
    </w:div>
    <w:div w:id="701780640">
      <w:bodyDiv w:val="1"/>
      <w:marLeft w:val="0"/>
      <w:marRight w:val="0"/>
      <w:marTop w:val="0"/>
      <w:marBottom w:val="0"/>
      <w:divBdr>
        <w:top w:val="none" w:sz="0" w:space="0" w:color="auto"/>
        <w:left w:val="none" w:sz="0" w:space="0" w:color="auto"/>
        <w:bottom w:val="none" w:sz="0" w:space="0" w:color="auto"/>
        <w:right w:val="none" w:sz="0" w:space="0" w:color="auto"/>
      </w:divBdr>
    </w:div>
    <w:div w:id="703944871">
      <w:bodyDiv w:val="1"/>
      <w:marLeft w:val="0"/>
      <w:marRight w:val="0"/>
      <w:marTop w:val="0"/>
      <w:marBottom w:val="0"/>
      <w:divBdr>
        <w:top w:val="none" w:sz="0" w:space="0" w:color="auto"/>
        <w:left w:val="none" w:sz="0" w:space="0" w:color="auto"/>
        <w:bottom w:val="none" w:sz="0" w:space="0" w:color="auto"/>
        <w:right w:val="none" w:sz="0" w:space="0" w:color="auto"/>
      </w:divBdr>
    </w:div>
    <w:div w:id="708839627">
      <w:bodyDiv w:val="1"/>
      <w:marLeft w:val="0"/>
      <w:marRight w:val="0"/>
      <w:marTop w:val="0"/>
      <w:marBottom w:val="0"/>
      <w:divBdr>
        <w:top w:val="none" w:sz="0" w:space="0" w:color="auto"/>
        <w:left w:val="none" w:sz="0" w:space="0" w:color="auto"/>
        <w:bottom w:val="none" w:sz="0" w:space="0" w:color="auto"/>
        <w:right w:val="none" w:sz="0" w:space="0" w:color="auto"/>
      </w:divBdr>
    </w:div>
    <w:div w:id="709453926">
      <w:bodyDiv w:val="1"/>
      <w:marLeft w:val="0"/>
      <w:marRight w:val="0"/>
      <w:marTop w:val="0"/>
      <w:marBottom w:val="0"/>
      <w:divBdr>
        <w:top w:val="none" w:sz="0" w:space="0" w:color="auto"/>
        <w:left w:val="none" w:sz="0" w:space="0" w:color="auto"/>
        <w:bottom w:val="none" w:sz="0" w:space="0" w:color="auto"/>
        <w:right w:val="none" w:sz="0" w:space="0" w:color="auto"/>
      </w:divBdr>
    </w:div>
    <w:div w:id="722143070">
      <w:bodyDiv w:val="1"/>
      <w:marLeft w:val="0"/>
      <w:marRight w:val="0"/>
      <w:marTop w:val="0"/>
      <w:marBottom w:val="0"/>
      <w:divBdr>
        <w:top w:val="none" w:sz="0" w:space="0" w:color="auto"/>
        <w:left w:val="none" w:sz="0" w:space="0" w:color="auto"/>
        <w:bottom w:val="none" w:sz="0" w:space="0" w:color="auto"/>
        <w:right w:val="none" w:sz="0" w:space="0" w:color="auto"/>
      </w:divBdr>
    </w:div>
    <w:div w:id="725909197">
      <w:bodyDiv w:val="1"/>
      <w:marLeft w:val="0"/>
      <w:marRight w:val="0"/>
      <w:marTop w:val="0"/>
      <w:marBottom w:val="0"/>
      <w:divBdr>
        <w:top w:val="none" w:sz="0" w:space="0" w:color="auto"/>
        <w:left w:val="none" w:sz="0" w:space="0" w:color="auto"/>
        <w:bottom w:val="none" w:sz="0" w:space="0" w:color="auto"/>
        <w:right w:val="none" w:sz="0" w:space="0" w:color="auto"/>
      </w:divBdr>
    </w:div>
    <w:div w:id="737165605">
      <w:bodyDiv w:val="1"/>
      <w:marLeft w:val="0"/>
      <w:marRight w:val="0"/>
      <w:marTop w:val="0"/>
      <w:marBottom w:val="0"/>
      <w:divBdr>
        <w:top w:val="none" w:sz="0" w:space="0" w:color="auto"/>
        <w:left w:val="none" w:sz="0" w:space="0" w:color="auto"/>
        <w:bottom w:val="none" w:sz="0" w:space="0" w:color="auto"/>
        <w:right w:val="none" w:sz="0" w:space="0" w:color="auto"/>
      </w:divBdr>
    </w:div>
    <w:div w:id="738215787">
      <w:bodyDiv w:val="1"/>
      <w:marLeft w:val="0"/>
      <w:marRight w:val="0"/>
      <w:marTop w:val="0"/>
      <w:marBottom w:val="0"/>
      <w:divBdr>
        <w:top w:val="none" w:sz="0" w:space="0" w:color="auto"/>
        <w:left w:val="none" w:sz="0" w:space="0" w:color="auto"/>
        <w:bottom w:val="none" w:sz="0" w:space="0" w:color="auto"/>
        <w:right w:val="none" w:sz="0" w:space="0" w:color="auto"/>
      </w:divBdr>
    </w:div>
    <w:div w:id="745222930">
      <w:bodyDiv w:val="1"/>
      <w:marLeft w:val="0"/>
      <w:marRight w:val="0"/>
      <w:marTop w:val="0"/>
      <w:marBottom w:val="0"/>
      <w:divBdr>
        <w:top w:val="none" w:sz="0" w:space="0" w:color="auto"/>
        <w:left w:val="none" w:sz="0" w:space="0" w:color="auto"/>
        <w:bottom w:val="none" w:sz="0" w:space="0" w:color="auto"/>
        <w:right w:val="none" w:sz="0" w:space="0" w:color="auto"/>
      </w:divBdr>
    </w:div>
    <w:div w:id="753862809">
      <w:bodyDiv w:val="1"/>
      <w:marLeft w:val="0"/>
      <w:marRight w:val="0"/>
      <w:marTop w:val="0"/>
      <w:marBottom w:val="0"/>
      <w:divBdr>
        <w:top w:val="none" w:sz="0" w:space="0" w:color="auto"/>
        <w:left w:val="none" w:sz="0" w:space="0" w:color="auto"/>
        <w:bottom w:val="none" w:sz="0" w:space="0" w:color="auto"/>
        <w:right w:val="none" w:sz="0" w:space="0" w:color="auto"/>
      </w:divBdr>
    </w:div>
    <w:div w:id="757404128">
      <w:bodyDiv w:val="1"/>
      <w:marLeft w:val="0"/>
      <w:marRight w:val="0"/>
      <w:marTop w:val="0"/>
      <w:marBottom w:val="0"/>
      <w:divBdr>
        <w:top w:val="none" w:sz="0" w:space="0" w:color="auto"/>
        <w:left w:val="none" w:sz="0" w:space="0" w:color="auto"/>
        <w:bottom w:val="none" w:sz="0" w:space="0" w:color="auto"/>
        <w:right w:val="none" w:sz="0" w:space="0" w:color="auto"/>
      </w:divBdr>
    </w:div>
    <w:div w:id="757680252">
      <w:bodyDiv w:val="1"/>
      <w:marLeft w:val="0"/>
      <w:marRight w:val="0"/>
      <w:marTop w:val="0"/>
      <w:marBottom w:val="0"/>
      <w:divBdr>
        <w:top w:val="none" w:sz="0" w:space="0" w:color="auto"/>
        <w:left w:val="none" w:sz="0" w:space="0" w:color="auto"/>
        <w:bottom w:val="none" w:sz="0" w:space="0" w:color="auto"/>
        <w:right w:val="none" w:sz="0" w:space="0" w:color="auto"/>
      </w:divBdr>
    </w:div>
    <w:div w:id="759259395">
      <w:bodyDiv w:val="1"/>
      <w:marLeft w:val="0"/>
      <w:marRight w:val="0"/>
      <w:marTop w:val="0"/>
      <w:marBottom w:val="0"/>
      <w:divBdr>
        <w:top w:val="none" w:sz="0" w:space="0" w:color="auto"/>
        <w:left w:val="none" w:sz="0" w:space="0" w:color="auto"/>
        <w:bottom w:val="none" w:sz="0" w:space="0" w:color="auto"/>
        <w:right w:val="none" w:sz="0" w:space="0" w:color="auto"/>
      </w:divBdr>
    </w:div>
    <w:div w:id="769741248">
      <w:bodyDiv w:val="1"/>
      <w:marLeft w:val="0"/>
      <w:marRight w:val="0"/>
      <w:marTop w:val="0"/>
      <w:marBottom w:val="0"/>
      <w:divBdr>
        <w:top w:val="none" w:sz="0" w:space="0" w:color="auto"/>
        <w:left w:val="none" w:sz="0" w:space="0" w:color="auto"/>
        <w:bottom w:val="none" w:sz="0" w:space="0" w:color="auto"/>
        <w:right w:val="none" w:sz="0" w:space="0" w:color="auto"/>
      </w:divBdr>
    </w:div>
    <w:div w:id="787820027">
      <w:bodyDiv w:val="1"/>
      <w:marLeft w:val="0"/>
      <w:marRight w:val="0"/>
      <w:marTop w:val="0"/>
      <w:marBottom w:val="0"/>
      <w:divBdr>
        <w:top w:val="none" w:sz="0" w:space="0" w:color="auto"/>
        <w:left w:val="none" w:sz="0" w:space="0" w:color="auto"/>
        <w:bottom w:val="none" w:sz="0" w:space="0" w:color="auto"/>
        <w:right w:val="none" w:sz="0" w:space="0" w:color="auto"/>
      </w:divBdr>
    </w:div>
    <w:div w:id="790249750">
      <w:bodyDiv w:val="1"/>
      <w:marLeft w:val="0"/>
      <w:marRight w:val="0"/>
      <w:marTop w:val="0"/>
      <w:marBottom w:val="0"/>
      <w:divBdr>
        <w:top w:val="none" w:sz="0" w:space="0" w:color="auto"/>
        <w:left w:val="none" w:sz="0" w:space="0" w:color="auto"/>
        <w:bottom w:val="none" w:sz="0" w:space="0" w:color="auto"/>
        <w:right w:val="none" w:sz="0" w:space="0" w:color="auto"/>
      </w:divBdr>
    </w:div>
    <w:div w:id="794837361">
      <w:bodyDiv w:val="1"/>
      <w:marLeft w:val="0"/>
      <w:marRight w:val="0"/>
      <w:marTop w:val="0"/>
      <w:marBottom w:val="0"/>
      <w:divBdr>
        <w:top w:val="none" w:sz="0" w:space="0" w:color="auto"/>
        <w:left w:val="none" w:sz="0" w:space="0" w:color="auto"/>
        <w:bottom w:val="none" w:sz="0" w:space="0" w:color="auto"/>
        <w:right w:val="none" w:sz="0" w:space="0" w:color="auto"/>
      </w:divBdr>
    </w:div>
    <w:div w:id="796146455">
      <w:bodyDiv w:val="1"/>
      <w:marLeft w:val="0"/>
      <w:marRight w:val="0"/>
      <w:marTop w:val="0"/>
      <w:marBottom w:val="0"/>
      <w:divBdr>
        <w:top w:val="none" w:sz="0" w:space="0" w:color="auto"/>
        <w:left w:val="none" w:sz="0" w:space="0" w:color="auto"/>
        <w:bottom w:val="none" w:sz="0" w:space="0" w:color="auto"/>
        <w:right w:val="none" w:sz="0" w:space="0" w:color="auto"/>
      </w:divBdr>
    </w:div>
    <w:div w:id="801070217">
      <w:bodyDiv w:val="1"/>
      <w:marLeft w:val="0"/>
      <w:marRight w:val="0"/>
      <w:marTop w:val="0"/>
      <w:marBottom w:val="0"/>
      <w:divBdr>
        <w:top w:val="none" w:sz="0" w:space="0" w:color="auto"/>
        <w:left w:val="none" w:sz="0" w:space="0" w:color="auto"/>
        <w:bottom w:val="none" w:sz="0" w:space="0" w:color="auto"/>
        <w:right w:val="none" w:sz="0" w:space="0" w:color="auto"/>
      </w:divBdr>
    </w:div>
    <w:div w:id="802501964">
      <w:bodyDiv w:val="1"/>
      <w:marLeft w:val="0"/>
      <w:marRight w:val="0"/>
      <w:marTop w:val="0"/>
      <w:marBottom w:val="0"/>
      <w:divBdr>
        <w:top w:val="none" w:sz="0" w:space="0" w:color="auto"/>
        <w:left w:val="none" w:sz="0" w:space="0" w:color="auto"/>
        <w:bottom w:val="none" w:sz="0" w:space="0" w:color="auto"/>
        <w:right w:val="none" w:sz="0" w:space="0" w:color="auto"/>
      </w:divBdr>
    </w:div>
    <w:div w:id="805852716">
      <w:bodyDiv w:val="1"/>
      <w:marLeft w:val="0"/>
      <w:marRight w:val="0"/>
      <w:marTop w:val="0"/>
      <w:marBottom w:val="0"/>
      <w:divBdr>
        <w:top w:val="none" w:sz="0" w:space="0" w:color="auto"/>
        <w:left w:val="none" w:sz="0" w:space="0" w:color="auto"/>
        <w:bottom w:val="none" w:sz="0" w:space="0" w:color="auto"/>
        <w:right w:val="none" w:sz="0" w:space="0" w:color="auto"/>
      </w:divBdr>
    </w:div>
    <w:div w:id="810249127">
      <w:bodyDiv w:val="1"/>
      <w:marLeft w:val="0"/>
      <w:marRight w:val="0"/>
      <w:marTop w:val="0"/>
      <w:marBottom w:val="0"/>
      <w:divBdr>
        <w:top w:val="none" w:sz="0" w:space="0" w:color="auto"/>
        <w:left w:val="none" w:sz="0" w:space="0" w:color="auto"/>
        <w:bottom w:val="none" w:sz="0" w:space="0" w:color="auto"/>
        <w:right w:val="none" w:sz="0" w:space="0" w:color="auto"/>
      </w:divBdr>
    </w:div>
    <w:div w:id="812794718">
      <w:bodyDiv w:val="1"/>
      <w:marLeft w:val="0"/>
      <w:marRight w:val="0"/>
      <w:marTop w:val="0"/>
      <w:marBottom w:val="0"/>
      <w:divBdr>
        <w:top w:val="none" w:sz="0" w:space="0" w:color="auto"/>
        <w:left w:val="none" w:sz="0" w:space="0" w:color="auto"/>
        <w:bottom w:val="none" w:sz="0" w:space="0" w:color="auto"/>
        <w:right w:val="none" w:sz="0" w:space="0" w:color="auto"/>
      </w:divBdr>
    </w:div>
    <w:div w:id="814378322">
      <w:bodyDiv w:val="1"/>
      <w:marLeft w:val="0"/>
      <w:marRight w:val="0"/>
      <w:marTop w:val="0"/>
      <w:marBottom w:val="0"/>
      <w:divBdr>
        <w:top w:val="none" w:sz="0" w:space="0" w:color="auto"/>
        <w:left w:val="none" w:sz="0" w:space="0" w:color="auto"/>
        <w:bottom w:val="none" w:sz="0" w:space="0" w:color="auto"/>
        <w:right w:val="none" w:sz="0" w:space="0" w:color="auto"/>
      </w:divBdr>
    </w:div>
    <w:div w:id="814565083">
      <w:bodyDiv w:val="1"/>
      <w:marLeft w:val="0"/>
      <w:marRight w:val="0"/>
      <w:marTop w:val="0"/>
      <w:marBottom w:val="0"/>
      <w:divBdr>
        <w:top w:val="none" w:sz="0" w:space="0" w:color="auto"/>
        <w:left w:val="none" w:sz="0" w:space="0" w:color="auto"/>
        <w:bottom w:val="none" w:sz="0" w:space="0" w:color="auto"/>
        <w:right w:val="none" w:sz="0" w:space="0" w:color="auto"/>
      </w:divBdr>
    </w:div>
    <w:div w:id="818377981">
      <w:bodyDiv w:val="1"/>
      <w:marLeft w:val="0"/>
      <w:marRight w:val="0"/>
      <w:marTop w:val="0"/>
      <w:marBottom w:val="0"/>
      <w:divBdr>
        <w:top w:val="none" w:sz="0" w:space="0" w:color="auto"/>
        <w:left w:val="none" w:sz="0" w:space="0" w:color="auto"/>
        <w:bottom w:val="none" w:sz="0" w:space="0" w:color="auto"/>
        <w:right w:val="none" w:sz="0" w:space="0" w:color="auto"/>
      </w:divBdr>
    </w:div>
    <w:div w:id="818573121">
      <w:bodyDiv w:val="1"/>
      <w:marLeft w:val="0"/>
      <w:marRight w:val="0"/>
      <w:marTop w:val="0"/>
      <w:marBottom w:val="0"/>
      <w:divBdr>
        <w:top w:val="none" w:sz="0" w:space="0" w:color="auto"/>
        <w:left w:val="none" w:sz="0" w:space="0" w:color="auto"/>
        <w:bottom w:val="none" w:sz="0" w:space="0" w:color="auto"/>
        <w:right w:val="none" w:sz="0" w:space="0" w:color="auto"/>
      </w:divBdr>
    </w:div>
    <w:div w:id="818764982">
      <w:bodyDiv w:val="1"/>
      <w:marLeft w:val="0"/>
      <w:marRight w:val="0"/>
      <w:marTop w:val="0"/>
      <w:marBottom w:val="0"/>
      <w:divBdr>
        <w:top w:val="none" w:sz="0" w:space="0" w:color="auto"/>
        <w:left w:val="none" w:sz="0" w:space="0" w:color="auto"/>
        <w:bottom w:val="none" w:sz="0" w:space="0" w:color="auto"/>
        <w:right w:val="none" w:sz="0" w:space="0" w:color="auto"/>
      </w:divBdr>
    </w:div>
    <w:div w:id="821897273">
      <w:bodyDiv w:val="1"/>
      <w:marLeft w:val="0"/>
      <w:marRight w:val="0"/>
      <w:marTop w:val="0"/>
      <w:marBottom w:val="0"/>
      <w:divBdr>
        <w:top w:val="none" w:sz="0" w:space="0" w:color="auto"/>
        <w:left w:val="none" w:sz="0" w:space="0" w:color="auto"/>
        <w:bottom w:val="none" w:sz="0" w:space="0" w:color="auto"/>
        <w:right w:val="none" w:sz="0" w:space="0" w:color="auto"/>
      </w:divBdr>
    </w:div>
    <w:div w:id="825509571">
      <w:bodyDiv w:val="1"/>
      <w:marLeft w:val="0"/>
      <w:marRight w:val="0"/>
      <w:marTop w:val="0"/>
      <w:marBottom w:val="0"/>
      <w:divBdr>
        <w:top w:val="none" w:sz="0" w:space="0" w:color="auto"/>
        <w:left w:val="none" w:sz="0" w:space="0" w:color="auto"/>
        <w:bottom w:val="none" w:sz="0" w:space="0" w:color="auto"/>
        <w:right w:val="none" w:sz="0" w:space="0" w:color="auto"/>
      </w:divBdr>
    </w:div>
    <w:div w:id="836968485">
      <w:bodyDiv w:val="1"/>
      <w:marLeft w:val="0"/>
      <w:marRight w:val="0"/>
      <w:marTop w:val="0"/>
      <w:marBottom w:val="0"/>
      <w:divBdr>
        <w:top w:val="none" w:sz="0" w:space="0" w:color="auto"/>
        <w:left w:val="none" w:sz="0" w:space="0" w:color="auto"/>
        <w:bottom w:val="none" w:sz="0" w:space="0" w:color="auto"/>
        <w:right w:val="none" w:sz="0" w:space="0" w:color="auto"/>
      </w:divBdr>
    </w:div>
    <w:div w:id="841051202">
      <w:bodyDiv w:val="1"/>
      <w:marLeft w:val="0"/>
      <w:marRight w:val="0"/>
      <w:marTop w:val="0"/>
      <w:marBottom w:val="0"/>
      <w:divBdr>
        <w:top w:val="none" w:sz="0" w:space="0" w:color="auto"/>
        <w:left w:val="none" w:sz="0" w:space="0" w:color="auto"/>
        <w:bottom w:val="none" w:sz="0" w:space="0" w:color="auto"/>
        <w:right w:val="none" w:sz="0" w:space="0" w:color="auto"/>
      </w:divBdr>
    </w:div>
    <w:div w:id="846560404">
      <w:bodyDiv w:val="1"/>
      <w:marLeft w:val="0"/>
      <w:marRight w:val="0"/>
      <w:marTop w:val="0"/>
      <w:marBottom w:val="0"/>
      <w:divBdr>
        <w:top w:val="none" w:sz="0" w:space="0" w:color="auto"/>
        <w:left w:val="none" w:sz="0" w:space="0" w:color="auto"/>
        <w:bottom w:val="none" w:sz="0" w:space="0" w:color="auto"/>
        <w:right w:val="none" w:sz="0" w:space="0" w:color="auto"/>
      </w:divBdr>
    </w:div>
    <w:div w:id="850223542">
      <w:bodyDiv w:val="1"/>
      <w:marLeft w:val="0"/>
      <w:marRight w:val="0"/>
      <w:marTop w:val="0"/>
      <w:marBottom w:val="0"/>
      <w:divBdr>
        <w:top w:val="none" w:sz="0" w:space="0" w:color="auto"/>
        <w:left w:val="none" w:sz="0" w:space="0" w:color="auto"/>
        <w:bottom w:val="none" w:sz="0" w:space="0" w:color="auto"/>
        <w:right w:val="none" w:sz="0" w:space="0" w:color="auto"/>
      </w:divBdr>
    </w:div>
    <w:div w:id="853689798">
      <w:bodyDiv w:val="1"/>
      <w:marLeft w:val="0"/>
      <w:marRight w:val="0"/>
      <w:marTop w:val="0"/>
      <w:marBottom w:val="0"/>
      <w:divBdr>
        <w:top w:val="none" w:sz="0" w:space="0" w:color="auto"/>
        <w:left w:val="none" w:sz="0" w:space="0" w:color="auto"/>
        <w:bottom w:val="none" w:sz="0" w:space="0" w:color="auto"/>
        <w:right w:val="none" w:sz="0" w:space="0" w:color="auto"/>
      </w:divBdr>
    </w:div>
    <w:div w:id="854925961">
      <w:bodyDiv w:val="1"/>
      <w:marLeft w:val="0"/>
      <w:marRight w:val="0"/>
      <w:marTop w:val="0"/>
      <w:marBottom w:val="0"/>
      <w:divBdr>
        <w:top w:val="none" w:sz="0" w:space="0" w:color="auto"/>
        <w:left w:val="none" w:sz="0" w:space="0" w:color="auto"/>
        <w:bottom w:val="none" w:sz="0" w:space="0" w:color="auto"/>
        <w:right w:val="none" w:sz="0" w:space="0" w:color="auto"/>
      </w:divBdr>
    </w:div>
    <w:div w:id="857305813">
      <w:bodyDiv w:val="1"/>
      <w:marLeft w:val="0"/>
      <w:marRight w:val="0"/>
      <w:marTop w:val="0"/>
      <w:marBottom w:val="0"/>
      <w:divBdr>
        <w:top w:val="none" w:sz="0" w:space="0" w:color="auto"/>
        <w:left w:val="none" w:sz="0" w:space="0" w:color="auto"/>
        <w:bottom w:val="none" w:sz="0" w:space="0" w:color="auto"/>
        <w:right w:val="none" w:sz="0" w:space="0" w:color="auto"/>
      </w:divBdr>
    </w:div>
    <w:div w:id="857623195">
      <w:bodyDiv w:val="1"/>
      <w:marLeft w:val="0"/>
      <w:marRight w:val="0"/>
      <w:marTop w:val="0"/>
      <w:marBottom w:val="0"/>
      <w:divBdr>
        <w:top w:val="none" w:sz="0" w:space="0" w:color="auto"/>
        <w:left w:val="none" w:sz="0" w:space="0" w:color="auto"/>
        <w:bottom w:val="none" w:sz="0" w:space="0" w:color="auto"/>
        <w:right w:val="none" w:sz="0" w:space="0" w:color="auto"/>
      </w:divBdr>
    </w:div>
    <w:div w:id="861673574">
      <w:bodyDiv w:val="1"/>
      <w:marLeft w:val="0"/>
      <w:marRight w:val="0"/>
      <w:marTop w:val="0"/>
      <w:marBottom w:val="0"/>
      <w:divBdr>
        <w:top w:val="none" w:sz="0" w:space="0" w:color="auto"/>
        <w:left w:val="none" w:sz="0" w:space="0" w:color="auto"/>
        <w:bottom w:val="none" w:sz="0" w:space="0" w:color="auto"/>
        <w:right w:val="none" w:sz="0" w:space="0" w:color="auto"/>
      </w:divBdr>
    </w:div>
    <w:div w:id="866021210">
      <w:bodyDiv w:val="1"/>
      <w:marLeft w:val="0"/>
      <w:marRight w:val="0"/>
      <w:marTop w:val="0"/>
      <w:marBottom w:val="0"/>
      <w:divBdr>
        <w:top w:val="none" w:sz="0" w:space="0" w:color="auto"/>
        <w:left w:val="none" w:sz="0" w:space="0" w:color="auto"/>
        <w:bottom w:val="none" w:sz="0" w:space="0" w:color="auto"/>
        <w:right w:val="none" w:sz="0" w:space="0" w:color="auto"/>
      </w:divBdr>
    </w:div>
    <w:div w:id="866870134">
      <w:bodyDiv w:val="1"/>
      <w:marLeft w:val="0"/>
      <w:marRight w:val="0"/>
      <w:marTop w:val="0"/>
      <w:marBottom w:val="0"/>
      <w:divBdr>
        <w:top w:val="none" w:sz="0" w:space="0" w:color="auto"/>
        <w:left w:val="none" w:sz="0" w:space="0" w:color="auto"/>
        <w:bottom w:val="none" w:sz="0" w:space="0" w:color="auto"/>
        <w:right w:val="none" w:sz="0" w:space="0" w:color="auto"/>
      </w:divBdr>
    </w:div>
    <w:div w:id="867568256">
      <w:bodyDiv w:val="1"/>
      <w:marLeft w:val="0"/>
      <w:marRight w:val="0"/>
      <w:marTop w:val="0"/>
      <w:marBottom w:val="0"/>
      <w:divBdr>
        <w:top w:val="none" w:sz="0" w:space="0" w:color="auto"/>
        <w:left w:val="none" w:sz="0" w:space="0" w:color="auto"/>
        <w:bottom w:val="none" w:sz="0" w:space="0" w:color="auto"/>
        <w:right w:val="none" w:sz="0" w:space="0" w:color="auto"/>
      </w:divBdr>
    </w:div>
    <w:div w:id="870386540">
      <w:bodyDiv w:val="1"/>
      <w:marLeft w:val="0"/>
      <w:marRight w:val="0"/>
      <w:marTop w:val="0"/>
      <w:marBottom w:val="0"/>
      <w:divBdr>
        <w:top w:val="none" w:sz="0" w:space="0" w:color="auto"/>
        <w:left w:val="none" w:sz="0" w:space="0" w:color="auto"/>
        <w:bottom w:val="none" w:sz="0" w:space="0" w:color="auto"/>
        <w:right w:val="none" w:sz="0" w:space="0" w:color="auto"/>
      </w:divBdr>
    </w:div>
    <w:div w:id="872379755">
      <w:bodyDiv w:val="1"/>
      <w:marLeft w:val="0"/>
      <w:marRight w:val="0"/>
      <w:marTop w:val="0"/>
      <w:marBottom w:val="0"/>
      <w:divBdr>
        <w:top w:val="none" w:sz="0" w:space="0" w:color="auto"/>
        <w:left w:val="none" w:sz="0" w:space="0" w:color="auto"/>
        <w:bottom w:val="none" w:sz="0" w:space="0" w:color="auto"/>
        <w:right w:val="none" w:sz="0" w:space="0" w:color="auto"/>
      </w:divBdr>
    </w:div>
    <w:div w:id="874123144">
      <w:bodyDiv w:val="1"/>
      <w:marLeft w:val="0"/>
      <w:marRight w:val="0"/>
      <w:marTop w:val="0"/>
      <w:marBottom w:val="0"/>
      <w:divBdr>
        <w:top w:val="none" w:sz="0" w:space="0" w:color="auto"/>
        <w:left w:val="none" w:sz="0" w:space="0" w:color="auto"/>
        <w:bottom w:val="none" w:sz="0" w:space="0" w:color="auto"/>
        <w:right w:val="none" w:sz="0" w:space="0" w:color="auto"/>
      </w:divBdr>
    </w:div>
    <w:div w:id="877157261">
      <w:bodyDiv w:val="1"/>
      <w:marLeft w:val="0"/>
      <w:marRight w:val="0"/>
      <w:marTop w:val="0"/>
      <w:marBottom w:val="0"/>
      <w:divBdr>
        <w:top w:val="none" w:sz="0" w:space="0" w:color="auto"/>
        <w:left w:val="none" w:sz="0" w:space="0" w:color="auto"/>
        <w:bottom w:val="none" w:sz="0" w:space="0" w:color="auto"/>
        <w:right w:val="none" w:sz="0" w:space="0" w:color="auto"/>
      </w:divBdr>
    </w:div>
    <w:div w:id="879324347">
      <w:bodyDiv w:val="1"/>
      <w:marLeft w:val="0"/>
      <w:marRight w:val="0"/>
      <w:marTop w:val="0"/>
      <w:marBottom w:val="0"/>
      <w:divBdr>
        <w:top w:val="none" w:sz="0" w:space="0" w:color="auto"/>
        <w:left w:val="none" w:sz="0" w:space="0" w:color="auto"/>
        <w:bottom w:val="none" w:sz="0" w:space="0" w:color="auto"/>
        <w:right w:val="none" w:sz="0" w:space="0" w:color="auto"/>
      </w:divBdr>
    </w:div>
    <w:div w:id="880824553">
      <w:bodyDiv w:val="1"/>
      <w:marLeft w:val="0"/>
      <w:marRight w:val="0"/>
      <w:marTop w:val="0"/>
      <w:marBottom w:val="0"/>
      <w:divBdr>
        <w:top w:val="none" w:sz="0" w:space="0" w:color="auto"/>
        <w:left w:val="none" w:sz="0" w:space="0" w:color="auto"/>
        <w:bottom w:val="none" w:sz="0" w:space="0" w:color="auto"/>
        <w:right w:val="none" w:sz="0" w:space="0" w:color="auto"/>
      </w:divBdr>
    </w:div>
    <w:div w:id="883060469">
      <w:bodyDiv w:val="1"/>
      <w:marLeft w:val="0"/>
      <w:marRight w:val="0"/>
      <w:marTop w:val="0"/>
      <w:marBottom w:val="0"/>
      <w:divBdr>
        <w:top w:val="none" w:sz="0" w:space="0" w:color="auto"/>
        <w:left w:val="none" w:sz="0" w:space="0" w:color="auto"/>
        <w:bottom w:val="none" w:sz="0" w:space="0" w:color="auto"/>
        <w:right w:val="none" w:sz="0" w:space="0" w:color="auto"/>
      </w:divBdr>
    </w:div>
    <w:div w:id="884483768">
      <w:bodyDiv w:val="1"/>
      <w:marLeft w:val="0"/>
      <w:marRight w:val="0"/>
      <w:marTop w:val="0"/>
      <w:marBottom w:val="0"/>
      <w:divBdr>
        <w:top w:val="none" w:sz="0" w:space="0" w:color="auto"/>
        <w:left w:val="none" w:sz="0" w:space="0" w:color="auto"/>
        <w:bottom w:val="none" w:sz="0" w:space="0" w:color="auto"/>
        <w:right w:val="none" w:sz="0" w:space="0" w:color="auto"/>
      </w:divBdr>
    </w:div>
    <w:div w:id="885679997">
      <w:bodyDiv w:val="1"/>
      <w:marLeft w:val="0"/>
      <w:marRight w:val="0"/>
      <w:marTop w:val="0"/>
      <w:marBottom w:val="0"/>
      <w:divBdr>
        <w:top w:val="none" w:sz="0" w:space="0" w:color="auto"/>
        <w:left w:val="none" w:sz="0" w:space="0" w:color="auto"/>
        <w:bottom w:val="none" w:sz="0" w:space="0" w:color="auto"/>
        <w:right w:val="none" w:sz="0" w:space="0" w:color="auto"/>
      </w:divBdr>
    </w:div>
    <w:div w:id="887960109">
      <w:bodyDiv w:val="1"/>
      <w:marLeft w:val="0"/>
      <w:marRight w:val="0"/>
      <w:marTop w:val="0"/>
      <w:marBottom w:val="0"/>
      <w:divBdr>
        <w:top w:val="none" w:sz="0" w:space="0" w:color="auto"/>
        <w:left w:val="none" w:sz="0" w:space="0" w:color="auto"/>
        <w:bottom w:val="none" w:sz="0" w:space="0" w:color="auto"/>
        <w:right w:val="none" w:sz="0" w:space="0" w:color="auto"/>
      </w:divBdr>
    </w:div>
    <w:div w:id="891649986">
      <w:bodyDiv w:val="1"/>
      <w:marLeft w:val="0"/>
      <w:marRight w:val="0"/>
      <w:marTop w:val="0"/>
      <w:marBottom w:val="0"/>
      <w:divBdr>
        <w:top w:val="none" w:sz="0" w:space="0" w:color="auto"/>
        <w:left w:val="none" w:sz="0" w:space="0" w:color="auto"/>
        <w:bottom w:val="none" w:sz="0" w:space="0" w:color="auto"/>
        <w:right w:val="none" w:sz="0" w:space="0" w:color="auto"/>
      </w:divBdr>
    </w:div>
    <w:div w:id="892084077">
      <w:bodyDiv w:val="1"/>
      <w:marLeft w:val="0"/>
      <w:marRight w:val="0"/>
      <w:marTop w:val="0"/>
      <w:marBottom w:val="0"/>
      <w:divBdr>
        <w:top w:val="none" w:sz="0" w:space="0" w:color="auto"/>
        <w:left w:val="none" w:sz="0" w:space="0" w:color="auto"/>
        <w:bottom w:val="none" w:sz="0" w:space="0" w:color="auto"/>
        <w:right w:val="none" w:sz="0" w:space="0" w:color="auto"/>
      </w:divBdr>
    </w:div>
    <w:div w:id="897933697">
      <w:bodyDiv w:val="1"/>
      <w:marLeft w:val="0"/>
      <w:marRight w:val="0"/>
      <w:marTop w:val="0"/>
      <w:marBottom w:val="0"/>
      <w:divBdr>
        <w:top w:val="none" w:sz="0" w:space="0" w:color="auto"/>
        <w:left w:val="none" w:sz="0" w:space="0" w:color="auto"/>
        <w:bottom w:val="none" w:sz="0" w:space="0" w:color="auto"/>
        <w:right w:val="none" w:sz="0" w:space="0" w:color="auto"/>
      </w:divBdr>
    </w:div>
    <w:div w:id="897974751">
      <w:bodyDiv w:val="1"/>
      <w:marLeft w:val="0"/>
      <w:marRight w:val="0"/>
      <w:marTop w:val="0"/>
      <w:marBottom w:val="0"/>
      <w:divBdr>
        <w:top w:val="none" w:sz="0" w:space="0" w:color="auto"/>
        <w:left w:val="none" w:sz="0" w:space="0" w:color="auto"/>
        <w:bottom w:val="none" w:sz="0" w:space="0" w:color="auto"/>
        <w:right w:val="none" w:sz="0" w:space="0" w:color="auto"/>
      </w:divBdr>
    </w:div>
    <w:div w:id="898786914">
      <w:bodyDiv w:val="1"/>
      <w:marLeft w:val="0"/>
      <w:marRight w:val="0"/>
      <w:marTop w:val="0"/>
      <w:marBottom w:val="0"/>
      <w:divBdr>
        <w:top w:val="none" w:sz="0" w:space="0" w:color="auto"/>
        <w:left w:val="none" w:sz="0" w:space="0" w:color="auto"/>
        <w:bottom w:val="none" w:sz="0" w:space="0" w:color="auto"/>
        <w:right w:val="none" w:sz="0" w:space="0" w:color="auto"/>
      </w:divBdr>
    </w:div>
    <w:div w:id="920530837">
      <w:bodyDiv w:val="1"/>
      <w:marLeft w:val="0"/>
      <w:marRight w:val="0"/>
      <w:marTop w:val="0"/>
      <w:marBottom w:val="0"/>
      <w:divBdr>
        <w:top w:val="none" w:sz="0" w:space="0" w:color="auto"/>
        <w:left w:val="none" w:sz="0" w:space="0" w:color="auto"/>
        <w:bottom w:val="none" w:sz="0" w:space="0" w:color="auto"/>
        <w:right w:val="none" w:sz="0" w:space="0" w:color="auto"/>
      </w:divBdr>
    </w:div>
    <w:div w:id="921642036">
      <w:bodyDiv w:val="1"/>
      <w:marLeft w:val="0"/>
      <w:marRight w:val="0"/>
      <w:marTop w:val="0"/>
      <w:marBottom w:val="0"/>
      <w:divBdr>
        <w:top w:val="none" w:sz="0" w:space="0" w:color="auto"/>
        <w:left w:val="none" w:sz="0" w:space="0" w:color="auto"/>
        <w:bottom w:val="none" w:sz="0" w:space="0" w:color="auto"/>
        <w:right w:val="none" w:sz="0" w:space="0" w:color="auto"/>
      </w:divBdr>
    </w:div>
    <w:div w:id="924844960">
      <w:bodyDiv w:val="1"/>
      <w:marLeft w:val="0"/>
      <w:marRight w:val="0"/>
      <w:marTop w:val="0"/>
      <w:marBottom w:val="0"/>
      <w:divBdr>
        <w:top w:val="none" w:sz="0" w:space="0" w:color="auto"/>
        <w:left w:val="none" w:sz="0" w:space="0" w:color="auto"/>
        <w:bottom w:val="none" w:sz="0" w:space="0" w:color="auto"/>
        <w:right w:val="none" w:sz="0" w:space="0" w:color="auto"/>
      </w:divBdr>
    </w:div>
    <w:div w:id="927227456">
      <w:bodyDiv w:val="1"/>
      <w:marLeft w:val="0"/>
      <w:marRight w:val="0"/>
      <w:marTop w:val="0"/>
      <w:marBottom w:val="0"/>
      <w:divBdr>
        <w:top w:val="none" w:sz="0" w:space="0" w:color="auto"/>
        <w:left w:val="none" w:sz="0" w:space="0" w:color="auto"/>
        <w:bottom w:val="none" w:sz="0" w:space="0" w:color="auto"/>
        <w:right w:val="none" w:sz="0" w:space="0" w:color="auto"/>
      </w:divBdr>
    </w:div>
    <w:div w:id="928656082">
      <w:bodyDiv w:val="1"/>
      <w:marLeft w:val="0"/>
      <w:marRight w:val="0"/>
      <w:marTop w:val="0"/>
      <w:marBottom w:val="0"/>
      <w:divBdr>
        <w:top w:val="none" w:sz="0" w:space="0" w:color="auto"/>
        <w:left w:val="none" w:sz="0" w:space="0" w:color="auto"/>
        <w:bottom w:val="none" w:sz="0" w:space="0" w:color="auto"/>
        <w:right w:val="none" w:sz="0" w:space="0" w:color="auto"/>
      </w:divBdr>
    </w:div>
    <w:div w:id="929123254">
      <w:bodyDiv w:val="1"/>
      <w:marLeft w:val="0"/>
      <w:marRight w:val="0"/>
      <w:marTop w:val="0"/>
      <w:marBottom w:val="0"/>
      <w:divBdr>
        <w:top w:val="none" w:sz="0" w:space="0" w:color="auto"/>
        <w:left w:val="none" w:sz="0" w:space="0" w:color="auto"/>
        <w:bottom w:val="none" w:sz="0" w:space="0" w:color="auto"/>
        <w:right w:val="none" w:sz="0" w:space="0" w:color="auto"/>
      </w:divBdr>
    </w:div>
    <w:div w:id="930428793">
      <w:bodyDiv w:val="1"/>
      <w:marLeft w:val="0"/>
      <w:marRight w:val="360"/>
      <w:marTop w:val="0"/>
      <w:marBottom w:val="0"/>
      <w:divBdr>
        <w:top w:val="none" w:sz="0" w:space="0" w:color="auto"/>
        <w:left w:val="none" w:sz="0" w:space="0" w:color="auto"/>
        <w:bottom w:val="none" w:sz="0" w:space="0" w:color="auto"/>
        <w:right w:val="none" w:sz="0" w:space="0" w:color="auto"/>
      </w:divBdr>
      <w:divsChild>
        <w:div w:id="678775601">
          <w:marLeft w:val="240"/>
          <w:marRight w:val="240"/>
          <w:marTop w:val="0"/>
          <w:marBottom w:val="0"/>
          <w:divBdr>
            <w:top w:val="none" w:sz="0" w:space="0" w:color="auto"/>
            <w:left w:val="none" w:sz="0" w:space="0" w:color="auto"/>
            <w:bottom w:val="none" w:sz="0" w:space="0" w:color="auto"/>
            <w:right w:val="none" w:sz="0" w:space="0" w:color="auto"/>
          </w:divBdr>
          <w:divsChild>
            <w:div w:id="1307663246">
              <w:marLeft w:val="240"/>
              <w:marRight w:val="0"/>
              <w:marTop w:val="0"/>
              <w:marBottom w:val="0"/>
              <w:divBdr>
                <w:top w:val="none" w:sz="0" w:space="0" w:color="auto"/>
                <w:left w:val="none" w:sz="0" w:space="0" w:color="auto"/>
                <w:bottom w:val="none" w:sz="0" w:space="0" w:color="auto"/>
                <w:right w:val="none" w:sz="0" w:space="0" w:color="auto"/>
              </w:divBdr>
            </w:div>
            <w:div w:id="2027168084">
              <w:marLeft w:val="0"/>
              <w:marRight w:val="0"/>
              <w:marTop w:val="0"/>
              <w:marBottom w:val="0"/>
              <w:divBdr>
                <w:top w:val="none" w:sz="0" w:space="0" w:color="auto"/>
                <w:left w:val="none" w:sz="0" w:space="0" w:color="auto"/>
                <w:bottom w:val="none" w:sz="0" w:space="0" w:color="auto"/>
                <w:right w:val="none" w:sz="0" w:space="0" w:color="auto"/>
              </w:divBdr>
              <w:divsChild>
                <w:div w:id="128015546">
                  <w:marLeft w:val="240"/>
                  <w:marRight w:val="240"/>
                  <w:marTop w:val="0"/>
                  <w:marBottom w:val="0"/>
                  <w:divBdr>
                    <w:top w:val="none" w:sz="0" w:space="0" w:color="auto"/>
                    <w:left w:val="none" w:sz="0" w:space="0" w:color="auto"/>
                    <w:bottom w:val="none" w:sz="0" w:space="0" w:color="auto"/>
                    <w:right w:val="none" w:sz="0" w:space="0" w:color="auto"/>
                  </w:divBdr>
                  <w:divsChild>
                    <w:div w:id="309286111">
                      <w:marLeft w:val="0"/>
                      <w:marRight w:val="0"/>
                      <w:marTop w:val="0"/>
                      <w:marBottom w:val="0"/>
                      <w:divBdr>
                        <w:top w:val="none" w:sz="0" w:space="0" w:color="auto"/>
                        <w:left w:val="none" w:sz="0" w:space="0" w:color="auto"/>
                        <w:bottom w:val="none" w:sz="0" w:space="0" w:color="auto"/>
                        <w:right w:val="none" w:sz="0" w:space="0" w:color="auto"/>
                      </w:divBdr>
                      <w:divsChild>
                        <w:div w:id="892154586">
                          <w:marLeft w:val="240"/>
                          <w:marRight w:val="240"/>
                          <w:marTop w:val="0"/>
                          <w:marBottom w:val="0"/>
                          <w:divBdr>
                            <w:top w:val="none" w:sz="0" w:space="0" w:color="auto"/>
                            <w:left w:val="none" w:sz="0" w:space="0" w:color="auto"/>
                            <w:bottom w:val="none" w:sz="0" w:space="0" w:color="auto"/>
                            <w:right w:val="none" w:sz="0" w:space="0" w:color="auto"/>
                          </w:divBdr>
                          <w:divsChild>
                            <w:div w:id="696077339">
                              <w:marLeft w:val="240"/>
                              <w:marRight w:val="0"/>
                              <w:marTop w:val="0"/>
                              <w:marBottom w:val="0"/>
                              <w:divBdr>
                                <w:top w:val="none" w:sz="0" w:space="0" w:color="auto"/>
                                <w:left w:val="none" w:sz="0" w:space="0" w:color="auto"/>
                                <w:bottom w:val="none" w:sz="0" w:space="0" w:color="auto"/>
                                <w:right w:val="none" w:sz="0" w:space="0" w:color="auto"/>
                              </w:divBdr>
                            </w:div>
                          </w:divsChild>
                        </w:div>
                        <w:div w:id="1673527506">
                          <w:marLeft w:val="0"/>
                          <w:marRight w:val="0"/>
                          <w:marTop w:val="0"/>
                          <w:marBottom w:val="0"/>
                          <w:divBdr>
                            <w:top w:val="none" w:sz="0" w:space="0" w:color="auto"/>
                            <w:left w:val="none" w:sz="0" w:space="0" w:color="auto"/>
                            <w:bottom w:val="none" w:sz="0" w:space="0" w:color="auto"/>
                            <w:right w:val="none" w:sz="0" w:space="0" w:color="auto"/>
                          </w:divBdr>
                        </w:div>
                      </w:divsChild>
                    </w:div>
                    <w:div w:id="1043675137">
                      <w:marLeft w:val="240"/>
                      <w:marRight w:val="0"/>
                      <w:marTop w:val="0"/>
                      <w:marBottom w:val="0"/>
                      <w:divBdr>
                        <w:top w:val="none" w:sz="0" w:space="0" w:color="auto"/>
                        <w:left w:val="none" w:sz="0" w:space="0" w:color="auto"/>
                        <w:bottom w:val="none" w:sz="0" w:space="0" w:color="auto"/>
                        <w:right w:val="none" w:sz="0" w:space="0" w:color="auto"/>
                      </w:divBdr>
                    </w:div>
                  </w:divsChild>
                </w:div>
                <w:div w:id="348604329">
                  <w:marLeft w:val="240"/>
                  <w:marRight w:val="240"/>
                  <w:marTop w:val="0"/>
                  <w:marBottom w:val="0"/>
                  <w:divBdr>
                    <w:top w:val="none" w:sz="0" w:space="0" w:color="auto"/>
                    <w:left w:val="none" w:sz="0" w:space="0" w:color="auto"/>
                    <w:bottom w:val="none" w:sz="0" w:space="0" w:color="auto"/>
                    <w:right w:val="none" w:sz="0" w:space="0" w:color="auto"/>
                  </w:divBdr>
                  <w:divsChild>
                    <w:div w:id="198317811">
                      <w:marLeft w:val="240"/>
                      <w:marRight w:val="0"/>
                      <w:marTop w:val="0"/>
                      <w:marBottom w:val="0"/>
                      <w:divBdr>
                        <w:top w:val="none" w:sz="0" w:space="0" w:color="auto"/>
                        <w:left w:val="none" w:sz="0" w:space="0" w:color="auto"/>
                        <w:bottom w:val="none" w:sz="0" w:space="0" w:color="auto"/>
                        <w:right w:val="none" w:sz="0" w:space="0" w:color="auto"/>
                      </w:divBdr>
                    </w:div>
                    <w:div w:id="676738212">
                      <w:marLeft w:val="0"/>
                      <w:marRight w:val="0"/>
                      <w:marTop w:val="0"/>
                      <w:marBottom w:val="0"/>
                      <w:divBdr>
                        <w:top w:val="none" w:sz="0" w:space="0" w:color="auto"/>
                        <w:left w:val="none" w:sz="0" w:space="0" w:color="auto"/>
                        <w:bottom w:val="none" w:sz="0" w:space="0" w:color="auto"/>
                        <w:right w:val="none" w:sz="0" w:space="0" w:color="auto"/>
                      </w:divBdr>
                      <w:divsChild>
                        <w:div w:id="348068187">
                          <w:marLeft w:val="240"/>
                          <w:marRight w:val="240"/>
                          <w:marTop w:val="0"/>
                          <w:marBottom w:val="0"/>
                          <w:divBdr>
                            <w:top w:val="none" w:sz="0" w:space="0" w:color="auto"/>
                            <w:left w:val="none" w:sz="0" w:space="0" w:color="auto"/>
                            <w:bottom w:val="none" w:sz="0" w:space="0" w:color="auto"/>
                            <w:right w:val="none" w:sz="0" w:space="0" w:color="auto"/>
                          </w:divBdr>
                          <w:divsChild>
                            <w:div w:id="93747266">
                              <w:marLeft w:val="240"/>
                              <w:marRight w:val="0"/>
                              <w:marTop w:val="0"/>
                              <w:marBottom w:val="0"/>
                              <w:divBdr>
                                <w:top w:val="none" w:sz="0" w:space="0" w:color="auto"/>
                                <w:left w:val="none" w:sz="0" w:space="0" w:color="auto"/>
                                <w:bottom w:val="none" w:sz="0" w:space="0" w:color="auto"/>
                                <w:right w:val="none" w:sz="0" w:space="0" w:color="auto"/>
                              </w:divBdr>
                            </w:div>
                          </w:divsChild>
                        </w:div>
                        <w:div w:id="439836747">
                          <w:marLeft w:val="240"/>
                          <w:marRight w:val="240"/>
                          <w:marTop w:val="0"/>
                          <w:marBottom w:val="0"/>
                          <w:divBdr>
                            <w:top w:val="none" w:sz="0" w:space="0" w:color="auto"/>
                            <w:left w:val="none" w:sz="0" w:space="0" w:color="auto"/>
                            <w:bottom w:val="none" w:sz="0" w:space="0" w:color="auto"/>
                            <w:right w:val="none" w:sz="0" w:space="0" w:color="auto"/>
                          </w:divBdr>
                          <w:divsChild>
                            <w:div w:id="1319263619">
                              <w:marLeft w:val="240"/>
                              <w:marRight w:val="0"/>
                              <w:marTop w:val="0"/>
                              <w:marBottom w:val="0"/>
                              <w:divBdr>
                                <w:top w:val="none" w:sz="0" w:space="0" w:color="auto"/>
                                <w:left w:val="none" w:sz="0" w:space="0" w:color="auto"/>
                                <w:bottom w:val="none" w:sz="0" w:space="0" w:color="auto"/>
                                <w:right w:val="none" w:sz="0" w:space="0" w:color="auto"/>
                              </w:divBdr>
                            </w:div>
                          </w:divsChild>
                        </w:div>
                        <w:div w:id="10821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627491">
                  <w:marLeft w:val="240"/>
                  <w:marRight w:val="240"/>
                  <w:marTop w:val="0"/>
                  <w:marBottom w:val="0"/>
                  <w:divBdr>
                    <w:top w:val="none" w:sz="0" w:space="0" w:color="auto"/>
                    <w:left w:val="none" w:sz="0" w:space="0" w:color="auto"/>
                    <w:bottom w:val="none" w:sz="0" w:space="0" w:color="auto"/>
                    <w:right w:val="none" w:sz="0" w:space="0" w:color="auto"/>
                  </w:divBdr>
                  <w:divsChild>
                    <w:div w:id="1007635424">
                      <w:marLeft w:val="240"/>
                      <w:marRight w:val="0"/>
                      <w:marTop w:val="0"/>
                      <w:marBottom w:val="0"/>
                      <w:divBdr>
                        <w:top w:val="none" w:sz="0" w:space="0" w:color="auto"/>
                        <w:left w:val="none" w:sz="0" w:space="0" w:color="auto"/>
                        <w:bottom w:val="none" w:sz="0" w:space="0" w:color="auto"/>
                        <w:right w:val="none" w:sz="0" w:space="0" w:color="auto"/>
                      </w:divBdr>
                    </w:div>
                  </w:divsChild>
                </w:div>
                <w:div w:id="2025593250">
                  <w:marLeft w:val="0"/>
                  <w:marRight w:val="0"/>
                  <w:marTop w:val="0"/>
                  <w:marBottom w:val="0"/>
                  <w:divBdr>
                    <w:top w:val="none" w:sz="0" w:space="0" w:color="auto"/>
                    <w:left w:val="none" w:sz="0" w:space="0" w:color="auto"/>
                    <w:bottom w:val="none" w:sz="0" w:space="0" w:color="auto"/>
                    <w:right w:val="none" w:sz="0" w:space="0" w:color="auto"/>
                  </w:divBdr>
                </w:div>
                <w:div w:id="2120417955">
                  <w:marLeft w:val="240"/>
                  <w:marRight w:val="240"/>
                  <w:marTop w:val="0"/>
                  <w:marBottom w:val="0"/>
                  <w:divBdr>
                    <w:top w:val="none" w:sz="0" w:space="0" w:color="auto"/>
                    <w:left w:val="none" w:sz="0" w:space="0" w:color="auto"/>
                    <w:bottom w:val="none" w:sz="0" w:space="0" w:color="auto"/>
                    <w:right w:val="none" w:sz="0" w:space="0" w:color="auto"/>
                  </w:divBdr>
                  <w:divsChild>
                    <w:div w:id="512307900">
                      <w:marLeft w:val="0"/>
                      <w:marRight w:val="0"/>
                      <w:marTop w:val="0"/>
                      <w:marBottom w:val="0"/>
                      <w:divBdr>
                        <w:top w:val="none" w:sz="0" w:space="0" w:color="auto"/>
                        <w:left w:val="none" w:sz="0" w:space="0" w:color="auto"/>
                        <w:bottom w:val="none" w:sz="0" w:space="0" w:color="auto"/>
                        <w:right w:val="none" w:sz="0" w:space="0" w:color="auto"/>
                      </w:divBdr>
                      <w:divsChild>
                        <w:div w:id="1334333606">
                          <w:marLeft w:val="0"/>
                          <w:marRight w:val="0"/>
                          <w:marTop w:val="0"/>
                          <w:marBottom w:val="0"/>
                          <w:divBdr>
                            <w:top w:val="none" w:sz="0" w:space="0" w:color="auto"/>
                            <w:left w:val="none" w:sz="0" w:space="0" w:color="auto"/>
                            <w:bottom w:val="none" w:sz="0" w:space="0" w:color="auto"/>
                            <w:right w:val="none" w:sz="0" w:space="0" w:color="auto"/>
                          </w:divBdr>
                        </w:div>
                        <w:div w:id="1868060750">
                          <w:marLeft w:val="240"/>
                          <w:marRight w:val="240"/>
                          <w:marTop w:val="0"/>
                          <w:marBottom w:val="0"/>
                          <w:divBdr>
                            <w:top w:val="none" w:sz="0" w:space="0" w:color="auto"/>
                            <w:left w:val="none" w:sz="0" w:space="0" w:color="auto"/>
                            <w:bottom w:val="none" w:sz="0" w:space="0" w:color="auto"/>
                            <w:right w:val="none" w:sz="0" w:space="0" w:color="auto"/>
                          </w:divBdr>
                          <w:divsChild>
                            <w:div w:id="198095951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92283634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283465">
      <w:bodyDiv w:val="1"/>
      <w:marLeft w:val="0"/>
      <w:marRight w:val="0"/>
      <w:marTop w:val="0"/>
      <w:marBottom w:val="0"/>
      <w:divBdr>
        <w:top w:val="none" w:sz="0" w:space="0" w:color="auto"/>
        <w:left w:val="none" w:sz="0" w:space="0" w:color="auto"/>
        <w:bottom w:val="none" w:sz="0" w:space="0" w:color="auto"/>
        <w:right w:val="none" w:sz="0" w:space="0" w:color="auto"/>
      </w:divBdr>
    </w:div>
    <w:div w:id="940987736">
      <w:bodyDiv w:val="1"/>
      <w:marLeft w:val="0"/>
      <w:marRight w:val="0"/>
      <w:marTop w:val="0"/>
      <w:marBottom w:val="0"/>
      <w:divBdr>
        <w:top w:val="none" w:sz="0" w:space="0" w:color="auto"/>
        <w:left w:val="none" w:sz="0" w:space="0" w:color="auto"/>
        <w:bottom w:val="none" w:sz="0" w:space="0" w:color="auto"/>
        <w:right w:val="none" w:sz="0" w:space="0" w:color="auto"/>
      </w:divBdr>
    </w:div>
    <w:div w:id="942540881">
      <w:bodyDiv w:val="1"/>
      <w:marLeft w:val="0"/>
      <w:marRight w:val="0"/>
      <w:marTop w:val="0"/>
      <w:marBottom w:val="0"/>
      <w:divBdr>
        <w:top w:val="none" w:sz="0" w:space="0" w:color="auto"/>
        <w:left w:val="none" w:sz="0" w:space="0" w:color="auto"/>
        <w:bottom w:val="none" w:sz="0" w:space="0" w:color="auto"/>
        <w:right w:val="none" w:sz="0" w:space="0" w:color="auto"/>
      </w:divBdr>
    </w:div>
    <w:div w:id="944265553">
      <w:bodyDiv w:val="1"/>
      <w:marLeft w:val="0"/>
      <w:marRight w:val="0"/>
      <w:marTop w:val="0"/>
      <w:marBottom w:val="0"/>
      <w:divBdr>
        <w:top w:val="none" w:sz="0" w:space="0" w:color="auto"/>
        <w:left w:val="none" w:sz="0" w:space="0" w:color="auto"/>
        <w:bottom w:val="none" w:sz="0" w:space="0" w:color="auto"/>
        <w:right w:val="none" w:sz="0" w:space="0" w:color="auto"/>
      </w:divBdr>
    </w:div>
    <w:div w:id="945384346">
      <w:bodyDiv w:val="1"/>
      <w:marLeft w:val="0"/>
      <w:marRight w:val="0"/>
      <w:marTop w:val="0"/>
      <w:marBottom w:val="0"/>
      <w:divBdr>
        <w:top w:val="none" w:sz="0" w:space="0" w:color="auto"/>
        <w:left w:val="none" w:sz="0" w:space="0" w:color="auto"/>
        <w:bottom w:val="none" w:sz="0" w:space="0" w:color="auto"/>
        <w:right w:val="none" w:sz="0" w:space="0" w:color="auto"/>
      </w:divBdr>
    </w:div>
    <w:div w:id="964120216">
      <w:bodyDiv w:val="1"/>
      <w:marLeft w:val="0"/>
      <w:marRight w:val="0"/>
      <w:marTop w:val="0"/>
      <w:marBottom w:val="0"/>
      <w:divBdr>
        <w:top w:val="none" w:sz="0" w:space="0" w:color="auto"/>
        <w:left w:val="none" w:sz="0" w:space="0" w:color="auto"/>
        <w:bottom w:val="none" w:sz="0" w:space="0" w:color="auto"/>
        <w:right w:val="none" w:sz="0" w:space="0" w:color="auto"/>
      </w:divBdr>
    </w:div>
    <w:div w:id="965357660">
      <w:bodyDiv w:val="1"/>
      <w:marLeft w:val="0"/>
      <w:marRight w:val="0"/>
      <w:marTop w:val="0"/>
      <w:marBottom w:val="0"/>
      <w:divBdr>
        <w:top w:val="none" w:sz="0" w:space="0" w:color="auto"/>
        <w:left w:val="none" w:sz="0" w:space="0" w:color="auto"/>
        <w:bottom w:val="none" w:sz="0" w:space="0" w:color="auto"/>
        <w:right w:val="none" w:sz="0" w:space="0" w:color="auto"/>
      </w:divBdr>
    </w:div>
    <w:div w:id="966351976">
      <w:bodyDiv w:val="1"/>
      <w:marLeft w:val="0"/>
      <w:marRight w:val="0"/>
      <w:marTop w:val="0"/>
      <w:marBottom w:val="0"/>
      <w:divBdr>
        <w:top w:val="none" w:sz="0" w:space="0" w:color="auto"/>
        <w:left w:val="none" w:sz="0" w:space="0" w:color="auto"/>
        <w:bottom w:val="none" w:sz="0" w:space="0" w:color="auto"/>
        <w:right w:val="none" w:sz="0" w:space="0" w:color="auto"/>
      </w:divBdr>
    </w:div>
    <w:div w:id="967591816">
      <w:bodyDiv w:val="1"/>
      <w:marLeft w:val="0"/>
      <w:marRight w:val="0"/>
      <w:marTop w:val="0"/>
      <w:marBottom w:val="0"/>
      <w:divBdr>
        <w:top w:val="none" w:sz="0" w:space="0" w:color="auto"/>
        <w:left w:val="none" w:sz="0" w:space="0" w:color="auto"/>
        <w:bottom w:val="none" w:sz="0" w:space="0" w:color="auto"/>
        <w:right w:val="none" w:sz="0" w:space="0" w:color="auto"/>
      </w:divBdr>
    </w:div>
    <w:div w:id="971054844">
      <w:bodyDiv w:val="1"/>
      <w:marLeft w:val="0"/>
      <w:marRight w:val="0"/>
      <w:marTop w:val="0"/>
      <w:marBottom w:val="0"/>
      <w:divBdr>
        <w:top w:val="none" w:sz="0" w:space="0" w:color="auto"/>
        <w:left w:val="none" w:sz="0" w:space="0" w:color="auto"/>
        <w:bottom w:val="none" w:sz="0" w:space="0" w:color="auto"/>
        <w:right w:val="none" w:sz="0" w:space="0" w:color="auto"/>
      </w:divBdr>
    </w:div>
    <w:div w:id="973488477">
      <w:bodyDiv w:val="1"/>
      <w:marLeft w:val="0"/>
      <w:marRight w:val="0"/>
      <w:marTop w:val="0"/>
      <w:marBottom w:val="0"/>
      <w:divBdr>
        <w:top w:val="none" w:sz="0" w:space="0" w:color="auto"/>
        <w:left w:val="none" w:sz="0" w:space="0" w:color="auto"/>
        <w:bottom w:val="none" w:sz="0" w:space="0" w:color="auto"/>
        <w:right w:val="none" w:sz="0" w:space="0" w:color="auto"/>
      </w:divBdr>
    </w:div>
    <w:div w:id="977612884">
      <w:bodyDiv w:val="1"/>
      <w:marLeft w:val="0"/>
      <w:marRight w:val="0"/>
      <w:marTop w:val="0"/>
      <w:marBottom w:val="0"/>
      <w:divBdr>
        <w:top w:val="none" w:sz="0" w:space="0" w:color="auto"/>
        <w:left w:val="none" w:sz="0" w:space="0" w:color="auto"/>
        <w:bottom w:val="none" w:sz="0" w:space="0" w:color="auto"/>
        <w:right w:val="none" w:sz="0" w:space="0" w:color="auto"/>
      </w:divBdr>
    </w:div>
    <w:div w:id="984891293">
      <w:bodyDiv w:val="1"/>
      <w:marLeft w:val="0"/>
      <w:marRight w:val="0"/>
      <w:marTop w:val="0"/>
      <w:marBottom w:val="0"/>
      <w:divBdr>
        <w:top w:val="none" w:sz="0" w:space="0" w:color="auto"/>
        <w:left w:val="none" w:sz="0" w:space="0" w:color="auto"/>
        <w:bottom w:val="none" w:sz="0" w:space="0" w:color="auto"/>
        <w:right w:val="none" w:sz="0" w:space="0" w:color="auto"/>
      </w:divBdr>
    </w:div>
    <w:div w:id="989675969">
      <w:bodyDiv w:val="1"/>
      <w:marLeft w:val="0"/>
      <w:marRight w:val="0"/>
      <w:marTop w:val="0"/>
      <w:marBottom w:val="0"/>
      <w:divBdr>
        <w:top w:val="none" w:sz="0" w:space="0" w:color="auto"/>
        <w:left w:val="none" w:sz="0" w:space="0" w:color="auto"/>
        <w:bottom w:val="none" w:sz="0" w:space="0" w:color="auto"/>
        <w:right w:val="none" w:sz="0" w:space="0" w:color="auto"/>
      </w:divBdr>
    </w:div>
    <w:div w:id="991064642">
      <w:bodyDiv w:val="1"/>
      <w:marLeft w:val="0"/>
      <w:marRight w:val="0"/>
      <w:marTop w:val="0"/>
      <w:marBottom w:val="0"/>
      <w:divBdr>
        <w:top w:val="none" w:sz="0" w:space="0" w:color="auto"/>
        <w:left w:val="none" w:sz="0" w:space="0" w:color="auto"/>
        <w:bottom w:val="none" w:sz="0" w:space="0" w:color="auto"/>
        <w:right w:val="none" w:sz="0" w:space="0" w:color="auto"/>
      </w:divBdr>
    </w:div>
    <w:div w:id="993676519">
      <w:bodyDiv w:val="1"/>
      <w:marLeft w:val="0"/>
      <w:marRight w:val="0"/>
      <w:marTop w:val="0"/>
      <w:marBottom w:val="0"/>
      <w:divBdr>
        <w:top w:val="none" w:sz="0" w:space="0" w:color="auto"/>
        <w:left w:val="none" w:sz="0" w:space="0" w:color="auto"/>
        <w:bottom w:val="none" w:sz="0" w:space="0" w:color="auto"/>
        <w:right w:val="none" w:sz="0" w:space="0" w:color="auto"/>
      </w:divBdr>
    </w:div>
    <w:div w:id="1000739412">
      <w:bodyDiv w:val="1"/>
      <w:marLeft w:val="0"/>
      <w:marRight w:val="0"/>
      <w:marTop w:val="0"/>
      <w:marBottom w:val="0"/>
      <w:divBdr>
        <w:top w:val="none" w:sz="0" w:space="0" w:color="auto"/>
        <w:left w:val="none" w:sz="0" w:space="0" w:color="auto"/>
        <w:bottom w:val="none" w:sz="0" w:space="0" w:color="auto"/>
        <w:right w:val="none" w:sz="0" w:space="0" w:color="auto"/>
      </w:divBdr>
    </w:div>
    <w:div w:id="1004940627">
      <w:bodyDiv w:val="1"/>
      <w:marLeft w:val="0"/>
      <w:marRight w:val="0"/>
      <w:marTop w:val="0"/>
      <w:marBottom w:val="0"/>
      <w:divBdr>
        <w:top w:val="none" w:sz="0" w:space="0" w:color="auto"/>
        <w:left w:val="none" w:sz="0" w:space="0" w:color="auto"/>
        <w:bottom w:val="none" w:sz="0" w:space="0" w:color="auto"/>
        <w:right w:val="none" w:sz="0" w:space="0" w:color="auto"/>
      </w:divBdr>
    </w:div>
    <w:div w:id="1005551088">
      <w:bodyDiv w:val="1"/>
      <w:marLeft w:val="0"/>
      <w:marRight w:val="0"/>
      <w:marTop w:val="0"/>
      <w:marBottom w:val="0"/>
      <w:divBdr>
        <w:top w:val="none" w:sz="0" w:space="0" w:color="auto"/>
        <w:left w:val="none" w:sz="0" w:space="0" w:color="auto"/>
        <w:bottom w:val="none" w:sz="0" w:space="0" w:color="auto"/>
        <w:right w:val="none" w:sz="0" w:space="0" w:color="auto"/>
      </w:divBdr>
    </w:div>
    <w:div w:id="1017851414">
      <w:bodyDiv w:val="1"/>
      <w:marLeft w:val="0"/>
      <w:marRight w:val="0"/>
      <w:marTop w:val="0"/>
      <w:marBottom w:val="0"/>
      <w:divBdr>
        <w:top w:val="none" w:sz="0" w:space="0" w:color="auto"/>
        <w:left w:val="none" w:sz="0" w:space="0" w:color="auto"/>
        <w:bottom w:val="none" w:sz="0" w:space="0" w:color="auto"/>
        <w:right w:val="none" w:sz="0" w:space="0" w:color="auto"/>
      </w:divBdr>
    </w:div>
    <w:div w:id="1027682728">
      <w:bodyDiv w:val="1"/>
      <w:marLeft w:val="0"/>
      <w:marRight w:val="0"/>
      <w:marTop w:val="0"/>
      <w:marBottom w:val="0"/>
      <w:divBdr>
        <w:top w:val="none" w:sz="0" w:space="0" w:color="auto"/>
        <w:left w:val="none" w:sz="0" w:space="0" w:color="auto"/>
        <w:bottom w:val="none" w:sz="0" w:space="0" w:color="auto"/>
        <w:right w:val="none" w:sz="0" w:space="0" w:color="auto"/>
      </w:divBdr>
    </w:div>
    <w:div w:id="1028456623">
      <w:bodyDiv w:val="1"/>
      <w:marLeft w:val="0"/>
      <w:marRight w:val="0"/>
      <w:marTop w:val="0"/>
      <w:marBottom w:val="0"/>
      <w:divBdr>
        <w:top w:val="none" w:sz="0" w:space="0" w:color="auto"/>
        <w:left w:val="none" w:sz="0" w:space="0" w:color="auto"/>
        <w:bottom w:val="none" w:sz="0" w:space="0" w:color="auto"/>
        <w:right w:val="none" w:sz="0" w:space="0" w:color="auto"/>
      </w:divBdr>
    </w:div>
    <w:div w:id="1029184275">
      <w:bodyDiv w:val="1"/>
      <w:marLeft w:val="0"/>
      <w:marRight w:val="0"/>
      <w:marTop w:val="0"/>
      <w:marBottom w:val="0"/>
      <w:divBdr>
        <w:top w:val="none" w:sz="0" w:space="0" w:color="auto"/>
        <w:left w:val="none" w:sz="0" w:space="0" w:color="auto"/>
        <w:bottom w:val="none" w:sz="0" w:space="0" w:color="auto"/>
        <w:right w:val="none" w:sz="0" w:space="0" w:color="auto"/>
      </w:divBdr>
    </w:div>
    <w:div w:id="1029602554">
      <w:bodyDiv w:val="1"/>
      <w:marLeft w:val="0"/>
      <w:marRight w:val="0"/>
      <w:marTop w:val="0"/>
      <w:marBottom w:val="0"/>
      <w:divBdr>
        <w:top w:val="none" w:sz="0" w:space="0" w:color="auto"/>
        <w:left w:val="none" w:sz="0" w:space="0" w:color="auto"/>
        <w:bottom w:val="none" w:sz="0" w:space="0" w:color="auto"/>
        <w:right w:val="none" w:sz="0" w:space="0" w:color="auto"/>
      </w:divBdr>
    </w:div>
    <w:div w:id="1037048710">
      <w:bodyDiv w:val="1"/>
      <w:marLeft w:val="0"/>
      <w:marRight w:val="0"/>
      <w:marTop w:val="0"/>
      <w:marBottom w:val="0"/>
      <w:divBdr>
        <w:top w:val="none" w:sz="0" w:space="0" w:color="auto"/>
        <w:left w:val="none" w:sz="0" w:space="0" w:color="auto"/>
        <w:bottom w:val="none" w:sz="0" w:space="0" w:color="auto"/>
        <w:right w:val="none" w:sz="0" w:space="0" w:color="auto"/>
      </w:divBdr>
    </w:div>
    <w:div w:id="1042748988">
      <w:bodyDiv w:val="1"/>
      <w:marLeft w:val="0"/>
      <w:marRight w:val="0"/>
      <w:marTop w:val="0"/>
      <w:marBottom w:val="0"/>
      <w:divBdr>
        <w:top w:val="none" w:sz="0" w:space="0" w:color="auto"/>
        <w:left w:val="none" w:sz="0" w:space="0" w:color="auto"/>
        <w:bottom w:val="none" w:sz="0" w:space="0" w:color="auto"/>
        <w:right w:val="none" w:sz="0" w:space="0" w:color="auto"/>
      </w:divBdr>
    </w:div>
    <w:div w:id="1047296083">
      <w:bodyDiv w:val="1"/>
      <w:marLeft w:val="0"/>
      <w:marRight w:val="0"/>
      <w:marTop w:val="0"/>
      <w:marBottom w:val="0"/>
      <w:divBdr>
        <w:top w:val="none" w:sz="0" w:space="0" w:color="auto"/>
        <w:left w:val="none" w:sz="0" w:space="0" w:color="auto"/>
        <w:bottom w:val="none" w:sz="0" w:space="0" w:color="auto"/>
        <w:right w:val="none" w:sz="0" w:space="0" w:color="auto"/>
      </w:divBdr>
    </w:div>
    <w:div w:id="1047492946">
      <w:bodyDiv w:val="1"/>
      <w:marLeft w:val="0"/>
      <w:marRight w:val="0"/>
      <w:marTop w:val="0"/>
      <w:marBottom w:val="0"/>
      <w:divBdr>
        <w:top w:val="none" w:sz="0" w:space="0" w:color="auto"/>
        <w:left w:val="none" w:sz="0" w:space="0" w:color="auto"/>
        <w:bottom w:val="none" w:sz="0" w:space="0" w:color="auto"/>
        <w:right w:val="none" w:sz="0" w:space="0" w:color="auto"/>
      </w:divBdr>
    </w:div>
    <w:div w:id="1055931316">
      <w:bodyDiv w:val="1"/>
      <w:marLeft w:val="0"/>
      <w:marRight w:val="0"/>
      <w:marTop w:val="0"/>
      <w:marBottom w:val="0"/>
      <w:divBdr>
        <w:top w:val="none" w:sz="0" w:space="0" w:color="auto"/>
        <w:left w:val="none" w:sz="0" w:space="0" w:color="auto"/>
        <w:bottom w:val="none" w:sz="0" w:space="0" w:color="auto"/>
        <w:right w:val="none" w:sz="0" w:space="0" w:color="auto"/>
      </w:divBdr>
    </w:div>
    <w:div w:id="1057245316">
      <w:bodyDiv w:val="1"/>
      <w:marLeft w:val="0"/>
      <w:marRight w:val="0"/>
      <w:marTop w:val="0"/>
      <w:marBottom w:val="0"/>
      <w:divBdr>
        <w:top w:val="none" w:sz="0" w:space="0" w:color="auto"/>
        <w:left w:val="none" w:sz="0" w:space="0" w:color="auto"/>
        <w:bottom w:val="none" w:sz="0" w:space="0" w:color="auto"/>
        <w:right w:val="none" w:sz="0" w:space="0" w:color="auto"/>
      </w:divBdr>
    </w:div>
    <w:div w:id="1058824105">
      <w:bodyDiv w:val="1"/>
      <w:marLeft w:val="0"/>
      <w:marRight w:val="0"/>
      <w:marTop w:val="0"/>
      <w:marBottom w:val="0"/>
      <w:divBdr>
        <w:top w:val="none" w:sz="0" w:space="0" w:color="auto"/>
        <w:left w:val="none" w:sz="0" w:space="0" w:color="auto"/>
        <w:bottom w:val="none" w:sz="0" w:space="0" w:color="auto"/>
        <w:right w:val="none" w:sz="0" w:space="0" w:color="auto"/>
      </w:divBdr>
    </w:div>
    <w:div w:id="1058940213">
      <w:bodyDiv w:val="1"/>
      <w:marLeft w:val="0"/>
      <w:marRight w:val="0"/>
      <w:marTop w:val="0"/>
      <w:marBottom w:val="0"/>
      <w:divBdr>
        <w:top w:val="none" w:sz="0" w:space="0" w:color="auto"/>
        <w:left w:val="none" w:sz="0" w:space="0" w:color="auto"/>
        <w:bottom w:val="none" w:sz="0" w:space="0" w:color="auto"/>
        <w:right w:val="none" w:sz="0" w:space="0" w:color="auto"/>
      </w:divBdr>
    </w:div>
    <w:div w:id="1061562121">
      <w:bodyDiv w:val="1"/>
      <w:marLeft w:val="0"/>
      <w:marRight w:val="0"/>
      <w:marTop w:val="0"/>
      <w:marBottom w:val="0"/>
      <w:divBdr>
        <w:top w:val="none" w:sz="0" w:space="0" w:color="auto"/>
        <w:left w:val="none" w:sz="0" w:space="0" w:color="auto"/>
        <w:bottom w:val="none" w:sz="0" w:space="0" w:color="auto"/>
        <w:right w:val="none" w:sz="0" w:space="0" w:color="auto"/>
      </w:divBdr>
    </w:div>
    <w:div w:id="1063944116">
      <w:bodyDiv w:val="1"/>
      <w:marLeft w:val="0"/>
      <w:marRight w:val="0"/>
      <w:marTop w:val="0"/>
      <w:marBottom w:val="0"/>
      <w:divBdr>
        <w:top w:val="none" w:sz="0" w:space="0" w:color="auto"/>
        <w:left w:val="none" w:sz="0" w:space="0" w:color="auto"/>
        <w:bottom w:val="none" w:sz="0" w:space="0" w:color="auto"/>
        <w:right w:val="none" w:sz="0" w:space="0" w:color="auto"/>
      </w:divBdr>
    </w:div>
    <w:div w:id="1067146914">
      <w:bodyDiv w:val="1"/>
      <w:marLeft w:val="0"/>
      <w:marRight w:val="0"/>
      <w:marTop w:val="0"/>
      <w:marBottom w:val="0"/>
      <w:divBdr>
        <w:top w:val="none" w:sz="0" w:space="0" w:color="auto"/>
        <w:left w:val="none" w:sz="0" w:space="0" w:color="auto"/>
        <w:bottom w:val="none" w:sz="0" w:space="0" w:color="auto"/>
        <w:right w:val="none" w:sz="0" w:space="0" w:color="auto"/>
      </w:divBdr>
    </w:div>
    <w:div w:id="1067190790">
      <w:bodyDiv w:val="1"/>
      <w:marLeft w:val="0"/>
      <w:marRight w:val="0"/>
      <w:marTop w:val="0"/>
      <w:marBottom w:val="0"/>
      <w:divBdr>
        <w:top w:val="none" w:sz="0" w:space="0" w:color="auto"/>
        <w:left w:val="none" w:sz="0" w:space="0" w:color="auto"/>
        <w:bottom w:val="none" w:sz="0" w:space="0" w:color="auto"/>
        <w:right w:val="none" w:sz="0" w:space="0" w:color="auto"/>
      </w:divBdr>
    </w:div>
    <w:div w:id="1072854156">
      <w:bodyDiv w:val="1"/>
      <w:marLeft w:val="0"/>
      <w:marRight w:val="0"/>
      <w:marTop w:val="0"/>
      <w:marBottom w:val="0"/>
      <w:divBdr>
        <w:top w:val="none" w:sz="0" w:space="0" w:color="auto"/>
        <w:left w:val="none" w:sz="0" w:space="0" w:color="auto"/>
        <w:bottom w:val="none" w:sz="0" w:space="0" w:color="auto"/>
        <w:right w:val="none" w:sz="0" w:space="0" w:color="auto"/>
      </w:divBdr>
    </w:div>
    <w:div w:id="1077704421">
      <w:bodyDiv w:val="1"/>
      <w:marLeft w:val="0"/>
      <w:marRight w:val="0"/>
      <w:marTop w:val="0"/>
      <w:marBottom w:val="0"/>
      <w:divBdr>
        <w:top w:val="none" w:sz="0" w:space="0" w:color="auto"/>
        <w:left w:val="none" w:sz="0" w:space="0" w:color="auto"/>
        <w:bottom w:val="none" w:sz="0" w:space="0" w:color="auto"/>
        <w:right w:val="none" w:sz="0" w:space="0" w:color="auto"/>
      </w:divBdr>
    </w:div>
    <w:div w:id="1079910549">
      <w:bodyDiv w:val="1"/>
      <w:marLeft w:val="0"/>
      <w:marRight w:val="0"/>
      <w:marTop w:val="0"/>
      <w:marBottom w:val="0"/>
      <w:divBdr>
        <w:top w:val="none" w:sz="0" w:space="0" w:color="auto"/>
        <w:left w:val="none" w:sz="0" w:space="0" w:color="auto"/>
        <w:bottom w:val="none" w:sz="0" w:space="0" w:color="auto"/>
        <w:right w:val="none" w:sz="0" w:space="0" w:color="auto"/>
      </w:divBdr>
    </w:div>
    <w:div w:id="1080054933">
      <w:bodyDiv w:val="1"/>
      <w:marLeft w:val="0"/>
      <w:marRight w:val="0"/>
      <w:marTop w:val="0"/>
      <w:marBottom w:val="0"/>
      <w:divBdr>
        <w:top w:val="none" w:sz="0" w:space="0" w:color="auto"/>
        <w:left w:val="none" w:sz="0" w:space="0" w:color="auto"/>
        <w:bottom w:val="none" w:sz="0" w:space="0" w:color="auto"/>
        <w:right w:val="none" w:sz="0" w:space="0" w:color="auto"/>
      </w:divBdr>
    </w:div>
    <w:div w:id="1083450738">
      <w:bodyDiv w:val="1"/>
      <w:marLeft w:val="0"/>
      <w:marRight w:val="0"/>
      <w:marTop w:val="0"/>
      <w:marBottom w:val="0"/>
      <w:divBdr>
        <w:top w:val="none" w:sz="0" w:space="0" w:color="auto"/>
        <w:left w:val="none" w:sz="0" w:space="0" w:color="auto"/>
        <w:bottom w:val="none" w:sz="0" w:space="0" w:color="auto"/>
        <w:right w:val="none" w:sz="0" w:space="0" w:color="auto"/>
      </w:divBdr>
    </w:div>
    <w:div w:id="1087656354">
      <w:bodyDiv w:val="1"/>
      <w:marLeft w:val="0"/>
      <w:marRight w:val="0"/>
      <w:marTop w:val="0"/>
      <w:marBottom w:val="0"/>
      <w:divBdr>
        <w:top w:val="none" w:sz="0" w:space="0" w:color="auto"/>
        <w:left w:val="none" w:sz="0" w:space="0" w:color="auto"/>
        <w:bottom w:val="none" w:sz="0" w:space="0" w:color="auto"/>
        <w:right w:val="none" w:sz="0" w:space="0" w:color="auto"/>
      </w:divBdr>
    </w:div>
    <w:div w:id="1089158171">
      <w:bodyDiv w:val="1"/>
      <w:marLeft w:val="0"/>
      <w:marRight w:val="0"/>
      <w:marTop w:val="0"/>
      <w:marBottom w:val="0"/>
      <w:divBdr>
        <w:top w:val="none" w:sz="0" w:space="0" w:color="auto"/>
        <w:left w:val="none" w:sz="0" w:space="0" w:color="auto"/>
        <w:bottom w:val="none" w:sz="0" w:space="0" w:color="auto"/>
        <w:right w:val="none" w:sz="0" w:space="0" w:color="auto"/>
      </w:divBdr>
    </w:div>
    <w:div w:id="1090394192">
      <w:bodyDiv w:val="1"/>
      <w:marLeft w:val="0"/>
      <w:marRight w:val="0"/>
      <w:marTop w:val="0"/>
      <w:marBottom w:val="0"/>
      <w:divBdr>
        <w:top w:val="none" w:sz="0" w:space="0" w:color="auto"/>
        <w:left w:val="none" w:sz="0" w:space="0" w:color="auto"/>
        <w:bottom w:val="none" w:sz="0" w:space="0" w:color="auto"/>
        <w:right w:val="none" w:sz="0" w:space="0" w:color="auto"/>
      </w:divBdr>
    </w:div>
    <w:div w:id="1092165113">
      <w:bodyDiv w:val="1"/>
      <w:marLeft w:val="0"/>
      <w:marRight w:val="0"/>
      <w:marTop w:val="0"/>
      <w:marBottom w:val="0"/>
      <w:divBdr>
        <w:top w:val="none" w:sz="0" w:space="0" w:color="auto"/>
        <w:left w:val="none" w:sz="0" w:space="0" w:color="auto"/>
        <w:bottom w:val="none" w:sz="0" w:space="0" w:color="auto"/>
        <w:right w:val="none" w:sz="0" w:space="0" w:color="auto"/>
      </w:divBdr>
    </w:div>
    <w:div w:id="1092432461">
      <w:bodyDiv w:val="1"/>
      <w:marLeft w:val="0"/>
      <w:marRight w:val="0"/>
      <w:marTop w:val="0"/>
      <w:marBottom w:val="0"/>
      <w:divBdr>
        <w:top w:val="none" w:sz="0" w:space="0" w:color="auto"/>
        <w:left w:val="none" w:sz="0" w:space="0" w:color="auto"/>
        <w:bottom w:val="none" w:sz="0" w:space="0" w:color="auto"/>
        <w:right w:val="none" w:sz="0" w:space="0" w:color="auto"/>
      </w:divBdr>
    </w:div>
    <w:div w:id="1095787374">
      <w:bodyDiv w:val="1"/>
      <w:marLeft w:val="0"/>
      <w:marRight w:val="0"/>
      <w:marTop w:val="0"/>
      <w:marBottom w:val="0"/>
      <w:divBdr>
        <w:top w:val="none" w:sz="0" w:space="0" w:color="auto"/>
        <w:left w:val="none" w:sz="0" w:space="0" w:color="auto"/>
        <w:bottom w:val="none" w:sz="0" w:space="0" w:color="auto"/>
        <w:right w:val="none" w:sz="0" w:space="0" w:color="auto"/>
      </w:divBdr>
    </w:div>
    <w:div w:id="1098795320">
      <w:bodyDiv w:val="1"/>
      <w:marLeft w:val="0"/>
      <w:marRight w:val="0"/>
      <w:marTop w:val="0"/>
      <w:marBottom w:val="0"/>
      <w:divBdr>
        <w:top w:val="none" w:sz="0" w:space="0" w:color="auto"/>
        <w:left w:val="none" w:sz="0" w:space="0" w:color="auto"/>
        <w:bottom w:val="none" w:sz="0" w:space="0" w:color="auto"/>
        <w:right w:val="none" w:sz="0" w:space="0" w:color="auto"/>
      </w:divBdr>
    </w:div>
    <w:div w:id="1101028648">
      <w:bodyDiv w:val="1"/>
      <w:marLeft w:val="0"/>
      <w:marRight w:val="0"/>
      <w:marTop w:val="0"/>
      <w:marBottom w:val="0"/>
      <w:divBdr>
        <w:top w:val="none" w:sz="0" w:space="0" w:color="auto"/>
        <w:left w:val="none" w:sz="0" w:space="0" w:color="auto"/>
        <w:bottom w:val="none" w:sz="0" w:space="0" w:color="auto"/>
        <w:right w:val="none" w:sz="0" w:space="0" w:color="auto"/>
      </w:divBdr>
    </w:div>
    <w:div w:id="1102720853">
      <w:bodyDiv w:val="1"/>
      <w:marLeft w:val="0"/>
      <w:marRight w:val="0"/>
      <w:marTop w:val="0"/>
      <w:marBottom w:val="0"/>
      <w:divBdr>
        <w:top w:val="none" w:sz="0" w:space="0" w:color="auto"/>
        <w:left w:val="none" w:sz="0" w:space="0" w:color="auto"/>
        <w:bottom w:val="none" w:sz="0" w:space="0" w:color="auto"/>
        <w:right w:val="none" w:sz="0" w:space="0" w:color="auto"/>
      </w:divBdr>
    </w:div>
    <w:div w:id="1106652072">
      <w:bodyDiv w:val="1"/>
      <w:marLeft w:val="0"/>
      <w:marRight w:val="0"/>
      <w:marTop w:val="0"/>
      <w:marBottom w:val="0"/>
      <w:divBdr>
        <w:top w:val="none" w:sz="0" w:space="0" w:color="auto"/>
        <w:left w:val="none" w:sz="0" w:space="0" w:color="auto"/>
        <w:bottom w:val="none" w:sz="0" w:space="0" w:color="auto"/>
        <w:right w:val="none" w:sz="0" w:space="0" w:color="auto"/>
      </w:divBdr>
    </w:div>
    <w:div w:id="1107386347">
      <w:bodyDiv w:val="1"/>
      <w:marLeft w:val="0"/>
      <w:marRight w:val="0"/>
      <w:marTop w:val="0"/>
      <w:marBottom w:val="0"/>
      <w:divBdr>
        <w:top w:val="none" w:sz="0" w:space="0" w:color="auto"/>
        <w:left w:val="none" w:sz="0" w:space="0" w:color="auto"/>
        <w:bottom w:val="none" w:sz="0" w:space="0" w:color="auto"/>
        <w:right w:val="none" w:sz="0" w:space="0" w:color="auto"/>
      </w:divBdr>
    </w:div>
    <w:div w:id="1111361500">
      <w:bodyDiv w:val="1"/>
      <w:marLeft w:val="0"/>
      <w:marRight w:val="0"/>
      <w:marTop w:val="0"/>
      <w:marBottom w:val="0"/>
      <w:divBdr>
        <w:top w:val="none" w:sz="0" w:space="0" w:color="auto"/>
        <w:left w:val="none" w:sz="0" w:space="0" w:color="auto"/>
        <w:bottom w:val="none" w:sz="0" w:space="0" w:color="auto"/>
        <w:right w:val="none" w:sz="0" w:space="0" w:color="auto"/>
      </w:divBdr>
    </w:div>
    <w:div w:id="1112825934">
      <w:bodyDiv w:val="1"/>
      <w:marLeft w:val="0"/>
      <w:marRight w:val="0"/>
      <w:marTop w:val="0"/>
      <w:marBottom w:val="0"/>
      <w:divBdr>
        <w:top w:val="none" w:sz="0" w:space="0" w:color="auto"/>
        <w:left w:val="none" w:sz="0" w:space="0" w:color="auto"/>
        <w:bottom w:val="none" w:sz="0" w:space="0" w:color="auto"/>
        <w:right w:val="none" w:sz="0" w:space="0" w:color="auto"/>
      </w:divBdr>
    </w:div>
    <w:div w:id="1117943211">
      <w:bodyDiv w:val="1"/>
      <w:marLeft w:val="0"/>
      <w:marRight w:val="0"/>
      <w:marTop w:val="0"/>
      <w:marBottom w:val="0"/>
      <w:divBdr>
        <w:top w:val="none" w:sz="0" w:space="0" w:color="auto"/>
        <w:left w:val="none" w:sz="0" w:space="0" w:color="auto"/>
        <w:bottom w:val="none" w:sz="0" w:space="0" w:color="auto"/>
        <w:right w:val="none" w:sz="0" w:space="0" w:color="auto"/>
      </w:divBdr>
    </w:div>
    <w:div w:id="1122843934">
      <w:bodyDiv w:val="1"/>
      <w:marLeft w:val="0"/>
      <w:marRight w:val="0"/>
      <w:marTop w:val="0"/>
      <w:marBottom w:val="0"/>
      <w:divBdr>
        <w:top w:val="none" w:sz="0" w:space="0" w:color="auto"/>
        <w:left w:val="none" w:sz="0" w:space="0" w:color="auto"/>
        <w:bottom w:val="none" w:sz="0" w:space="0" w:color="auto"/>
        <w:right w:val="none" w:sz="0" w:space="0" w:color="auto"/>
      </w:divBdr>
    </w:div>
    <w:div w:id="1125348983">
      <w:bodyDiv w:val="1"/>
      <w:marLeft w:val="0"/>
      <w:marRight w:val="0"/>
      <w:marTop w:val="0"/>
      <w:marBottom w:val="0"/>
      <w:divBdr>
        <w:top w:val="none" w:sz="0" w:space="0" w:color="auto"/>
        <w:left w:val="none" w:sz="0" w:space="0" w:color="auto"/>
        <w:bottom w:val="none" w:sz="0" w:space="0" w:color="auto"/>
        <w:right w:val="none" w:sz="0" w:space="0" w:color="auto"/>
      </w:divBdr>
    </w:div>
    <w:div w:id="1129277476">
      <w:bodyDiv w:val="1"/>
      <w:marLeft w:val="0"/>
      <w:marRight w:val="0"/>
      <w:marTop w:val="0"/>
      <w:marBottom w:val="0"/>
      <w:divBdr>
        <w:top w:val="none" w:sz="0" w:space="0" w:color="auto"/>
        <w:left w:val="none" w:sz="0" w:space="0" w:color="auto"/>
        <w:bottom w:val="none" w:sz="0" w:space="0" w:color="auto"/>
        <w:right w:val="none" w:sz="0" w:space="0" w:color="auto"/>
      </w:divBdr>
    </w:div>
    <w:div w:id="1134832036">
      <w:bodyDiv w:val="1"/>
      <w:marLeft w:val="0"/>
      <w:marRight w:val="0"/>
      <w:marTop w:val="0"/>
      <w:marBottom w:val="0"/>
      <w:divBdr>
        <w:top w:val="none" w:sz="0" w:space="0" w:color="auto"/>
        <w:left w:val="none" w:sz="0" w:space="0" w:color="auto"/>
        <w:bottom w:val="none" w:sz="0" w:space="0" w:color="auto"/>
        <w:right w:val="none" w:sz="0" w:space="0" w:color="auto"/>
      </w:divBdr>
    </w:div>
    <w:div w:id="1137642704">
      <w:bodyDiv w:val="1"/>
      <w:marLeft w:val="0"/>
      <w:marRight w:val="0"/>
      <w:marTop w:val="0"/>
      <w:marBottom w:val="0"/>
      <w:divBdr>
        <w:top w:val="none" w:sz="0" w:space="0" w:color="auto"/>
        <w:left w:val="none" w:sz="0" w:space="0" w:color="auto"/>
        <w:bottom w:val="none" w:sz="0" w:space="0" w:color="auto"/>
        <w:right w:val="none" w:sz="0" w:space="0" w:color="auto"/>
      </w:divBdr>
    </w:div>
    <w:div w:id="1139151397">
      <w:bodyDiv w:val="1"/>
      <w:marLeft w:val="0"/>
      <w:marRight w:val="0"/>
      <w:marTop w:val="0"/>
      <w:marBottom w:val="0"/>
      <w:divBdr>
        <w:top w:val="none" w:sz="0" w:space="0" w:color="auto"/>
        <w:left w:val="none" w:sz="0" w:space="0" w:color="auto"/>
        <w:bottom w:val="none" w:sz="0" w:space="0" w:color="auto"/>
        <w:right w:val="none" w:sz="0" w:space="0" w:color="auto"/>
      </w:divBdr>
    </w:div>
    <w:div w:id="1141574537">
      <w:bodyDiv w:val="1"/>
      <w:marLeft w:val="0"/>
      <w:marRight w:val="0"/>
      <w:marTop w:val="0"/>
      <w:marBottom w:val="0"/>
      <w:divBdr>
        <w:top w:val="none" w:sz="0" w:space="0" w:color="auto"/>
        <w:left w:val="none" w:sz="0" w:space="0" w:color="auto"/>
        <w:bottom w:val="none" w:sz="0" w:space="0" w:color="auto"/>
        <w:right w:val="none" w:sz="0" w:space="0" w:color="auto"/>
      </w:divBdr>
    </w:div>
    <w:div w:id="1142235942">
      <w:bodyDiv w:val="1"/>
      <w:marLeft w:val="0"/>
      <w:marRight w:val="0"/>
      <w:marTop w:val="0"/>
      <w:marBottom w:val="0"/>
      <w:divBdr>
        <w:top w:val="none" w:sz="0" w:space="0" w:color="auto"/>
        <w:left w:val="none" w:sz="0" w:space="0" w:color="auto"/>
        <w:bottom w:val="none" w:sz="0" w:space="0" w:color="auto"/>
        <w:right w:val="none" w:sz="0" w:space="0" w:color="auto"/>
      </w:divBdr>
    </w:div>
    <w:div w:id="1149402137">
      <w:bodyDiv w:val="1"/>
      <w:marLeft w:val="0"/>
      <w:marRight w:val="0"/>
      <w:marTop w:val="0"/>
      <w:marBottom w:val="0"/>
      <w:divBdr>
        <w:top w:val="none" w:sz="0" w:space="0" w:color="auto"/>
        <w:left w:val="none" w:sz="0" w:space="0" w:color="auto"/>
        <w:bottom w:val="none" w:sz="0" w:space="0" w:color="auto"/>
        <w:right w:val="none" w:sz="0" w:space="0" w:color="auto"/>
      </w:divBdr>
    </w:div>
    <w:div w:id="1152798033">
      <w:bodyDiv w:val="1"/>
      <w:marLeft w:val="0"/>
      <w:marRight w:val="0"/>
      <w:marTop w:val="0"/>
      <w:marBottom w:val="0"/>
      <w:divBdr>
        <w:top w:val="none" w:sz="0" w:space="0" w:color="auto"/>
        <w:left w:val="none" w:sz="0" w:space="0" w:color="auto"/>
        <w:bottom w:val="none" w:sz="0" w:space="0" w:color="auto"/>
        <w:right w:val="none" w:sz="0" w:space="0" w:color="auto"/>
      </w:divBdr>
    </w:div>
    <w:div w:id="1159153572">
      <w:bodyDiv w:val="1"/>
      <w:marLeft w:val="0"/>
      <w:marRight w:val="0"/>
      <w:marTop w:val="0"/>
      <w:marBottom w:val="0"/>
      <w:divBdr>
        <w:top w:val="none" w:sz="0" w:space="0" w:color="auto"/>
        <w:left w:val="none" w:sz="0" w:space="0" w:color="auto"/>
        <w:bottom w:val="none" w:sz="0" w:space="0" w:color="auto"/>
        <w:right w:val="none" w:sz="0" w:space="0" w:color="auto"/>
      </w:divBdr>
    </w:div>
    <w:div w:id="1160586001">
      <w:bodyDiv w:val="1"/>
      <w:marLeft w:val="0"/>
      <w:marRight w:val="0"/>
      <w:marTop w:val="0"/>
      <w:marBottom w:val="0"/>
      <w:divBdr>
        <w:top w:val="none" w:sz="0" w:space="0" w:color="auto"/>
        <w:left w:val="none" w:sz="0" w:space="0" w:color="auto"/>
        <w:bottom w:val="none" w:sz="0" w:space="0" w:color="auto"/>
        <w:right w:val="none" w:sz="0" w:space="0" w:color="auto"/>
      </w:divBdr>
    </w:div>
    <w:div w:id="1163207333">
      <w:bodyDiv w:val="1"/>
      <w:marLeft w:val="0"/>
      <w:marRight w:val="0"/>
      <w:marTop w:val="0"/>
      <w:marBottom w:val="0"/>
      <w:divBdr>
        <w:top w:val="none" w:sz="0" w:space="0" w:color="auto"/>
        <w:left w:val="none" w:sz="0" w:space="0" w:color="auto"/>
        <w:bottom w:val="none" w:sz="0" w:space="0" w:color="auto"/>
        <w:right w:val="none" w:sz="0" w:space="0" w:color="auto"/>
      </w:divBdr>
    </w:div>
    <w:div w:id="1164972661">
      <w:bodyDiv w:val="1"/>
      <w:marLeft w:val="0"/>
      <w:marRight w:val="0"/>
      <w:marTop w:val="0"/>
      <w:marBottom w:val="0"/>
      <w:divBdr>
        <w:top w:val="none" w:sz="0" w:space="0" w:color="auto"/>
        <w:left w:val="none" w:sz="0" w:space="0" w:color="auto"/>
        <w:bottom w:val="none" w:sz="0" w:space="0" w:color="auto"/>
        <w:right w:val="none" w:sz="0" w:space="0" w:color="auto"/>
      </w:divBdr>
    </w:div>
    <w:div w:id="1165167976">
      <w:bodyDiv w:val="1"/>
      <w:marLeft w:val="0"/>
      <w:marRight w:val="0"/>
      <w:marTop w:val="0"/>
      <w:marBottom w:val="0"/>
      <w:divBdr>
        <w:top w:val="none" w:sz="0" w:space="0" w:color="auto"/>
        <w:left w:val="none" w:sz="0" w:space="0" w:color="auto"/>
        <w:bottom w:val="none" w:sz="0" w:space="0" w:color="auto"/>
        <w:right w:val="none" w:sz="0" w:space="0" w:color="auto"/>
      </w:divBdr>
    </w:div>
    <w:div w:id="1165361324">
      <w:bodyDiv w:val="1"/>
      <w:marLeft w:val="0"/>
      <w:marRight w:val="0"/>
      <w:marTop w:val="0"/>
      <w:marBottom w:val="0"/>
      <w:divBdr>
        <w:top w:val="none" w:sz="0" w:space="0" w:color="auto"/>
        <w:left w:val="none" w:sz="0" w:space="0" w:color="auto"/>
        <w:bottom w:val="none" w:sz="0" w:space="0" w:color="auto"/>
        <w:right w:val="none" w:sz="0" w:space="0" w:color="auto"/>
      </w:divBdr>
    </w:div>
    <w:div w:id="1170411776">
      <w:bodyDiv w:val="1"/>
      <w:marLeft w:val="0"/>
      <w:marRight w:val="0"/>
      <w:marTop w:val="0"/>
      <w:marBottom w:val="0"/>
      <w:divBdr>
        <w:top w:val="none" w:sz="0" w:space="0" w:color="auto"/>
        <w:left w:val="none" w:sz="0" w:space="0" w:color="auto"/>
        <w:bottom w:val="none" w:sz="0" w:space="0" w:color="auto"/>
        <w:right w:val="none" w:sz="0" w:space="0" w:color="auto"/>
      </w:divBdr>
    </w:div>
    <w:div w:id="1183670827">
      <w:bodyDiv w:val="1"/>
      <w:marLeft w:val="0"/>
      <w:marRight w:val="0"/>
      <w:marTop w:val="0"/>
      <w:marBottom w:val="0"/>
      <w:divBdr>
        <w:top w:val="none" w:sz="0" w:space="0" w:color="auto"/>
        <w:left w:val="none" w:sz="0" w:space="0" w:color="auto"/>
        <w:bottom w:val="none" w:sz="0" w:space="0" w:color="auto"/>
        <w:right w:val="none" w:sz="0" w:space="0" w:color="auto"/>
      </w:divBdr>
    </w:div>
    <w:div w:id="1197424086">
      <w:bodyDiv w:val="1"/>
      <w:marLeft w:val="0"/>
      <w:marRight w:val="0"/>
      <w:marTop w:val="0"/>
      <w:marBottom w:val="0"/>
      <w:divBdr>
        <w:top w:val="none" w:sz="0" w:space="0" w:color="auto"/>
        <w:left w:val="none" w:sz="0" w:space="0" w:color="auto"/>
        <w:bottom w:val="none" w:sz="0" w:space="0" w:color="auto"/>
        <w:right w:val="none" w:sz="0" w:space="0" w:color="auto"/>
      </w:divBdr>
    </w:div>
    <w:div w:id="1202743861">
      <w:bodyDiv w:val="1"/>
      <w:marLeft w:val="0"/>
      <w:marRight w:val="0"/>
      <w:marTop w:val="0"/>
      <w:marBottom w:val="0"/>
      <w:divBdr>
        <w:top w:val="none" w:sz="0" w:space="0" w:color="auto"/>
        <w:left w:val="none" w:sz="0" w:space="0" w:color="auto"/>
        <w:bottom w:val="none" w:sz="0" w:space="0" w:color="auto"/>
        <w:right w:val="none" w:sz="0" w:space="0" w:color="auto"/>
      </w:divBdr>
    </w:div>
    <w:div w:id="1203446714">
      <w:bodyDiv w:val="1"/>
      <w:marLeft w:val="0"/>
      <w:marRight w:val="0"/>
      <w:marTop w:val="0"/>
      <w:marBottom w:val="0"/>
      <w:divBdr>
        <w:top w:val="none" w:sz="0" w:space="0" w:color="auto"/>
        <w:left w:val="none" w:sz="0" w:space="0" w:color="auto"/>
        <w:bottom w:val="none" w:sz="0" w:space="0" w:color="auto"/>
        <w:right w:val="none" w:sz="0" w:space="0" w:color="auto"/>
      </w:divBdr>
    </w:div>
    <w:div w:id="1203635340">
      <w:bodyDiv w:val="1"/>
      <w:marLeft w:val="0"/>
      <w:marRight w:val="0"/>
      <w:marTop w:val="0"/>
      <w:marBottom w:val="0"/>
      <w:divBdr>
        <w:top w:val="none" w:sz="0" w:space="0" w:color="auto"/>
        <w:left w:val="none" w:sz="0" w:space="0" w:color="auto"/>
        <w:bottom w:val="none" w:sz="0" w:space="0" w:color="auto"/>
        <w:right w:val="none" w:sz="0" w:space="0" w:color="auto"/>
      </w:divBdr>
    </w:div>
    <w:div w:id="1212377625">
      <w:bodyDiv w:val="1"/>
      <w:marLeft w:val="0"/>
      <w:marRight w:val="0"/>
      <w:marTop w:val="0"/>
      <w:marBottom w:val="0"/>
      <w:divBdr>
        <w:top w:val="none" w:sz="0" w:space="0" w:color="auto"/>
        <w:left w:val="none" w:sz="0" w:space="0" w:color="auto"/>
        <w:bottom w:val="none" w:sz="0" w:space="0" w:color="auto"/>
        <w:right w:val="none" w:sz="0" w:space="0" w:color="auto"/>
      </w:divBdr>
    </w:div>
    <w:div w:id="1219049441">
      <w:bodyDiv w:val="1"/>
      <w:marLeft w:val="0"/>
      <w:marRight w:val="0"/>
      <w:marTop w:val="0"/>
      <w:marBottom w:val="0"/>
      <w:divBdr>
        <w:top w:val="none" w:sz="0" w:space="0" w:color="auto"/>
        <w:left w:val="none" w:sz="0" w:space="0" w:color="auto"/>
        <w:bottom w:val="none" w:sz="0" w:space="0" w:color="auto"/>
        <w:right w:val="none" w:sz="0" w:space="0" w:color="auto"/>
      </w:divBdr>
    </w:div>
    <w:div w:id="1223371904">
      <w:bodyDiv w:val="1"/>
      <w:marLeft w:val="0"/>
      <w:marRight w:val="0"/>
      <w:marTop w:val="0"/>
      <w:marBottom w:val="0"/>
      <w:divBdr>
        <w:top w:val="none" w:sz="0" w:space="0" w:color="auto"/>
        <w:left w:val="none" w:sz="0" w:space="0" w:color="auto"/>
        <w:bottom w:val="none" w:sz="0" w:space="0" w:color="auto"/>
        <w:right w:val="none" w:sz="0" w:space="0" w:color="auto"/>
      </w:divBdr>
    </w:div>
    <w:div w:id="1225873331">
      <w:bodyDiv w:val="1"/>
      <w:marLeft w:val="0"/>
      <w:marRight w:val="0"/>
      <w:marTop w:val="0"/>
      <w:marBottom w:val="0"/>
      <w:divBdr>
        <w:top w:val="none" w:sz="0" w:space="0" w:color="auto"/>
        <w:left w:val="none" w:sz="0" w:space="0" w:color="auto"/>
        <w:bottom w:val="none" w:sz="0" w:space="0" w:color="auto"/>
        <w:right w:val="none" w:sz="0" w:space="0" w:color="auto"/>
      </w:divBdr>
    </w:div>
    <w:div w:id="1227910730">
      <w:bodyDiv w:val="1"/>
      <w:marLeft w:val="0"/>
      <w:marRight w:val="0"/>
      <w:marTop w:val="0"/>
      <w:marBottom w:val="0"/>
      <w:divBdr>
        <w:top w:val="none" w:sz="0" w:space="0" w:color="auto"/>
        <w:left w:val="none" w:sz="0" w:space="0" w:color="auto"/>
        <w:bottom w:val="none" w:sz="0" w:space="0" w:color="auto"/>
        <w:right w:val="none" w:sz="0" w:space="0" w:color="auto"/>
      </w:divBdr>
    </w:div>
    <w:div w:id="1228147081">
      <w:bodyDiv w:val="1"/>
      <w:marLeft w:val="0"/>
      <w:marRight w:val="0"/>
      <w:marTop w:val="0"/>
      <w:marBottom w:val="0"/>
      <w:divBdr>
        <w:top w:val="none" w:sz="0" w:space="0" w:color="auto"/>
        <w:left w:val="none" w:sz="0" w:space="0" w:color="auto"/>
        <w:bottom w:val="none" w:sz="0" w:space="0" w:color="auto"/>
        <w:right w:val="none" w:sz="0" w:space="0" w:color="auto"/>
      </w:divBdr>
    </w:div>
    <w:div w:id="1230187956">
      <w:bodyDiv w:val="1"/>
      <w:marLeft w:val="0"/>
      <w:marRight w:val="0"/>
      <w:marTop w:val="0"/>
      <w:marBottom w:val="0"/>
      <w:divBdr>
        <w:top w:val="none" w:sz="0" w:space="0" w:color="auto"/>
        <w:left w:val="none" w:sz="0" w:space="0" w:color="auto"/>
        <w:bottom w:val="none" w:sz="0" w:space="0" w:color="auto"/>
        <w:right w:val="none" w:sz="0" w:space="0" w:color="auto"/>
      </w:divBdr>
    </w:div>
    <w:div w:id="1234587869">
      <w:bodyDiv w:val="1"/>
      <w:marLeft w:val="0"/>
      <w:marRight w:val="0"/>
      <w:marTop w:val="0"/>
      <w:marBottom w:val="0"/>
      <w:divBdr>
        <w:top w:val="none" w:sz="0" w:space="0" w:color="auto"/>
        <w:left w:val="none" w:sz="0" w:space="0" w:color="auto"/>
        <w:bottom w:val="none" w:sz="0" w:space="0" w:color="auto"/>
        <w:right w:val="none" w:sz="0" w:space="0" w:color="auto"/>
      </w:divBdr>
    </w:div>
    <w:div w:id="1235628107">
      <w:bodyDiv w:val="1"/>
      <w:marLeft w:val="0"/>
      <w:marRight w:val="0"/>
      <w:marTop w:val="0"/>
      <w:marBottom w:val="0"/>
      <w:divBdr>
        <w:top w:val="none" w:sz="0" w:space="0" w:color="auto"/>
        <w:left w:val="none" w:sz="0" w:space="0" w:color="auto"/>
        <w:bottom w:val="none" w:sz="0" w:space="0" w:color="auto"/>
        <w:right w:val="none" w:sz="0" w:space="0" w:color="auto"/>
      </w:divBdr>
    </w:div>
    <w:div w:id="1237089172">
      <w:bodyDiv w:val="1"/>
      <w:marLeft w:val="0"/>
      <w:marRight w:val="0"/>
      <w:marTop w:val="0"/>
      <w:marBottom w:val="0"/>
      <w:divBdr>
        <w:top w:val="none" w:sz="0" w:space="0" w:color="auto"/>
        <w:left w:val="none" w:sz="0" w:space="0" w:color="auto"/>
        <w:bottom w:val="none" w:sz="0" w:space="0" w:color="auto"/>
        <w:right w:val="none" w:sz="0" w:space="0" w:color="auto"/>
      </w:divBdr>
    </w:div>
    <w:div w:id="1237936576">
      <w:bodyDiv w:val="1"/>
      <w:marLeft w:val="0"/>
      <w:marRight w:val="0"/>
      <w:marTop w:val="0"/>
      <w:marBottom w:val="0"/>
      <w:divBdr>
        <w:top w:val="none" w:sz="0" w:space="0" w:color="auto"/>
        <w:left w:val="none" w:sz="0" w:space="0" w:color="auto"/>
        <w:bottom w:val="none" w:sz="0" w:space="0" w:color="auto"/>
        <w:right w:val="none" w:sz="0" w:space="0" w:color="auto"/>
      </w:divBdr>
    </w:div>
    <w:div w:id="1238901605">
      <w:bodyDiv w:val="1"/>
      <w:marLeft w:val="0"/>
      <w:marRight w:val="0"/>
      <w:marTop w:val="0"/>
      <w:marBottom w:val="0"/>
      <w:divBdr>
        <w:top w:val="none" w:sz="0" w:space="0" w:color="auto"/>
        <w:left w:val="none" w:sz="0" w:space="0" w:color="auto"/>
        <w:bottom w:val="none" w:sz="0" w:space="0" w:color="auto"/>
        <w:right w:val="none" w:sz="0" w:space="0" w:color="auto"/>
      </w:divBdr>
    </w:div>
    <w:div w:id="1250887672">
      <w:bodyDiv w:val="1"/>
      <w:marLeft w:val="0"/>
      <w:marRight w:val="0"/>
      <w:marTop w:val="0"/>
      <w:marBottom w:val="0"/>
      <w:divBdr>
        <w:top w:val="none" w:sz="0" w:space="0" w:color="auto"/>
        <w:left w:val="none" w:sz="0" w:space="0" w:color="auto"/>
        <w:bottom w:val="none" w:sz="0" w:space="0" w:color="auto"/>
        <w:right w:val="none" w:sz="0" w:space="0" w:color="auto"/>
      </w:divBdr>
    </w:div>
    <w:div w:id="1257061797">
      <w:bodyDiv w:val="1"/>
      <w:marLeft w:val="0"/>
      <w:marRight w:val="0"/>
      <w:marTop w:val="0"/>
      <w:marBottom w:val="0"/>
      <w:divBdr>
        <w:top w:val="none" w:sz="0" w:space="0" w:color="auto"/>
        <w:left w:val="none" w:sz="0" w:space="0" w:color="auto"/>
        <w:bottom w:val="none" w:sz="0" w:space="0" w:color="auto"/>
        <w:right w:val="none" w:sz="0" w:space="0" w:color="auto"/>
      </w:divBdr>
    </w:div>
    <w:div w:id="1257597943">
      <w:bodyDiv w:val="1"/>
      <w:marLeft w:val="0"/>
      <w:marRight w:val="0"/>
      <w:marTop w:val="0"/>
      <w:marBottom w:val="0"/>
      <w:divBdr>
        <w:top w:val="none" w:sz="0" w:space="0" w:color="auto"/>
        <w:left w:val="none" w:sz="0" w:space="0" w:color="auto"/>
        <w:bottom w:val="none" w:sz="0" w:space="0" w:color="auto"/>
        <w:right w:val="none" w:sz="0" w:space="0" w:color="auto"/>
      </w:divBdr>
    </w:div>
    <w:div w:id="1257639975">
      <w:bodyDiv w:val="1"/>
      <w:marLeft w:val="0"/>
      <w:marRight w:val="0"/>
      <w:marTop w:val="0"/>
      <w:marBottom w:val="0"/>
      <w:divBdr>
        <w:top w:val="none" w:sz="0" w:space="0" w:color="auto"/>
        <w:left w:val="none" w:sz="0" w:space="0" w:color="auto"/>
        <w:bottom w:val="none" w:sz="0" w:space="0" w:color="auto"/>
        <w:right w:val="none" w:sz="0" w:space="0" w:color="auto"/>
      </w:divBdr>
    </w:div>
    <w:div w:id="1265072496">
      <w:bodyDiv w:val="1"/>
      <w:marLeft w:val="0"/>
      <w:marRight w:val="0"/>
      <w:marTop w:val="0"/>
      <w:marBottom w:val="0"/>
      <w:divBdr>
        <w:top w:val="none" w:sz="0" w:space="0" w:color="auto"/>
        <w:left w:val="none" w:sz="0" w:space="0" w:color="auto"/>
        <w:bottom w:val="none" w:sz="0" w:space="0" w:color="auto"/>
        <w:right w:val="none" w:sz="0" w:space="0" w:color="auto"/>
      </w:divBdr>
    </w:div>
    <w:div w:id="1267737181">
      <w:bodyDiv w:val="1"/>
      <w:marLeft w:val="0"/>
      <w:marRight w:val="0"/>
      <w:marTop w:val="0"/>
      <w:marBottom w:val="0"/>
      <w:divBdr>
        <w:top w:val="none" w:sz="0" w:space="0" w:color="auto"/>
        <w:left w:val="none" w:sz="0" w:space="0" w:color="auto"/>
        <w:bottom w:val="none" w:sz="0" w:space="0" w:color="auto"/>
        <w:right w:val="none" w:sz="0" w:space="0" w:color="auto"/>
      </w:divBdr>
    </w:div>
    <w:div w:id="1268269297">
      <w:bodyDiv w:val="1"/>
      <w:marLeft w:val="0"/>
      <w:marRight w:val="0"/>
      <w:marTop w:val="0"/>
      <w:marBottom w:val="0"/>
      <w:divBdr>
        <w:top w:val="none" w:sz="0" w:space="0" w:color="auto"/>
        <w:left w:val="none" w:sz="0" w:space="0" w:color="auto"/>
        <w:bottom w:val="none" w:sz="0" w:space="0" w:color="auto"/>
        <w:right w:val="none" w:sz="0" w:space="0" w:color="auto"/>
      </w:divBdr>
    </w:div>
    <w:div w:id="1269505443">
      <w:bodyDiv w:val="1"/>
      <w:marLeft w:val="0"/>
      <w:marRight w:val="0"/>
      <w:marTop w:val="0"/>
      <w:marBottom w:val="0"/>
      <w:divBdr>
        <w:top w:val="none" w:sz="0" w:space="0" w:color="auto"/>
        <w:left w:val="none" w:sz="0" w:space="0" w:color="auto"/>
        <w:bottom w:val="none" w:sz="0" w:space="0" w:color="auto"/>
        <w:right w:val="none" w:sz="0" w:space="0" w:color="auto"/>
      </w:divBdr>
    </w:div>
    <w:div w:id="1270576816">
      <w:bodyDiv w:val="1"/>
      <w:marLeft w:val="0"/>
      <w:marRight w:val="0"/>
      <w:marTop w:val="0"/>
      <w:marBottom w:val="0"/>
      <w:divBdr>
        <w:top w:val="none" w:sz="0" w:space="0" w:color="auto"/>
        <w:left w:val="none" w:sz="0" w:space="0" w:color="auto"/>
        <w:bottom w:val="none" w:sz="0" w:space="0" w:color="auto"/>
        <w:right w:val="none" w:sz="0" w:space="0" w:color="auto"/>
      </w:divBdr>
    </w:div>
    <w:div w:id="1272393965">
      <w:bodyDiv w:val="1"/>
      <w:marLeft w:val="0"/>
      <w:marRight w:val="0"/>
      <w:marTop w:val="0"/>
      <w:marBottom w:val="0"/>
      <w:divBdr>
        <w:top w:val="none" w:sz="0" w:space="0" w:color="auto"/>
        <w:left w:val="none" w:sz="0" w:space="0" w:color="auto"/>
        <w:bottom w:val="none" w:sz="0" w:space="0" w:color="auto"/>
        <w:right w:val="none" w:sz="0" w:space="0" w:color="auto"/>
      </w:divBdr>
    </w:div>
    <w:div w:id="1300184295">
      <w:bodyDiv w:val="1"/>
      <w:marLeft w:val="0"/>
      <w:marRight w:val="0"/>
      <w:marTop w:val="0"/>
      <w:marBottom w:val="0"/>
      <w:divBdr>
        <w:top w:val="none" w:sz="0" w:space="0" w:color="auto"/>
        <w:left w:val="none" w:sz="0" w:space="0" w:color="auto"/>
        <w:bottom w:val="none" w:sz="0" w:space="0" w:color="auto"/>
        <w:right w:val="none" w:sz="0" w:space="0" w:color="auto"/>
      </w:divBdr>
    </w:div>
    <w:div w:id="1301114129">
      <w:bodyDiv w:val="1"/>
      <w:marLeft w:val="0"/>
      <w:marRight w:val="0"/>
      <w:marTop w:val="0"/>
      <w:marBottom w:val="0"/>
      <w:divBdr>
        <w:top w:val="none" w:sz="0" w:space="0" w:color="auto"/>
        <w:left w:val="none" w:sz="0" w:space="0" w:color="auto"/>
        <w:bottom w:val="none" w:sz="0" w:space="0" w:color="auto"/>
        <w:right w:val="none" w:sz="0" w:space="0" w:color="auto"/>
      </w:divBdr>
    </w:div>
    <w:div w:id="1309214397">
      <w:bodyDiv w:val="1"/>
      <w:marLeft w:val="0"/>
      <w:marRight w:val="0"/>
      <w:marTop w:val="0"/>
      <w:marBottom w:val="0"/>
      <w:divBdr>
        <w:top w:val="none" w:sz="0" w:space="0" w:color="auto"/>
        <w:left w:val="none" w:sz="0" w:space="0" w:color="auto"/>
        <w:bottom w:val="none" w:sz="0" w:space="0" w:color="auto"/>
        <w:right w:val="none" w:sz="0" w:space="0" w:color="auto"/>
      </w:divBdr>
    </w:div>
    <w:div w:id="1311131047">
      <w:bodyDiv w:val="1"/>
      <w:marLeft w:val="0"/>
      <w:marRight w:val="0"/>
      <w:marTop w:val="0"/>
      <w:marBottom w:val="0"/>
      <w:divBdr>
        <w:top w:val="none" w:sz="0" w:space="0" w:color="auto"/>
        <w:left w:val="none" w:sz="0" w:space="0" w:color="auto"/>
        <w:bottom w:val="none" w:sz="0" w:space="0" w:color="auto"/>
        <w:right w:val="none" w:sz="0" w:space="0" w:color="auto"/>
      </w:divBdr>
    </w:div>
    <w:div w:id="1321617918">
      <w:bodyDiv w:val="1"/>
      <w:marLeft w:val="0"/>
      <w:marRight w:val="0"/>
      <w:marTop w:val="0"/>
      <w:marBottom w:val="0"/>
      <w:divBdr>
        <w:top w:val="none" w:sz="0" w:space="0" w:color="auto"/>
        <w:left w:val="none" w:sz="0" w:space="0" w:color="auto"/>
        <w:bottom w:val="none" w:sz="0" w:space="0" w:color="auto"/>
        <w:right w:val="none" w:sz="0" w:space="0" w:color="auto"/>
      </w:divBdr>
    </w:div>
    <w:div w:id="1336952887">
      <w:bodyDiv w:val="1"/>
      <w:marLeft w:val="0"/>
      <w:marRight w:val="0"/>
      <w:marTop w:val="0"/>
      <w:marBottom w:val="0"/>
      <w:divBdr>
        <w:top w:val="none" w:sz="0" w:space="0" w:color="auto"/>
        <w:left w:val="none" w:sz="0" w:space="0" w:color="auto"/>
        <w:bottom w:val="none" w:sz="0" w:space="0" w:color="auto"/>
        <w:right w:val="none" w:sz="0" w:space="0" w:color="auto"/>
      </w:divBdr>
    </w:div>
    <w:div w:id="1337884276">
      <w:bodyDiv w:val="1"/>
      <w:marLeft w:val="0"/>
      <w:marRight w:val="0"/>
      <w:marTop w:val="0"/>
      <w:marBottom w:val="0"/>
      <w:divBdr>
        <w:top w:val="none" w:sz="0" w:space="0" w:color="auto"/>
        <w:left w:val="none" w:sz="0" w:space="0" w:color="auto"/>
        <w:bottom w:val="none" w:sz="0" w:space="0" w:color="auto"/>
        <w:right w:val="none" w:sz="0" w:space="0" w:color="auto"/>
      </w:divBdr>
    </w:div>
    <w:div w:id="1359550100">
      <w:bodyDiv w:val="1"/>
      <w:marLeft w:val="0"/>
      <w:marRight w:val="0"/>
      <w:marTop w:val="0"/>
      <w:marBottom w:val="0"/>
      <w:divBdr>
        <w:top w:val="none" w:sz="0" w:space="0" w:color="auto"/>
        <w:left w:val="none" w:sz="0" w:space="0" w:color="auto"/>
        <w:bottom w:val="none" w:sz="0" w:space="0" w:color="auto"/>
        <w:right w:val="none" w:sz="0" w:space="0" w:color="auto"/>
      </w:divBdr>
    </w:div>
    <w:div w:id="1363171433">
      <w:bodyDiv w:val="1"/>
      <w:marLeft w:val="0"/>
      <w:marRight w:val="0"/>
      <w:marTop w:val="0"/>
      <w:marBottom w:val="0"/>
      <w:divBdr>
        <w:top w:val="none" w:sz="0" w:space="0" w:color="auto"/>
        <w:left w:val="none" w:sz="0" w:space="0" w:color="auto"/>
        <w:bottom w:val="none" w:sz="0" w:space="0" w:color="auto"/>
        <w:right w:val="none" w:sz="0" w:space="0" w:color="auto"/>
      </w:divBdr>
    </w:div>
    <w:div w:id="1363436424">
      <w:bodyDiv w:val="1"/>
      <w:marLeft w:val="0"/>
      <w:marRight w:val="0"/>
      <w:marTop w:val="0"/>
      <w:marBottom w:val="0"/>
      <w:divBdr>
        <w:top w:val="none" w:sz="0" w:space="0" w:color="auto"/>
        <w:left w:val="none" w:sz="0" w:space="0" w:color="auto"/>
        <w:bottom w:val="none" w:sz="0" w:space="0" w:color="auto"/>
        <w:right w:val="none" w:sz="0" w:space="0" w:color="auto"/>
      </w:divBdr>
    </w:div>
    <w:div w:id="1364940396">
      <w:bodyDiv w:val="1"/>
      <w:marLeft w:val="0"/>
      <w:marRight w:val="0"/>
      <w:marTop w:val="0"/>
      <w:marBottom w:val="0"/>
      <w:divBdr>
        <w:top w:val="none" w:sz="0" w:space="0" w:color="auto"/>
        <w:left w:val="none" w:sz="0" w:space="0" w:color="auto"/>
        <w:bottom w:val="none" w:sz="0" w:space="0" w:color="auto"/>
        <w:right w:val="none" w:sz="0" w:space="0" w:color="auto"/>
      </w:divBdr>
    </w:div>
    <w:div w:id="1367171492">
      <w:bodyDiv w:val="1"/>
      <w:marLeft w:val="0"/>
      <w:marRight w:val="0"/>
      <w:marTop w:val="0"/>
      <w:marBottom w:val="0"/>
      <w:divBdr>
        <w:top w:val="none" w:sz="0" w:space="0" w:color="auto"/>
        <w:left w:val="none" w:sz="0" w:space="0" w:color="auto"/>
        <w:bottom w:val="none" w:sz="0" w:space="0" w:color="auto"/>
        <w:right w:val="none" w:sz="0" w:space="0" w:color="auto"/>
      </w:divBdr>
    </w:div>
    <w:div w:id="1373268798">
      <w:bodyDiv w:val="1"/>
      <w:marLeft w:val="0"/>
      <w:marRight w:val="0"/>
      <w:marTop w:val="0"/>
      <w:marBottom w:val="0"/>
      <w:divBdr>
        <w:top w:val="none" w:sz="0" w:space="0" w:color="auto"/>
        <w:left w:val="none" w:sz="0" w:space="0" w:color="auto"/>
        <w:bottom w:val="none" w:sz="0" w:space="0" w:color="auto"/>
        <w:right w:val="none" w:sz="0" w:space="0" w:color="auto"/>
      </w:divBdr>
    </w:div>
    <w:div w:id="1375733408">
      <w:bodyDiv w:val="1"/>
      <w:marLeft w:val="0"/>
      <w:marRight w:val="0"/>
      <w:marTop w:val="0"/>
      <w:marBottom w:val="0"/>
      <w:divBdr>
        <w:top w:val="none" w:sz="0" w:space="0" w:color="auto"/>
        <w:left w:val="none" w:sz="0" w:space="0" w:color="auto"/>
        <w:bottom w:val="none" w:sz="0" w:space="0" w:color="auto"/>
        <w:right w:val="none" w:sz="0" w:space="0" w:color="auto"/>
      </w:divBdr>
    </w:div>
    <w:div w:id="1379012192">
      <w:bodyDiv w:val="1"/>
      <w:marLeft w:val="0"/>
      <w:marRight w:val="0"/>
      <w:marTop w:val="0"/>
      <w:marBottom w:val="0"/>
      <w:divBdr>
        <w:top w:val="none" w:sz="0" w:space="0" w:color="auto"/>
        <w:left w:val="none" w:sz="0" w:space="0" w:color="auto"/>
        <w:bottom w:val="none" w:sz="0" w:space="0" w:color="auto"/>
        <w:right w:val="none" w:sz="0" w:space="0" w:color="auto"/>
      </w:divBdr>
    </w:div>
    <w:div w:id="1384064588">
      <w:bodyDiv w:val="1"/>
      <w:marLeft w:val="0"/>
      <w:marRight w:val="0"/>
      <w:marTop w:val="0"/>
      <w:marBottom w:val="0"/>
      <w:divBdr>
        <w:top w:val="none" w:sz="0" w:space="0" w:color="auto"/>
        <w:left w:val="none" w:sz="0" w:space="0" w:color="auto"/>
        <w:bottom w:val="none" w:sz="0" w:space="0" w:color="auto"/>
        <w:right w:val="none" w:sz="0" w:space="0" w:color="auto"/>
      </w:divBdr>
    </w:div>
    <w:div w:id="1390376844">
      <w:bodyDiv w:val="1"/>
      <w:marLeft w:val="0"/>
      <w:marRight w:val="0"/>
      <w:marTop w:val="0"/>
      <w:marBottom w:val="0"/>
      <w:divBdr>
        <w:top w:val="none" w:sz="0" w:space="0" w:color="auto"/>
        <w:left w:val="none" w:sz="0" w:space="0" w:color="auto"/>
        <w:bottom w:val="none" w:sz="0" w:space="0" w:color="auto"/>
        <w:right w:val="none" w:sz="0" w:space="0" w:color="auto"/>
      </w:divBdr>
    </w:div>
    <w:div w:id="1391877491">
      <w:bodyDiv w:val="1"/>
      <w:marLeft w:val="0"/>
      <w:marRight w:val="0"/>
      <w:marTop w:val="0"/>
      <w:marBottom w:val="0"/>
      <w:divBdr>
        <w:top w:val="none" w:sz="0" w:space="0" w:color="auto"/>
        <w:left w:val="none" w:sz="0" w:space="0" w:color="auto"/>
        <w:bottom w:val="none" w:sz="0" w:space="0" w:color="auto"/>
        <w:right w:val="none" w:sz="0" w:space="0" w:color="auto"/>
      </w:divBdr>
    </w:div>
    <w:div w:id="1393040556">
      <w:bodyDiv w:val="1"/>
      <w:marLeft w:val="0"/>
      <w:marRight w:val="0"/>
      <w:marTop w:val="0"/>
      <w:marBottom w:val="0"/>
      <w:divBdr>
        <w:top w:val="none" w:sz="0" w:space="0" w:color="auto"/>
        <w:left w:val="none" w:sz="0" w:space="0" w:color="auto"/>
        <w:bottom w:val="none" w:sz="0" w:space="0" w:color="auto"/>
        <w:right w:val="none" w:sz="0" w:space="0" w:color="auto"/>
      </w:divBdr>
    </w:div>
    <w:div w:id="1398934826">
      <w:bodyDiv w:val="1"/>
      <w:marLeft w:val="0"/>
      <w:marRight w:val="0"/>
      <w:marTop w:val="0"/>
      <w:marBottom w:val="0"/>
      <w:divBdr>
        <w:top w:val="none" w:sz="0" w:space="0" w:color="auto"/>
        <w:left w:val="none" w:sz="0" w:space="0" w:color="auto"/>
        <w:bottom w:val="none" w:sz="0" w:space="0" w:color="auto"/>
        <w:right w:val="none" w:sz="0" w:space="0" w:color="auto"/>
      </w:divBdr>
    </w:div>
    <w:div w:id="1400205565">
      <w:bodyDiv w:val="1"/>
      <w:marLeft w:val="0"/>
      <w:marRight w:val="0"/>
      <w:marTop w:val="0"/>
      <w:marBottom w:val="0"/>
      <w:divBdr>
        <w:top w:val="none" w:sz="0" w:space="0" w:color="auto"/>
        <w:left w:val="none" w:sz="0" w:space="0" w:color="auto"/>
        <w:bottom w:val="none" w:sz="0" w:space="0" w:color="auto"/>
        <w:right w:val="none" w:sz="0" w:space="0" w:color="auto"/>
      </w:divBdr>
    </w:div>
    <w:div w:id="1426418638">
      <w:bodyDiv w:val="1"/>
      <w:marLeft w:val="0"/>
      <w:marRight w:val="0"/>
      <w:marTop w:val="0"/>
      <w:marBottom w:val="0"/>
      <w:divBdr>
        <w:top w:val="none" w:sz="0" w:space="0" w:color="auto"/>
        <w:left w:val="none" w:sz="0" w:space="0" w:color="auto"/>
        <w:bottom w:val="none" w:sz="0" w:space="0" w:color="auto"/>
        <w:right w:val="none" w:sz="0" w:space="0" w:color="auto"/>
      </w:divBdr>
    </w:div>
    <w:div w:id="1426878699">
      <w:bodyDiv w:val="1"/>
      <w:marLeft w:val="0"/>
      <w:marRight w:val="0"/>
      <w:marTop w:val="0"/>
      <w:marBottom w:val="0"/>
      <w:divBdr>
        <w:top w:val="none" w:sz="0" w:space="0" w:color="auto"/>
        <w:left w:val="none" w:sz="0" w:space="0" w:color="auto"/>
        <w:bottom w:val="none" w:sz="0" w:space="0" w:color="auto"/>
        <w:right w:val="none" w:sz="0" w:space="0" w:color="auto"/>
      </w:divBdr>
    </w:div>
    <w:div w:id="1428690967">
      <w:bodyDiv w:val="1"/>
      <w:marLeft w:val="0"/>
      <w:marRight w:val="0"/>
      <w:marTop w:val="0"/>
      <w:marBottom w:val="0"/>
      <w:divBdr>
        <w:top w:val="none" w:sz="0" w:space="0" w:color="auto"/>
        <w:left w:val="none" w:sz="0" w:space="0" w:color="auto"/>
        <w:bottom w:val="none" w:sz="0" w:space="0" w:color="auto"/>
        <w:right w:val="none" w:sz="0" w:space="0" w:color="auto"/>
      </w:divBdr>
    </w:div>
    <w:div w:id="1428884540">
      <w:bodyDiv w:val="1"/>
      <w:marLeft w:val="0"/>
      <w:marRight w:val="0"/>
      <w:marTop w:val="0"/>
      <w:marBottom w:val="0"/>
      <w:divBdr>
        <w:top w:val="none" w:sz="0" w:space="0" w:color="auto"/>
        <w:left w:val="none" w:sz="0" w:space="0" w:color="auto"/>
        <w:bottom w:val="none" w:sz="0" w:space="0" w:color="auto"/>
        <w:right w:val="none" w:sz="0" w:space="0" w:color="auto"/>
      </w:divBdr>
    </w:div>
    <w:div w:id="1435007770">
      <w:bodyDiv w:val="1"/>
      <w:marLeft w:val="0"/>
      <w:marRight w:val="0"/>
      <w:marTop w:val="0"/>
      <w:marBottom w:val="0"/>
      <w:divBdr>
        <w:top w:val="none" w:sz="0" w:space="0" w:color="auto"/>
        <w:left w:val="none" w:sz="0" w:space="0" w:color="auto"/>
        <w:bottom w:val="none" w:sz="0" w:space="0" w:color="auto"/>
        <w:right w:val="none" w:sz="0" w:space="0" w:color="auto"/>
      </w:divBdr>
    </w:div>
    <w:div w:id="1442992739">
      <w:bodyDiv w:val="1"/>
      <w:marLeft w:val="0"/>
      <w:marRight w:val="0"/>
      <w:marTop w:val="0"/>
      <w:marBottom w:val="0"/>
      <w:divBdr>
        <w:top w:val="none" w:sz="0" w:space="0" w:color="auto"/>
        <w:left w:val="none" w:sz="0" w:space="0" w:color="auto"/>
        <w:bottom w:val="none" w:sz="0" w:space="0" w:color="auto"/>
        <w:right w:val="none" w:sz="0" w:space="0" w:color="auto"/>
      </w:divBdr>
    </w:div>
    <w:div w:id="1449160148">
      <w:bodyDiv w:val="1"/>
      <w:marLeft w:val="0"/>
      <w:marRight w:val="0"/>
      <w:marTop w:val="0"/>
      <w:marBottom w:val="0"/>
      <w:divBdr>
        <w:top w:val="none" w:sz="0" w:space="0" w:color="auto"/>
        <w:left w:val="none" w:sz="0" w:space="0" w:color="auto"/>
        <w:bottom w:val="none" w:sz="0" w:space="0" w:color="auto"/>
        <w:right w:val="none" w:sz="0" w:space="0" w:color="auto"/>
      </w:divBdr>
    </w:div>
    <w:div w:id="1453284307">
      <w:bodyDiv w:val="1"/>
      <w:marLeft w:val="0"/>
      <w:marRight w:val="0"/>
      <w:marTop w:val="0"/>
      <w:marBottom w:val="0"/>
      <w:divBdr>
        <w:top w:val="none" w:sz="0" w:space="0" w:color="auto"/>
        <w:left w:val="none" w:sz="0" w:space="0" w:color="auto"/>
        <w:bottom w:val="none" w:sz="0" w:space="0" w:color="auto"/>
        <w:right w:val="none" w:sz="0" w:space="0" w:color="auto"/>
      </w:divBdr>
    </w:div>
    <w:div w:id="1453749031">
      <w:bodyDiv w:val="1"/>
      <w:marLeft w:val="0"/>
      <w:marRight w:val="0"/>
      <w:marTop w:val="0"/>
      <w:marBottom w:val="0"/>
      <w:divBdr>
        <w:top w:val="none" w:sz="0" w:space="0" w:color="auto"/>
        <w:left w:val="none" w:sz="0" w:space="0" w:color="auto"/>
        <w:bottom w:val="none" w:sz="0" w:space="0" w:color="auto"/>
        <w:right w:val="none" w:sz="0" w:space="0" w:color="auto"/>
      </w:divBdr>
    </w:div>
    <w:div w:id="1454405588">
      <w:bodyDiv w:val="1"/>
      <w:marLeft w:val="0"/>
      <w:marRight w:val="0"/>
      <w:marTop w:val="0"/>
      <w:marBottom w:val="0"/>
      <w:divBdr>
        <w:top w:val="none" w:sz="0" w:space="0" w:color="auto"/>
        <w:left w:val="none" w:sz="0" w:space="0" w:color="auto"/>
        <w:bottom w:val="none" w:sz="0" w:space="0" w:color="auto"/>
        <w:right w:val="none" w:sz="0" w:space="0" w:color="auto"/>
      </w:divBdr>
    </w:div>
    <w:div w:id="1457092750">
      <w:bodyDiv w:val="1"/>
      <w:marLeft w:val="0"/>
      <w:marRight w:val="0"/>
      <w:marTop w:val="0"/>
      <w:marBottom w:val="0"/>
      <w:divBdr>
        <w:top w:val="none" w:sz="0" w:space="0" w:color="auto"/>
        <w:left w:val="none" w:sz="0" w:space="0" w:color="auto"/>
        <w:bottom w:val="none" w:sz="0" w:space="0" w:color="auto"/>
        <w:right w:val="none" w:sz="0" w:space="0" w:color="auto"/>
      </w:divBdr>
    </w:div>
    <w:div w:id="1462729098">
      <w:bodyDiv w:val="1"/>
      <w:marLeft w:val="0"/>
      <w:marRight w:val="0"/>
      <w:marTop w:val="0"/>
      <w:marBottom w:val="0"/>
      <w:divBdr>
        <w:top w:val="none" w:sz="0" w:space="0" w:color="auto"/>
        <w:left w:val="none" w:sz="0" w:space="0" w:color="auto"/>
        <w:bottom w:val="none" w:sz="0" w:space="0" w:color="auto"/>
        <w:right w:val="none" w:sz="0" w:space="0" w:color="auto"/>
      </w:divBdr>
    </w:div>
    <w:div w:id="1465197469">
      <w:bodyDiv w:val="1"/>
      <w:marLeft w:val="0"/>
      <w:marRight w:val="0"/>
      <w:marTop w:val="0"/>
      <w:marBottom w:val="0"/>
      <w:divBdr>
        <w:top w:val="none" w:sz="0" w:space="0" w:color="auto"/>
        <w:left w:val="none" w:sz="0" w:space="0" w:color="auto"/>
        <w:bottom w:val="none" w:sz="0" w:space="0" w:color="auto"/>
        <w:right w:val="none" w:sz="0" w:space="0" w:color="auto"/>
      </w:divBdr>
    </w:div>
    <w:div w:id="1468013309">
      <w:bodyDiv w:val="1"/>
      <w:marLeft w:val="0"/>
      <w:marRight w:val="0"/>
      <w:marTop w:val="0"/>
      <w:marBottom w:val="0"/>
      <w:divBdr>
        <w:top w:val="none" w:sz="0" w:space="0" w:color="auto"/>
        <w:left w:val="none" w:sz="0" w:space="0" w:color="auto"/>
        <w:bottom w:val="none" w:sz="0" w:space="0" w:color="auto"/>
        <w:right w:val="none" w:sz="0" w:space="0" w:color="auto"/>
      </w:divBdr>
    </w:div>
    <w:div w:id="1473521777">
      <w:bodyDiv w:val="1"/>
      <w:marLeft w:val="0"/>
      <w:marRight w:val="0"/>
      <w:marTop w:val="0"/>
      <w:marBottom w:val="0"/>
      <w:divBdr>
        <w:top w:val="none" w:sz="0" w:space="0" w:color="auto"/>
        <w:left w:val="none" w:sz="0" w:space="0" w:color="auto"/>
        <w:bottom w:val="none" w:sz="0" w:space="0" w:color="auto"/>
        <w:right w:val="none" w:sz="0" w:space="0" w:color="auto"/>
      </w:divBdr>
    </w:div>
    <w:div w:id="1474105211">
      <w:bodyDiv w:val="1"/>
      <w:marLeft w:val="0"/>
      <w:marRight w:val="0"/>
      <w:marTop w:val="0"/>
      <w:marBottom w:val="0"/>
      <w:divBdr>
        <w:top w:val="none" w:sz="0" w:space="0" w:color="auto"/>
        <w:left w:val="none" w:sz="0" w:space="0" w:color="auto"/>
        <w:bottom w:val="none" w:sz="0" w:space="0" w:color="auto"/>
        <w:right w:val="none" w:sz="0" w:space="0" w:color="auto"/>
      </w:divBdr>
    </w:div>
    <w:div w:id="1476801921">
      <w:bodyDiv w:val="1"/>
      <w:marLeft w:val="0"/>
      <w:marRight w:val="0"/>
      <w:marTop w:val="0"/>
      <w:marBottom w:val="0"/>
      <w:divBdr>
        <w:top w:val="none" w:sz="0" w:space="0" w:color="auto"/>
        <w:left w:val="none" w:sz="0" w:space="0" w:color="auto"/>
        <w:bottom w:val="none" w:sz="0" w:space="0" w:color="auto"/>
        <w:right w:val="none" w:sz="0" w:space="0" w:color="auto"/>
      </w:divBdr>
    </w:div>
    <w:div w:id="1479108154">
      <w:bodyDiv w:val="1"/>
      <w:marLeft w:val="0"/>
      <w:marRight w:val="0"/>
      <w:marTop w:val="0"/>
      <w:marBottom w:val="0"/>
      <w:divBdr>
        <w:top w:val="none" w:sz="0" w:space="0" w:color="auto"/>
        <w:left w:val="none" w:sz="0" w:space="0" w:color="auto"/>
        <w:bottom w:val="none" w:sz="0" w:space="0" w:color="auto"/>
        <w:right w:val="none" w:sz="0" w:space="0" w:color="auto"/>
      </w:divBdr>
    </w:div>
    <w:div w:id="1482892154">
      <w:bodyDiv w:val="1"/>
      <w:marLeft w:val="0"/>
      <w:marRight w:val="0"/>
      <w:marTop w:val="0"/>
      <w:marBottom w:val="0"/>
      <w:divBdr>
        <w:top w:val="none" w:sz="0" w:space="0" w:color="auto"/>
        <w:left w:val="none" w:sz="0" w:space="0" w:color="auto"/>
        <w:bottom w:val="none" w:sz="0" w:space="0" w:color="auto"/>
        <w:right w:val="none" w:sz="0" w:space="0" w:color="auto"/>
      </w:divBdr>
    </w:div>
    <w:div w:id="1483303929">
      <w:bodyDiv w:val="1"/>
      <w:marLeft w:val="0"/>
      <w:marRight w:val="0"/>
      <w:marTop w:val="0"/>
      <w:marBottom w:val="0"/>
      <w:divBdr>
        <w:top w:val="none" w:sz="0" w:space="0" w:color="auto"/>
        <w:left w:val="none" w:sz="0" w:space="0" w:color="auto"/>
        <w:bottom w:val="none" w:sz="0" w:space="0" w:color="auto"/>
        <w:right w:val="none" w:sz="0" w:space="0" w:color="auto"/>
      </w:divBdr>
    </w:div>
    <w:div w:id="1486388227">
      <w:bodyDiv w:val="1"/>
      <w:marLeft w:val="0"/>
      <w:marRight w:val="0"/>
      <w:marTop w:val="0"/>
      <w:marBottom w:val="0"/>
      <w:divBdr>
        <w:top w:val="none" w:sz="0" w:space="0" w:color="auto"/>
        <w:left w:val="none" w:sz="0" w:space="0" w:color="auto"/>
        <w:bottom w:val="none" w:sz="0" w:space="0" w:color="auto"/>
        <w:right w:val="none" w:sz="0" w:space="0" w:color="auto"/>
      </w:divBdr>
    </w:div>
    <w:div w:id="1489127298">
      <w:bodyDiv w:val="1"/>
      <w:marLeft w:val="0"/>
      <w:marRight w:val="0"/>
      <w:marTop w:val="0"/>
      <w:marBottom w:val="0"/>
      <w:divBdr>
        <w:top w:val="none" w:sz="0" w:space="0" w:color="auto"/>
        <w:left w:val="none" w:sz="0" w:space="0" w:color="auto"/>
        <w:bottom w:val="none" w:sz="0" w:space="0" w:color="auto"/>
        <w:right w:val="none" w:sz="0" w:space="0" w:color="auto"/>
      </w:divBdr>
    </w:div>
    <w:div w:id="1489977280">
      <w:bodyDiv w:val="1"/>
      <w:marLeft w:val="0"/>
      <w:marRight w:val="0"/>
      <w:marTop w:val="0"/>
      <w:marBottom w:val="0"/>
      <w:divBdr>
        <w:top w:val="none" w:sz="0" w:space="0" w:color="auto"/>
        <w:left w:val="none" w:sz="0" w:space="0" w:color="auto"/>
        <w:bottom w:val="none" w:sz="0" w:space="0" w:color="auto"/>
        <w:right w:val="none" w:sz="0" w:space="0" w:color="auto"/>
      </w:divBdr>
    </w:div>
    <w:div w:id="1501503302">
      <w:bodyDiv w:val="1"/>
      <w:marLeft w:val="0"/>
      <w:marRight w:val="0"/>
      <w:marTop w:val="0"/>
      <w:marBottom w:val="0"/>
      <w:divBdr>
        <w:top w:val="none" w:sz="0" w:space="0" w:color="auto"/>
        <w:left w:val="none" w:sz="0" w:space="0" w:color="auto"/>
        <w:bottom w:val="none" w:sz="0" w:space="0" w:color="auto"/>
        <w:right w:val="none" w:sz="0" w:space="0" w:color="auto"/>
      </w:divBdr>
    </w:div>
    <w:div w:id="1503929627">
      <w:bodyDiv w:val="1"/>
      <w:marLeft w:val="0"/>
      <w:marRight w:val="0"/>
      <w:marTop w:val="0"/>
      <w:marBottom w:val="0"/>
      <w:divBdr>
        <w:top w:val="none" w:sz="0" w:space="0" w:color="auto"/>
        <w:left w:val="none" w:sz="0" w:space="0" w:color="auto"/>
        <w:bottom w:val="none" w:sz="0" w:space="0" w:color="auto"/>
        <w:right w:val="none" w:sz="0" w:space="0" w:color="auto"/>
      </w:divBdr>
    </w:div>
    <w:div w:id="1506438740">
      <w:bodyDiv w:val="1"/>
      <w:marLeft w:val="0"/>
      <w:marRight w:val="0"/>
      <w:marTop w:val="0"/>
      <w:marBottom w:val="0"/>
      <w:divBdr>
        <w:top w:val="none" w:sz="0" w:space="0" w:color="auto"/>
        <w:left w:val="none" w:sz="0" w:space="0" w:color="auto"/>
        <w:bottom w:val="none" w:sz="0" w:space="0" w:color="auto"/>
        <w:right w:val="none" w:sz="0" w:space="0" w:color="auto"/>
      </w:divBdr>
    </w:div>
    <w:div w:id="1508714002">
      <w:bodyDiv w:val="1"/>
      <w:marLeft w:val="0"/>
      <w:marRight w:val="0"/>
      <w:marTop w:val="0"/>
      <w:marBottom w:val="0"/>
      <w:divBdr>
        <w:top w:val="none" w:sz="0" w:space="0" w:color="auto"/>
        <w:left w:val="none" w:sz="0" w:space="0" w:color="auto"/>
        <w:bottom w:val="none" w:sz="0" w:space="0" w:color="auto"/>
        <w:right w:val="none" w:sz="0" w:space="0" w:color="auto"/>
      </w:divBdr>
    </w:div>
    <w:div w:id="1536457644">
      <w:bodyDiv w:val="1"/>
      <w:marLeft w:val="0"/>
      <w:marRight w:val="0"/>
      <w:marTop w:val="0"/>
      <w:marBottom w:val="0"/>
      <w:divBdr>
        <w:top w:val="none" w:sz="0" w:space="0" w:color="auto"/>
        <w:left w:val="none" w:sz="0" w:space="0" w:color="auto"/>
        <w:bottom w:val="none" w:sz="0" w:space="0" w:color="auto"/>
        <w:right w:val="none" w:sz="0" w:space="0" w:color="auto"/>
      </w:divBdr>
    </w:div>
    <w:div w:id="1547135606">
      <w:bodyDiv w:val="1"/>
      <w:marLeft w:val="0"/>
      <w:marRight w:val="0"/>
      <w:marTop w:val="0"/>
      <w:marBottom w:val="0"/>
      <w:divBdr>
        <w:top w:val="none" w:sz="0" w:space="0" w:color="auto"/>
        <w:left w:val="none" w:sz="0" w:space="0" w:color="auto"/>
        <w:bottom w:val="none" w:sz="0" w:space="0" w:color="auto"/>
        <w:right w:val="none" w:sz="0" w:space="0" w:color="auto"/>
      </w:divBdr>
    </w:div>
    <w:div w:id="1549875192">
      <w:bodyDiv w:val="1"/>
      <w:marLeft w:val="0"/>
      <w:marRight w:val="0"/>
      <w:marTop w:val="0"/>
      <w:marBottom w:val="0"/>
      <w:divBdr>
        <w:top w:val="none" w:sz="0" w:space="0" w:color="auto"/>
        <w:left w:val="none" w:sz="0" w:space="0" w:color="auto"/>
        <w:bottom w:val="none" w:sz="0" w:space="0" w:color="auto"/>
        <w:right w:val="none" w:sz="0" w:space="0" w:color="auto"/>
      </w:divBdr>
    </w:div>
    <w:div w:id="1554000668">
      <w:bodyDiv w:val="1"/>
      <w:marLeft w:val="0"/>
      <w:marRight w:val="0"/>
      <w:marTop w:val="0"/>
      <w:marBottom w:val="0"/>
      <w:divBdr>
        <w:top w:val="none" w:sz="0" w:space="0" w:color="auto"/>
        <w:left w:val="none" w:sz="0" w:space="0" w:color="auto"/>
        <w:bottom w:val="none" w:sz="0" w:space="0" w:color="auto"/>
        <w:right w:val="none" w:sz="0" w:space="0" w:color="auto"/>
      </w:divBdr>
    </w:div>
    <w:div w:id="1555116952">
      <w:bodyDiv w:val="1"/>
      <w:marLeft w:val="0"/>
      <w:marRight w:val="0"/>
      <w:marTop w:val="0"/>
      <w:marBottom w:val="0"/>
      <w:divBdr>
        <w:top w:val="none" w:sz="0" w:space="0" w:color="auto"/>
        <w:left w:val="none" w:sz="0" w:space="0" w:color="auto"/>
        <w:bottom w:val="none" w:sz="0" w:space="0" w:color="auto"/>
        <w:right w:val="none" w:sz="0" w:space="0" w:color="auto"/>
      </w:divBdr>
    </w:div>
    <w:div w:id="1556505113">
      <w:bodyDiv w:val="1"/>
      <w:marLeft w:val="0"/>
      <w:marRight w:val="0"/>
      <w:marTop w:val="0"/>
      <w:marBottom w:val="0"/>
      <w:divBdr>
        <w:top w:val="none" w:sz="0" w:space="0" w:color="auto"/>
        <w:left w:val="none" w:sz="0" w:space="0" w:color="auto"/>
        <w:bottom w:val="none" w:sz="0" w:space="0" w:color="auto"/>
        <w:right w:val="none" w:sz="0" w:space="0" w:color="auto"/>
      </w:divBdr>
    </w:div>
    <w:div w:id="1558276740">
      <w:bodyDiv w:val="1"/>
      <w:marLeft w:val="0"/>
      <w:marRight w:val="0"/>
      <w:marTop w:val="0"/>
      <w:marBottom w:val="0"/>
      <w:divBdr>
        <w:top w:val="none" w:sz="0" w:space="0" w:color="auto"/>
        <w:left w:val="none" w:sz="0" w:space="0" w:color="auto"/>
        <w:bottom w:val="none" w:sz="0" w:space="0" w:color="auto"/>
        <w:right w:val="none" w:sz="0" w:space="0" w:color="auto"/>
      </w:divBdr>
    </w:div>
    <w:div w:id="1561133695">
      <w:bodyDiv w:val="1"/>
      <w:marLeft w:val="0"/>
      <w:marRight w:val="0"/>
      <w:marTop w:val="0"/>
      <w:marBottom w:val="0"/>
      <w:divBdr>
        <w:top w:val="none" w:sz="0" w:space="0" w:color="auto"/>
        <w:left w:val="none" w:sz="0" w:space="0" w:color="auto"/>
        <w:bottom w:val="none" w:sz="0" w:space="0" w:color="auto"/>
        <w:right w:val="none" w:sz="0" w:space="0" w:color="auto"/>
      </w:divBdr>
    </w:div>
    <w:div w:id="1563558622">
      <w:bodyDiv w:val="1"/>
      <w:marLeft w:val="0"/>
      <w:marRight w:val="0"/>
      <w:marTop w:val="0"/>
      <w:marBottom w:val="0"/>
      <w:divBdr>
        <w:top w:val="none" w:sz="0" w:space="0" w:color="auto"/>
        <w:left w:val="none" w:sz="0" w:space="0" w:color="auto"/>
        <w:bottom w:val="none" w:sz="0" w:space="0" w:color="auto"/>
        <w:right w:val="none" w:sz="0" w:space="0" w:color="auto"/>
      </w:divBdr>
    </w:div>
    <w:div w:id="1568106567">
      <w:bodyDiv w:val="1"/>
      <w:marLeft w:val="0"/>
      <w:marRight w:val="0"/>
      <w:marTop w:val="0"/>
      <w:marBottom w:val="0"/>
      <w:divBdr>
        <w:top w:val="none" w:sz="0" w:space="0" w:color="auto"/>
        <w:left w:val="none" w:sz="0" w:space="0" w:color="auto"/>
        <w:bottom w:val="none" w:sz="0" w:space="0" w:color="auto"/>
        <w:right w:val="none" w:sz="0" w:space="0" w:color="auto"/>
      </w:divBdr>
    </w:div>
    <w:div w:id="1569069434">
      <w:bodyDiv w:val="1"/>
      <w:marLeft w:val="0"/>
      <w:marRight w:val="0"/>
      <w:marTop w:val="0"/>
      <w:marBottom w:val="0"/>
      <w:divBdr>
        <w:top w:val="none" w:sz="0" w:space="0" w:color="auto"/>
        <w:left w:val="none" w:sz="0" w:space="0" w:color="auto"/>
        <w:bottom w:val="none" w:sz="0" w:space="0" w:color="auto"/>
        <w:right w:val="none" w:sz="0" w:space="0" w:color="auto"/>
      </w:divBdr>
    </w:div>
    <w:div w:id="1577207444">
      <w:bodyDiv w:val="1"/>
      <w:marLeft w:val="0"/>
      <w:marRight w:val="0"/>
      <w:marTop w:val="0"/>
      <w:marBottom w:val="0"/>
      <w:divBdr>
        <w:top w:val="none" w:sz="0" w:space="0" w:color="auto"/>
        <w:left w:val="none" w:sz="0" w:space="0" w:color="auto"/>
        <w:bottom w:val="none" w:sz="0" w:space="0" w:color="auto"/>
        <w:right w:val="none" w:sz="0" w:space="0" w:color="auto"/>
      </w:divBdr>
    </w:div>
    <w:div w:id="1577325940">
      <w:bodyDiv w:val="1"/>
      <w:marLeft w:val="0"/>
      <w:marRight w:val="0"/>
      <w:marTop w:val="0"/>
      <w:marBottom w:val="0"/>
      <w:divBdr>
        <w:top w:val="none" w:sz="0" w:space="0" w:color="auto"/>
        <w:left w:val="none" w:sz="0" w:space="0" w:color="auto"/>
        <w:bottom w:val="none" w:sz="0" w:space="0" w:color="auto"/>
        <w:right w:val="none" w:sz="0" w:space="0" w:color="auto"/>
      </w:divBdr>
    </w:div>
    <w:div w:id="1577586787">
      <w:bodyDiv w:val="1"/>
      <w:marLeft w:val="0"/>
      <w:marRight w:val="0"/>
      <w:marTop w:val="0"/>
      <w:marBottom w:val="0"/>
      <w:divBdr>
        <w:top w:val="none" w:sz="0" w:space="0" w:color="auto"/>
        <w:left w:val="none" w:sz="0" w:space="0" w:color="auto"/>
        <w:bottom w:val="none" w:sz="0" w:space="0" w:color="auto"/>
        <w:right w:val="none" w:sz="0" w:space="0" w:color="auto"/>
      </w:divBdr>
    </w:div>
    <w:div w:id="1578049095">
      <w:bodyDiv w:val="1"/>
      <w:marLeft w:val="0"/>
      <w:marRight w:val="0"/>
      <w:marTop w:val="0"/>
      <w:marBottom w:val="0"/>
      <w:divBdr>
        <w:top w:val="none" w:sz="0" w:space="0" w:color="auto"/>
        <w:left w:val="none" w:sz="0" w:space="0" w:color="auto"/>
        <w:bottom w:val="none" w:sz="0" w:space="0" w:color="auto"/>
        <w:right w:val="none" w:sz="0" w:space="0" w:color="auto"/>
      </w:divBdr>
    </w:div>
    <w:div w:id="1583644565">
      <w:bodyDiv w:val="1"/>
      <w:marLeft w:val="0"/>
      <w:marRight w:val="0"/>
      <w:marTop w:val="0"/>
      <w:marBottom w:val="0"/>
      <w:divBdr>
        <w:top w:val="none" w:sz="0" w:space="0" w:color="auto"/>
        <w:left w:val="none" w:sz="0" w:space="0" w:color="auto"/>
        <w:bottom w:val="none" w:sz="0" w:space="0" w:color="auto"/>
        <w:right w:val="none" w:sz="0" w:space="0" w:color="auto"/>
      </w:divBdr>
    </w:div>
    <w:div w:id="1584416679">
      <w:bodyDiv w:val="1"/>
      <w:marLeft w:val="0"/>
      <w:marRight w:val="0"/>
      <w:marTop w:val="0"/>
      <w:marBottom w:val="0"/>
      <w:divBdr>
        <w:top w:val="none" w:sz="0" w:space="0" w:color="auto"/>
        <w:left w:val="none" w:sz="0" w:space="0" w:color="auto"/>
        <w:bottom w:val="none" w:sz="0" w:space="0" w:color="auto"/>
        <w:right w:val="none" w:sz="0" w:space="0" w:color="auto"/>
      </w:divBdr>
    </w:div>
    <w:div w:id="1585606819">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8753672">
      <w:bodyDiv w:val="1"/>
      <w:marLeft w:val="0"/>
      <w:marRight w:val="0"/>
      <w:marTop w:val="0"/>
      <w:marBottom w:val="0"/>
      <w:divBdr>
        <w:top w:val="none" w:sz="0" w:space="0" w:color="auto"/>
        <w:left w:val="none" w:sz="0" w:space="0" w:color="auto"/>
        <w:bottom w:val="none" w:sz="0" w:space="0" w:color="auto"/>
        <w:right w:val="none" w:sz="0" w:space="0" w:color="auto"/>
      </w:divBdr>
    </w:div>
    <w:div w:id="1618826905">
      <w:bodyDiv w:val="1"/>
      <w:marLeft w:val="0"/>
      <w:marRight w:val="0"/>
      <w:marTop w:val="0"/>
      <w:marBottom w:val="0"/>
      <w:divBdr>
        <w:top w:val="none" w:sz="0" w:space="0" w:color="auto"/>
        <w:left w:val="none" w:sz="0" w:space="0" w:color="auto"/>
        <w:bottom w:val="none" w:sz="0" w:space="0" w:color="auto"/>
        <w:right w:val="none" w:sz="0" w:space="0" w:color="auto"/>
      </w:divBdr>
    </w:div>
    <w:div w:id="1644696366">
      <w:bodyDiv w:val="1"/>
      <w:marLeft w:val="0"/>
      <w:marRight w:val="0"/>
      <w:marTop w:val="0"/>
      <w:marBottom w:val="0"/>
      <w:divBdr>
        <w:top w:val="none" w:sz="0" w:space="0" w:color="auto"/>
        <w:left w:val="none" w:sz="0" w:space="0" w:color="auto"/>
        <w:bottom w:val="none" w:sz="0" w:space="0" w:color="auto"/>
        <w:right w:val="none" w:sz="0" w:space="0" w:color="auto"/>
      </w:divBdr>
    </w:div>
    <w:div w:id="1668706849">
      <w:bodyDiv w:val="1"/>
      <w:marLeft w:val="0"/>
      <w:marRight w:val="0"/>
      <w:marTop w:val="0"/>
      <w:marBottom w:val="0"/>
      <w:divBdr>
        <w:top w:val="none" w:sz="0" w:space="0" w:color="auto"/>
        <w:left w:val="none" w:sz="0" w:space="0" w:color="auto"/>
        <w:bottom w:val="none" w:sz="0" w:space="0" w:color="auto"/>
        <w:right w:val="none" w:sz="0" w:space="0" w:color="auto"/>
      </w:divBdr>
    </w:div>
    <w:div w:id="1673296747">
      <w:bodyDiv w:val="1"/>
      <w:marLeft w:val="0"/>
      <w:marRight w:val="0"/>
      <w:marTop w:val="0"/>
      <w:marBottom w:val="0"/>
      <w:divBdr>
        <w:top w:val="none" w:sz="0" w:space="0" w:color="auto"/>
        <w:left w:val="none" w:sz="0" w:space="0" w:color="auto"/>
        <w:bottom w:val="none" w:sz="0" w:space="0" w:color="auto"/>
        <w:right w:val="none" w:sz="0" w:space="0" w:color="auto"/>
      </w:divBdr>
    </w:div>
    <w:div w:id="1674064005">
      <w:bodyDiv w:val="1"/>
      <w:marLeft w:val="0"/>
      <w:marRight w:val="0"/>
      <w:marTop w:val="0"/>
      <w:marBottom w:val="0"/>
      <w:divBdr>
        <w:top w:val="none" w:sz="0" w:space="0" w:color="auto"/>
        <w:left w:val="none" w:sz="0" w:space="0" w:color="auto"/>
        <w:bottom w:val="none" w:sz="0" w:space="0" w:color="auto"/>
        <w:right w:val="none" w:sz="0" w:space="0" w:color="auto"/>
      </w:divBdr>
    </w:div>
    <w:div w:id="1688747142">
      <w:bodyDiv w:val="1"/>
      <w:marLeft w:val="0"/>
      <w:marRight w:val="0"/>
      <w:marTop w:val="0"/>
      <w:marBottom w:val="0"/>
      <w:divBdr>
        <w:top w:val="none" w:sz="0" w:space="0" w:color="auto"/>
        <w:left w:val="none" w:sz="0" w:space="0" w:color="auto"/>
        <w:bottom w:val="none" w:sz="0" w:space="0" w:color="auto"/>
        <w:right w:val="none" w:sz="0" w:space="0" w:color="auto"/>
      </w:divBdr>
    </w:div>
    <w:div w:id="1689064500">
      <w:bodyDiv w:val="1"/>
      <w:marLeft w:val="0"/>
      <w:marRight w:val="0"/>
      <w:marTop w:val="0"/>
      <w:marBottom w:val="0"/>
      <w:divBdr>
        <w:top w:val="none" w:sz="0" w:space="0" w:color="auto"/>
        <w:left w:val="none" w:sz="0" w:space="0" w:color="auto"/>
        <w:bottom w:val="none" w:sz="0" w:space="0" w:color="auto"/>
        <w:right w:val="none" w:sz="0" w:space="0" w:color="auto"/>
      </w:divBdr>
    </w:div>
    <w:div w:id="1692148873">
      <w:bodyDiv w:val="1"/>
      <w:marLeft w:val="0"/>
      <w:marRight w:val="0"/>
      <w:marTop w:val="0"/>
      <w:marBottom w:val="0"/>
      <w:divBdr>
        <w:top w:val="none" w:sz="0" w:space="0" w:color="auto"/>
        <w:left w:val="none" w:sz="0" w:space="0" w:color="auto"/>
        <w:bottom w:val="none" w:sz="0" w:space="0" w:color="auto"/>
        <w:right w:val="none" w:sz="0" w:space="0" w:color="auto"/>
      </w:divBdr>
    </w:div>
    <w:div w:id="1693066530">
      <w:bodyDiv w:val="1"/>
      <w:marLeft w:val="0"/>
      <w:marRight w:val="0"/>
      <w:marTop w:val="0"/>
      <w:marBottom w:val="0"/>
      <w:divBdr>
        <w:top w:val="none" w:sz="0" w:space="0" w:color="auto"/>
        <w:left w:val="none" w:sz="0" w:space="0" w:color="auto"/>
        <w:bottom w:val="none" w:sz="0" w:space="0" w:color="auto"/>
        <w:right w:val="none" w:sz="0" w:space="0" w:color="auto"/>
      </w:divBdr>
    </w:div>
    <w:div w:id="1695031443">
      <w:bodyDiv w:val="1"/>
      <w:marLeft w:val="0"/>
      <w:marRight w:val="360"/>
      <w:marTop w:val="0"/>
      <w:marBottom w:val="0"/>
      <w:divBdr>
        <w:top w:val="none" w:sz="0" w:space="0" w:color="auto"/>
        <w:left w:val="none" w:sz="0" w:space="0" w:color="auto"/>
        <w:bottom w:val="none" w:sz="0" w:space="0" w:color="auto"/>
        <w:right w:val="none" w:sz="0" w:space="0" w:color="auto"/>
      </w:divBdr>
      <w:divsChild>
        <w:div w:id="863791921">
          <w:marLeft w:val="240"/>
          <w:marRight w:val="240"/>
          <w:marTop w:val="0"/>
          <w:marBottom w:val="0"/>
          <w:divBdr>
            <w:top w:val="none" w:sz="0" w:space="0" w:color="auto"/>
            <w:left w:val="none" w:sz="0" w:space="0" w:color="auto"/>
            <w:bottom w:val="none" w:sz="0" w:space="0" w:color="auto"/>
            <w:right w:val="none" w:sz="0" w:space="0" w:color="auto"/>
          </w:divBdr>
          <w:divsChild>
            <w:div w:id="426196732">
              <w:marLeft w:val="240"/>
              <w:marRight w:val="0"/>
              <w:marTop w:val="0"/>
              <w:marBottom w:val="0"/>
              <w:divBdr>
                <w:top w:val="none" w:sz="0" w:space="0" w:color="auto"/>
                <w:left w:val="none" w:sz="0" w:space="0" w:color="auto"/>
                <w:bottom w:val="none" w:sz="0" w:space="0" w:color="auto"/>
                <w:right w:val="none" w:sz="0" w:space="0" w:color="auto"/>
              </w:divBdr>
            </w:div>
            <w:div w:id="2111536502">
              <w:marLeft w:val="0"/>
              <w:marRight w:val="0"/>
              <w:marTop w:val="0"/>
              <w:marBottom w:val="0"/>
              <w:divBdr>
                <w:top w:val="none" w:sz="0" w:space="0" w:color="auto"/>
                <w:left w:val="none" w:sz="0" w:space="0" w:color="auto"/>
                <w:bottom w:val="none" w:sz="0" w:space="0" w:color="auto"/>
                <w:right w:val="none" w:sz="0" w:space="0" w:color="auto"/>
              </w:divBdr>
              <w:divsChild>
                <w:div w:id="12345794">
                  <w:marLeft w:val="0"/>
                  <w:marRight w:val="0"/>
                  <w:marTop w:val="0"/>
                  <w:marBottom w:val="0"/>
                  <w:divBdr>
                    <w:top w:val="none" w:sz="0" w:space="0" w:color="auto"/>
                    <w:left w:val="none" w:sz="0" w:space="0" w:color="auto"/>
                    <w:bottom w:val="none" w:sz="0" w:space="0" w:color="auto"/>
                    <w:right w:val="none" w:sz="0" w:space="0" w:color="auto"/>
                  </w:divBdr>
                </w:div>
                <w:div w:id="796265145">
                  <w:marLeft w:val="240"/>
                  <w:marRight w:val="240"/>
                  <w:marTop w:val="0"/>
                  <w:marBottom w:val="0"/>
                  <w:divBdr>
                    <w:top w:val="none" w:sz="0" w:space="0" w:color="auto"/>
                    <w:left w:val="none" w:sz="0" w:space="0" w:color="auto"/>
                    <w:bottom w:val="none" w:sz="0" w:space="0" w:color="auto"/>
                    <w:right w:val="none" w:sz="0" w:space="0" w:color="auto"/>
                  </w:divBdr>
                  <w:divsChild>
                    <w:div w:id="264504932">
                      <w:marLeft w:val="0"/>
                      <w:marRight w:val="0"/>
                      <w:marTop w:val="0"/>
                      <w:marBottom w:val="0"/>
                      <w:divBdr>
                        <w:top w:val="none" w:sz="0" w:space="0" w:color="auto"/>
                        <w:left w:val="none" w:sz="0" w:space="0" w:color="auto"/>
                        <w:bottom w:val="none" w:sz="0" w:space="0" w:color="auto"/>
                        <w:right w:val="none" w:sz="0" w:space="0" w:color="auto"/>
                      </w:divBdr>
                      <w:divsChild>
                        <w:div w:id="940180768">
                          <w:marLeft w:val="240"/>
                          <w:marRight w:val="240"/>
                          <w:marTop w:val="0"/>
                          <w:marBottom w:val="0"/>
                          <w:divBdr>
                            <w:top w:val="none" w:sz="0" w:space="0" w:color="auto"/>
                            <w:left w:val="none" w:sz="0" w:space="0" w:color="auto"/>
                            <w:bottom w:val="none" w:sz="0" w:space="0" w:color="auto"/>
                            <w:right w:val="none" w:sz="0" w:space="0" w:color="auto"/>
                          </w:divBdr>
                          <w:divsChild>
                            <w:div w:id="1919973135">
                              <w:marLeft w:val="240"/>
                              <w:marRight w:val="0"/>
                              <w:marTop w:val="0"/>
                              <w:marBottom w:val="0"/>
                              <w:divBdr>
                                <w:top w:val="none" w:sz="0" w:space="0" w:color="auto"/>
                                <w:left w:val="none" w:sz="0" w:space="0" w:color="auto"/>
                                <w:bottom w:val="none" w:sz="0" w:space="0" w:color="auto"/>
                                <w:right w:val="none" w:sz="0" w:space="0" w:color="auto"/>
                              </w:divBdr>
                            </w:div>
                          </w:divsChild>
                        </w:div>
                        <w:div w:id="1483694316">
                          <w:marLeft w:val="240"/>
                          <w:marRight w:val="240"/>
                          <w:marTop w:val="0"/>
                          <w:marBottom w:val="0"/>
                          <w:divBdr>
                            <w:top w:val="none" w:sz="0" w:space="0" w:color="auto"/>
                            <w:left w:val="none" w:sz="0" w:space="0" w:color="auto"/>
                            <w:bottom w:val="none" w:sz="0" w:space="0" w:color="auto"/>
                            <w:right w:val="none" w:sz="0" w:space="0" w:color="auto"/>
                          </w:divBdr>
                          <w:divsChild>
                            <w:div w:id="955215695">
                              <w:marLeft w:val="240"/>
                              <w:marRight w:val="0"/>
                              <w:marTop w:val="0"/>
                              <w:marBottom w:val="0"/>
                              <w:divBdr>
                                <w:top w:val="none" w:sz="0" w:space="0" w:color="auto"/>
                                <w:left w:val="none" w:sz="0" w:space="0" w:color="auto"/>
                                <w:bottom w:val="none" w:sz="0" w:space="0" w:color="auto"/>
                                <w:right w:val="none" w:sz="0" w:space="0" w:color="auto"/>
                              </w:divBdr>
                            </w:div>
                          </w:divsChild>
                        </w:div>
                        <w:div w:id="1964577407">
                          <w:marLeft w:val="0"/>
                          <w:marRight w:val="0"/>
                          <w:marTop w:val="0"/>
                          <w:marBottom w:val="0"/>
                          <w:divBdr>
                            <w:top w:val="none" w:sz="0" w:space="0" w:color="auto"/>
                            <w:left w:val="none" w:sz="0" w:space="0" w:color="auto"/>
                            <w:bottom w:val="none" w:sz="0" w:space="0" w:color="auto"/>
                            <w:right w:val="none" w:sz="0" w:space="0" w:color="auto"/>
                          </w:divBdr>
                        </w:div>
                      </w:divsChild>
                    </w:div>
                    <w:div w:id="1528521795">
                      <w:marLeft w:val="240"/>
                      <w:marRight w:val="0"/>
                      <w:marTop w:val="0"/>
                      <w:marBottom w:val="0"/>
                      <w:divBdr>
                        <w:top w:val="none" w:sz="0" w:space="0" w:color="auto"/>
                        <w:left w:val="none" w:sz="0" w:space="0" w:color="auto"/>
                        <w:bottom w:val="none" w:sz="0" w:space="0" w:color="auto"/>
                        <w:right w:val="none" w:sz="0" w:space="0" w:color="auto"/>
                      </w:divBdr>
                    </w:div>
                  </w:divsChild>
                </w:div>
                <w:div w:id="940600173">
                  <w:marLeft w:val="240"/>
                  <w:marRight w:val="240"/>
                  <w:marTop w:val="0"/>
                  <w:marBottom w:val="0"/>
                  <w:divBdr>
                    <w:top w:val="none" w:sz="0" w:space="0" w:color="auto"/>
                    <w:left w:val="none" w:sz="0" w:space="0" w:color="auto"/>
                    <w:bottom w:val="none" w:sz="0" w:space="0" w:color="auto"/>
                    <w:right w:val="none" w:sz="0" w:space="0" w:color="auto"/>
                  </w:divBdr>
                  <w:divsChild>
                    <w:div w:id="123894507">
                      <w:marLeft w:val="0"/>
                      <w:marRight w:val="0"/>
                      <w:marTop w:val="0"/>
                      <w:marBottom w:val="0"/>
                      <w:divBdr>
                        <w:top w:val="none" w:sz="0" w:space="0" w:color="auto"/>
                        <w:left w:val="none" w:sz="0" w:space="0" w:color="auto"/>
                        <w:bottom w:val="none" w:sz="0" w:space="0" w:color="auto"/>
                        <w:right w:val="none" w:sz="0" w:space="0" w:color="auto"/>
                      </w:divBdr>
                      <w:divsChild>
                        <w:div w:id="411243717">
                          <w:marLeft w:val="240"/>
                          <w:marRight w:val="240"/>
                          <w:marTop w:val="0"/>
                          <w:marBottom w:val="0"/>
                          <w:divBdr>
                            <w:top w:val="none" w:sz="0" w:space="0" w:color="auto"/>
                            <w:left w:val="none" w:sz="0" w:space="0" w:color="auto"/>
                            <w:bottom w:val="none" w:sz="0" w:space="0" w:color="auto"/>
                            <w:right w:val="none" w:sz="0" w:space="0" w:color="auto"/>
                          </w:divBdr>
                          <w:divsChild>
                            <w:div w:id="1390154600">
                              <w:marLeft w:val="240"/>
                              <w:marRight w:val="0"/>
                              <w:marTop w:val="0"/>
                              <w:marBottom w:val="0"/>
                              <w:divBdr>
                                <w:top w:val="none" w:sz="0" w:space="0" w:color="auto"/>
                                <w:left w:val="none" w:sz="0" w:space="0" w:color="auto"/>
                                <w:bottom w:val="none" w:sz="0" w:space="0" w:color="auto"/>
                                <w:right w:val="none" w:sz="0" w:space="0" w:color="auto"/>
                              </w:divBdr>
                            </w:div>
                          </w:divsChild>
                        </w:div>
                        <w:div w:id="599334996">
                          <w:marLeft w:val="240"/>
                          <w:marRight w:val="240"/>
                          <w:marTop w:val="0"/>
                          <w:marBottom w:val="0"/>
                          <w:divBdr>
                            <w:top w:val="none" w:sz="0" w:space="0" w:color="auto"/>
                            <w:left w:val="none" w:sz="0" w:space="0" w:color="auto"/>
                            <w:bottom w:val="none" w:sz="0" w:space="0" w:color="auto"/>
                            <w:right w:val="none" w:sz="0" w:space="0" w:color="auto"/>
                          </w:divBdr>
                          <w:divsChild>
                            <w:div w:id="1346440647">
                              <w:marLeft w:val="240"/>
                              <w:marRight w:val="0"/>
                              <w:marTop w:val="0"/>
                              <w:marBottom w:val="0"/>
                              <w:divBdr>
                                <w:top w:val="none" w:sz="0" w:space="0" w:color="auto"/>
                                <w:left w:val="none" w:sz="0" w:space="0" w:color="auto"/>
                                <w:bottom w:val="none" w:sz="0" w:space="0" w:color="auto"/>
                                <w:right w:val="none" w:sz="0" w:space="0" w:color="auto"/>
                              </w:divBdr>
                            </w:div>
                          </w:divsChild>
                        </w:div>
                        <w:div w:id="943346723">
                          <w:marLeft w:val="240"/>
                          <w:marRight w:val="240"/>
                          <w:marTop w:val="0"/>
                          <w:marBottom w:val="0"/>
                          <w:divBdr>
                            <w:top w:val="none" w:sz="0" w:space="0" w:color="auto"/>
                            <w:left w:val="none" w:sz="0" w:space="0" w:color="auto"/>
                            <w:bottom w:val="none" w:sz="0" w:space="0" w:color="auto"/>
                            <w:right w:val="none" w:sz="0" w:space="0" w:color="auto"/>
                          </w:divBdr>
                          <w:divsChild>
                            <w:div w:id="124353740">
                              <w:marLeft w:val="240"/>
                              <w:marRight w:val="0"/>
                              <w:marTop w:val="0"/>
                              <w:marBottom w:val="0"/>
                              <w:divBdr>
                                <w:top w:val="none" w:sz="0" w:space="0" w:color="auto"/>
                                <w:left w:val="none" w:sz="0" w:space="0" w:color="auto"/>
                                <w:bottom w:val="none" w:sz="0" w:space="0" w:color="auto"/>
                                <w:right w:val="none" w:sz="0" w:space="0" w:color="auto"/>
                              </w:divBdr>
                            </w:div>
                          </w:divsChild>
                        </w:div>
                        <w:div w:id="1325160815">
                          <w:marLeft w:val="0"/>
                          <w:marRight w:val="0"/>
                          <w:marTop w:val="0"/>
                          <w:marBottom w:val="0"/>
                          <w:divBdr>
                            <w:top w:val="none" w:sz="0" w:space="0" w:color="auto"/>
                            <w:left w:val="none" w:sz="0" w:space="0" w:color="auto"/>
                            <w:bottom w:val="none" w:sz="0" w:space="0" w:color="auto"/>
                            <w:right w:val="none" w:sz="0" w:space="0" w:color="auto"/>
                          </w:divBdr>
                        </w:div>
                      </w:divsChild>
                    </w:div>
                    <w:div w:id="1734159113">
                      <w:marLeft w:val="240"/>
                      <w:marRight w:val="0"/>
                      <w:marTop w:val="0"/>
                      <w:marBottom w:val="0"/>
                      <w:divBdr>
                        <w:top w:val="none" w:sz="0" w:space="0" w:color="auto"/>
                        <w:left w:val="none" w:sz="0" w:space="0" w:color="auto"/>
                        <w:bottom w:val="none" w:sz="0" w:space="0" w:color="auto"/>
                        <w:right w:val="none" w:sz="0" w:space="0" w:color="auto"/>
                      </w:divBdr>
                    </w:div>
                  </w:divsChild>
                </w:div>
                <w:div w:id="1051923700">
                  <w:marLeft w:val="240"/>
                  <w:marRight w:val="240"/>
                  <w:marTop w:val="0"/>
                  <w:marBottom w:val="0"/>
                  <w:divBdr>
                    <w:top w:val="none" w:sz="0" w:space="0" w:color="auto"/>
                    <w:left w:val="none" w:sz="0" w:space="0" w:color="auto"/>
                    <w:bottom w:val="none" w:sz="0" w:space="0" w:color="auto"/>
                    <w:right w:val="none" w:sz="0" w:space="0" w:color="auto"/>
                  </w:divBdr>
                  <w:divsChild>
                    <w:div w:id="470172756">
                      <w:marLeft w:val="240"/>
                      <w:marRight w:val="0"/>
                      <w:marTop w:val="0"/>
                      <w:marBottom w:val="0"/>
                      <w:divBdr>
                        <w:top w:val="none" w:sz="0" w:space="0" w:color="auto"/>
                        <w:left w:val="none" w:sz="0" w:space="0" w:color="auto"/>
                        <w:bottom w:val="none" w:sz="0" w:space="0" w:color="auto"/>
                        <w:right w:val="none" w:sz="0" w:space="0" w:color="auto"/>
                      </w:divBdr>
                    </w:div>
                    <w:div w:id="1047802298">
                      <w:marLeft w:val="0"/>
                      <w:marRight w:val="0"/>
                      <w:marTop w:val="0"/>
                      <w:marBottom w:val="0"/>
                      <w:divBdr>
                        <w:top w:val="none" w:sz="0" w:space="0" w:color="auto"/>
                        <w:left w:val="none" w:sz="0" w:space="0" w:color="auto"/>
                        <w:bottom w:val="none" w:sz="0" w:space="0" w:color="auto"/>
                        <w:right w:val="none" w:sz="0" w:space="0" w:color="auto"/>
                      </w:divBdr>
                      <w:divsChild>
                        <w:div w:id="2043044767">
                          <w:marLeft w:val="240"/>
                          <w:marRight w:val="240"/>
                          <w:marTop w:val="0"/>
                          <w:marBottom w:val="0"/>
                          <w:divBdr>
                            <w:top w:val="none" w:sz="0" w:space="0" w:color="auto"/>
                            <w:left w:val="none" w:sz="0" w:space="0" w:color="auto"/>
                            <w:bottom w:val="none" w:sz="0" w:space="0" w:color="auto"/>
                            <w:right w:val="none" w:sz="0" w:space="0" w:color="auto"/>
                          </w:divBdr>
                          <w:divsChild>
                            <w:div w:id="1990594407">
                              <w:marLeft w:val="240"/>
                              <w:marRight w:val="0"/>
                              <w:marTop w:val="0"/>
                              <w:marBottom w:val="0"/>
                              <w:divBdr>
                                <w:top w:val="none" w:sz="0" w:space="0" w:color="auto"/>
                                <w:left w:val="none" w:sz="0" w:space="0" w:color="auto"/>
                                <w:bottom w:val="none" w:sz="0" w:space="0" w:color="auto"/>
                                <w:right w:val="none" w:sz="0" w:space="0" w:color="auto"/>
                              </w:divBdr>
                            </w:div>
                          </w:divsChild>
                        </w:div>
                        <w:div w:id="2107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7553">
                  <w:marLeft w:val="240"/>
                  <w:marRight w:val="240"/>
                  <w:marTop w:val="0"/>
                  <w:marBottom w:val="0"/>
                  <w:divBdr>
                    <w:top w:val="none" w:sz="0" w:space="0" w:color="auto"/>
                    <w:left w:val="none" w:sz="0" w:space="0" w:color="auto"/>
                    <w:bottom w:val="none" w:sz="0" w:space="0" w:color="auto"/>
                    <w:right w:val="none" w:sz="0" w:space="0" w:color="auto"/>
                  </w:divBdr>
                  <w:divsChild>
                    <w:div w:id="590625144">
                      <w:marLeft w:val="0"/>
                      <w:marRight w:val="0"/>
                      <w:marTop w:val="0"/>
                      <w:marBottom w:val="0"/>
                      <w:divBdr>
                        <w:top w:val="none" w:sz="0" w:space="0" w:color="auto"/>
                        <w:left w:val="none" w:sz="0" w:space="0" w:color="auto"/>
                        <w:bottom w:val="none" w:sz="0" w:space="0" w:color="auto"/>
                        <w:right w:val="none" w:sz="0" w:space="0" w:color="auto"/>
                      </w:divBdr>
                      <w:divsChild>
                        <w:div w:id="447049079">
                          <w:marLeft w:val="0"/>
                          <w:marRight w:val="0"/>
                          <w:marTop w:val="0"/>
                          <w:marBottom w:val="0"/>
                          <w:divBdr>
                            <w:top w:val="none" w:sz="0" w:space="0" w:color="auto"/>
                            <w:left w:val="none" w:sz="0" w:space="0" w:color="auto"/>
                            <w:bottom w:val="none" w:sz="0" w:space="0" w:color="auto"/>
                            <w:right w:val="none" w:sz="0" w:space="0" w:color="auto"/>
                          </w:divBdr>
                        </w:div>
                        <w:div w:id="592402599">
                          <w:marLeft w:val="240"/>
                          <w:marRight w:val="240"/>
                          <w:marTop w:val="0"/>
                          <w:marBottom w:val="0"/>
                          <w:divBdr>
                            <w:top w:val="none" w:sz="0" w:space="0" w:color="auto"/>
                            <w:left w:val="none" w:sz="0" w:space="0" w:color="auto"/>
                            <w:bottom w:val="none" w:sz="0" w:space="0" w:color="auto"/>
                            <w:right w:val="none" w:sz="0" w:space="0" w:color="auto"/>
                          </w:divBdr>
                          <w:divsChild>
                            <w:div w:id="857697225">
                              <w:marLeft w:val="240"/>
                              <w:marRight w:val="0"/>
                              <w:marTop w:val="0"/>
                              <w:marBottom w:val="0"/>
                              <w:divBdr>
                                <w:top w:val="none" w:sz="0" w:space="0" w:color="auto"/>
                                <w:left w:val="none" w:sz="0" w:space="0" w:color="auto"/>
                                <w:bottom w:val="none" w:sz="0" w:space="0" w:color="auto"/>
                                <w:right w:val="none" w:sz="0" w:space="0" w:color="auto"/>
                              </w:divBdr>
                            </w:div>
                          </w:divsChild>
                        </w:div>
                        <w:div w:id="1416896802">
                          <w:marLeft w:val="240"/>
                          <w:marRight w:val="240"/>
                          <w:marTop w:val="0"/>
                          <w:marBottom w:val="0"/>
                          <w:divBdr>
                            <w:top w:val="none" w:sz="0" w:space="0" w:color="auto"/>
                            <w:left w:val="none" w:sz="0" w:space="0" w:color="auto"/>
                            <w:bottom w:val="none" w:sz="0" w:space="0" w:color="auto"/>
                            <w:right w:val="none" w:sz="0" w:space="0" w:color="auto"/>
                          </w:divBdr>
                          <w:divsChild>
                            <w:div w:id="752356015">
                              <w:marLeft w:val="240"/>
                              <w:marRight w:val="0"/>
                              <w:marTop w:val="0"/>
                              <w:marBottom w:val="0"/>
                              <w:divBdr>
                                <w:top w:val="none" w:sz="0" w:space="0" w:color="auto"/>
                                <w:left w:val="none" w:sz="0" w:space="0" w:color="auto"/>
                                <w:bottom w:val="none" w:sz="0" w:space="0" w:color="auto"/>
                                <w:right w:val="none" w:sz="0" w:space="0" w:color="auto"/>
                              </w:divBdr>
                            </w:div>
                          </w:divsChild>
                        </w:div>
                        <w:div w:id="1912425352">
                          <w:marLeft w:val="240"/>
                          <w:marRight w:val="240"/>
                          <w:marTop w:val="0"/>
                          <w:marBottom w:val="0"/>
                          <w:divBdr>
                            <w:top w:val="none" w:sz="0" w:space="0" w:color="auto"/>
                            <w:left w:val="none" w:sz="0" w:space="0" w:color="auto"/>
                            <w:bottom w:val="none" w:sz="0" w:space="0" w:color="auto"/>
                            <w:right w:val="none" w:sz="0" w:space="0" w:color="auto"/>
                          </w:divBdr>
                          <w:divsChild>
                            <w:div w:id="4308531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910571726">
                      <w:marLeft w:val="240"/>
                      <w:marRight w:val="0"/>
                      <w:marTop w:val="0"/>
                      <w:marBottom w:val="0"/>
                      <w:divBdr>
                        <w:top w:val="none" w:sz="0" w:space="0" w:color="auto"/>
                        <w:left w:val="none" w:sz="0" w:space="0" w:color="auto"/>
                        <w:bottom w:val="none" w:sz="0" w:space="0" w:color="auto"/>
                        <w:right w:val="none" w:sz="0" w:space="0" w:color="auto"/>
                      </w:divBdr>
                    </w:div>
                  </w:divsChild>
                </w:div>
                <w:div w:id="1885408638">
                  <w:marLeft w:val="240"/>
                  <w:marRight w:val="240"/>
                  <w:marTop w:val="0"/>
                  <w:marBottom w:val="0"/>
                  <w:divBdr>
                    <w:top w:val="none" w:sz="0" w:space="0" w:color="auto"/>
                    <w:left w:val="none" w:sz="0" w:space="0" w:color="auto"/>
                    <w:bottom w:val="none" w:sz="0" w:space="0" w:color="auto"/>
                    <w:right w:val="none" w:sz="0" w:space="0" w:color="auto"/>
                  </w:divBdr>
                  <w:divsChild>
                    <w:div w:id="71047863">
                      <w:marLeft w:val="0"/>
                      <w:marRight w:val="0"/>
                      <w:marTop w:val="0"/>
                      <w:marBottom w:val="0"/>
                      <w:divBdr>
                        <w:top w:val="none" w:sz="0" w:space="0" w:color="auto"/>
                        <w:left w:val="none" w:sz="0" w:space="0" w:color="auto"/>
                        <w:bottom w:val="none" w:sz="0" w:space="0" w:color="auto"/>
                        <w:right w:val="none" w:sz="0" w:space="0" w:color="auto"/>
                      </w:divBdr>
                      <w:divsChild>
                        <w:div w:id="1155684557">
                          <w:marLeft w:val="240"/>
                          <w:marRight w:val="240"/>
                          <w:marTop w:val="0"/>
                          <w:marBottom w:val="0"/>
                          <w:divBdr>
                            <w:top w:val="none" w:sz="0" w:space="0" w:color="auto"/>
                            <w:left w:val="none" w:sz="0" w:space="0" w:color="auto"/>
                            <w:bottom w:val="none" w:sz="0" w:space="0" w:color="auto"/>
                            <w:right w:val="none" w:sz="0" w:space="0" w:color="auto"/>
                          </w:divBdr>
                          <w:divsChild>
                            <w:div w:id="744761222">
                              <w:marLeft w:val="240"/>
                              <w:marRight w:val="0"/>
                              <w:marTop w:val="0"/>
                              <w:marBottom w:val="0"/>
                              <w:divBdr>
                                <w:top w:val="none" w:sz="0" w:space="0" w:color="auto"/>
                                <w:left w:val="none" w:sz="0" w:space="0" w:color="auto"/>
                                <w:bottom w:val="none" w:sz="0" w:space="0" w:color="auto"/>
                                <w:right w:val="none" w:sz="0" w:space="0" w:color="auto"/>
                              </w:divBdr>
                            </w:div>
                          </w:divsChild>
                        </w:div>
                        <w:div w:id="1438136918">
                          <w:marLeft w:val="0"/>
                          <w:marRight w:val="0"/>
                          <w:marTop w:val="0"/>
                          <w:marBottom w:val="0"/>
                          <w:divBdr>
                            <w:top w:val="none" w:sz="0" w:space="0" w:color="auto"/>
                            <w:left w:val="none" w:sz="0" w:space="0" w:color="auto"/>
                            <w:bottom w:val="none" w:sz="0" w:space="0" w:color="auto"/>
                            <w:right w:val="none" w:sz="0" w:space="0" w:color="auto"/>
                          </w:divBdr>
                        </w:div>
                      </w:divsChild>
                    </w:div>
                    <w:div w:id="1238595106">
                      <w:marLeft w:val="240"/>
                      <w:marRight w:val="0"/>
                      <w:marTop w:val="0"/>
                      <w:marBottom w:val="0"/>
                      <w:divBdr>
                        <w:top w:val="none" w:sz="0" w:space="0" w:color="auto"/>
                        <w:left w:val="none" w:sz="0" w:space="0" w:color="auto"/>
                        <w:bottom w:val="none" w:sz="0" w:space="0" w:color="auto"/>
                        <w:right w:val="none" w:sz="0" w:space="0" w:color="auto"/>
                      </w:divBdr>
                    </w:div>
                  </w:divsChild>
                </w:div>
                <w:div w:id="1897618159">
                  <w:marLeft w:val="240"/>
                  <w:marRight w:val="240"/>
                  <w:marTop w:val="0"/>
                  <w:marBottom w:val="0"/>
                  <w:divBdr>
                    <w:top w:val="none" w:sz="0" w:space="0" w:color="auto"/>
                    <w:left w:val="none" w:sz="0" w:space="0" w:color="auto"/>
                    <w:bottom w:val="none" w:sz="0" w:space="0" w:color="auto"/>
                    <w:right w:val="none" w:sz="0" w:space="0" w:color="auto"/>
                  </w:divBdr>
                  <w:divsChild>
                    <w:div w:id="54788125">
                      <w:marLeft w:val="0"/>
                      <w:marRight w:val="0"/>
                      <w:marTop w:val="0"/>
                      <w:marBottom w:val="0"/>
                      <w:divBdr>
                        <w:top w:val="none" w:sz="0" w:space="0" w:color="auto"/>
                        <w:left w:val="none" w:sz="0" w:space="0" w:color="auto"/>
                        <w:bottom w:val="none" w:sz="0" w:space="0" w:color="auto"/>
                        <w:right w:val="none" w:sz="0" w:space="0" w:color="auto"/>
                      </w:divBdr>
                      <w:divsChild>
                        <w:div w:id="316999147">
                          <w:marLeft w:val="0"/>
                          <w:marRight w:val="0"/>
                          <w:marTop w:val="0"/>
                          <w:marBottom w:val="0"/>
                          <w:divBdr>
                            <w:top w:val="none" w:sz="0" w:space="0" w:color="auto"/>
                            <w:left w:val="none" w:sz="0" w:space="0" w:color="auto"/>
                            <w:bottom w:val="none" w:sz="0" w:space="0" w:color="auto"/>
                            <w:right w:val="none" w:sz="0" w:space="0" w:color="auto"/>
                          </w:divBdr>
                        </w:div>
                        <w:div w:id="575867618">
                          <w:marLeft w:val="240"/>
                          <w:marRight w:val="240"/>
                          <w:marTop w:val="0"/>
                          <w:marBottom w:val="0"/>
                          <w:divBdr>
                            <w:top w:val="none" w:sz="0" w:space="0" w:color="auto"/>
                            <w:left w:val="none" w:sz="0" w:space="0" w:color="auto"/>
                            <w:bottom w:val="none" w:sz="0" w:space="0" w:color="auto"/>
                            <w:right w:val="none" w:sz="0" w:space="0" w:color="auto"/>
                          </w:divBdr>
                          <w:divsChild>
                            <w:div w:id="20328731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3060827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33322">
      <w:bodyDiv w:val="1"/>
      <w:marLeft w:val="0"/>
      <w:marRight w:val="0"/>
      <w:marTop w:val="0"/>
      <w:marBottom w:val="0"/>
      <w:divBdr>
        <w:top w:val="none" w:sz="0" w:space="0" w:color="auto"/>
        <w:left w:val="none" w:sz="0" w:space="0" w:color="auto"/>
        <w:bottom w:val="none" w:sz="0" w:space="0" w:color="auto"/>
        <w:right w:val="none" w:sz="0" w:space="0" w:color="auto"/>
      </w:divBdr>
    </w:div>
    <w:div w:id="1699507938">
      <w:bodyDiv w:val="1"/>
      <w:marLeft w:val="0"/>
      <w:marRight w:val="0"/>
      <w:marTop w:val="0"/>
      <w:marBottom w:val="0"/>
      <w:divBdr>
        <w:top w:val="none" w:sz="0" w:space="0" w:color="auto"/>
        <w:left w:val="none" w:sz="0" w:space="0" w:color="auto"/>
        <w:bottom w:val="none" w:sz="0" w:space="0" w:color="auto"/>
        <w:right w:val="none" w:sz="0" w:space="0" w:color="auto"/>
      </w:divBdr>
    </w:div>
    <w:div w:id="1705012353">
      <w:bodyDiv w:val="1"/>
      <w:marLeft w:val="0"/>
      <w:marRight w:val="0"/>
      <w:marTop w:val="0"/>
      <w:marBottom w:val="0"/>
      <w:divBdr>
        <w:top w:val="none" w:sz="0" w:space="0" w:color="auto"/>
        <w:left w:val="none" w:sz="0" w:space="0" w:color="auto"/>
        <w:bottom w:val="none" w:sz="0" w:space="0" w:color="auto"/>
        <w:right w:val="none" w:sz="0" w:space="0" w:color="auto"/>
      </w:divBdr>
    </w:div>
    <w:div w:id="1709258497">
      <w:bodyDiv w:val="1"/>
      <w:marLeft w:val="0"/>
      <w:marRight w:val="0"/>
      <w:marTop w:val="0"/>
      <w:marBottom w:val="0"/>
      <w:divBdr>
        <w:top w:val="none" w:sz="0" w:space="0" w:color="auto"/>
        <w:left w:val="none" w:sz="0" w:space="0" w:color="auto"/>
        <w:bottom w:val="none" w:sz="0" w:space="0" w:color="auto"/>
        <w:right w:val="none" w:sz="0" w:space="0" w:color="auto"/>
      </w:divBdr>
    </w:div>
    <w:div w:id="1715619883">
      <w:bodyDiv w:val="1"/>
      <w:marLeft w:val="0"/>
      <w:marRight w:val="0"/>
      <w:marTop w:val="0"/>
      <w:marBottom w:val="0"/>
      <w:divBdr>
        <w:top w:val="none" w:sz="0" w:space="0" w:color="auto"/>
        <w:left w:val="none" w:sz="0" w:space="0" w:color="auto"/>
        <w:bottom w:val="none" w:sz="0" w:space="0" w:color="auto"/>
        <w:right w:val="none" w:sz="0" w:space="0" w:color="auto"/>
      </w:divBdr>
    </w:div>
    <w:div w:id="1724258762">
      <w:bodyDiv w:val="1"/>
      <w:marLeft w:val="0"/>
      <w:marRight w:val="0"/>
      <w:marTop w:val="0"/>
      <w:marBottom w:val="0"/>
      <w:divBdr>
        <w:top w:val="none" w:sz="0" w:space="0" w:color="auto"/>
        <w:left w:val="none" w:sz="0" w:space="0" w:color="auto"/>
        <w:bottom w:val="none" w:sz="0" w:space="0" w:color="auto"/>
        <w:right w:val="none" w:sz="0" w:space="0" w:color="auto"/>
      </w:divBdr>
    </w:div>
    <w:div w:id="1731222988">
      <w:bodyDiv w:val="1"/>
      <w:marLeft w:val="0"/>
      <w:marRight w:val="0"/>
      <w:marTop w:val="0"/>
      <w:marBottom w:val="0"/>
      <w:divBdr>
        <w:top w:val="none" w:sz="0" w:space="0" w:color="auto"/>
        <w:left w:val="none" w:sz="0" w:space="0" w:color="auto"/>
        <w:bottom w:val="none" w:sz="0" w:space="0" w:color="auto"/>
        <w:right w:val="none" w:sz="0" w:space="0" w:color="auto"/>
      </w:divBdr>
    </w:div>
    <w:div w:id="1731270316">
      <w:bodyDiv w:val="1"/>
      <w:marLeft w:val="0"/>
      <w:marRight w:val="0"/>
      <w:marTop w:val="0"/>
      <w:marBottom w:val="0"/>
      <w:divBdr>
        <w:top w:val="none" w:sz="0" w:space="0" w:color="auto"/>
        <w:left w:val="none" w:sz="0" w:space="0" w:color="auto"/>
        <w:bottom w:val="none" w:sz="0" w:space="0" w:color="auto"/>
        <w:right w:val="none" w:sz="0" w:space="0" w:color="auto"/>
      </w:divBdr>
    </w:div>
    <w:div w:id="1735741887">
      <w:bodyDiv w:val="1"/>
      <w:marLeft w:val="0"/>
      <w:marRight w:val="0"/>
      <w:marTop w:val="0"/>
      <w:marBottom w:val="0"/>
      <w:divBdr>
        <w:top w:val="none" w:sz="0" w:space="0" w:color="auto"/>
        <w:left w:val="none" w:sz="0" w:space="0" w:color="auto"/>
        <w:bottom w:val="none" w:sz="0" w:space="0" w:color="auto"/>
        <w:right w:val="none" w:sz="0" w:space="0" w:color="auto"/>
      </w:divBdr>
    </w:div>
    <w:div w:id="1739009796">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8572387">
      <w:bodyDiv w:val="1"/>
      <w:marLeft w:val="0"/>
      <w:marRight w:val="0"/>
      <w:marTop w:val="0"/>
      <w:marBottom w:val="0"/>
      <w:divBdr>
        <w:top w:val="none" w:sz="0" w:space="0" w:color="auto"/>
        <w:left w:val="none" w:sz="0" w:space="0" w:color="auto"/>
        <w:bottom w:val="none" w:sz="0" w:space="0" w:color="auto"/>
        <w:right w:val="none" w:sz="0" w:space="0" w:color="auto"/>
      </w:divBdr>
    </w:div>
    <w:div w:id="1751928063">
      <w:bodyDiv w:val="1"/>
      <w:marLeft w:val="0"/>
      <w:marRight w:val="0"/>
      <w:marTop w:val="0"/>
      <w:marBottom w:val="0"/>
      <w:divBdr>
        <w:top w:val="none" w:sz="0" w:space="0" w:color="auto"/>
        <w:left w:val="none" w:sz="0" w:space="0" w:color="auto"/>
        <w:bottom w:val="none" w:sz="0" w:space="0" w:color="auto"/>
        <w:right w:val="none" w:sz="0" w:space="0" w:color="auto"/>
      </w:divBdr>
    </w:div>
    <w:div w:id="1754085660">
      <w:bodyDiv w:val="1"/>
      <w:marLeft w:val="0"/>
      <w:marRight w:val="0"/>
      <w:marTop w:val="0"/>
      <w:marBottom w:val="0"/>
      <w:divBdr>
        <w:top w:val="none" w:sz="0" w:space="0" w:color="auto"/>
        <w:left w:val="none" w:sz="0" w:space="0" w:color="auto"/>
        <w:bottom w:val="none" w:sz="0" w:space="0" w:color="auto"/>
        <w:right w:val="none" w:sz="0" w:space="0" w:color="auto"/>
      </w:divBdr>
    </w:div>
    <w:div w:id="1755004882">
      <w:bodyDiv w:val="1"/>
      <w:marLeft w:val="0"/>
      <w:marRight w:val="0"/>
      <w:marTop w:val="0"/>
      <w:marBottom w:val="0"/>
      <w:divBdr>
        <w:top w:val="none" w:sz="0" w:space="0" w:color="auto"/>
        <w:left w:val="none" w:sz="0" w:space="0" w:color="auto"/>
        <w:bottom w:val="none" w:sz="0" w:space="0" w:color="auto"/>
        <w:right w:val="none" w:sz="0" w:space="0" w:color="auto"/>
      </w:divBdr>
    </w:div>
    <w:div w:id="1765568835">
      <w:bodyDiv w:val="1"/>
      <w:marLeft w:val="0"/>
      <w:marRight w:val="0"/>
      <w:marTop w:val="0"/>
      <w:marBottom w:val="0"/>
      <w:divBdr>
        <w:top w:val="none" w:sz="0" w:space="0" w:color="auto"/>
        <w:left w:val="none" w:sz="0" w:space="0" w:color="auto"/>
        <w:bottom w:val="none" w:sz="0" w:space="0" w:color="auto"/>
        <w:right w:val="none" w:sz="0" w:space="0" w:color="auto"/>
      </w:divBdr>
    </w:div>
    <w:div w:id="1767534489">
      <w:bodyDiv w:val="1"/>
      <w:marLeft w:val="0"/>
      <w:marRight w:val="0"/>
      <w:marTop w:val="0"/>
      <w:marBottom w:val="0"/>
      <w:divBdr>
        <w:top w:val="none" w:sz="0" w:space="0" w:color="auto"/>
        <w:left w:val="none" w:sz="0" w:space="0" w:color="auto"/>
        <w:bottom w:val="none" w:sz="0" w:space="0" w:color="auto"/>
        <w:right w:val="none" w:sz="0" w:space="0" w:color="auto"/>
      </w:divBdr>
    </w:div>
    <w:div w:id="1769305089">
      <w:bodyDiv w:val="1"/>
      <w:marLeft w:val="0"/>
      <w:marRight w:val="0"/>
      <w:marTop w:val="0"/>
      <w:marBottom w:val="0"/>
      <w:divBdr>
        <w:top w:val="none" w:sz="0" w:space="0" w:color="auto"/>
        <w:left w:val="none" w:sz="0" w:space="0" w:color="auto"/>
        <w:bottom w:val="none" w:sz="0" w:space="0" w:color="auto"/>
        <w:right w:val="none" w:sz="0" w:space="0" w:color="auto"/>
      </w:divBdr>
    </w:div>
    <w:div w:id="1771311585">
      <w:bodyDiv w:val="1"/>
      <w:marLeft w:val="0"/>
      <w:marRight w:val="0"/>
      <w:marTop w:val="0"/>
      <w:marBottom w:val="0"/>
      <w:divBdr>
        <w:top w:val="none" w:sz="0" w:space="0" w:color="auto"/>
        <w:left w:val="none" w:sz="0" w:space="0" w:color="auto"/>
        <w:bottom w:val="none" w:sz="0" w:space="0" w:color="auto"/>
        <w:right w:val="none" w:sz="0" w:space="0" w:color="auto"/>
      </w:divBdr>
    </w:div>
    <w:div w:id="1779328111">
      <w:bodyDiv w:val="1"/>
      <w:marLeft w:val="0"/>
      <w:marRight w:val="0"/>
      <w:marTop w:val="0"/>
      <w:marBottom w:val="0"/>
      <w:divBdr>
        <w:top w:val="none" w:sz="0" w:space="0" w:color="auto"/>
        <w:left w:val="none" w:sz="0" w:space="0" w:color="auto"/>
        <w:bottom w:val="none" w:sz="0" w:space="0" w:color="auto"/>
        <w:right w:val="none" w:sz="0" w:space="0" w:color="auto"/>
      </w:divBdr>
    </w:div>
    <w:div w:id="1781685080">
      <w:bodyDiv w:val="1"/>
      <w:marLeft w:val="0"/>
      <w:marRight w:val="0"/>
      <w:marTop w:val="0"/>
      <w:marBottom w:val="0"/>
      <w:divBdr>
        <w:top w:val="none" w:sz="0" w:space="0" w:color="auto"/>
        <w:left w:val="none" w:sz="0" w:space="0" w:color="auto"/>
        <w:bottom w:val="none" w:sz="0" w:space="0" w:color="auto"/>
        <w:right w:val="none" w:sz="0" w:space="0" w:color="auto"/>
      </w:divBdr>
    </w:div>
    <w:div w:id="1784108164">
      <w:bodyDiv w:val="1"/>
      <w:marLeft w:val="0"/>
      <w:marRight w:val="0"/>
      <w:marTop w:val="0"/>
      <w:marBottom w:val="0"/>
      <w:divBdr>
        <w:top w:val="none" w:sz="0" w:space="0" w:color="auto"/>
        <w:left w:val="none" w:sz="0" w:space="0" w:color="auto"/>
        <w:bottom w:val="none" w:sz="0" w:space="0" w:color="auto"/>
        <w:right w:val="none" w:sz="0" w:space="0" w:color="auto"/>
      </w:divBdr>
    </w:div>
    <w:div w:id="1785609259">
      <w:bodyDiv w:val="1"/>
      <w:marLeft w:val="0"/>
      <w:marRight w:val="0"/>
      <w:marTop w:val="0"/>
      <w:marBottom w:val="0"/>
      <w:divBdr>
        <w:top w:val="none" w:sz="0" w:space="0" w:color="auto"/>
        <w:left w:val="none" w:sz="0" w:space="0" w:color="auto"/>
        <w:bottom w:val="none" w:sz="0" w:space="0" w:color="auto"/>
        <w:right w:val="none" w:sz="0" w:space="0" w:color="auto"/>
      </w:divBdr>
    </w:div>
    <w:div w:id="1792892755">
      <w:bodyDiv w:val="1"/>
      <w:marLeft w:val="0"/>
      <w:marRight w:val="0"/>
      <w:marTop w:val="0"/>
      <w:marBottom w:val="0"/>
      <w:divBdr>
        <w:top w:val="none" w:sz="0" w:space="0" w:color="auto"/>
        <w:left w:val="none" w:sz="0" w:space="0" w:color="auto"/>
        <w:bottom w:val="none" w:sz="0" w:space="0" w:color="auto"/>
        <w:right w:val="none" w:sz="0" w:space="0" w:color="auto"/>
      </w:divBdr>
    </w:div>
    <w:div w:id="1795707707">
      <w:bodyDiv w:val="1"/>
      <w:marLeft w:val="0"/>
      <w:marRight w:val="0"/>
      <w:marTop w:val="0"/>
      <w:marBottom w:val="0"/>
      <w:divBdr>
        <w:top w:val="none" w:sz="0" w:space="0" w:color="auto"/>
        <w:left w:val="none" w:sz="0" w:space="0" w:color="auto"/>
        <w:bottom w:val="none" w:sz="0" w:space="0" w:color="auto"/>
        <w:right w:val="none" w:sz="0" w:space="0" w:color="auto"/>
      </w:divBdr>
    </w:div>
    <w:div w:id="1796291883">
      <w:bodyDiv w:val="1"/>
      <w:marLeft w:val="0"/>
      <w:marRight w:val="0"/>
      <w:marTop w:val="0"/>
      <w:marBottom w:val="0"/>
      <w:divBdr>
        <w:top w:val="none" w:sz="0" w:space="0" w:color="auto"/>
        <w:left w:val="none" w:sz="0" w:space="0" w:color="auto"/>
        <w:bottom w:val="none" w:sz="0" w:space="0" w:color="auto"/>
        <w:right w:val="none" w:sz="0" w:space="0" w:color="auto"/>
      </w:divBdr>
    </w:div>
    <w:div w:id="1800302514">
      <w:bodyDiv w:val="1"/>
      <w:marLeft w:val="0"/>
      <w:marRight w:val="0"/>
      <w:marTop w:val="0"/>
      <w:marBottom w:val="0"/>
      <w:divBdr>
        <w:top w:val="none" w:sz="0" w:space="0" w:color="auto"/>
        <w:left w:val="none" w:sz="0" w:space="0" w:color="auto"/>
        <w:bottom w:val="none" w:sz="0" w:space="0" w:color="auto"/>
        <w:right w:val="none" w:sz="0" w:space="0" w:color="auto"/>
      </w:divBdr>
    </w:div>
    <w:div w:id="1805613705">
      <w:bodyDiv w:val="1"/>
      <w:marLeft w:val="0"/>
      <w:marRight w:val="0"/>
      <w:marTop w:val="0"/>
      <w:marBottom w:val="0"/>
      <w:divBdr>
        <w:top w:val="none" w:sz="0" w:space="0" w:color="auto"/>
        <w:left w:val="none" w:sz="0" w:space="0" w:color="auto"/>
        <w:bottom w:val="none" w:sz="0" w:space="0" w:color="auto"/>
        <w:right w:val="none" w:sz="0" w:space="0" w:color="auto"/>
      </w:divBdr>
    </w:div>
    <w:div w:id="1806123368">
      <w:bodyDiv w:val="1"/>
      <w:marLeft w:val="0"/>
      <w:marRight w:val="0"/>
      <w:marTop w:val="0"/>
      <w:marBottom w:val="0"/>
      <w:divBdr>
        <w:top w:val="none" w:sz="0" w:space="0" w:color="auto"/>
        <w:left w:val="none" w:sz="0" w:space="0" w:color="auto"/>
        <w:bottom w:val="none" w:sz="0" w:space="0" w:color="auto"/>
        <w:right w:val="none" w:sz="0" w:space="0" w:color="auto"/>
      </w:divBdr>
    </w:div>
    <w:div w:id="1806312029">
      <w:bodyDiv w:val="1"/>
      <w:marLeft w:val="0"/>
      <w:marRight w:val="0"/>
      <w:marTop w:val="0"/>
      <w:marBottom w:val="0"/>
      <w:divBdr>
        <w:top w:val="none" w:sz="0" w:space="0" w:color="auto"/>
        <w:left w:val="none" w:sz="0" w:space="0" w:color="auto"/>
        <w:bottom w:val="none" w:sz="0" w:space="0" w:color="auto"/>
        <w:right w:val="none" w:sz="0" w:space="0" w:color="auto"/>
      </w:divBdr>
    </w:div>
    <w:div w:id="1811745413">
      <w:bodyDiv w:val="1"/>
      <w:marLeft w:val="0"/>
      <w:marRight w:val="0"/>
      <w:marTop w:val="0"/>
      <w:marBottom w:val="0"/>
      <w:divBdr>
        <w:top w:val="none" w:sz="0" w:space="0" w:color="auto"/>
        <w:left w:val="none" w:sz="0" w:space="0" w:color="auto"/>
        <w:bottom w:val="none" w:sz="0" w:space="0" w:color="auto"/>
        <w:right w:val="none" w:sz="0" w:space="0" w:color="auto"/>
      </w:divBdr>
    </w:div>
    <w:div w:id="1819029542">
      <w:bodyDiv w:val="1"/>
      <w:marLeft w:val="0"/>
      <w:marRight w:val="0"/>
      <w:marTop w:val="0"/>
      <w:marBottom w:val="0"/>
      <w:divBdr>
        <w:top w:val="none" w:sz="0" w:space="0" w:color="auto"/>
        <w:left w:val="none" w:sz="0" w:space="0" w:color="auto"/>
        <w:bottom w:val="none" w:sz="0" w:space="0" w:color="auto"/>
        <w:right w:val="none" w:sz="0" w:space="0" w:color="auto"/>
      </w:divBdr>
    </w:div>
    <w:div w:id="1819953901">
      <w:bodyDiv w:val="1"/>
      <w:marLeft w:val="0"/>
      <w:marRight w:val="0"/>
      <w:marTop w:val="0"/>
      <w:marBottom w:val="0"/>
      <w:divBdr>
        <w:top w:val="none" w:sz="0" w:space="0" w:color="auto"/>
        <w:left w:val="none" w:sz="0" w:space="0" w:color="auto"/>
        <w:bottom w:val="none" w:sz="0" w:space="0" w:color="auto"/>
        <w:right w:val="none" w:sz="0" w:space="0" w:color="auto"/>
      </w:divBdr>
    </w:div>
    <w:div w:id="1820150208">
      <w:bodyDiv w:val="1"/>
      <w:marLeft w:val="0"/>
      <w:marRight w:val="0"/>
      <w:marTop w:val="0"/>
      <w:marBottom w:val="0"/>
      <w:divBdr>
        <w:top w:val="none" w:sz="0" w:space="0" w:color="auto"/>
        <w:left w:val="none" w:sz="0" w:space="0" w:color="auto"/>
        <w:bottom w:val="none" w:sz="0" w:space="0" w:color="auto"/>
        <w:right w:val="none" w:sz="0" w:space="0" w:color="auto"/>
      </w:divBdr>
    </w:div>
    <w:div w:id="1828859590">
      <w:bodyDiv w:val="1"/>
      <w:marLeft w:val="0"/>
      <w:marRight w:val="0"/>
      <w:marTop w:val="0"/>
      <w:marBottom w:val="0"/>
      <w:divBdr>
        <w:top w:val="none" w:sz="0" w:space="0" w:color="auto"/>
        <w:left w:val="none" w:sz="0" w:space="0" w:color="auto"/>
        <w:bottom w:val="none" w:sz="0" w:space="0" w:color="auto"/>
        <w:right w:val="none" w:sz="0" w:space="0" w:color="auto"/>
      </w:divBdr>
    </w:div>
    <w:div w:id="1831211739">
      <w:bodyDiv w:val="1"/>
      <w:marLeft w:val="0"/>
      <w:marRight w:val="0"/>
      <w:marTop w:val="0"/>
      <w:marBottom w:val="0"/>
      <w:divBdr>
        <w:top w:val="none" w:sz="0" w:space="0" w:color="auto"/>
        <w:left w:val="none" w:sz="0" w:space="0" w:color="auto"/>
        <w:bottom w:val="none" w:sz="0" w:space="0" w:color="auto"/>
        <w:right w:val="none" w:sz="0" w:space="0" w:color="auto"/>
      </w:divBdr>
    </w:div>
    <w:div w:id="1831215806">
      <w:bodyDiv w:val="1"/>
      <w:marLeft w:val="0"/>
      <w:marRight w:val="0"/>
      <w:marTop w:val="0"/>
      <w:marBottom w:val="0"/>
      <w:divBdr>
        <w:top w:val="none" w:sz="0" w:space="0" w:color="auto"/>
        <w:left w:val="none" w:sz="0" w:space="0" w:color="auto"/>
        <w:bottom w:val="none" w:sz="0" w:space="0" w:color="auto"/>
        <w:right w:val="none" w:sz="0" w:space="0" w:color="auto"/>
      </w:divBdr>
    </w:div>
    <w:div w:id="1835299604">
      <w:bodyDiv w:val="1"/>
      <w:marLeft w:val="0"/>
      <w:marRight w:val="0"/>
      <w:marTop w:val="0"/>
      <w:marBottom w:val="0"/>
      <w:divBdr>
        <w:top w:val="none" w:sz="0" w:space="0" w:color="auto"/>
        <w:left w:val="none" w:sz="0" w:space="0" w:color="auto"/>
        <w:bottom w:val="none" w:sz="0" w:space="0" w:color="auto"/>
        <w:right w:val="none" w:sz="0" w:space="0" w:color="auto"/>
      </w:divBdr>
    </w:div>
    <w:div w:id="1845439565">
      <w:bodyDiv w:val="1"/>
      <w:marLeft w:val="0"/>
      <w:marRight w:val="0"/>
      <w:marTop w:val="0"/>
      <w:marBottom w:val="0"/>
      <w:divBdr>
        <w:top w:val="none" w:sz="0" w:space="0" w:color="auto"/>
        <w:left w:val="none" w:sz="0" w:space="0" w:color="auto"/>
        <w:bottom w:val="none" w:sz="0" w:space="0" w:color="auto"/>
        <w:right w:val="none" w:sz="0" w:space="0" w:color="auto"/>
      </w:divBdr>
    </w:div>
    <w:div w:id="1848253323">
      <w:bodyDiv w:val="1"/>
      <w:marLeft w:val="0"/>
      <w:marRight w:val="0"/>
      <w:marTop w:val="0"/>
      <w:marBottom w:val="0"/>
      <w:divBdr>
        <w:top w:val="none" w:sz="0" w:space="0" w:color="auto"/>
        <w:left w:val="none" w:sz="0" w:space="0" w:color="auto"/>
        <w:bottom w:val="none" w:sz="0" w:space="0" w:color="auto"/>
        <w:right w:val="none" w:sz="0" w:space="0" w:color="auto"/>
      </w:divBdr>
    </w:div>
    <w:div w:id="1852452532">
      <w:bodyDiv w:val="1"/>
      <w:marLeft w:val="0"/>
      <w:marRight w:val="0"/>
      <w:marTop w:val="0"/>
      <w:marBottom w:val="0"/>
      <w:divBdr>
        <w:top w:val="none" w:sz="0" w:space="0" w:color="auto"/>
        <w:left w:val="none" w:sz="0" w:space="0" w:color="auto"/>
        <w:bottom w:val="none" w:sz="0" w:space="0" w:color="auto"/>
        <w:right w:val="none" w:sz="0" w:space="0" w:color="auto"/>
      </w:divBdr>
    </w:div>
    <w:div w:id="1853765953">
      <w:bodyDiv w:val="1"/>
      <w:marLeft w:val="0"/>
      <w:marRight w:val="0"/>
      <w:marTop w:val="0"/>
      <w:marBottom w:val="0"/>
      <w:divBdr>
        <w:top w:val="none" w:sz="0" w:space="0" w:color="auto"/>
        <w:left w:val="none" w:sz="0" w:space="0" w:color="auto"/>
        <w:bottom w:val="none" w:sz="0" w:space="0" w:color="auto"/>
        <w:right w:val="none" w:sz="0" w:space="0" w:color="auto"/>
      </w:divBdr>
    </w:div>
    <w:div w:id="1853951564">
      <w:bodyDiv w:val="1"/>
      <w:marLeft w:val="0"/>
      <w:marRight w:val="0"/>
      <w:marTop w:val="0"/>
      <w:marBottom w:val="0"/>
      <w:divBdr>
        <w:top w:val="none" w:sz="0" w:space="0" w:color="auto"/>
        <w:left w:val="none" w:sz="0" w:space="0" w:color="auto"/>
        <w:bottom w:val="none" w:sz="0" w:space="0" w:color="auto"/>
        <w:right w:val="none" w:sz="0" w:space="0" w:color="auto"/>
      </w:divBdr>
    </w:div>
    <w:div w:id="1859006194">
      <w:bodyDiv w:val="1"/>
      <w:marLeft w:val="0"/>
      <w:marRight w:val="0"/>
      <w:marTop w:val="0"/>
      <w:marBottom w:val="0"/>
      <w:divBdr>
        <w:top w:val="none" w:sz="0" w:space="0" w:color="auto"/>
        <w:left w:val="none" w:sz="0" w:space="0" w:color="auto"/>
        <w:bottom w:val="none" w:sz="0" w:space="0" w:color="auto"/>
        <w:right w:val="none" w:sz="0" w:space="0" w:color="auto"/>
      </w:divBdr>
      <w:divsChild>
        <w:div w:id="1291328744">
          <w:marLeft w:val="0"/>
          <w:marRight w:val="0"/>
          <w:marTop w:val="0"/>
          <w:marBottom w:val="0"/>
          <w:divBdr>
            <w:top w:val="none" w:sz="0" w:space="0" w:color="auto"/>
            <w:left w:val="none" w:sz="0" w:space="0" w:color="auto"/>
            <w:bottom w:val="none" w:sz="0" w:space="0" w:color="auto"/>
            <w:right w:val="none" w:sz="0" w:space="0" w:color="auto"/>
          </w:divBdr>
          <w:divsChild>
            <w:div w:id="1245870434">
              <w:marLeft w:val="0"/>
              <w:marRight w:val="0"/>
              <w:marTop w:val="0"/>
              <w:marBottom w:val="0"/>
              <w:divBdr>
                <w:top w:val="none" w:sz="0" w:space="0" w:color="auto"/>
                <w:left w:val="none" w:sz="0" w:space="0" w:color="auto"/>
                <w:bottom w:val="none" w:sz="0" w:space="0" w:color="auto"/>
                <w:right w:val="none" w:sz="0" w:space="0" w:color="auto"/>
              </w:divBdr>
              <w:divsChild>
                <w:div w:id="20018885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2350714">
      <w:bodyDiv w:val="1"/>
      <w:marLeft w:val="0"/>
      <w:marRight w:val="0"/>
      <w:marTop w:val="0"/>
      <w:marBottom w:val="0"/>
      <w:divBdr>
        <w:top w:val="none" w:sz="0" w:space="0" w:color="auto"/>
        <w:left w:val="none" w:sz="0" w:space="0" w:color="auto"/>
        <w:bottom w:val="none" w:sz="0" w:space="0" w:color="auto"/>
        <w:right w:val="none" w:sz="0" w:space="0" w:color="auto"/>
      </w:divBdr>
    </w:div>
    <w:div w:id="1875145247">
      <w:bodyDiv w:val="1"/>
      <w:marLeft w:val="0"/>
      <w:marRight w:val="0"/>
      <w:marTop w:val="0"/>
      <w:marBottom w:val="0"/>
      <w:divBdr>
        <w:top w:val="none" w:sz="0" w:space="0" w:color="auto"/>
        <w:left w:val="none" w:sz="0" w:space="0" w:color="auto"/>
        <w:bottom w:val="none" w:sz="0" w:space="0" w:color="auto"/>
        <w:right w:val="none" w:sz="0" w:space="0" w:color="auto"/>
      </w:divBdr>
    </w:div>
    <w:div w:id="1877233414">
      <w:bodyDiv w:val="1"/>
      <w:marLeft w:val="0"/>
      <w:marRight w:val="0"/>
      <w:marTop w:val="0"/>
      <w:marBottom w:val="0"/>
      <w:divBdr>
        <w:top w:val="none" w:sz="0" w:space="0" w:color="auto"/>
        <w:left w:val="none" w:sz="0" w:space="0" w:color="auto"/>
        <w:bottom w:val="none" w:sz="0" w:space="0" w:color="auto"/>
        <w:right w:val="none" w:sz="0" w:space="0" w:color="auto"/>
      </w:divBdr>
    </w:div>
    <w:div w:id="1880163776">
      <w:bodyDiv w:val="1"/>
      <w:marLeft w:val="0"/>
      <w:marRight w:val="0"/>
      <w:marTop w:val="0"/>
      <w:marBottom w:val="0"/>
      <w:divBdr>
        <w:top w:val="none" w:sz="0" w:space="0" w:color="auto"/>
        <w:left w:val="none" w:sz="0" w:space="0" w:color="auto"/>
        <w:bottom w:val="none" w:sz="0" w:space="0" w:color="auto"/>
        <w:right w:val="none" w:sz="0" w:space="0" w:color="auto"/>
      </w:divBdr>
    </w:div>
    <w:div w:id="1889149248">
      <w:bodyDiv w:val="1"/>
      <w:marLeft w:val="0"/>
      <w:marRight w:val="0"/>
      <w:marTop w:val="0"/>
      <w:marBottom w:val="0"/>
      <w:divBdr>
        <w:top w:val="none" w:sz="0" w:space="0" w:color="auto"/>
        <w:left w:val="none" w:sz="0" w:space="0" w:color="auto"/>
        <w:bottom w:val="none" w:sz="0" w:space="0" w:color="auto"/>
        <w:right w:val="none" w:sz="0" w:space="0" w:color="auto"/>
      </w:divBdr>
    </w:div>
    <w:div w:id="1891526703">
      <w:bodyDiv w:val="1"/>
      <w:marLeft w:val="0"/>
      <w:marRight w:val="0"/>
      <w:marTop w:val="0"/>
      <w:marBottom w:val="0"/>
      <w:divBdr>
        <w:top w:val="none" w:sz="0" w:space="0" w:color="auto"/>
        <w:left w:val="none" w:sz="0" w:space="0" w:color="auto"/>
        <w:bottom w:val="none" w:sz="0" w:space="0" w:color="auto"/>
        <w:right w:val="none" w:sz="0" w:space="0" w:color="auto"/>
      </w:divBdr>
    </w:div>
    <w:div w:id="1895775169">
      <w:bodyDiv w:val="1"/>
      <w:marLeft w:val="0"/>
      <w:marRight w:val="360"/>
      <w:marTop w:val="0"/>
      <w:marBottom w:val="0"/>
      <w:divBdr>
        <w:top w:val="none" w:sz="0" w:space="0" w:color="auto"/>
        <w:left w:val="none" w:sz="0" w:space="0" w:color="auto"/>
        <w:bottom w:val="none" w:sz="0" w:space="0" w:color="auto"/>
        <w:right w:val="none" w:sz="0" w:space="0" w:color="auto"/>
      </w:divBdr>
      <w:divsChild>
        <w:div w:id="1485707772">
          <w:marLeft w:val="240"/>
          <w:marRight w:val="240"/>
          <w:marTop w:val="0"/>
          <w:marBottom w:val="0"/>
          <w:divBdr>
            <w:top w:val="none" w:sz="0" w:space="0" w:color="auto"/>
            <w:left w:val="none" w:sz="0" w:space="0" w:color="auto"/>
            <w:bottom w:val="none" w:sz="0" w:space="0" w:color="auto"/>
            <w:right w:val="none" w:sz="0" w:space="0" w:color="auto"/>
          </w:divBdr>
          <w:divsChild>
            <w:div w:id="201018873">
              <w:marLeft w:val="240"/>
              <w:marRight w:val="0"/>
              <w:marTop w:val="0"/>
              <w:marBottom w:val="0"/>
              <w:divBdr>
                <w:top w:val="none" w:sz="0" w:space="0" w:color="auto"/>
                <w:left w:val="none" w:sz="0" w:space="0" w:color="auto"/>
                <w:bottom w:val="none" w:sz="0" w:space="0" w:color="auto"/>
                <w:right w:val="none" w:sz="0" w:space="0" w:color="auto"/>
              </w:divBdr>
            </w:div>
            <w:div w:id="811211356">
              <w:marLeft w:val="0"/>
              <w:marRight w:val="0"/>
              <w:marTop w:val="0"/>
              <w:marBottom w:val="0"/>
              <w:divBdr>
                <w:top w:val="none" w:sz="0" w:space="0" w:color="auto"/>
                <w:left w:val="none" w:sz="0" w:space="0" w:color="auto"/>
                <w:bottom w:val="none" w:sz="0" w:space="0" w:color="auto"/>
                <w:right w:val="none" w:sz="0" w:space="0" w:color="auto"/>
              </w:divBdr>
              <w:divsChild>
                <w:div w:id="129594009">
                  <w:marLeft w:val="240"/>
                  <w:marRight w:val="240"/>
                  <w:marTop w:val="0"/>
                  <w:marBottom w:val="0"/>
                  <w:divBdr>
                    <w:top w:val="none" w:sz="0" w:space="0" w:color="auto"/>
                    <w:left w:val="none" w:sz="0" w:space="0" w:color="auto"/>
                    <w:bottom w:val="none" w:sz="0" w:space="0" w:color="auto"/>
                    <w:right w:val="none" w:sz="0" w:space="0" w:color="auto"/>
                  </w:divBdr>
                  <w:divsChild>
                    <w:div w:id="1851525774">
                      <w:marLeft w:val="240"/>
                      <w:marRight w:val="0"/>
                      <w:marTop w:val="0"/>
                      <w:marBottom w:val="0"/>
                      <w:divBdr>
                        <w:top w:val="none" w:sz="0" w:space="0" w:color="auto"/>
                        <w:left w:val="none" w:sz="0" w:space="0" w:color="auto"/>
                        <w:bottom w:val="none" w:sz="0" w:space="0" w:color="auto"/>
                        <w:right w:val="none" w:sz="0" w:space="0" w:color="auto"/>
                      </w:divBdr>
                    </w:div>
                  </w:divsChild>
                </w:div>
                <w:div w:id="203258036">
                  <w:marLeft w:val="0"/>
                  <w:marRight w:val="0"/>
                  <w:marTop w:val="0"/>
                  <w:marBottom w:val="0"/>
                  <w:divBdr>
                    <w:top w:val="none" w:sz="0" w:space="0" w:color="auto"/>
                    <w:left w:val="none" w:sz="0" w:space="0" w:color="auto"/>
                    <w:bottom w:val="none" w:sz="0" w:space="0" w:color="auto"/>
                    <w:right w:val="none" w:sz="0" w:space="0" w:color="auto"/>
                  </w:divBdr>
                </w:div>
                <w:div w:id="757989469">
                  <w:marLeft w:val="240"/>
                  <w:marRight w:val="240"/>
                  <w:marTop w:val="0"/>
                  <w:marBottom w:val="0"/>
                  <w:divBdr>
                    <w:top w:val="none" w:sz="0" w:space="0" w:color="auto"/>
                    <w:left w:val="none" w:sz="0" w:space="0" w:color="auto"/>
                    <w:bottom w:val="none" w:sz="0" w:space="0" w:color="auto"/>
                    <w:right w:val="none" w:sz="0" w:space="0" w:color="auto"/>
                  </w:divBdr>
                  <w:divsChild>
                    <w:div w:id="1203788918">
                      <w:marLeft w:val="240"/>
                      <w:marRight w:val="0"/>
                      <w:marTop w:val="0"/>
                      <w:marBottom w:val="0"/>
                      <w:divBdr>
                        <w:top w:val="none" w:sz="0" w:space="0" w:color="auto"/>
                        <w:left w:val="none" w:sz="0" w:space="0" w:color="auto"/>
                        <w:bottom w:val="none" w:sz="0" w:space="0" w:color="auto"/>
                        <w:right w:val="none" w:sz="0" w:space="0" w:color="auto"/>
                      </w:divBdr>
                    </w:div>
                  </w:divsChild>
                </w:div>
                <w:div w:id="1115366311">
                  <w:marLeft w:val="240"/>
                  <w:marRight w:val="240"/>
                  <w:marTop w:val="0"/>
                  <w:marBottom w:val="0"/>
                  <w:divBdr>
                    <w:top w:val="none" w:sz="0" w:space="0" w:color="auto"/>
                    <w:left w:val="none" w:sz="0" w:space="0" w:color="auto"/>
                    <w:bottom w:val="none" w:sz="0" w:space="0" w:color="auto"/>
                    <w:right w:val="none" w:sz="0" w:space="0" w:color="auto"/>
                  </w:divBdr>
                  <w:divsChild>
                    <w:div w:id="1278684869">
                      <w:marLeft w:val="0"/>
                      <w:marRight w:val="0"/>
                      <w:marTop w:val="0"/>
                      <w:marBottom w:val="0"/>
                      <w:divBdr>
                        <w:top w:val="none" w:sz="0" w:space="0" w:color="auto"/>
                        <w:left w:val="none" w:sz="0" w:space="0" w:color="auto"/>
                        <w:bottom w:val="none" w:sz="0" w:space="0" w:color="auto"/>
                        <w:right w:val="none" w:sz="0" w:space="0" w:color="auto"/>
                      </w:divBdr>
                      <w:divsChild>
                        <w:div w:id="655959878">
                          <w:marLeft w:val="240"/>
                          <w:marRight w:val="240"/>
                          <w:marTop w:val="0"/>
                          <w:marBottom w:val="0"/>
                          <w:divBdr>
                            <w:top w:val="none" w:sz="0" w:space="0" w:color="auto"/>
                            <w:left w:val="none" w:sz="0" w:space="0" w:color="auto"/>
                            <w:bottom w:val="none" w:sz="0" w:space="0" w:color="auto"/>
                            <w:right w:val="none" w:sz="0" w:space="0" w:color="auto"/>
                          </w:divBdr>
                          <w:divsChild>
                            <w:div w:id="1756128060">
                              <w:marLeft w:val="240"/>
                              <w:marRight w:val="0"/>
                              <w:marTop w:val="0"/>
                              <w:marBottom w:val="0"/>
                              <w:divBdr>
                                <w:top w:val="none" w:sz="0" w:space="0" w:color="auto"/>
                                <w:left w:val="none" w:sz="0" w:space="0" w:color="auto"/>
                                <w:bottom w:val="none" w:sz="0" w:space="0" w:color="auto"/>
                                <w:right w:val="none" w:sz="0" w:space="0" w:color="auto"/>
                              </w:divBdr>
                            </w:div>
                          </w:divsChild>
                        </w:div>
                        <w:div w:id="718474487">
                          <w:marLeft w:val="240"/>
                          <w:marRight w:val="240"/>
                          <w:marTop w:val="0"/>
                          <w:marBottom w:val="0"/>
                          <w:divBdr>
                            <w:top w:val="none" w:sz="0" w:space="0" w:color="auto"/>
                            <w:left w:val="none" w:sz="0" w:space="0" w:color="auto"/>
                            <w:bottom w:val="none" w:sz="0" w:space="0" w:color="auto"/>
                            <w:right w:val="none" w:sz="0" w:space="0" w:color="auto"/>
                          </w:divBdr>
                          <w:divsChild>
                            <w:div w:id="193659999">
                              <w:marLeft w:val="240"/>
                              <w:marRight w:val="0"/>
                              <w:marTop w:val="0"/>
                              <w:marBottom w:val="0"/>
                              <w:divBdr>
                                <w:top w:val="none" w:sz="0" w:space="0" w:color="auto"/>
                                <w:left w:val="none" w:sz="0" w:space="0" w:color="auto"/>
                                <w:bottom w:val="none" w:sz="0" w:space="0" w:color="auto"/>
                                <w:right w:val="none" w:sz="0" w:space="0" w:color="auto"/>
                              </w:divBdr>
                            </w:div>
                          </w:divsChild>
                        </w:div>
                        <w:div w:id="860360307">
                          <w:marLeft w:val="0"/>
                          <w:marRight w:val="0"/>
                          <w:marTop w:val="0"/>
                          <w:marBottom w:val="0"/>
                          <w:divBdr>
                            <w:top w:val="none" w:sz="0" w:space="0" w:color="auto"/>
                            <w:left w:val="none" w:sz="0" w:space="0" w:color="auto"/>
                            <w:bottom w:val="none" w:sz="0" w:space="0" w:color="auto"/>
                            <w:right w:val="none" w:sz="0" w:space="0" w:color="auto"/>
                          </w:divBdr>
                        </w:div>
                      </w:divsChild>
                    </w:div>
                    <w:div w:id="1631135123">
                      <w:marLeft w:val="240"/>
                      <w:marRight w:val="0"/>
                      <w:marTop w:val="0"/>
                      <w:marBottom w:val="0"/>
                      <w:divBdr>
                        <w:top w:val="none" w:sz="0" w:space="0" w:color="auto"/>
                        <w:left w:val="none" w:sz="0" w:space="0" w:color="auto"/>
                        <w:bottom w:val="none" w:sz="0" w:space="0" w:color="auto"/>
                        <w:right w:val="none" w:sz="0" w:space="0" w:color="auto"/>
                      </w:divBdr>
                    </w:div>
                  </w:divsChild>
                </w:div>
                <w:div w:id="1273628903">
                  <w:marLeft w:val="240"/>
                  <w:marRight w:val="240"/>
                  <w:marTop w:val="0"/>
                  <w:marBottom w:val="0"/>
                  <w:divBdr>
                    <w:top w:val="none" w:sz="0" w:space="0" w:color="auto"/>
                    <w:left w:val="none" w:sz="0" w:space="0" w:color="auto"/>
                    <w:bottom w:val="none" w:sz="0" w:space="0" w:color="auto"/>
                    <w:right w:val="none" w:sz="0" w:space="0" w:color="auto"/>
                  </w:divBdr>
                  <w:divsChild>
                    <w:div w:id="189512134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7594">
      <w:bodyDiv w:val="1"/>
      <w:marLeft w:val="0"/>
      <w:marRight w:val="0"/>
      <w:marTop w:val="0"/>
      <w:marBottom w:val="0"/>
      <w:divBdr>
        <w:top w:val="none" w:sz="0" w:space="0" w:color="auto"/>
        <w:left w:val="none" w:sz="0" w:space="0" w:color="auto"/>
        <w:bottom w:val="none" w:sz="0" w:space="0" w:color="auto"/>
        <w:right w:val="none" w:sz="0" w:space="0" w:color="auto"/>
      </w:divBdr>
    </w:div>
    <w:div w:id="1899854798">
      <w:bodyDiv w:val="1"/>
      <w:marLeft w:val="0"/>
      <w:marRight w:val="0"/>
      <w:marTop w:val="0"/>
      <w:marBottom w:val="0"/>
      <w:divBdr>
        <w:top w:val="none" w:sz="0" w:space="0" w:color="auto"/>
        <w:left w:val="none" w:sz="0" w:space="0" w:color="auto"/>
        <w:bottom w:val="none" w:sz="0" w:space="0" w:color="auto"/>
        <w:right w:val="none" w:sz="0" w:space="0" w:color="auto"/>
      </w:divBdr>
    </w:div>
    <w:div w:id="1921014780">
      <w:bodyDiv w:val="1"/>
      <w:marLeft w:val="0"/>
      <w:marRight w:val="0"/>
      <w:marTop w:val="0"/>
      <w:marBottom w:val="0"/>
      <w:divBdr>
        <w:top w:val="none" w:sz="0" w:space="0" w:color="auto"/>
        <w:left w:val="none" w:sz="0" w:space="0" w:color="auto"/>
        <w:bottom w:val="none" w:sz="0" w:space="0" w:color="auto"/>
        <w:right w:val="none" w:sz="0" w:space="0" w:color="auto"/>
      </w:divBdr>
    </w:div>
    <w:div w:id="1921478459">
      <w:bodyDiv w:val="1"/>
      <w:marLeft w:val="0"/>
      <w:marRight w:val="0"/>
      <w:marTop w:val="0"/>
      <w:marBottom w:val="0"/>
      <w:divBdr>
        <w:top w:val="none" w:sz="0" w:space="0" w:color="auto"/>
        <w:left w:val="none" w:sz="0" w:space="0" w:color="auto"/>
        <w:bottom w:val="none" w:sz="0" w:space="0" w:color="auto"/>
        <w:right w:val="none" w:sz="0" w:space="0" w:color="auto"/>
      </w:divBdr>
    </w:div>
    <w:div w:id="1923023910">
      <w:bodyDiv w:val="1"/>
      <w:marLeft w:val="0"/>
      <w:marRight w:val="0"/>
      <w:marTop w:val="0"/>
      <w:marBottom w:val="0"/>
      <w:divBdr>
        <w:top w:val="none" w:sz="0" w:space="0" w:color="auto"/>
        <w:left w:val="none" w:sz="0" w:space="0" w:color="auto"/>
        <w:bottom w:val="none" w:sz="0" w:space="0" w:color="auto"/>
        <w:right w:val="none" w:sz="0" w:space="0" w:color="auto"/>
      </w:divBdr>
    </w:div>
    <w:div w:id="1929344788">
      <w:bodyDiv w:val="1"/>
      <w:marLeft w:val="0"/>
      <w:marRight w:val="0"/>
      <w:marTop w:val="0"/>
      <w:marBottom w:val="0"/>
      <w:divBdr>
        <w:top w:val="none" w:sz="0" w:space="0" w:color="auto"/>
        <w:left w:val="none" w:sz="0" w:space="0" w:color="auto"/>
        <w:bottom w:val="none" w:sz="0" w:space="0" w:color="auto"/>
        <w:right w:val="none" w:sz="0" w:space="0" w:color="auto"/>
      </w:divBdr>
    </w:div>
    <w:div w:id="1938249876">
      <w:bodyDiv w:val="1"/>
      <w:marLeft w:val="0"/>
      <w:marRight w:val="0"/>
      <w:marTop w:val="0"/>
      <w:marBottom w:val="0"/>
      <w:divBdr>
        <w:top w:val="none" w:sz="0" w:space="0" w:color="auto"/>
        <w:left w:val="none" w:sz="0" w:space="0" w:color="auto"/>
        <w:bottom w:val="none" w:sz="0" w:space="0" w:color="auto"/>
        <w:right w:val="none" w:sz="0" w:space="0" w:color="auto"/>
      </w:divBdr>
    </w:div>
    <w:div w:id="1938512209">
      <w:bodyDiv w:val="1"/>
      <w:marLeft w:val="0"/>
      <w:marRight w:val="0"/>
      <w:marTop w:val="0"/>
      <w:marBottom w:val="0"/>
      <w:divBdr>
        <w:top w:val="none" w:sz="0" w:space="0" w:color="auto"/>
        <w:left w:val="none" w:sz="0" w:space="0" w:color="auto"/>
        <w:bottom w:val="none" w:sz="0" w:space="0" w:color="auto"/>
        <w:right w:val="none" w:sz="0" w:space="0" w:color="auto"/>
      </w:divBdr>
    </w:div>
    <w:div w:id="1940527300">
      <w:bodyDiv w:val="1"/>
      <w:marLeft w:val="0"/>
      <w:marRight w:val="0"/>
      <w:marTop w:val="0"/>
      <w:marBottom w:val="0"/>
      <w:divBdr>
        <w:top w:val="none" w:sz="0" w:space="0" w:color="auto"/>
        <w:left w:val="none" w:sz="0" w:space="0" w:color="auto"/>
        <w:bottom w:val="none" w:sz="0" w:space="0" w:color="auto"/>
        <w:right w:val="none" w:sz="0" w:space="0" w:color="auto"/>
      </w:divBdr>
    </w:div>
    <w:div w:id="1951818310">
      <w:bodyDiv w:val="1"/>
      <w:marLeft w:val="0"/>
      <w:marRight w:val="0"/>
      <w:marTop w:val="0"/>
      <w:marBottom w:val="0"/>
      <w:divBdr>
        <w:top w:val="none" w:sz="0" w:space="0" w:color="auto"/>
        <w:left w:val="none" w:sz="0" w:space="0" w:color="auto"/>
        <w:bottom w:val="none" w:sz="0" w:space="0" w:color="auto"/>
        <w:right w:val="none" w:sz="0" w:space="0" w:color="auto"/>
      </w:divBdr>
    </w:div>
    <w:div w:id="1953706583">
      <w:bodyDiv w:val="1"/>
      <w:marLeft w:val="0"/>
      <w:marRight w:val="0"/>
      <w:marTop w:val="0"/>
      <w:marBottom w:val="0"/>
      <w:divBdr>
        <w:top w:val="none" w:sz="0" w:space="0" w:color="auto"/>
        <w:left w:val="none" w:sz="0" w:space="0" w:color="auto"/>
        <w:bottom w:val="none" w:sz="0" w:space="0" w:color="auto"/>
        <w:right w:val="none" w:sz="0" w:space="0" w:color="auto"/>
      </w:divBdr>
    </w:div>
    <w:div w:id="1956671708">
      <w:bodyDiv w:val="1"/>
      <w:marLeft w:val="0"/>
      <w:marRight w:val="0"/>
      <w:marTop w:val="0"/>
      <w:marBottom w:val="0"/>
      <w:divBdr>
        <w:top w:val="none" w:sz="0" w:space="0" w:color="auto"/>
        <w:left w:val="none" w:sz="0" w:space="0" w:color="auto"/>
        <w:bottom w:val="none" w:sz="0" w:space="0" w:color="auto"/>
        <w:right w:val="none" w:sz="0" w:space="0" w:color="auto"/>
      </w:divBdr>
    </w:div>
    <w:div w:id="1962881414">
      <w:bodyDiv w:val="1"/>
      <w:marLeft w:val="0"/>
      <w:marRight w:val="0"/>
      <w:marTop w:val="0"/>
      <w:marBottom w:val="0"/>
      <w:divBdr>
        <w:top w:val="none" w:sz="0" w:space="0" w:color="auto"/>
        <w:left w:val="none" w:sz="0" w:space="0" w:color="auto"/>
        <w:bottom w:val="none" w:sz="0" w:space="0" w:color="auto"/>
        <w:right w:val="none" w:sz="0" w:space="0" w:color="auto"/>
      </w:divBdr>
    </w:div>
    <w:div w:id="1965302984">
      <w:bodyDiv w:val="1"/>
      <w:marLeft w:val="0"/>
      <w:marRight w:val="0"/>
      <w:marTop w:val="0"/>
      <w:marBottom w:val="0"/>
      <w:divBdr>
        <w:top w:val="none" w:sz="0" w:space="0" w:color="auto"/>
        <w:left w:val="none" w:sz="0" w:space="0" w:color="auto"/>
        <w:bottom w:val="none" w:sz="0" w:space="0" w:color="auto"/>
        <w:right w:val="none" w:sz="0" w:space="0" w:color="auto"/>
      </w:divBdr>
    </w:div>
    <w:div w:id="1972244970">
      <w:bodyDiv w:val="1"/>
      <w:marLeft w:val="0"/>
      <w:marRight w:val="0"/>
      <w:marTop w:val="0"/>
      <w:marBottom w:val="0"/>
      <w:divBdr>
        <w:top w:val="none" w:sz="0" w:space="0" w:color="auto"/>
        <w:left w:val="none" w:sz="0" w:space="0" w:color="auto"/>
        <w:bottom w:val="none" w:sz="0" w:space="0" w:color="auto"/>
        <w:right w:val="none" w:sz="0" w:space="0" w:color="auto"/>
      </w:divBdr>
    </w:div>
    <w:div w:id="1975141231">
      <w:bodyDiv w:val="1"/>
      <w:marLeft w:val="0"/>
      <w:marRight w:val="0"/>
      <w:marTop w:val="0"/>
      <w:marBottom w:val="0"/>
      <w:divBdr>
        <w:top w:val="none" w:sz="0" w:space="0" w:color="auto"/>
        <w:left w:val="none" w:sz="0" w:space="0" w:color="auto"/>
        <w:bottom w:val="none" w:sz="0" w:space="0" w:color="auto"/>
        <w:right w:val="none" w:sz="0" w:space="0" w:color="auto"/>
      </w:divBdr>
    </w:div>
    <w:div w:id="1979987692">
      <w:bodyDiv w:val="1"/>
      <w:marLeft w:val="0"/>
      <w:marRight w:val="0"/>
      <w:marTop w:val="0"/>
      <w:marBottom w:val="0"/>
      <w:divBdr>
        <w:top w:val="none" w:sz="0" w:space="0" w:color="auto"/>
        <w:left w:val="none" w:sz="0" w:space="0" w:color="auto"/>
        <w:bottom w:val="none" w:sz="0" w:space="0" w:color="auto"/>
        <w:right w:val="none" w:sz="0" w:space="0" w:color="auto"/>
      </w:divBdr>
    </w:div>
    <w:div w:id="1981567871">
      <w:bodyDiv w:val="1"/>
      <w:marLeft w:val="0"/>
      <w:marRight w:val="0"/>
      <w:marTop w:val="0"/>
      <w:marBottom w:val="0"/>
      <w:divBdr>
        <w:top w:val="none" w:sz="0" w:space="0" w:color="auto"/>
        <w:left w:val="none" w:sz="0" w:space="0" w:color="auto"/>
        <w:bottom w:val="none" w:sz="0" w:space="0" w:color="auto"/>
        <w:right w:val="none" w:sz="0" w:space="0" w:color="auto"/>
      </w:divBdr>
    </w:div>
    <w:div w:id="1982075606">
      <w:bodyDiv w:val="1"/>
      <w:marLeft w:val="0"/>
      <w:marRight w:val="0"/>
      <w:marTop w:val="0"/>
      <w:marBottom w:val="0"/>
      <w:divBdr>
        <w:top w:val="none" w:sz="0" w:space="0" w:color="auto"/>
        <w:left w:val="none" w:sz="0" w:space="0" w:color="auto"/>
        <w:bottom w:val="none" w:sz="0" w:space="0" w:color="auto"/>
        <w:right w:val="none" w:sz="0" w:space="0" w:color="auto"/>
      </w:divBdr>
    </w:div>
    <w:div w:id="1986733926">
      <w:bodyDiv w:val="1"/>
      <w:marLeft w:val="0"/>
      <w:marRight w:val="0"/>
      <w:marTop w:val="0"/>
      <w:marBottom w:val="0"/>
      <w:divBdr>
        <w:top w:val="none" w:sz="0" w:space="0" w:color="auto"/>
        <w:left w:val="none" w:sz="0" w:space="0" w:color="auto"/>
        <w:bottom w:val="none" w:sz="0" w:space="0" w:color="auto"/>
        <w:right w:val="none" w:sz="0" w:space="0" w:color="auto"/>
      </w:divBdr>
    </w:div>
    <w:div w:id="1989748126">
      <w:bodyDiv w:val="1"/>
      <w:marLeft w:val="0"/>
      <w:marRight w:val="0"/>
      <w:marTop w:val="0"/>
      <w:marBottom w:val="0"/>
      <w:divBdr>
        <w:top w:val="none" w:sz="0" w:space="0" w:color="auto"/>
        <w:left w:val="none" w:sz="0" w:space="0" w:color="auto"/>
        <w:bottom w:val="none" w:sz="0" w:space="0" w:color="auto"/>
        <w:right w:val="none" w:sz="0" w:space="0" w:color="auto"/>
      </w:divBdr>
    </w:div>
    <w:div w:id="1991474199">
      <w:bodyDiv w:val="1"/>
      <w:marLeft w:val="0"/>
      <w:marRight w:val="0"/>
      <w:marTop w:val="0"/>
      <w:marBottom w:val="0"/>
      <w:divBdr>
        <w:top w:val="none" w:sz="0" w:space="0" w:color="auto"/>
        <w:left w:val="none" w:sz="0" w:space="0" w:color="auto"/>
        <w:bottom w:val="none" w:sz="0" w:space="0" w:color="auto"/>
        <w:right w:val="none" w:sz="0" w:space="0" w:color="auto"/>
      </w:divBdr>
    </w:div>
    <w:div w:id="1993825044">
      <w:bodyDiv w:val="1"/>
      <w:marLeft w:val="0"/>
      <w:marRight w:val="0"/>
      <w:marTop w:val="0"/>
      <w:marBottom w:val="0"/>
      <w:divBdr>
        <w:top w:val="none" w:sz="0" w:space="0" w:color="auto"/>
        <w:left w:val="none" w:sz="0" w:space="0" w:color="auto"/>
        <w:bottom w:val="none" w:sz="0" w:space="0" w:color="auto"/>
        <w:right w:val="none" w:sz="0" w:space="0" w:color="auto"/>
      </w:divBdr>
    </w:div>
    <w:div w:id="1993825681">
      <w:bodyDiv w:val="1"/>
      <w:marLeft w:val="0"/>
      <w:marRight w:val="0"/>
      <w:marTop w:val="0"/>
      <w:marBottom w:val="0"/>
      <w:divBdr>
        <w:top w:val="none" w:sz="0" w:space="0" w:color="auto"/>
        <w:left w:val="none" w:sz="0" w:space="0" w:color="auto"/>
        <w:bottom w:val="none" w:sz="0" w:space="0" w:color="auto"/>
        <w:right w:val="none" w:sz="0" w:space="0" w:color="auto"/>
      </w:divBdr>
    </w:div>
    <w:div w:id="2001545274">
      <w:bodyDiv w:val="1"/>
      <w:marLeft w:val="0"/>
      <w:marRight w:val="0"/>
      <w:marTop w:val="0"/>
      <w:marBottom w:val="0"/>
      <w:divBdr>
        <w:top w:val="none" w:sz="0" w:space="0" w:color="auto"/>
        <w:left w:val="none" w:sz="0" w:space="0" w:color="auto"/>
        <w:bottom w:val="none" w:sz="0" w:space="0" w:color="auto"/>
        <w:right w:val="none" w:sz="0" w:space="0" w:color="auto"/>
      </w:divBdr>
    </w:div>
    <w:div w:id="2006588534">
      <w:bodyDiv w:val="1"/>
      <w:marLeft w:val="0"/>
      <w:marRight w:val="0"/>
      <w:marTop w:val="0"/>
      <w:marBottom w:val="0"/>
      <w:divBdr>
        <w:top w:val="none" w:sz="0" w:space="0" w:color="auto"/>
        <w:left w:val="none" w:sz="0" w:space="0" w:color="auto"/>
        <w:bottom w:val="none" w:sz="0" w:space="0" w:color="auto"/>
        <w:right w:val="none" w:sz="0" w:space="0" w:color="auto"/>
      </w:divBdr>
    </w:div>
    <w:div w:id="2009481738">
      <w:bodyDiv w:val="1"/>
      <w:marLeft w:val="0"/>
      <w:marRight w:val="0"/>
      <w:marTop w:val="0"/>
      <w:marBottom w:val="0"/>
      <w:divBdr>
        <w:top w:val="none" w:sz="0" w:space="0" w:color="auto"/>
        <w:left w:val="none" w:sz="0" w:space="0" w:color="auto"/>
        <w:bottom w:val="none" w:sz="0" w:space="0" w:color="auto"/>
        <w:right w:val="none" w:sz="0" w:space="0" w:color="auto"/>
      </w:divBdr>
    </w:div>
    <w:div w:id="2013340188">
      <w:bodyDiv w:val="1"/>
      <w:marLeft w:val="0"/>
      <w:marRight w:val="0"/>
      <w:marTop w:val="0"/>
      <w:marBottom w:val="0"/>
      <w:divBdr>
        <w:top w:val="none" w:sz="0" w:space="0" w:color="auto"/>
        <w:left w:val="none" w:sz="0" w:space="0" w:color="auto"/>
        <w:bottom w:val="none" w:sz="0" w:space="0" w:color="auto"/>
        <w:right w:val="none" w:sz="0" w:space="0" w:color="auto"/>
      </w:divBdr>
    </w:div>
    <w:div w:id="2018581777">
      <w:bodyDiv w:val="1"/>
      <w:marLeft w:val="0"/>
      <w:marRight w:val="0"/>
      <w:marTop w:val="0"/>
      <w:marBottom w:val="0"/>
      <w:divBdr>
        <w:top w:val="none" w:sz="0" w:space="0" w:color="auto"/>
        <w:left w:val="none" w:sz="0" w:space="0" w:color="auto"/>
        <w:bottom w:val="none" w:sz="0" w:space="0" w:color="auto"/>
        <w:right w:val="none" w:sz="0" w:space="0" w:color="auto"/>
      </w:divBdr>
    </w:div>
    <w:div w:id="2024088749">
      <w:bodyDiv w:val="1"/>
      <w:marLeft w:val="0"/>
      <w:marRight w:val="0"/>
      <w:marTop w:val="0"/>
      <w:marBottom w:val="0"/>
      <w:divBdr>
        <w:top w:val="none" w:sz="0" w:space="0" w:color="auto"/>
        <w:left w:val="none" w:sz="0" w:space="0" w:color="auto"/>
        <w:bottom w:val="none" w:sz="0" w:space="0" w:color="auto"/>
        <w:right w:val="none" w:sz="0" w:space="0" w:color="auto"/>
      </w:divBdr>
    </w:div>
    <w:div w:id="2025396883">
      <w:bodyDiv w:val="1"/>
      <w:marLeft w:val="0"/>
      <w:marRight w:val="0"/>
      <w:marTop w:val="0"/>
      <w:marBottom w:val="0"/>
      <w:divBdr>
        <w:top w:val="none" w:sz="0" w:space="0" w:color="auto"/>
        <w:left w:val="none" w:sz="0" w:space="0" w:color="auto"/>
        <w:bottom w:val="none" w:sz="0" w:space="0" w:color="auto"/>
        <w:right w:val="none" w:sz="0" w:space="0" w:color="auto"/>
      </w:divBdr>
    </w:div>
    <w:div w:id="2028630538">
      <w:bodyDiv w:val="1"/>
      <w:marLeft w:val="0"/>
      <w:marRight w:val="0"/>
      <w:marTop w:val="0"/>
      <w:marBottom w:val="0"/>
      <w:divBdr>
        <w:top w:val="none" w:sz="0" w:space="0" w:color="auto"/>
        <w:left w:val="none" w:sz="0" w:space="0" w:color="auto"/>
        <w:bottom w:val="none" w:sz="0" w:space="0" w:color="auto"/>
        <w:right w:val="none" w:sz="0" w:space="0" w:color="auto"/>
      </w:divBdr>
    </w:div>
    <w:div w:id="2030372157">
      <w:bodyDiv w:val="1"/>
      <w:marLeft w:val="0"/>
      <w:marRight w:val="0"/>
      <w:marTop w:val="0"/>
      <w:marBottom w:val="0"/>
      <w:divBdr>
        <w:top w:val="none" w:sz="0" w:space="0" w:color="auto"/>
        <w:left w:val="none" w:sz="0" w:space="0" w:color="auto"/>
        <w:bottom w:val="none" w:sz="0" w:space="0" w:color="auto"/>
        <w:right w:val="none" w:sz="0" w:space="0" w:color="auto"/>
      </w:divBdr>
    </w:div>
    <w:div w:id="2041858640">
      <w:bodyDiv w:val="1"/>
      <w:marLeft w:val="0"/>
      <w:marRight w:val="0"/>
      <w:marTop w:val="0"/>
      <w:marBottom w:val="0"/>
      <w:divBdr>
        <w:top w:val="none" w:sz="0" w:space="0" w:color="auto"/>
        <w:left w:val="none" w:sz="0" w:space="0" w:color="auto"/>
        <w:bottom w:val="none" w:sz="0" w:space="0" w:color="auto"/>
        <w:right w:val="none" w:sz="0" w:space="0" w:color="auto"/>
      </w:divBdr>
    </w:div>
    <w:div w:id="2047827025">
      <w:bodyDiv w:val="1"/>
      <w:marLeft w:val="0"/>
      <w:marRight w:val="0"/>
      <w:marTop w:val="0"/>
      <w:marBottom w:val="0"/>
      <w:divBdr>
        <w:top w:val="none" w:sz="0" w:space="0" w:color="auto"/>
        <w:left w:val="none" w:sz="0" w:space="0" w:color="auto"/>
        <w:bottom w:val="none" w:sz="0" w:space="0" w:color="auto"/>
        <w:right w:val="none" w:sz="0" w:space="0" w:color="auto"/>
      </w:divBdr>
    </w:div>
    <w:div w:id="2048524622">
      <w:bodyDiv w:val="1"/>
      <w:marLeft w:val="0"/>
      <w:marRight w:val="0"/>
      <w:marTop w:val="0"/>
      <w:marBottom w:val="0"/>
      <w:divBdr>
        <w:top w:val="none" w:sz="0" w:space="0" w:color="auto"/>
        <w:left w:val="none" w:sz="0" w:space="0" w:color="auto"/>
        <w:bottom w:val="none" w:sz="0" w:space="0" w:color="auto"/>
        <w:right w:val="none" w:sz="0" w:space="0" w:color="auto"/>
      </w:divBdr>
    </w:div>
    <w:div w:id="2051028201">
      <w:bodyDiv w:val="1"/>
      <w:marLeft w:val="0"/>
      <w:marRight w:val="0"/>
      <w:marTop w:val="0"/>
      <w:marBottom w:val="0"/>
      <w:divBdr>
        <w:top w:val="none" w:sz="0" w:space="0" w:color="auto"/>
        <w:left w:val="none" w:sz="0" w:space="0" w:color="auto"/>
        <w:bottom w:val="none" w:sz="0" w:space="0" w:color="auto"/>
        <w:right w:val="none" w:sz="0" w:space="0" w:color="auto"/>
      </w:divBdr>
    </w:div>
    <w:div w:id="2056849500">
      <w:bodyDiv w:val="1"/>
      <w:marLeft w:val="0"/>
      <w:marRight w:val="0"/>
      <w:marTop w:val="0"/>
      <w:marBottom w:val="0"/>
      <w:divBdr>
        <w:top w:val="none" w:sz="0" w:space="0" w:color="auto"/>
        <w:left w:val="none" w:sz="0" w:space="0" w:color="auto"/>
        <w:bottom w:val="none" w:sz="0" w:space="0" w:color="auto"/>
        <w:right w:val="none" w:sz="0" w:space="0" w:color="auto"/>
      </w:divBdr>
    </w:div>
    <w:div w:id="2058890992">
      <w:bodyDiv w:val="1"/>
      <w:marLeft w:val="0"/>
      <w:marRight w:val="0"/>
      <w:marTop w:val="0"/>
      <w:marBottom w:val="0"/>
      <w:divBdr>
        <w:top w:val="none" w:sz="0" w:space="0" w:color="auto"/>
        <w:left w:val="none" w:sz="0" w:space="0" w:color="auto"/>
        <w:bottom w:val="none" w:sz="0" w:space="0" w:color="auto"/>
        <w:right w:val="none" w:sz="0" w:space="0" w:color="auto"/>
      </w:divBdr>
    </w:div>
    <w:div w:id="2062777763">
      <w:bodyDiv w:val="1"/>
      <w:marLeft w:val="0"/>
      <w:marRight w:val="0"/>
      <w:marTop w:val="0"/>
      <w:marBottom w:val="0"/>
      <w:divBdr>
        <w:top w:val="none" w:sz="0" w:space="0" w:color="auto"/>
        <w:left w:val="none" w:sz="0" w:space="0" w:color="auto"/>
        <w:bottom w:val="none" w:sz="0" w:space="0" w:color="auto"/>
        <w:right w:val="none" w:sz="0" w:space="0" w:color="auto"/>
      </w:divBdr>
    </w:div>
    <w:div w:id="2068457569">
      <w:bodyDiv w:val="1"/>
      <w:marLeft w:val="0"/>
      <w:marRight w:val="0"/>
      <w:marTop w:val="0"/>
      <w:marBottom w:val="0"/>
      <w:divBdr>
        <w:top w:val="none" w:sz="0" w:space="0" w:color="auto"/>
        <w:left w:val="none" w:sz="0" w:space="0" w:color="auto"/>
        <w:bottom w:val="none" w:sz="0" w:space="0" w:color="auto"/>
        <w:right w:val="none" w:sz="0" w:space="0" w:color="auto"/>
      </w:divBdr>
    </w:div>
    <w:div w:id="2070957613">
      <w:bodyDiv w:val="1"/>
      <w:marLeft w:val="0"/>
      <w:marRight w:val="0"/>
      <w:marTop w:val="0"/>
      <w:marBottom w:val="0"/>
      <w:divBdr>
        <w:top w:val="none" w:sz="0" w:space="0" w:color="auto"/>
        <w:left w:val="none" w:sz="0" w:space="0" w:color="auto"/>
        <w:bottom w:val="none" w:sz="0" w:space="0" w:color="auto"/>
        <w:right w:val="none" w:sz="0" w:space="0" w:color="auto"/>
      </w:divBdr>
    </w:div>
    <w:div w:id="2071465942">
      <w:bodyDiv w:val="1"/>
      <w:marLeft w:val="0"/>
      <w:marRight w:val="0"/>
      <w:marTop w:val="0"/>
      <w:marBottom w:val="0"/>
      <w:divBdr>
        <w:top w:val="none" w:sz="0" w:space="0" w:color="auto"/>
        <w:left w:val="none" w:sz="0" w:space="0" w:color="auto"/>
        <w:bottom w:val="none" w:sz="0" w:space="0" w:color="auto"/>
        <w:right w:val="none" w:sz="0" w:space="0" w:color="auto"/>
      </w:divBdr>
    </w:div>
    <w:div w:id="2078161408">
      <w:bodyDiv w:val="1"/>
      <w:marLeft w:val="0"/>
      <w:marRight w:val="0"/>
      <w:marTop w:val="0"/>
      <w:marBottom w:val="0"/>
      <w:divBdr>
        <w:top w:val="none" w:sz="0" w:space="0" w:color="auto"/>
        <w:left w:val="none" w:sz="0" w:space="0" w:color="auto"/>
        <w:bottom w:val="none" w:sz="0" w:space="0" w:color="auto"/>
        <w:right w:val="none" w:sz="0" w:space="0" w:color="auto"/>
      </w:divBdr>
    </w:div>
    <w:div w:id="2080010613">
      <w:bodyDiv w:val="1"/>
      <w:marLeft w:val="0"/>
      <w:marRight w:val="0"/>
      <w:marTop w:val="0"/>
      <w:marBottom w:val="0"/>
      <w:divBdr>
        <w:top w:val="none" w:sz="0" w:space="0" w:color="auto"/>
        <w:left w:val="none" w:sz="0" w:space="0" w:color="auto"/>
        <w:bottom w:val="none" w:sz="0" w:space="0" w:color="auto"/>
        <w:right w:val="none" w:sz="0" w:space="0" w:color="auto"/>
      </w:divBdr>
    </w:div>
    <w:div w:id="2084376619">
      <w:bodyDiv w:val="1"/>
      <w:marLeft w:val="0"/>
      <w:marRight w:val="0"/>
      <w:marTop w:val="0"/>
      <w:marBottom w:val="0"/>
      <w:divBdr>
        <w:top w:val="none" w:sz="0" w:space="0" w:color="auto"/>
        <w:left w:val="none" w:sz="0" w:space="0" w:color="auto"/>
        <w:bottom w:val="none" w:sz="0" w:space="0" w:color="auto"/>
        <w:right w:val="none" w:sz="0" w:space="0" w:color="auto"/>
      </w:divBdr>
    </w:div>
    <w:div w:id="2092459510">
      <w:bodyDiv w:val="1"/>
      <w:marLeft w:val="0"/>
      <w:marRight w:val="0"/>
      <w:marTop w:val="0"/>
      <w:marBottom w:val="0"/>
      <w:divBdr>
        <w:top w:val="none" w:sz="0" w:space="0" w:color="auto"/>
        <w:left w:val="none" w:sz="0" w:space="0" w:color="auto"/>
        <w:bottom w:val="none" w:sz="0" w:space="0" w:color="auto"/>
        <w:right w:val="none" w:sz="0" w:space="0" w:color="auto"/>
      </w:divBdr>
    </w:div>
    <w:div w:id="2099208526">
      <w:bodyDiv w:val="1"/>
      <w:marLeft w:val="0"/>
      <w:marRight w:val="0"/>
      <w:marTop w:val="0"/>
      <w:marBottom w:val="0"/>
      <w:divBdr>
        <w:top w:val="none" w:sz="0" w:space="0" w:color="auto"/>
        <w:left w:val="none" w:sz="0" w:space="0" w:color="auto"/>
        <w:bottom w:val="none" w:sz="0" w:space="0" w:color="auto"/>
        <w:right w:val="none" w:sz="0" w:space="0" w:color="auto"/>
      </w:divBdr>
    </w:div>
    <w:div w:id="2101945636">
      <w:bodyDiv w:val="1"/>
      <w:marLeft w:val="0"/>
      <w:marRight w:val="0"/>
      <w:marTop w:val="0"/>
      <w:marBottom w:val="0"/>
      <w:divBdr>
        <w:top w:val="none" w:sz="0" w:space="0" w:color="auto"/>
        <w:left w:val="none" w:sz="0" w:space="0" w:color="auto"/>
        <w:bottom w:val="none" w:sz="0" w:space="0" w:color="auto"/>
        <w:right w:val="none" w:sz="0" w:space="0" w:color="auto"/>
      </w:divBdr>
    </w:div>
    <w:div w:id="2111391836">
      <w:bodyDiv w:val="1"/>
      <w:marLeft w:val="0"/>
      <w:marRight w:val="0"/>
      <w:marTop w:val="0"/>
      <w:marBottom w:val="0"/>
      <w:divBdr>
        <w:top w:val="none" w:sz="0" w:space="0" w:color="auto"/>
        <w:left w:val="none" w:sz="0" w:space="0" w:color="auto"/>
        <w:bottom w:val="none" w:sz="0" w:space="0" w:color="auto"/>
        <w:right w:val="none" w:sz="0" w:space="0" w:color="auto"/>
      </w:divBdr>
    </w:div>
    <w:div w:id="2111851318">
      <w:bodyDiv w:val="1"/>
      <w:marLeft w:val="0"/>
      <w:marRight w:val="0"/>
      <w:marTop w:val="0"/>
      <w:marBottom w:val="0"/>
      <w:divBdr>
        <w:top w:val="none" w:sz="0" w:space="0" w:color="auto"/>
        <w:left w:val="none" w:sz="0" w:space="0" w:color="auto"/>
        <w:bottom w:val="none" w:sz="0" w:space="0" w:color="auto"/>
        <w:right w:val="none" w:sz="0" w:space="0" w:color="auto"/>
      </w:divBdr>
    </w:div>
    <w:div w:id="2113669651">
      <w:bodyDiv w:val="1"/>
      <w:marLeft w:val="0"/>
      <w:marRight w:val="0"/>
      <w:marTop w:val="0"/>
      <w:marBottom w:val="0"/>
      <w:divBdr>
        <w:top w:val="none" w:sz="0" w:space="0" w:color="auto"/>
        <w:left w:val="none" w:sz="0" w:space="0" w:color="auto"/>
        <w:bottom w:val="none" w:sz="0" w:space="0" w:color="auto"/>
        <w:right w:val="none" w:sz="0" w:space="0" w:color="auto"/>
      </w:divBdr>
    </w:div>
    <w:div w:id="2121289801">
      <w:bodyDiv w:val="1"/>
      <w:marLeft w:val="0"/>
      <w:marRight w:val="0"/>
      <w:marTop w:val="0"/>
      <w:marBottom w:val="0"/>
      <w:divBdr>
        <w:top w:val="none" w:sz="0" w:space="0" w:color="auto"/>
        <w:left w:val="none" w:sz="0" w:space="0" w:color="auto"/>
        <w:bottom w:val="none" w:sz="0" w:space="0" w:color="auto"/>
        <w:right w:val="none" w:sz="0" w:space="0" w:color="auto"/>
      </w:divBdr>
    </w:div>
    <w:div w:id="2135177844">
      <w:bodyDiv w:val="1"/>
      <w:marLeft w:val="0"/>
      <w:marRight w:val="0"/>
      <w:marTop w:val="0"/>
      <w:marBottom w:val="0"/>
      <w:divBdr>
        <w:top w:val="none" w:sz="0" w:space="0" w:color="auto"/>
        <w:left w:val="none" w:sz="0" w:space="0" w:color="auto"/>
        <w:bottom w:val="none" w:sz="0" w:space="0" w:color="auto"/>
        <w:right w:val="none" w:sz="0" w:space="0" w:color="auto"/>
      </w:divBdr>
    </w:div>
    <w:div w:id="2135556916">
      <w:bodyDiv w:val="1"/>
      <w:marLeft w:val="0"/>
      <w:marRight w:val="0"/>
      <w:marTop w:val="0"/>
      <w:marBottom w:val="0"/>
      <w:divBdr>
        <w:top w:val="none" w:sz="0" w:space="0" w:color="auto"/>
        <w:left w:val="none" w:sz="0" w:space="0" w:color="auto"/>
        <w:bottom w:val="none" w:sz="0" w:space="0" w:color="auto"/>
        <w:right w:val="none" w:sz="0" w:space="0" w:color="auto"/>
      </w:divBdr>
    </w:div>
    <w:div w:id="2138067198">
      <w:bodyDiv w:val="1"/>
      <w:marLeft w:val="0"/>
      <w:marRight w:val="0"/>
      <w:marTop w:val="0"/>
      <w:marBottom w:val="0"/>
      <w:divBdr>
        <w:top w:val="none" w:sz="0" w:space="0" w:color="auto"/>
        <w:left w:val="none" w:sz="0" w:space="0" w:color="auto"/>
        <w:bottom w:val="none" w:sz="0" w:space="0" w:color="auto"/>
        <w:right w:val="none" w:sz="0" w:space="0" w:color="auto"/>
      </w:divBdr>
    </w:div>
    <w:div w:id="2141655159">
      <w:bodyDiv w:val="1"/>
      <w:marLeft w:val="0"/>
      <w:marRight w:val="0"/>
      <w:marTop w:val="0"/>
      <w:marBottom w:val="0"/>
      <w:divBdr>
        <w:top w:val="none" w:sz="0" w:space="0" w:color="auto"/>
        <w:left w:val="none" w:sz="0" w:space="0" w:color="auto"/>
        <w:bottom w:val="none" w:sz="0" w:space="0" w:color="auto"/>
        <w:right w:val="none" w:sz="0" w:space="0" w:color="auto"/>
      </w:divBdr>
    </w:div>
    <w:div w:id="2142376777">
      <w:bodyDiv w:val="1"/>
      <w:marLeft w:val="0"/>
      <w:marRight w:val="0"/>
      <w:marTop w:val="0"/>
      <w:marBottom w:val="0"/>
      <w:divBdr>
        <w:top w:val="none" w:sz="0" w:space="0" w:color="auto"/>
        <w:left w:val="none" w:sz="0" w:space="0" w:color="auto"/>
        <w:bottom w:val="none" w:sz="0" w:space="0" w:color="auto"/>
        <w:right w:val="none" w:sz="0" w:space="0" w:color="auto"/>
      </w:divBdr>
    </w:div>
    <w:div w:id="214403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4.png"/><Relationship Id="rId18" Type="http://schemas.openxmlformats.org/officeDocument/2006/relationships/hyperlink" Target="https://developer.vuforia.com/vui/auth/register" TargetMode="External"/><Relationship Id="rId26" Type="http://schemas.openxmlformats.org/officeDocument/2006/relationships/image" Target="media/image24.png"/><Relationship Id="rId39" Type="http://schemas.openxmlformats.org/officeDocument/2006/relationships/image" Target="media/image37.jpeg"/><Relationship Id="rId21" Type="http://schemas.openxmlformats.org/officeDocument/2006/relationships/hyperlink" Target="https://developer.vuforia.com/downloads/sdk" TargetMode="External"/><Relationship Id="rId34" Type="http://schemas.openxmlformats.org/officeDocument/2006/relationships/image" Target="media/image32.jpeg"/><Relationship Id="rId42" Type="http://schemas.openxmlformats.org/officeDocument/2006/relationships/hyperlink" Target="https://www.edrawsoft.com/umldiagramtemplate.php" TargetMode="External"/><Relationship Id="rId47" Type="http://schemas.openxmlformats.org/officeDocument/2006/relationships/image" Target="media/image44.jpeg"/><Relationship Id="rId50" Type="http://schemas.openxmlformats.org/officeDocument/2006/relationships/image" Target="media/image47.jpeg"/><Relationship Id="rId55" Type="http://schemas.openxmlformats.org/officeDocument/2006/relationships/hyperlink" Target="https://www.mindtreatstudios.com/the-art-of-speech/" TargetMode="External"/><Relationship Id="rId63" Type="http://schemas.openxmlformats.org/officeDocument/2006/relationships/hyperlink" Target="https://unity3d.com/learn/tutorials/topics/graphics/gentle-introduction-shaders" TargetMode="External"/><Relationship Id="rId68" Type="http://schemas.openxmlformats.org/officeDocument/2006/relationships/image" Target="media/image56.png"/><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image" Target="media/image72.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5.png"/><Relationship Id="rId2" Type="http://schemas.openxmlformats.org/officeDocument/2006/relationships/numbering" Target="numbering.xml"/><Relationship Id="rId16" Type="http://schemas.openxmlformats.org/officeDocument/2006/relationships/image" Target="media/image17.png"/><Relationship Id="rId29" Type="http://schemas.openxmlformats.org/officeDocument/2006/relationships/image" Target="media/image27.png"/><Relationship Id="rId11" Type="http://schemas.openxmlformats.org/officeDocument/2006/relationships/image" Target="media/image12.png"/><Relationship Id="rId24" Type="http://schemas.openxmlformats.org/officeDocument/2006/relationships/image" Target="media/image22.png"/><Relationship Id="rId32" Type="http://schemas.openxmlformats.org/officeDocument/2006/relationships/image" Target="media/image30.png"/><Relationship Id="rId37" Type="http://schemas.openxmlformats.org/officeDocument/2006/relationships/image" Target="media/image35.jpeg"/><Relationship Id="rId40" Type="http://schemas.openxmlformats.org/officeDocument/2006/relationships/image" Target="media/image38.jpeg"/><Relationship Id="rId45" Type="http://schemas.openxmlformats.org/officeDocument/2006/relationships/image" Target="media/image42.jpeg"/><Relationship Id="rId53" Type="http://schemas.openxmlformats.org/officeDocument/2006/relationships/hyperlink" Target="https://www.slideshare.net/MarcoDAlessandro/nui-e-biometrics-in-windows-10" TargetMode="External"/><Relationship Id="rId58" Type="http://schemas.openxmlformats.org/officeDocument/2006/relationships/image" Target="media/image50.jpeg"/><Relationship Id="rId66" Type="http://schemas.openxmlformats.org/officeDocument/2006/relationships/image" Target="media/image55.png"/><Relationship Id="rId74" Type="http://schemas.openxmlformats.org/officeDocument/2006/relationships/image" Target="media/image61.png"/><Relationship Id="rId79" Type="http://schemas.openxmlformats.org/officeDocument/2006/relationships/hyperlink" Target="https://docs.unity3d.com/Manual/Lighting.html" TargetMode="External"/><Relationship Id="rId87" Type="http://schemas.openxmlformats.org/officeDocument/2006/relationships/image" Target="media/image69.jpeg"/><Relationship Id="rId5" Type="http://schemas.openxmlformats.org/officeDocument/2006/relationships/webSettings" Target="webSettings.xml"/><Relationship Id="rId61" Type="http://schemas.openxmlformats.org/officeDocument/2006/relationships/image" Target="media/image52.png"/><Relationship Id="rId90" Type="http://schemas.openxmlformats.org/officeDocument/2006/relationships/image" Target="media/image73.png"/><Relationship Id="rId95" Type="http://schemas.openxmlformats.org/officeDocument/2006/relationships/image" Target="media/image77.png"/><Relationship Id="rId19" Type="http://schemas.openxmlformats.org/officeDocument/2006/relationships/image" Target="media/image19.png"/><Relationship Id="rId14" Type="http://schemas.openxmlformats.org/officeDocument/2006/relationships/image" Target="media/image15.png"/><Relationship Id="rId22" Type="http://schemas.openxmlformats.org/officeDocument/2006/relationships/image" Target="media/image20.png"/><Relationship Id="rId27" Type="http://schemas.openxmlformats.org/officeDocument/2006/relationships/image" Target="media/image25.png"/><Relationship Id="rId30" Type="http://schemas.openxmlformats.org/officeDocument/2006/relationships/image" Target="media/image28.png"/><Relationship Id="rId35" Type="http://schemas.openxmlformats.org/officeDocument/2006/relationships/image" Target="media/image33.jpeg"/><Relationship Id="rId43" Type="http://schemas.openxmlformats.org/officeDocument/2006/relationships/image" Target="media/image40.jpeg"/><Relationship Id="rId48" Type="http://schemas.openxmlformats.org/officeDocument/2006/relationships/image" Target="media/image45.jpeg"/><Relationship Id="rId56" Type="http://schemas.openxmlformats.org/officeDocument/2006/relationships/image" Target="media/image49.jpeg"/><Relationship Id="rId64" Type="http://schemas.openxmlformats.org/officeDocument/2006/relationships/image" Target="media/image54.png"/><Relationship Id="rId69" Type="http://schemas.openxmlformats.org/officeDocument/2006/relationships/hyperlink" Target="http://www.clonefactor.com/wordpress/unity3d-show-room/raycast-gizmos-visualizer/" TargetMode="External"/><Relationship Id="rId77" Type="http://schemas.openxmlformats.org/officeDocument/2006/relationships/image" Target="media/image64.png"/><Relationship Id="rId8" Type="http://schemas.openxmlformats.org/officeDocument/2006/relationships/footer" Target="footer1.xml"/><Relationship Id="rId51" Type="http://schemas.openxmlformats.org/officeDocument/2006/relationships/hyperlink" Target="https://www.edrawsoft.com/umldiagramtemplate.php" TargetMode="External"/><Relationship Id="rId72" Type="http://schemas.openxmlformats.org/officeDocument/2006/relationships/image" Target="media/image59.png"/><Relationship Id="rId80" Type="http://schemas.openxmlformats.org/officeDocument/2006/relationships/image" Target="media/image66.png"/><Relationship Id="rId85" Type="http://schemas.openxmlformats.org/officeDocument/2006/relationships/image" Target="media/image72.jpeg"/><Relationship Id="rId93" Type="http://schemas.openxmlformats.org/officeDocument/2006/relationships/image" Target="media/image76.pn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3.png"/><Relationship Id="rId17" Type="http://schemas.openxmlformats.org/officeDocument/2006/relationships/image" Target="media/image18.png"/><Relationship Id="rId25" Type="http://schemas.openxmlformats.org/officeDocument/2006/relationships/image" Target="media/image23.png"/><Relationship Id="rId33" Type="http://schemas.openxmlformats.org/officeDocument/2006/relationships/image" Target="media/image31.png"/><Relationship Id="rId38" Type="http://schemas.openxmlformats.org/officeDocument/2006/relationships/image" Target="media/image36.jpeg"/><Relationship Id="rId46" Type="http://schemas.openxmlformats.org/officeDocument/2006/relationships/image" Target="media/image43.jpeg"/><Relationship Id="rId59" Type="http://schemas.openxmlformats.org/officeDocument/2006/relationships/hyperlink" Target="https://pterneas.com/2014/03/13/kinect-for-windows-version-2-body-tracking/" TargetMode="External"/><Relationship Id="rId67" Type="http://schemas.openxmlformats.org/officeDocument/2006/relationships/hyperlink" Target="https://viblo.asia/p/co-ban-ve-engine-vat-ly-trong-unity-3OEqGj1PM9bL" TargetMode="External"/><Relationship Id="rId20" Type="http://schemas.openxmlformats.org/officeDocument/2006/relationships/hyperlink" Target="https://developer.vuforia.com/vui/auth/login" TargetMode="External"/><Relationship Id="rId41" Type="http://schemas.openxmlformats.org/officeDocument/2006/relationships/image" Target="media/image39.jpeg"/><Relationship Id="rId54" Type="http://schemas.openxmlformats.org/officeDocument/2006/relationships/image" Target="media/image48.jpeg"/><Relationship Id="rId62" Type="http://schemas.openxmlformats.org/officeDocument/2006/relationships/image" Target="media/image53.png"/><Relationship Id="rId70" Type="http://schemas.openxmlformats.org/officeDocument/2006/relationships/image" Target="media/image57.png"/><Relationship Id="rId75" Type="http://schemas.openxmlformats.org/officeDocument/2006/relationships/image" Target="media/image62.png"/><Relationship Id="rId88" Type="http://schemas.openxmlformats.org/officeDocument/2006/relationships/image" Target="media/image70.png"/><Relationship Id="rId91" Type="http://schemas.openxmlformats.org/officeDocument/2006/relationships/image" Target="media/image74.png"/><Relationship Id="rId96" Type="http://schemas.openxmlformats.org/officeDocument/2006/relationships/hyperlink" Target="https://code.tutsplus.com/tutorials/an-introduction-to-model-view-presenter-on-android--cms-261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6.png"/><Relationship Id="rId23" Type="http://schemas.openxmlformats.org/officeDocument/2006/relationships/image" Target="media/image21.png"/><Relationship Id="rId28" Type="http://schemas.openxmlformats.org/officeDocument/2006/relationships/image" Target="media/image26.png"/><Relationship Id="rId36" Type="http://schemas.openxmlformats.org/officeDocument/2006/relationships/image" Target="media/image34.jpeg"/><Relationship Id="rId49" Type="http://schemas.openxmlformats.org/officeDocument/2006/relationships/image" Target="media/image46.jpeg"/><Relationship Id="rId57" Type="http://schemas.openxmlformats.org/officeDocument/2006/relationships/hyperlink" Target="https://brekel.com/kinect-2-details-specifications-observations/" TargetMode="External"/><Relationship Id="rId10" Type="http://schemas.openxmlformats.org/officeDocument/2006/relationships/image" Target="media/image11.png"/><Relationship Id="rId31" Type="http://schemas.openxmlformats.org/officeDocument/2006/relationships/image" Target="media/image29.png"/><Relationship Id="rId44" Type="http://schemas.openxmlformats.org/officeDocument/2006/relationships/image" Target="media/image41.jpeg"/><Relationship Id="rId52" Type="http://schemas.openxmlformats.org/officeDocument/2006/relationships/image" Target="media/image44.png"/><Relationship Id="rId60" Type="http://schemas.openxmlformats.org/officeDocument/2006/relationships/image" Target="media/image51.jpeg"/><Relationship Id="rId65" Type="http://schemas.openxmlformats.org/officeDocument/2006/relationships/hyperlink" Target="https://docs.unity3d.com/Manual/Materials.html" TargetMode="External"/><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7.jpeg"/><Relationship Id="rId86" Type="http://schemas.openxmlformats.org/officeDocument/2006/relationships/image" Target="media/image68.png"/><Relationship Id="rId94" Type="http://schemas.openxmlformats.org/officeDocument/2006/relationships/hyperlink" Target="https://code.tutsplus.com/tutorials/an-introduction-to-model-view-presenter-on-android--cms-26162" TargetMode="External"/><Relationship Id="rId4" Type="http://schemas.openxmlformats.org/officeDocument/2006/relationships/settings" Target="settings.xml"/><Relationship Id="rId9" Type="http://schemas.openxmlformats.org/officeDocument/2006/relationships/image" Target="media/image10.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g13</b:Tag>
    <b:SourceType>InternetSite</b:SourceType>
    <b:Guid>{0F69F6C1-F231-4619-9EF3-FDD08485CAFB}</b:Guid>
    <b:Author>
      <b:Author>
        <b:NameList>
          <b:Person>
            <b:Last>Company</b:Last>
            <b:First>Lightwell</b:First>
          </b:Person>
        </b:NameList>
      </b:Author>
    </b:Author>
    <b:InternetSiteTitle>Lightwell</b:InternetSiteTitle>
    <b:Year>2013</b:Year>
    <b:URL>http://lightwell.com.au/process/</b:URL>
    <b:RefOrder>15</b:RefOrder>
  </b:Source>
  <b:Source>
    <b:Tag>EON</b:Tag>
    <b:SourceType>InternetSite</b:SourceType>
    <b:Guid>{0BBCAA29-7F2E-4834-9003-2D070AF500E3}</b:Guid>
    <b:Author>
      <b:Author>
        <b:NameList>
          <b:Person>
            <b:Last>Inc.</b:Last>
            <b:First>EON</b:First>
            <b:Middle>Reality</b:Middle>
          </b:Person>
        </b:NameList>
      </b:Author>
    </b:Author>
    <b:InternetSiteTitle>EON Reality</b:InternetSiteTitle>
    <b:URL>http://www.eonreality.com/</b:URL>
    <b:RefOrder>16</b:RefOrder>
  </b:Source>
  <b:Source>
    <b:Tag>Ope13</b:Tag>
    <b:SourceType>InternetSite</b:SourceType>
    <b:Guid>{EE235FFD-FF10-4E87-9B74-631E8F2B2851}</b:Guid>
    <b:Author>
      <b:Author>
        <b:NameList>
          <b:Person>
            <b:Last>OpenKinect</b:Last>
          </b:Person>
        </b:NameList>
      </b:Author>
    </b:Author>
    <b:InternetSiteTitle>OpenKinect Wiki</b:InternetSiteTitle>
    <b:Year>2013</b:Year>
    <b:URL>http://openkinect.org/wiki/Main_Page</b:URL>
    <b:RefOrder>3</b:RefOrder>
  </b:Source>
  <b:Source>
    <b:Tag>Tom13</b:Tag>
    <b:SourceType>InternetSite</b:SourceType>
    <b:Guid>{FFAB504E-6BA6-49F1-B405-DA11BC82D924}</b:Guid>
    <b:Author>
      <b:Author>
        <b:NameList>
          <b:Person>
            <b:Last>Kerkhove</b:Last>
            <b:First>Tom</b:First>
          </b:Person>
        </b:NameList>
      </b:Author>
    </b:Author>
    <b:InternetSiteTitle>Kinecting for Windows</b:InternetSiteTitle>
    <b:Year>2013</b:Year>
    <b:Month>March</b:Month>
    <b:URL>http://www.kinectingforwindows.com/2013/03/18/introducting-kinect-for-windows-sdk-v1-7/</b:URL>
    <b:RefOrder>2</b:RefOrder>
  </b:Source>
  <b:Source>
    <b:Tag>Huo13</b:Tag>
    <b:SourceType>InternetSite</b:SourceType>
    <b:Guid>{A220C536-B9AB-4970-BF90-5C018DBDD1E1}</b:Guid>
    <b:Year>2013</b:Year>
    <b:Month>3</b:Month>
    <b:Author>
      <b:Author>
        <b:NameList>
          <b:Person>
            <b:Last>HuongThu</b:Last>
          </b:Person>
        </b:NameList>
      </b:Author>
    </b:Author>
    <b:InternetSiteTitle>VnExpress</b:InternetSiteTitle>
    <b:URL>http://vnexpress.net/tin-tuc/khoa-hoc/tre-em-viet-se-thiet-thoi-neu-khong-co-bao-tang-khoa-hoc-2441097.html</b:URL>
    <b:RefOrder>17</b:RefOrder>
  </b:Source>
  <b:Source>
    <b:Tag>Mic12</b:Tag>
    <b:SourceType>InternetSite</b:SourceType>
    <b:Guid>{11FE908A-9D80-4415-ACF1-DF52557B516B}</b:Guid>
    <b:Author>
      <b:Author>
        <b:NameList>
          <b:Person>
            <b:Last>Microsoft</b:Last>
          </b:Person>
        </b:NameList>
      </b:Author>
    </b:Author>
    <b:InternetSiteTitle>Implementing the MVVM Pattern</b:InternetSiteTitle>
    <b:Year>2012</b:Year>
    <b:Month>August</b:Month>
    <b:URL>http://msdn.microsoft.com/en-us/library/gg405484(v=pandp.40).aspx</b:URL>
    <b:RefOrder>18</b:RefOrder>
  </b:Source>
  <b:Source>
    <b:Tag>Mic13</b:Tag>
    <b:SourceType>InternetSite</b:SourceType>
    <b:Guid>{75384A66-8C93-4088-B676-221635AEA2BB}</b:Guid>
    <b:Author>
      <b:Author>
        <b:NameList>
          <b:Person>
            <b:Last>Microsoft</b:Last>
          </b:Person>
        </b:NameList>
      </b:Author>
    </b:Author>
    <b:InternetSiteTitle>Auto-launching apps using file and URI associations for Windows Phone 8</b:InternetSiteTitle>
    <b:Year>2013</b:Year>
    <b:Month>May</b:Month>
    <b:URL>http://msdn.microsoft.com/en-us/library/windowsphone/develop/jj206987(v=vs.105).aspx</b:URL>
    <b:RefOrder>19</b:RefOrder>
  </b:Source>
  <b:Source>
    <b:Tag>Tol081</b:Tag>
    <b:SourceType>InternetSite</b:SourceType>
    <b:Guid>{2BB9D204-97D3-4428-8412-36C6BED52A94}</b:Guid>
    <b:Author>
      <b:Author>
        <b:NameList>
          <b:Person>
            <b:Last>Birdal</b:Last>
            <b:First>Tolga</b:First>
          </b:Person>
        </b:NameList>
      </b:Author>
    </b:Author>
    <b:InternetSiteTitle>Code Project</b:InternetSiteTitle>
    <b:Year>2008</b:Year>
    <b:Month>Mar</b:Month>
    <b:URL>http://www.codeproject.com/Articles/24816/A-Fast-Priority-Queue-Implementation-of-the-Dijkst</b:URL>
    <b:RefOrder>20</b:RefOrder>
  </b:Source>
  <b:Source>
    <b:Tag>Int</b:Tag>
    <b:SourceType>InternetSite</b:SourceType>
    <b:Guid>{E5032F25-92AA-4B2F-9C04-F7D3E9F1F3C3}</b:Guid>
    <b:InternetSiteTitle>Interface Ecology Lab</b:InternetSiteTitle>
    <b:URL>http://ecologylab.net/research/zerotouch/</b:URL>
    <b:RefOrder>21</b:RefOrder>
  </b:Source>
  <b:Source>
    <b:Tag>Lea13</b:Tag>
    <b:SourceType>InternetSite</b:SourceType>
    <b:Guid>{07910551-CC47-4697-9512-D38641C57DFC}</b:Guid>
    <b:InternetSiteTitle>Leap Motion</b:InternetSiteTitle>
    <b:Year>2013</b:Year>
    <b:URL>https://central.leapmotion.com/preorder/new</b:URL>
    <b:RefOrder>22</b:RefOrder>
  </b:Source>
  <b:Source>
    <b:Tag>Pri</b:Tag>
    <b:SourceType>InternetSite</b:SourceType>
    <b:Guid>{8BD06C06-4B66-4CD3-9439-1444F8905ED5}</b:Guid>
    <b:InternetSiteTitle>PrimeSense</b:InternetSiteTitle>
    <b:URL>http://www.primesense.com/solutions/sensor/</b:URL>
    <b:RefOrder>23</b:RefOrder>
  </b:Source>
  <b:Source>
    <b:Tag>Kin</b:Tag>
    <b:SourceType>InternetSite</b:SourceType>
    <b:Guid>{80E8E42B-654D-46C1-8644-81AC443E5338}</b:Guid>
    <b:InternetSiteTitle>Kinect for Windows-Purchase</b:InternetSiteTitle>
    <b:URL>http://www.microsoft.com/en-us/kinectforwindows/purchase/overview.aspx</b:URL>
    <b:RefOrder>24</b:RefOrder>
  </b:Source>
  <b:Source>
    <b:Tag>WikWPF</b:Tag>
    <b:SourceType>InternetSite</b:SourceType>
    <b:Guid>{C8921471-E96D-4675-8393-15A12E9C9AE5}</b:Guid>
    <b:InternetSiteTitle>Wikipedia - Windows Presentation Foundation</b:InternetSiteTitle>
    <b:URL>http://en.wikipedia.org/wiki/Windows_Presentation_Foundation</b:URL>
    <b:RefOrder>25</b:RefOrder>
  </b:Source>
  <b:Source>
    <b:Tag>Rit12</b:Tag>
    <b:SourceType>Book</b:SourceType>
    <b:Guid>{22063AD2-189E-4898-9971-7DA01230599E}</b:Guid>
    <b:Author>
      <b:Author>
        <b:NameList>
          <b:Person>
            <b:Last>Ritscher</b:Last>
            <b:First>Walt</b:First>
          </b:Person>
        </b:NameList>
      </b:Author>
    </b:Author>
    <b:Title>HLSL and Pixel Shaders for XAML Developers</b:Title>
    <b:Year>2012</b:Year>
    <b:Publisher>O'Reilly</b:Publisher>
    <b:RefOrder>26</b:RefOrder>
  </b:Source>
  <b:Source>
    <b:Tag>Wik_MarcoTempest</b:Tag>
    <b:SourceType>InternetSite</b:SourceType>
    <b:Guid>{BFBBDD4C-9C03-42D8-9267-CAD0CC77B525}</b:Guid>
    <b:InternetSiteTitle>Wikipedia</b:InternetSiteTitle>
    <b:URL>http://en.wikipedia.org/wiki/Marco_Tempest</b:URL>
    <b:RefOrder>27</b:RefOrder>
  </b:Source>
  <b:Source>
    <b:Tag>Codeproject_DepthSmoothing</b:Tag>
    <b:SourceType>InternetSite</b:SourceType>
    <b:Guid>{F30B2B0B-E3A8-46FA-990C-EAC7FE73E40E}</b:Guid>
    <b:Author>
      <b:Author>
        <b:NameList>
          <b:Person>
            <b:Last>Sanford</b:Last>
            <b:First>Karl</b:First>
          </b:Person>
        </b:NameList>
      </b:Author>
    </b:Author>
    <b:InternetSiteTitle>Codeproject</b:InternetSiteTitle>
    <b:Year>2012</b:Year>
    <b:Month>January</b:Month>
    <b:URL>http://www.codeproject.com/Articles/317974/KinectDepthSmoothing</b:URL>
    <b:RefOrder>28</b:RefOrder>
  </b:Source>
  <b:Source>
    <b:Tag>LêH12</b:Tag>
    <b:SourceType>Report</b:SourceType>
    <b:Guid>{B7A52E32-441D-4F20-8232-44B9D1404C3C}</b:Guid>
    <b:Year>2012</b:Year>
    <b:Author>
      <b:Author>
        <b:NameList>
          <b:Person>
            <b:Last>Vinh</b:Last>
            <b:First>Lê</b:First>
            <b:Middle>Hoàng Bảo Anh - Hà Trần Quang</b:Middle>
          </b:Person>
        </b:NameList>
      </b:Author>
    </b:Author>
    <b:Title>Hệ thống thiết kế và trình chiếu Video tương tác</b:Title>
    <b:RefOrder>29</b:RefOrder>
  </b:Source>
  <b:Source>
    <b:Tag>Wik</b:Tag>
    <b:SourceType>InternetSite</b:SourceType>
    <b:Guid>{AEECF57A-B139-46D7-A9C5-05C4B3E73E21}</b:Guid>
    <b:InternetSiteTitle>OpenNI</b:InternetSiteTitle>
    <b:URL>http://www.openni.org/</b:URL>
    <b:Author>
      <b:Author>
        <b:NameList>
          <b:Person>
            <b:Last>OpenNI</b:Last>
          </b:Person>
        </b:NameList>
      </b:Author>
    </b:Author>
    <b:Year>2013</b:Year>
    <b:RefOrder>4</b:RefOrder>
  </b:Source>
  <b:Source>
    <b:Tag>Nic11</b:Tag>
    <b:SourceType>InternetSite</b:SourceType>
    <b:Guid>{04368A31-B416-4552-993A-1427D67AB058}</b:Guid>
    <b:Author>
      <b:Author>
        <b:NameList>
          <b:Person>
            <b:Last>Burrus</b:Last>
            <b:First>Nicolas</b:First>
          </b:Person>
        </b:NameList>
      </b:Author>
    </b:Author>
    <b:InternetSiteTitle>Kinect Calibration</b:InternetSiteTitle>
    <b:Year>2011</b:Year>
    <b:Month>August</b:Month>
    <b:URL>http://nicolas.burrus.name/index.php/Research/KinectCalibration</b:URL>
    <b:RefOrder>6</b:RefOrder>
  </b:Source>
  <b:Source>
    <b:Tag>Mat12</b:Tag>
    <b:SourceType>InternetSite</b:SourceType>
    <b:Guid>{15EC2AC5-EF52-4351-A691-76DDE269CB63}</b:Guid>
    <b:Author>
      <b:Author>
        <b:NameList>
          <b:Person>
            <b:Last>Fisher</b:Last>
            <b:First>Matthew</b:First>
          </b:Person>
        </b:NameList>
      </b:Author>
    </b:Author>
    <b:InternetSiteTitle>Matt's Webcorner</b:InternetSiteTitle>
    <b:Year>2012</b:Year>
    <b:URL>http://graphics.stanford.edu/~mdfisher/Kinect.html</b:URL>
    <b:RefOrder>7</b:RefOrder>
  </b:Source>
  <b:Source>
    <b:Tag>Mic132</b:Tag>
    <b:SourceType>InternetSite</b:SourceType>
    <b:Guid>{EA1EEB69-F54A-49F0-9143-728157A5E4D8}</b:Guid>
    <b:Author>
      <b:Author>
        <b:NameList>
          <b:Person>
            <b:Last>Microsoft</b:Last>
          </b:Person>
        </b:NameList>
      </b:Author>
    </b:Author>
    <b:InternetSiteTitle>MSDN</b:InternetSiteTitle>
    <b:Year>2013</b:Year>
    <b:URL>http://msdn.microsoft.com/en-us/library/microsoft.kinect.kinectsensor.mapdepthframetocolorframe.aspx</b:URL>
    <b:RefOrder>8</b:RefOrder>
  </b:Source>
  <b:Source>
    <b:Tag>Mic131</b:Tag>
    <b:SourceType>InternetSite</b:SourceType>
    <b:Guid>{605B3C56-E5B0-44C2-94C3-50FEF290197B}</b:Guid>
    <b:Author>
      <b:Author>
        <b:NameList>
          <b:Person>
            <b:Last>Microsoft</b:Last>
          </b:Person>
        </b:NameList>
      </b:Author>
    </b:Author>
    <b:InternetSiteTitle>Kinect Skeletal Tracking</b:InternetSiteTitle>
    <b:Year>2013</b:Year>
    <b:URL>http://msdn.microsoft.com/en-us/library/hh973074.aspx</b:URL>
    <b:RefOrder>9</b:RefOrder>
  </b:Source>
  <b:Source>
    <b:Tag>Tha11</b:Tag>
    <b:SourceType>Report</b:SourceType>
    <b:Guid>{709A9EE9-8932-4179-AC60-1A959E46FED0}</b:Guid>
    <b:Author>
      <b:Author>
        <b:NameList>
          <b:Person>
            <b:Last>Thao</b:Last>
            <b:Middle>Quang</b:Middle>
            <b:First>Le</b:First>
          </b:Person>
          <b:Person>
            <b:Last>Huynh</b:Last>
            <b:Middle>Thao Hanh</b:Middle>
            <b:First>Duy</b:First>
          </b:Person>
        </b:NameList>
      </b:Author>
    </b:Author>
    <b:Title>Kinect Interactions</b:Title>
    <b:Year>2011</b:Year>
    <b:Institution>Ho Chi Minh University Of Science</b:Institution>
    <b:City>Ho Chi Minh</b:City>
    <b:ThesisType>Thesis</b:ThesisType>
    <b:RefOrder>10</b:RefOrder>
  </b:Source>
  <b:Source>
    <b:Tag>Rym11</b:Tag>
    <b:SourceType>InternetSite</b:SourceType>
    <b:Guid>{2BDCE6CB-442E-488D-9AD2-AB07B1B78B78}</b:Guid>
    <b:Year>2011</b:Year>
    <b:Author>
      <b:Author>
        <b:NameList>
          <b:Person>
            <b:Last>Rymix</b:Last>
          </b:Person>
        </b:NameList>
      </b:Author>
    </b:Author>
    <b:InternetSiteTitle>Kinect SDK Dynamic Time Wrapping Gesture Recognition</b:InternetSiteTitle>
    <b:Month>July</b:Month>
    <b:URL>http://kinectdtw.codeplex.com/</b:URL>
    <b:RefOrder>11</b:RefOrder>
  </b:Source>
  <b:Source>
    <b:Tag>Jon11</b:Tag>
    <b:SourceType>InternetSite</b:SourceType>
    <b:Guid>{513B75E4-4C89-4578-9F51-919692DDE49B}</b:Guid>
    <b:Author>
      <b:Author>
        <b:NameList>
          <b:Person>
            <b:Last>C.Hall</b:Last>
            <b:First>Jonathan</b:First>
          </b:Person>
        </b:NameList>
      </b:Author>
    </b:Author>
    <b:InternetSiteTitle>How to Do Gesture Recognition With Kinect Using Hidden Markov Models (HMMs)</b:InternetSiteTitle>
    <b:Year>2011</b:Year>
    <b:Month>December</b:Month>
    <b:URL>http://www.creativedistraction.com/demos/gesture-recognition-kinect-with-hidden-markov-models-hmms/</b:URL>
    <b:RefOrder>12</b:RefOrder>
  </b:Source>
  <b:Source>
    <b:Tag>Dan12</b:Tag>
    <b:SourceType>InternetSite</b:SourceType>
    <b:Guid>{8FB9AB38-EA5F-4E37-9DD4-E5BBCA7FCB03}</b:Guid>
    <b:Author>
      <b:Author>
        <b:NameList>
          <b:Person>
            <b:Last>Ryan</b:Last>
            <b:First>Daniel</b:First>
            <b:Middle>James</b:Middle>
          </b:Person>
        </b:NameList>
      </b:Author>
    </b:Author>
    <b:InternetSiteTitle>Kinect Finger and Gesture Recognition</b:InternetSiteTitle>
    <b:Year>2012</b:Year>
    <b:Month>October</b:Month>
    <b:URL>http://kinectlibrary.codeplex.com/</b:URL>
    <b:RefOrder>13</b:RefOrder>
  </b:Source>
  <b:Source>
    <b:Tag>Tom131</b:Tag>
    <b:SourceType>InternetSite</b:SourceType>
    <b:Guid>{D46E00CB-DB20-4BE8-9CEA-B2A60DE8B07B}</b:Guid>
    <b:Author>
      <b:Author>
        <b:NameList>
          <b:Person>
            <b:Last>Kerkhove</b:Last>
            <b:First>Tom</b:First>
          </b:Person>
        </b:NameList>
      </b:Author>
    </b:Author>
    <b:InternetSiteTitle>Introducting Kinect for Windows SDK v1.7</b:InternetSiteTitle>
    <b:Year>2013</b:Year>
    <b:Month>March</b:Month>
    <b:URL>http://www.kinectingforwindows.com/2013/03/18/introducting-kinect-for-windows-sdk-v1-7/</b:URL>
    <b:RefOrder>14</b:RefOrder>
  </b:Source>
  <b:Source>
    <b:Tag>Thi13</b:Tag>
    <b:SourceType>InternetSite</b:SourceType>
    <b:Guid>{3BC3CA67-B005-48BF-9542-7479CFC6F4E5}</b:Guid>
    <b:Author>
      <b:Author>
        <b:NameList>
          <b:Person>
            <b:Last>Do</b:Last>
            <b:First>Thien</b:First>
          </b:Person>
        </b:NameList>
      </b:Author>
    </b:Author>
    <b:InternetSiteTitle>Làm Web</b:InternetSiteTitle>
    <b:Year>2013</b:Year>
    <b:Month>June</b:Month>
    <b:URL>http://www.lamweb.com/info/tim-hieu-infographic/</b:URL>
    <b:RefOrder>30</b:RefOrder>
  </b:Source>
  <b:Source>
    <b:Tag>Tom12</b:Tag>
    <b:SourceType>InternetSite</b:SourceType>
    <b:Guid>{5EFFDBC3-8723-4F13-A46F-83C3E2EF9711}</b:Guid>
    <b:Author>
      <b:Author>
        <b:NameList>
          <b:Person>
            <b:Last>Kerkhove</b:Last>
            <b:First>Tom</b:First>
          </b:Person>
        </b:NameList>
      </b:Author>
    </b:Author>
    <b:InternetSiteTitle>The-difference-between-kinect-for-windows-kinect-for-xbox360</b:InternetSiteTitle>
    <b:Year>2012</b:Year>
    <b:Month>July</b:Month>
    <b:URL>http://www.kinectingforwindows.com/2012/09/07/what-is-the-difference-between-kinect-for-windows-kinect-for-xbox360/</b:URL>
    <b:RefOrder>1</b:RefOrder>
  </b:Source>
  <b:Source>
    <b:Tag>Tom132</b:Tag>
    <b:SourceType>InternetSite</b:SourceType>
    <b:Guid>{ACACE823-BDAC-4DCC-A838-7BF4AB3209C8}</b:Guid>
    <b:Author>
      <b:Author>
        <b:NameList>
          <b:Person>
            <b:Last>Kerkhove</b:Last>
            <b:First>Tom</b:First>
          </b:Person>
        </b:NameList>
      </b:Author>
    </b:Author>
    <b:InternetSiteTitle>Introduction to Kinect For Windows SDK</b:InternetSiteTitle>
    <b:Year>2013</b:Year>
    <b:Month>April</b:Month>
    <b:URL>http://www.kinectingforwindows.com/2013/04/01/introduction-to-kinect-for-windows-sdk/</b:URL>
    <b:RefOrder>5</b:RefOrder>
  </b:Source>
</b:Sources>
</file>

<file path=customXml/itemProps1.xml><?xml version="1.0" encoding="utf-8"?>
<ds:datastoreItem xmlns:ds="http://schemas.openxmlformats.org/officeDocument/2006/customXml" ds:itemID="{BDBE1731-D46A-4C60-AD3A-049420546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8412</Words>
  <Characters>68313</Characters>
  <Application>Microsoft Office Word</Application>
  <DocSecurity>0</DocSecurity>
  <Lines>1707</Lines>
  <Paragraphs>9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5793</CharactersWithSpaces>
  <SharedDoc>false</SharedDoc>
  <HLinks>
    <vt:vector size="588" baseType="variant">
      <vt:variant>
        <vt:i4>7602228</vt:i4>
      </vt:variant>
      <vt:variant>
        <vt:i4>627</vt:i4>
      </vt:variant>
      <vt:variant>
        <vt:i4>0</vt:i4>
      </vt:variant>
      <vt:variant>
        <vt:i4>5</vt:i4>
      </vt:variant>
      <vt:variant>
        <vt:lpwstr>http://msdn.microsoft.com/en-us/library/microsoft.xna.framework.input.aspx</vt:lpwstr>
      </vt:variant>
      <vt:variant>
        <vt:lpwstr/>
      </vt:variant>
      <vt:variant>
        <vt:i4>4128804</vt:i4>
      </vt:variant>
      <vt:variant>
        <vt:i4>588</vt:i4>
      </vt:variant>
      <vt:variant>
        <vt:i4>0</vt:i4>
      </vt:variant>
      <vt:variant>
        <vt:i4>5</vt:i4>
      </vt:variant>
      <vt:variant>
        <vt:lpwstr>http://www.vtc.vn/thegioigame/397-204692/the-gioi-game/cong-nghiep-game-tai-my-dat-2133-ti-usd.htm</vt:lpwstr>
      </vt:variant>
      <vt:variant>
        <vt:lpwstr/>
      </vt:variant>
      <vt:variant>
        <vt:i4>4128804</vt:i4>
      </vt:variant>
      <vt:variant>
        <vt:i4>585</vt:i4>
      </vt:variant>
      <vt:variant>
        <vt:i4>0</vt:i4>
      </vt:variant>
      <vt:variant>
        <vt:i4>5</vt:i4>
      </vt:variant>
      <vt:variant>
        <vt:lpwstr>http://www.vtc.vn/thegioigame/397-204692/the-gioi-game/cong-nghiep-game-tai-my-dat-2133-ti-usd.htm</vt:lpwstr>
      </vt:variant>
      <vt:variant>
        <vt:lpwstr/>
      </vt:variant>
      <vt:variant>
        <vt:i4>1310772</vt:i4>
      </vt:variant>
      <vt:variant>
        <vt:i4>572</vt:i4>
      </vt:variant>
      <vt:variant>
        <vt:i4>0</vt:i4>
      </vt:variant>
      <vt:variant>
        <vt:i4>5</vt:i4>
      </vt:variant>
      <vt:variant>
        <vt:lpwstr/>
      </vt:variant>
      <vt:variant>
        <vt:lpwstr>_Toc234736117</vt:lpwstr>
      </vt:variant>
      <vt:variant>
        <vt:i4>1310772</vt:i4>
      </vt:variant>
      <vt:variant>
        <vt:i4>566</vt:i4>
      </vt:variant>
      <vt:variant>
        <vt:i4>0</vt:i4>
      </vt:variant>
      <vt:variant>
        <vt:i4>5</vt:i4>
      </vt:variant>
      <vt:variant>
        <vt:lpwstr/>
      </vt:variant>
      <vt:variant>
        <vt:lpwstr>_Toc234736116</vt:lpwstr>
      </vt:variant>
      <vt:variant>
        <vt:i4>1310772</vt:i4>
      </vt:variant>
      <vt:variant>
        <vt:i4>560</vt:i4>
      </vt:variant>
      <vt:variant>
        <vt:i4>0</vt:i4>
      </vt:variant>
      <vt:variant>
        <vt:i4>5</vt:i4>
      </vt:variant>
      <vt:variant>
        <vt:lpwstr/>
      </vt:variant>
      <vt:variant>
        <vt:lpwstr>_Toc234736115</vt:lpwstr>
      </vt:variant>
      <vt:variant>
        <vt:i4>1310772</vt:i4>
      </vt:variant>
      <vt:variant>
        <vt:i4>554</vt:i4>
      </vt:variant>
      <vt:variant>
        <vt:i4>0</vt:i4>
      </vt:variant>
      <vt:variant>
        <vt:i4>5</vt:i4>
      </vt:variant>
      <vt:variant>
        <vt:lpwstr/>
      </vt:variant>
      <vt:variant>
        <vt:lpwstr>_Toc234736114</vt:lpwstr>
      </vt:variant>
      <vt:variant>
        <vt:i4>1310772</vt:i4>
      </vt:variant>
      <vt:variant>
        <vt:i4>548</vt:i4>
      </vt:variant>
      <vt:variant>
        <vt:i4>0</vt:i4>
      </vt:variant>
      <vt:variant>
        <vt:i4>5</vt:i4>
      </vt:variant>
      <vt:variant>
        <vt:lpwstr/>
      </vt:variant>
      <vt:variant>
        <vt:lpwstr>_Toc234736113</vt:lpwstr>
      </vt:variant>
      <vt:variant>
        <vt:i4>1310772</vt:i4>
      </vt:variant>
      <vt:variant>
        <vt:i4>542</vt:i4>
      </vt:variant>
      <vt:variant>
        <vt:i4>0</vt:i4>
      </vt:variant>
      <vt:variant>
        <vt:i4>5</vt:i4>
      </vt:variant>
      <vt:variant>
        <vt:lpwstr/>
      </vt:variant>
      <vt:variant>
        <vt:lpwstr>_Toc234736112</vt:lpwstr>
      </vt:variant>
      <vt:variant>
        <vt:i4>1179698</vt:i4>
      </vt:variant>
      <vt:variant>
        <vt:i4>533</vt:i4>
      </vt:variant>
      <vt:variant>
        <vt:i4>0</vt:i4>
      </vt:variant>
      <vt:variant>
        <vt:i4>5</vt:i4>
      </vt:variant>
      <vt:variant>
        <vt:lpwstr/>
      </vt:variant>
      <vt:variant>
        <vt:lpwstr>_Toc234737766</vt:lpwstr>
      </vt:variant>
      <vt:variant>
        <vt:i4>1179698</vt:i4>
      </vt:variant>
      <vt:variant>
        <vt:i4>527</vt:i4>
      </vt:variant>
      <vt:variant>
        <vt:i4>0</vt:i4>
      </vt:variant>
      <vt:variant>
        <vt:i4>5</vt:i4>
      </vt:variant>
      <vt:variant>
        <vt:lpwstr/>
      </vt:variant>
      <vt:variant>
        <vt:lpwstr>_Toc234737765</vt:lpwstr>
      </vt:variant>
      <vt:variant>
        <vt:i4>1179698</vt:i4>
      </vt:variant>
      <vt:variant>
        <vt:i4>521</vt:i4>
      </vt:variant>
      <vt:variant>
        <vt:i4>0</vt:i4>
      </vt:variant>
      <vt:variant>
        <vt:i4>5</vt:i4>
      </vt:variant>
      <vt:variant>
        <vt:lpwstr/>
      </vt:variant>
      <vt:variant>
        <vt:lpwstr>_Toc234737764</vt:lpwstr>
      </vt:variant>
      <vt:variant>
        <vt:i4>1179698</vt:i4>
      </vt:variant>
      <vt:variant>
        <vt:i4>515</vt:i4>
      </vt:variant>
      <vt:variant>
        <vt:i4>0</vt:i4>
      </vt:variant>
      <vt:variant>
        <vt:i4>5</vt:i4>
      </vt:variant>
      <vt:variant>
        <vt:lpwstr/>
      </vt:variant>
      <vt:variant>
        <vt:lpwstr>_Toc234737763</vt:lpwstr>
      </vt:variant>
      <vt:variant>
        <vt:i4>1179698</vt:i4>
      </vt:variant>
      <vt:variant>
        <vt:i4>509</vt:i4>
      </vt:variant>
      <vt:variant>
        <vt:i4>0</vt:i4>
      </vt:variant>
      <vt:variant>
        <vt:i4>5</vt:i4>
      </vt:variant>
      <vt:variant>
        <vt:lpwstr/>
      </vt:variant>
      <vt:variant>
        <vt:lpwstr>_Toc234737762</vt:lpwstr>
      </vt:variant>
      <vt:variant>
        <vt:i4>1179698</vt:i4>
      </vt:variant>
      <vt:variant>
        <vt:i4>503</vt:i4>
      </vt:variant>
      <vt:variant>
        <vt:i4>0</vt:i4>
      </vt:variant>
      <vt:variant>
        <vt:i4>5</vt:i4>
      </vt:variant>
      <vt:variant>
        <vt:lpwstr/>
      </vt:variant>
      <vt:variant>
        <vt:lpwstr>_Toc234737761</vt:lpwstr>
      </vt:variant>
      <vt:variant>
        <vt:i4>1179698</vt:i4>
      </vt:variant>
      <vt:variant>
        <vt:i4>497</vt:i4>
      </vt:variant>
      <vt:variant>
        <vt:i4>0</vt:i4>
      </vt:variant>
      <vt:variant>
        <vt:i4>5</vt:i4>
      </vt:variant>
      <vt:variant>
        <vt:lpwstr/>
      </vt:variant>
      <vt:variant>
        <vt:lpwstr>_Toc234737760</vt:lpwstr>
      </vt:variant>
      <vt:variant>
        <vt:i4>1114162</vt:i4>
      </vt:variant>
      <vt:variant>
        <vt:i4>491</vt:i4>
      </vt:variant>
      <vt:variant>
        <vt:i4>0</vt:i4>
      </vt:variant>
      <vt:variant>
        <vt:i4>5</vt:i4>
      </vt:variant>
      <vt:variant>
        <vt:lpwstr/>
      </vt:variant>
      <vt:variant>
        <vt:lpwstr>_Toc234737759</vt:lpwstr>
      </vt:variant>
      <vt:variant>
        <vt:i4>1114162</vt:i4>
      </vt:variant>
      <vt:variant>
        <vt:i4>485</vt:i4>
      </vt:variant>
      <vt:variant>
        <vt:i4>0</vt:i4>
      </vt:variant>
      <vt:variant>
        <vt:i4>5</vt:i4>
      </vt:variant>
      <vt:variant>
        <vt:lpwstr/>
      </vt:variant>
      <vt:variant>
        <vt:lpwstr>_Toc234737758</vt:lpwstr>
      </vt:variant>
      <vt:variant>
        <vt:i4>1114162</vt:i4>
      </vt:variant>
      <vt:variant>
        <vt:i4>479</vt:i4>
      </vt:variant>
      <vt:variant>
        <vt:i4>0</vt:i4>
      </vt:variant>
      <vt:variant>
        <vt:i4>5</vt:i4>
      </vt:variant>
      <vt:variant>
        <vt:lpwstr/>
      </vt:variant>
      <vt:variant>
        <vt:lpwstr>_Toc234737757</vt:lpwstr>
      </vt:variant>
      <vt:variant>
        <vt:i4>1114162</vt:i4>
      </vt:variant>
      <vt:variant>
        <vt:i4>473</vt:i4>
      </vt:variant>
      <vt:variant>
        <vt:i4>0</vt:i4>
      </vt:variant>
      <vt:variant>
        <vt:i4>5</vt:i4>
      </vt:variant>
      <vt:variant>
        <vt:lpwstr/>
      </vt:variant>
      <vt:variant>
        <vt:lpwstr>_Toc234737756</vt:lpwstr>
      </vt:variant>
      <vt:variant>
        <vt:i4>1114162</vt:i4>
      </vt:variant>
      <vt:variant>
        <vt:i4>467</vt:i4>
      </vt:variant>
      <vt:variant>
        <vt:i4>0</vt:i4>
      </vt:variant>
      <vt:variant>
        <vt:i4>5</vt:i4>
      </vt:variant>
      <vt:variant>
        <vt:lpwstr/>
      </vt:variant>
      <vt:variant>
        <vt:lpwstr>_Toc234737755</vt:lpwstr>
      </vt:variant>
      <vt:variant>
        <vt:i4>1114162</vt:i4>
      </vt:variant>
      <vt:variant>
        <vt:i4>461</vt:i4>
      </vt:variant>
      <vt:variant>
        <vt:i4>0</vt:i4>
      </vt:variant>
      <vt:variant>
        <vt:i4>5</vt:i4>
      </vt:variant>
      <vt:variant>
        <vt:lpwstr/>
      </vt:variant>
      <vt:variant>
        <vt:lpwstr>_Toc234737754</vt:lpwstr>
      </vt:variant>
      <vt:variant>
        <vt:i4>1114162</vt:i4>
      </vt:variant>
      <vt:variant>
        <vt:i4>455</vt:i4>
      </vt:variant>
      <vt:variant>
        <vt:i4>0</vt:i4>
      </vt:variant>
      <vt:variant>
        <vt:i4>5</vt:i4>
      </vt:variant>
      <vt:variant>
        <vt:lpwstr/>
      </vt:variant>
      <vt:variant>
        <vt:lpwstr>_Toc234737753</vt:lpwstr>
      </vt:variant>
      <vt:variant>
        <vt:i4>1114162</vt:i4>
      </vt:variant>
      <vt:variant>
        <vt:i4>449</vt:i4>
      </vt:variant>
      <vt:variant>
        <vt:i4>0</vt:i4>
      </vt:variant>
      <vt:variant>
        <vt:i4>5</vt:i4>
      </vt:variant>
      <vt:variant>
        <vt:lpwstr/>
      </vt:variant>
      <vt:variant>
        <vt:lpwstr>_Toc234737752</vt:lpwstr>
      </vt:variant>
      <vt:variant>
        <vt:i4>1114162</vt:i4>
      </vt:variant>
      <vt:variant>
        <vt:i4>443</vt:i4>
      </vt:variant>
      <vt:variant>
        <vt:i4>0</vt:i4>
      </vt:variant>
      <vt:variant>
        <vt:i4>5</vt:i4>
      </vt:variant>
      <vt:variant>
        <vt:lpwstr/>
      </vt:variant>
      <vt:variant>
        <vt:lpwstr>_Toc234737751</vt:lpwstr>
      </vt:variant>
      <vt:variant>
        <vt:i4>1114162</vt:i4>
      </vt:variant>
      <vt:variant>
        <vt:i4>437</vt:i4>
      </vt:variant>
      <vt:variant>
        <vt:i4>0</vt:i4>
      </vt:variant>
      <vt:variant>
        <vt:i4>5</vt:i4>
      </vt:variant>
      <vt:variant>
        <vt:lpwstr/>
      </vt:variant>
      <vt:variant>
        <vt:lpwstr>_Toc234737750</vt:lpwstr>
      </vt:variant>
      <vt:variant>
        <vt:i4>1048626</vt:i4>
      </vt:variant>
      <vt:variant>
        <vt:i4>431</vt:i4>
      </vt:variant>
      <vt:variant>
        <vt:i4>0</vt:i4>
      </vt:variant>
      <vt:variant>
        <vt:i4>5</vt:i4>
      </vt:variant>
      <vt:variant>
        <vt:lpwstr/>
      </vt:variant>
      <vt:variant>
        <vt:lpwstr>_Toc234737749</vt:lpwstr>
      </vt:variant>
      <vt:variant>
        <vt:i4>1048626</vt:i4>
      </vt:variant>
      <vt:variant>
        <vt:i4>425</vt:i4>
      </vt:variant>
      <vt:variant>
        <vt:i4>0</vt:i4>
      </vt:variant>
      <vt:variant>
        <vt:i4>5</vt:i4>
      </vt:variant>
      <vt:variant>
        <vt:lpwstr/>
      </vt:variant>
      <vt:variant>
        <vt:lpwstr>_Toc234737748</vt:lpwstr>
      </vt:variant>
      <vt:variant>
        <vt:i4>1048626</vt:i4>
      </vt:variant>
      <vt:variant>
        <vt:i4>419</vt:i4>
      </vt:variant>
      <vt:variant>
        <vt:i4>0</vt:i4>
      </vt:variant>
      <vt:variant>
        <vt:i4>5</vt:i4>
      </vt:variant>
      <vt:variant>
        <vt:lpwstr/>
      </vt:variant>
      <vt:variant>
        <vt:lpwstr>_Toc234737747</vt:lpwstr>
      </vt:variant>
      <vt:variant>
        <vt:i4>1048626</vt:i4>
      </vt:variant>
      <vt:variant>
        <vt:i4>413</vt:i4>
      </vt:variant>
      <vt:variant>
        <vt:i4>0</vt:i4>
      </vt:variant>
      <vt:variant>
        <vt:i4>5</vt:i4>
      </vt:variant>
      <vt:variant>
        <vt:lpwstr/>
      </vt:variant>
      <vt:variant>
        <vt:lpwstr>_Toc234737746</vt:lpwstr>
      </vt:variant>
      <vt:variant>
        <vt:i4>1048626</vt:i4>
      </vt:variant>
      <vt:variant>
        <vt:i4>407</vt:i4>
      </vt:variant>
      <vt:variant>
        <vt:i4>0</vt:i4>
      </vt:variant>
      <vt:variant>
        <vt:i4>5</vt:i4>
      </vt:variant>
      <vt:variant>
        <vt:lpwstr/>
      </vt:variant>
      <vt:variant>
        <vt:lpwstr>_Toc234737745</vt:lpwstr>
      </vt:variant>
      <vt:variant>
        <vt:i4>1048626</vt:i4>
      </vt:variant>
      <vt:variant>
        <vt:i4>401</vt:i4>
      </vt:variant>
      <vt:variant>
        <vt:i4>0</vt:i4>
      </vt:variant>
      <vt:variant>
        <vt:i4>5</vt:i4>
      </vt:variant>
      <vt:variant>
        <vt:lpwstr/>
      </vt:variant>
      <vt:variant>
        <vt:lpwstr>_Toc234737744</vt:lpwstr>
      </vt:variant>
      <vt:variant>
        <vt:i4>1048626</vt:i4>
      </vt:variant>
      <vt:variant>
        <vt:i4>395</vt:i4>
      </vt:variant>
      <vt:variant>
        <vt:i4>0</vt:i4>
      </vt:variant>
      <vt:variant>
        <vt:i4>5</vt:i4>
      </vt:variant>
      <vt:variant>
        <vt:lpwstr/>
      </vt:variant>
      <vt:variant>
        <vt:lpwstr>_Toc234737743</vt:lpwstr>
      </vt:variant>
      <vt:variant>
        <vt:i4>1048626</vt:i4>
      </vt:variant>
      <vt:variant>
        <vt:i4>389</vt:i4>
      </vt:variant>
      <vt:variant>
        <vt:i4>0</vt:i4>
      </vt:variant>
      <vt:variant>
        <vt:i4>5</vt:i4>
      </vt:variant>
      <vt:variant>
        <vt:lpwstr/>
      </vt:variant>
      <vt:variant>
        <vt:lpwstr>_Toc234737742</vt:lpwstr>
      </vt:variant>
      <vt:variant>
        <vt:i4>1048626</vt:i4>
      </vt:variant>
      <vt:variant>
        <vt:i4>383</vt:i4>
      </vt:variant>
      <vt:variant>
        <vt:i4>0</vt:i4>
      </vt:variant>
      <vt:variant>
        <vt:i4>5</vt:i4>
      </vt:variant>
      <vt:variant>
        <vt:lpwstr/>
      </vt:variant>
      <vt:variant>
        <vt:lpwstr>_Toc234737741</vt:lpwstr>
      </vt:variant>
      <vt:variant>
        <vt:i4>1048626</vt:i4>
      </vt:variant>
      <vt:variant>
        <vt:i4>377</vt:i4>
      </vt:variant>
      <vt:variant>
        <vt:i4>0</vt:i4>
      </vt:variant>
      <vt:variant>
        <vt:i4>5</vt:i4>
      </vt:variant>
      <vt:variant>
        <vt:lpwstr/>
      </vt:variant>
      <vt:variant>
        <vt:lpwstr>_Toc234737740</vt:lpwstr>
      </vt:variant>
      <vt:variant>
        <vt:i4>1507378</vt:i4>
      </vt:variant>
      <vt:variant>
        <vt:i4>371</vt:i4>
      </vt:variant>
      <vt:variant>
        <vt:i4>0</vt:i4>
      </vt:variant>
      <vt:variant>
        <vt:i4>5</vt:i4>
      </vt:variant>
      <vt:variant>
        <vt:lpwstr/>
      </vt:variant>
      <vt:variant>
        <vt:lpwstr>_Toc234737739</vt:lpwstr>
      </vt:variant>
      <vt:variant>
        <vt:i4>1507378</vt:i4>
      </vt:variant>
      <vt:variant>
        <vt:i4>365</vt:i4>
      </vt:variant>
      <vt:variant>
        <vt:i4>0</vt:i4>
      </vt:variant>
      <vt:variant>
        <vt:i4>5</vt:i4>
      </vt:variant>
      <vt:variant>
        <vt:lpwstr/>
      </vt:variant>
      <vt:variant>
        <vt:lpwstr>_Toc234737738</vt:lpwstr>
      </vt:variant>
      <vt:variant>
        <vt:i4>1507378</vt:i4>
      </vt:variant>
      <vt:variant>
        <vt:i4>359</vt:i4>
      </vt:variant>
      <vt:variant>
        <vt:i4>0</vt:i4>
      </vt:variant>
      <vt:variant>
        <vt:i4>5</vt:i4>
      </vt:variant>
      <vt:variant>
        <vt:lpwstr/>
      </vt:variant>
      <vt:variant>
        <vt:lpwstr>_Toc234737737</vt:lpwstr>
      </vt:variant>
      <vt:variant>
        <vt:i4>1507378</vt:i4>
      </vt:variant>
      <vt:variant>
        <vt:i4>353</vt:i4>
      </vt:variant>
      <vt:variant>
        <vt:i4>0</vt:i4>
      </vt:variant>
      <vt:variant>
        <vt:i4>5</vt:i4>
      </vt:variant>
      <vt:variant>
        <vt:lpwstr/>
      </vt:variant>
      <vt:variant>
        <vt:lpwstr>_Toc234737736</vt:lpwstr>
      </vt:variant>
      <vt:variant>
        <vt:i4>1507378</vt:i4>
      </vt:variant>
      <vt:variant>
        <vt:i4>347</vt:i4>
      </vt:variant>
      <vt:variant>
        <vt:i4>0</vt:i4>
      </vt:variant>
      <vt:variant>
        <vt:i4>5</vt:i4>
      </vt:variant>
      <vt:variant>
        <vt:lpwstr/>
      </vt:variant>
      <vt:variant>
        <vt:lpwstr>_Toc234737735</vt:lpwstr>
      </vt:variant>
      <vt:variant>
        <vt:i4>1507378</vt:i4>
      </vt:variant>
      <vt:variant>
        <vt:i4>341</vt:i4>
      </vt:variant>
      <vt:variant>
        <vt:i4>0</vt:i4>
      </vt:variant>
      <vt:variant>
        <vt:i4>5</vt:i4>
      </vt:variant>
      <vt:variant>
        <vt:lpwstr/>
      </vt:variant>
      <vt:variant>
        <vt:lpwstr>_Toc234737734</vt:lpwstr>
      </vt:variant>
      <vt:variant>
        <vt:i4>1507378</vt:i4>
      </vt:variant>
      <vt:variant>
        <vt:i4>335</vt:i4>
      </vt:variant>
      <vt:variant>
        <vt:i4>0</vt:i4>
      </vt:variant>
      <vt:variant>
        <vt:i4>5</vt:i4>
      </vt:variant>
      <vt:variant>
        <vt:lpwstr/>
      </vt:variant>
      <vt:variant>
        <vt:lpwstr>_Toc234737733</vt:lpwstr>
      </vt:variant>
      <vt:variant>
        <vt:i4>1245237</vt:i4>
      </vt:variant>
      <vt:variant>
        <vt:i4>326</vt:i4>
      </vt:variant>
      <vt:variant>
        <vt:i4>0</vt:i4>
      </vt:variant>
      <vt:variant>
        <vt:i4>5</vt:i4>
      </vt:variant>
      <vt:variant>
        <vt:lpwstr/>
      </vt:variant>
      <vt:variant>
        <vt:lpwstr>_Toc234736067</vt:lpwstr>
      </vt:variant>
      <vt:variant>
        <vt:i4>1245237</vt:i4>
      </vt:variant>
      <vt:variant>
        <vt:i4>320</vt:i4>
      </vt:variant>
      <vt:variant>
        <vt:i4>0</vt:i4>
      </vt:variant>
      <vt:variant>
        <vt:i4>5</vt:i4>
      </vt:variant>
      <vt:variant>
        <vt:lpwstr/>
      </vt:variant>
      <vt:variant>
        <vt:lpwstr>_Toc234736066</vt:lpwstr>
      </vt:variant>
      <vt:variant>
        <vt:i4>1245237</vt:i4>
      </vt:variant>
      <vt:variant>
        <vt:i4>314</vt:i4>
      </vt:variant>
      <vt:variant>
        <vt:i4>0</vt:i4>
      </vt:variant>
      <vt:variant>
        <vt:i4>5</vt:i4>
      </vt:variant>
      <vt:variant>
        <vt:lpwstr/>
      </vt:variant>
      <vt:variant>
        <vt:lpwstr>_Toc234736065</vt:lpwstr>
      </vt:variant>
      <vt:variant>
        <vt:i4>1245237</vt:i4>
      </vt:variant>
      <vt:variant>
        <vt:i4>308</vt:i4>
      </vt:variant>
      <vt:variant>
        <vt:i4>0</vt:i4>
      </vt:variant>
      <vt:variant>
        <vt:i4>5</vt:i4>
      </vt:variant>
      <vt:variant>
        <vt:lpwstr/>
      </vt:variant>
      <vt:variant>
        <vt:lpwstr>_Toc234736064</vt:lpwstr>
      </vt:variant>
      <vt:variant>
        <vt:i4>1245237</vt:i4>
      </vt:variant>
      <vt:variant>
        <vt:i4>302</vt:i4>
      </vt:variant>
      <vt:variant>
        <vt:i4>0</vt:i4>
      </vt:variant>
      <vt:variant>
        <vt:i4>5</vt:i4>
      </vt:variant>
      <vt:variant>
        <vt:lpwstr/>
      </vt:variant>
      <vt:variant>
        <vt:lpwstr>_Toc234736063</vt:lpwstr>
      </vt:variant>
      <vt:variant>
        <vt:i4>1245237</vt:i4>
      </vt:variant>
      <vt:variant>
        <vt:i4>296</vt:i4>
      </vt:variant>
      <vt:variant>
        <vt:i4>0</vt:i4>
      </vt:variant>
      <vt:variant>
        <vt:i4>5</vt:i4>
      </vt:variant>
      <vt:variant>
        <vt:lpwstr/>
      </vt:variant>
      <vt:variant>
        <vt:lpwstr>_Toc234736062</vt:lpwstr>
      </vt:variant>
      <vt:variant>
        <vt:i4>1245237</vt:i4>
      </vt:variant>
      <vt:variant>
        <vt:i4>290</vt:i4>
      </vt:variant>
      <vt:variant>
        <vt:i4>0</vt:i4>
      </vt:variant>
      <vt:variant>
        <vt:i4>5</vt:i4>
      </vt:variant>
      <vt:variant>
        <vt:lpwstr/>
      </vt:variant>
      <vt:variant>
        <vt:lpwstr>_Toc234736061</vt:lpwstr>
      </vt:variant>
      <vt:variant>
        <vt:i4>1245237</vt:i4>
      </vt:variant>
      <vt:variant>
        <vt:i4>284</vt:i4>
      </vt:variant>
      <vt:variant>
        <vt:i4>0</vt:i4>
      </vt:variant>
      <vt:variant>
        <vt:i4>5</vt:i4>
      </vt:variant>
      <vt:variant>
        <vt:lpwstr/>
      </vt:variant>
      <vt:variant>
        <vt:lpwstr>_Toc234736060</vt:lpwstr>
      </vt:variant>
      <vt:variant>
        <vt:i4>1048629</vt:i4>
      </vt:variant>
      <vt:variant>
        <vt:i4>278</vt:i4>
      </vt:variant>
      <vt:variant>
        <vt:i4>0</vt:i4>
      </vt:variant>
      <vt:variant>
        <vt:i4>5</vt:i4>
      </vt:variant>
      <vt:variant>
        <vt:lpwstr/>
      </vt:variant>
      <vt:variant>
        <vt:lpwstr>_Toc234736059</vt:lpwstr>
      </vt:variant>
      <vt:variant>
        <vt:i4>1048629</vt:i4>
      </vt:variant>
      <vt:variant>
        <vt:i4>272</vt:i4>
      </vt:variant>
      <vt:variant>
        <vt:i4>0</vt:i4>
      </vt:variant>
      <vt:variant>
        <vt:i4>5</vt:i4>
      </vt:variant>
      <vt:variant>
        <vt:lpwstr/>
      </vt:variant>
      <vt:variant>
        <vt:lpwstr>_Toc234736058</vt:lpwstr>
      </vt:variant>
      <vt:variant>
        <vt:i4>1048629</vt:i4>
      </vt:variant>
      <vt:variant>
        <vt:i4>266</vt:i4>
      </vt:variant>
      <vt:variant>
        <vt:i4>0</vt:i4>
      </vt:variant>
      <vt:variant>
        <vt:i4>5</vt:i4>
      </vt:variant>
      <vt:variant>
        <vt:lpwstr/>
      </vt:variant>
      <vt:variant>
        <vt:lpwstr>_Toc234736057</vt:lpwstr>
      </vt:variant>
      <vt:variant>
        <vt:i4>1048629</vt:i4>
      </vt:variant>
      <vt:variant>
        <vt:i4>260</vt:i4>
      </vt:variant>
      <vt:variant>
        <vt:i4>0</vt:i4>
      </vt:variant>
      <vt:variant>
        <vt:i4>5</vt:i4>
      </vt:variant>
      <vt:variant>
        <vt:lpwstr/>
      </vt:variant>
      <vt:variant>
        <vt:lpwstr>_Toc234736056</vt:lpwstr>
      </vt:variant>
      <vt:variant>
        <vt:i4>1048629</vt:i4>
      </vt:variant>
      <vt:variant>
        <vt:i4>254</vt:i4>
      </vt:variant>
      <vt:variant>
        <vt:i4>0</vt:i4>
      </vt:variant>
      <vt:variant>
        <vt:i4>5</vt:i4>
      </vt:variant>
      <vt:variant>
        <vt:lpwstr/>
      </vt:variant>
      <vt:variant>
        <vt:lpwstr>_Toc234736055</vt:lpwstr>
      </vt:variant>
      <vt:variant>
        <vt:i4>1048629</vt:i4>
      </vt:variant>
      <vt:variant>
        <vt:i4>248</vt:i4>
      </vt:variant>
      <vt:variant>
        <vt:i4>0</vt:i4>
      </vt:variant>
      <vt:variant>
        <vt:i4>5</vt:i4>
      </vt:variant>
      <vt:variant>
        <vt:lpwstr/>
      </vt:variant>
      <vt:variant>
        <vt:lpwstr>_Toc234736054</vt:lpwstr>
      </vt:variant>
      <vt:variant>
        <vt:i4>1048629</vt:i4>
      </vt:variant>
      <vt:variant>
        <vt:i4>242</vt:i4>
      </vt:variant>
      <vt:variant>
        <vt:i4>0</vt:i4>
      </vt:variant>
      <vt:variant>
        <vt:i4>5</vt:i4>
      </vt:variant>
      <vt:variant>
        <vt:lpwstr/>
      </vt:variant>
      <vt:variant>
        <vt:lpwstr>_Toc234736053</vt:lpwstr>
      </vt:variant>
      <vt:variant>
        <vt:i4>1048629</vt:i4>
      </vt:variant>
      <vt:variant>
        <vt:i4>236</vt:i4>
      </vt:variant>
      <vt:variant>
        <vt:i4>0</vt:i4>
      </vt:variant>
      <vt:variant>
        <vt:i4>5</vt:i4>
      </vt:variant>
      <vt:variant>
        <vt:lpwstr/>
      </vt:variant>
      <vt:variant>
        <vt:lpwstr>_Toc234736052</vt:lpwstr>
      </vt:variant>
      <vt:variant>
        <vt:i4>1048629</vt:i4>
      </vt:variant>
      <vt:variant>
        <vt:i4>230</vt:i4>
      </vt:variant>
      <vt:variant>
        <vt:i4>0</vt:i4>
      </vt:variant>
      <vt:variant>
        <vt:i4>5</vt:i4>
      </vt:variant>
      <vt:variant>
        <vt:lpwstr/>
      </vt:variant>
      <vt:variant>
        <vt:lpwstr>_Toc234736051</vt:lpwstr>
      </vt:variant>
      <vt:variant>
        <vt:i4>1048629</vt:i4>
      </vt:variant>
      <vt:variant>
        <vt:i4>224</vt:i4>
      </vt:variant>
      <vt:variant>
        <vt:i4>0</vt:i4>
      </vt:variant>
      <vt:variant>
        <vt:i4>5</vt:i4>
      </vt:variant>
      <vt:variant>
        <vt:lpwstr/>
      </vt:variant>
      <vt:variant>
        <vt:lpwstr>_Toc234736050</vt:lpwstr>
      </vt:variant>
      <vt:variant>
        <vt:i4>1114165</vt:i4>
      </vt:variant>
      <vt:variant>
        <vt:i4>218</vt:i4>
      </vt:variant>
      <vt:variant>
        <vt:i4>0</vt:i4>
      </vt:variant>
      <vt:variant>
        <vt:i4>5</vt:i4>
      </vt:variant>
      <vt:variant>
        <vt:lpwstr/>
      </vt:variant>
      <vt:variant>
        <vt:lpwstr>_Toc234736049</vt:lpwstr>
      </vt:variant>
      <vt:variant>
        <vt:i4>1114165</vt:i4>
      </vt:variant>
      <vt:variant>
        <vt:i4>212</vt:i4>
      </vt:variant>
      <vt:variant>
        <vt:i4>0</vt:i4>
      </vt:variant>
      <vt:variant>
        <vt:i4>5</vt:i4>
      </vt:variant>
      <vt:variant>
        <vt:lpwstr/>
      </vt:variant>
      <vt:variant>
        <vt:lpwstr>_Toc234736048</vt:lpwstr>
      </vt:variant>
      <vt:variant>
        <vt:i4>1114165</vt:i4>
      </vt:variant>
      <vt:variant>
        <vt:i4>206</vt:i4>
      </vt:variant>
      <vt:variant>
        <vt:i4>0</vt:i4>
      </vt:variant>
      <vt:variant>
        <vt:i4>5</vt:i4>
      </vt:variant>
      <vt:variant>
        <vt:lpwstr/>
      </vt:variant>
      <vt:variant>
        <vt:lpwstr>_Toc234736047</vt:lpwstr>
      </vt:variant>
      <vt:variant>
        <vt:i4>1114165</vt:i4>
      </vt:variant>
      <vt:variant>
        <vt:i4>200</vt:i4>
      </vt:variant>
      <vt:variant>
        <vt:i4>0</vt:i4>
      </vt:variant>
      <vt:variant>
        <vt:i4>5</vt:i4>
      </vt:variant>
      <vt:variant>
        <vt:lpwstr/>
      </vt:variant>
      <vt:variant>
        <vt:lpwstr>_Toc234736046</vt:lpwstr>
      </vt:variant>
      <vt:variant>
        <vt:i4>1114165</vt:i4>
      </vt:variant>
      <vt:variant>
        <vt:i4>194</vt:i4>
      </vt:variant>
      <vt:variant>
        <vt:i4>0</vt:i4>
      </vt:variant>
      <vt:variant>
        <vt:i4>5</vt:i4>
      </vt:variant>
      <vt:variant>
        <vt:lpwstr/>
      </vt:variant>
      <vt:variant>
        <vt:lpwstr>_Toc234736045</vt:lpwstr>
      </vt:variant>
      <vt:variant>
        <vt:i4>1114165</vt:i4>
      </vt:variant>
      <vt:variant>
        <vt:i4>188</vt:i4>
      </vt:variant>
      <vt:variant>
        <vt:i4>0</vt:i4>
      </vt:variant>
      <vt:variant>
        <vt:i4>5</vt:i4>
      </vt:variant>
      <vt:variant>
        <vt:lpwstr/>
      </vt:variant>
      <vt:variant>
        <vt:lpwstr>_Toc234736044</vt:lpwstr>
      </vt:variant>
      <vt:variant>
        <vt:i4>1114165</vt:i4>
      </vt:variant>
      <vt:variant>
        <vt:i4>182</vt:i4>
      </vt:variant>
      <vt:variant>
        <vt:i4>0</vt:i4>
      </vt:variant>
      <vt:variant>
        <vt:i4>5</vt:i4>
      </vt:variant>
      <vt:variant>
        <vt:lpwstr/>
      </vt:variant>
      <vt:variant>
        <vt:lpwstr>_Toc234736043</vt:lpwstr>
      </vt:variant>
      <vt:variant>
        <vt:i4>1114165</vt:i4>
      </vt:variant>
      <vt:variant>
        <vt:i4>176</vt:i4>
      </vt:variant>
      <vt:variant>
        <vt:i4>0</vt:i4>
      </vt:variant>
      <vt:variant>
        <vt:i4>5</vt:i4>
      </vt:variant>
      <vt:variant>
        <vt:lpwstr/>
      </vt:variant>
      <vt:variant>
        <vt:lpwstr>_Toc234736042</vt:lpwstr>
      </vt:variant>
      <vt:variant>
        <vt:i4>1114165</vt:i4>
      </vt:variant>
      <vt:variant>
        <vt:i4>170</vt:i4>
      </vt:variant>
      <vt:variant>
        <vt:i4>0</vt:i4>
      </vt:variant>
      <vt:variant>
        <vt:i4>5</vt:i4>
      </vt:variant>
      <vt:variant>
        <vt:lpwstr/>
      </vt:variant>
      <vt:variant>
        <vt:lpwstr>_Toc234736041</vt:lpwstr>
      </vt:variant>
      <vt:variant>
        <vt:i4>1114165</vt:i4>
      </vt:variant>
      <vt:variant>
        <vt:i4>164</vt:i4>
      </vt:variant>
      <vt:variant>
        <vt:i4>0</vt:i4>
      </vt:variant>
      <vt:variant>
        <vt:i4>5</vt:i4>
      </vt:variant>
      <vt:variant>
        <vt:lpwstr/>
      </vt:variant>
      <vt:variant>
        <vt:lpwstr>_Toc234736040</vt:lpwstr>
      </vt:variant>
      <vt:variant>
        <vt:i4>1441845</vt:i4>
      </vt:variant>
      <vt:variant>
        <vt:i4>158</vt:i4>
      </vt:variant>
      <vt:variant>
        <vt:i4>0</vt:i4>
      </vt:variant>
      <vt:variant>
        <vt:i4>5</vt:i4>
      </vt:variant>
      <vt:variant>
        <vt:lpwstr/>
      </vt:variant>
      <vt:variant>
        <vt:lpwstr>_Toc234736039</vt:lpwstr>
      </vt:variant>
      <vt:variant>
        <vt:i4>1441845</vt:i4>
      </vt:variant>
      <vt:variant>
        <vt:i4>152</vt:i4>
      </vt:variant>
      <vt:variant>
        <vt:i4>0</vt:i4>
      </vt:variant>
      <vt:variant>
        <vt:i4>5</vt:i4>
      </vt:variant>
      <vt:variant>
        <vt:lpwstr/>
      </vt:variant>
      <vt:variant>
        <vt:lpwstr>_Toc234736038</vt:lpwstr>
      </vt:variant>
      <vt:variant>
        <vt:i4>1441845</vt:i4>
      </vt:variant>
      <vt:variant>
        <vt:i4>146</vt:i4>
      </vt:variant>
      <vt:variant>
        <vt:i4>0</vt:i4>
      </vt:variant>
      <vt:variant>
        <vt:i4>5</vt:i4>
      </vt:variant>
      <vt:variant>
        <vt:lpwstr/>
      </vt:variant>
      <vt:variant>
        <vt:lpwstr>_Toc234736037</vt:lpwstr>
      </vt:variant>
      <vt:variant>
        <vt:i4>1441845</vt:i4>
      </vt:variant>
      <vt:variant>
        <vt:i4>140</vt:i4>
      </vt:variant>
      <vt:variant>
        <vt:i4>0</vt:i4>
      </vt:variant>
      <vt:variant>
        <vt:i4>5</vt:i4>
      </vt:variant>
      <vt:variant>
        <vt:lpwstr/>
      </vt:variant>
      <vt:variant>
        <vt:lpwstr>_Toc234736036</vt:lpwstr>
      </vt:variant>
      <vt:variant>
        <vt:i4>1441845</vt:i4>
      </vt:variant>
      <vt:variant>
        <vt:i4>134</vt:i4>
      </vt:variant>
      <vt:variant>
        <vt:i4>0</vt:i4>
      </vt:variant>
      <vt:variant>
        <vt:i4>5</vt:i4>
      </vt:variant>
      <vt:variant>
        <vt:lpwstr/>
      </vt:variant>
      <vt:variant>
        <vt:lpwstr>_Toc234736035</vt:lpwstr>
      </vt:variant>
      <vt:variant>
        <vt:i4>1441845</vt:i4>
      </vt:variant>
      <vt:variant>
        <vt:i4>128</vt:i4>
      </vt:variant>
      <vt:variant>
        <vt:i4>0</vt:i4>
      </vt:variant>
      <vt:variant>
        <vt:i4>5</vt:i4>
      </vt:variant>
      <vt:variant>
        <vt:lpwstr/>
      </vt:variant>
      <vt:variant>
        <vt:lpwstr>_Toc234736034</vt:lpwstr>
      </vt:variant>
      <vt:variant>
        <vt:i4>1441845</vt:i4>
      </vt:variant>
      <vt:variant>
        <vt:i4>122</vt:i4>
      </vt:variant>
      <vt:variant>
        <vt:i4>0</vt:i4>
      </vt:variant>
      <vt:variant>
        <vt:i4>5</vt:i4>
      </vt:variant>
      <vt:variant>
        <vt:lpwstr/>
      </vt:variant>
      <vt:variant>
        <vt:lpwstr>_Toc234736033</vt:lpwstr>
      </vt:variant>
      <vt:variant>
        <vt:i4>1441845</vt:i4>
      </vt:variant>
      <vt:variant>
        <vt:i4>116</vt:i4>
      </vt:variant>
      <vt:variant>
        <vt:i4>0</vt:i4>
      </vt:variant>
      <vt:variant>
        <vt:i4>5</vt:i4>
      </vt:variant>
      <vt:variant>
        <vt:lpwstr/>
      </vt:variant>
      <vt:variant>
        <vt:lpwstr>_Toc234736032</vt:lpwstr>
      </vt:variant>
      <vt:variant>
        <vt:i4>1441845</vt:i4>
      </vt:variant>
      <vt:variant>
        <vt:i4>110</vt:i4>
      </vt:variant>
      <vt:variant>
        <vt:i4>0</vt:i4>
      </vt:variant>
      <vt:variant>
        <vt:i4>5</vt:i4>
      </vt:variant>
      <vt:variant>
        <vt:lpwstr/>
      </vt:variant>
      <vt:variant>
        <vt:lpwstr>_Toc234736031</vt:lpwstr>
      </vt:variant>
      <vt:variant>
        <vt:i4>1441845</vt:i4>
      </vt:variant>
      <vt:variant>
        <vt:i4>104</vt:i4>
      </vt:variant>
      <vt:variant>
        <vt:i4>0</vt:i4>
      </vt:variant>
      <vt:variant>
        <vt:i4>5</vt:i4>
      </vt:variant>
      <vt:variant>
        <vt:lpwstr/>
      </vt:variant>
      <vt:variant>
        <vt:lpwstr>_Toc234736030</vt:lpwstr>
      </vt:variant>
      <vt:variant>
        <vt:i4>1507381</vt:i4>
      </vt:variant>
      <vt:variant>
        <vt:i4>98</vt:i4>
      </vt:variant>
      <vt:variant>
        <vt:i4>0</vt:i4>
      </vt:variant>
      <vt:variant>
        <vt:i4>5</vt:i4>
      </vt:variant>
      <vt:variant>
        <vt:lpwstr/>
      </vt:variant>
      <vt:variant>
        <vt:lpwstr>_Toc234736029</vt:lpwstr>
      </vt:variant>
      <vt:variant>
        <vt:i4>1507381</vt:i4>
      </vt:variant>
      <vt:variant>
        <vt:i4>92</vt:i4>
      </vt:variant>
      <vt:variant>
        <vt:i4>0</vt:i4>
      </vt:variant>
      <vt:variant>
        <vt:i4>5</vt:i4>
      </vt:variant>
      <vt:variant>
        <vt:lpwstr/>
      </vt:variant>
      <vt:variant>
        <vt:lpwstr>_Toc234736028</vt:lpwstr>
      </vt:variant>
      <vt:variant>
        <vt:i4>1507381</vt:i4>
      </vt:variant>
      <vt:variant>
        <vt:i4>86</vt:i4>
      </vt:variant>
      <vt:variant>
        <vt:i4>0</vt:i4>
      </vt:variant>
      <vt:variant>
        <vt:i4>5</vt:i4>
      </vt:variant>
      <vt:variant>
        <vt:lpwstr/>
      </vt:variant>
      <vt:variant>
        <vt:lpwstr>_Toc234736027</vt:lpwstr>
      </vt:variant>
      <vt:variant>
        <vt:i4>1507381</vt:i4>
      </vt:variant>
      <vt:variant>
        <vt:i4>80</vt:i4>
      </vt:variant>
      <vt:variant>
        <vt:i4>0</vt:i4>
      </vt:variant>
      <vt:variant>
        <vt:i4>5</vt:i4>
      </vt:variant>
      <vt:variant>
        <vt:lpwstr/>
      </vt:variant>
      <vt:variant>
        <vt:lpwstr>_Toc234736026</vt:lpwstr>
      </vt:variant>
      <vt:variant>
        <vt:i4>1507381</vt:i4>
      </vt:variant>
      <vt:variant>
        <vt:i4>74</vt:i4>
      </vt:variant>
      <vt:variant>
        <vt:i4>0</vt:i4>
      </vt:variant>
      <vt:variant>
        <vt:i4>5</vt:i4>
      </vt:variant>
      <vt:variant>
        <vt:lpwstr/>
      </vt:variant>
      <vt:variant>
        <vt:lpwstr>_Toc234736025</vt:lpwstr>
      </vt:variant>
      <vt:variant>
        <vt:i4>1507381</vt:i4>
      </vt:variant>
      <vt:variant>
        <vt:i4>68</vt:i4>
      </vt:variant>
      <vt:variant>
        <vt:i4>0</vt:i4>
      </vt:variant>
      <vt:variant>
        <vt:i4>5</vt:i4>
      </vt:variant>
      <vt:variant>
        <vt:lpwstr/>
      </vt:variant>
      <vt:variant>
        <vt:lpwstr>_Toc234736024</vt:lpwstr>
      </vt:variant>
      <vt:variant>
        <vt:i4>1507381</vt:i4>
      </vt:variant>
      <vt:variant>
        <vt:i4>62</vt:i4>
      </vt:variant>
      <vt:variant>
        <vt:i4>0</vt:i4>
      </vt:variant>
      <vt:variant>
        <vt:i4>5</vt:i4>
      </vt:variant>
      <vt:variant>
        <vt:lpwstr/>
      </vt:variant>
      <vt:variant>
        <vt:lpwstr>_Toc234736023</vt:lpwstr>
      </vt:variant>
      <vt:variant>
        <vt:i4>1507381</vt:i4>
      </vt:variant>
      <vt:variant>
        <vt:i4>56</vt:i4>
      </vt:variant>
      <vt:variant>
        <vt:i4>0</vt:i4>
      </vt:variant>
      <vt:variant>
        <vt:i4>5</vt:i4>
      </vt:variant>
      <vt:variant>
        <vt:lpwstr/>
      </vt:variant>
      <vt:variant>
        <vt:lpwstr>_Toc234736022</vt:lpwstr>
      </vt:variant>
      <vt:variant>
        <vt:i4>1507381</vt:i4>
      </vt:variant>
      <vt:variant>
        <vt:i4>50</vt:i4>
      </vt:variant>
      <vt:variant>
        <vt:i4>0</vt:i4>
      </vt:variant>
      <vt:variant>
        <vt:i4>5</vt:i4>
      </vt:variant>
      <vt:variant>
        <vt:lpwstr/>
      </vt:variant>
      <vt:variant>
        <vt:lpwstr>_Toc234736021</vt:lpwstr>
      </vt:variant>
      <vt:variant>
        <vt:i4>1507381</vt:i4>
      </vt:variant>
      <vt:variant>
        <vt:i4>44</vt:i4>
      </vt:variant>
      <vt:variant>
        <vt:i4>0</vt:i4>
      </vt:variant>
      <vt:variant>
        <vt:i4>5</vt:i4>
      </vt:variant>
      <vt:variant>
        <vt:lpwstr/>
      </vt:variant>
      <vt:variant>
        <vt:lpwstr>_Toc234736020</vt:lpwstr>
      </vt:variant>
      <vt:variant>
        <vt:i4>1310773</vt:i4>
      </vt:variant>
      <vt:variant>
        <vt:i4>38</vt:i4>
      </vt:variant>
      <vt:variant>
        <vt:i4>0</vt:i4>
      </vt:variant>
      <vt:variant>
        <vt:i4>5</vt:i4>
      </vt:variant>
      <vt:variant>
        <vt:lpwstr/>
      </vt:variant>
      <vt:variant>
        <vt:lpwstr>_Toc234736019</vt:lpwstr>
      </vt:variant>
      <vt:variant>
        <vt:i4>1310773</vt:i4>
      </vt:variant>
      <vt:variant>
        <vt:i4>32</vt:i4>
      </vt:variant>
      <vt:variant>
        <vt:i4>0</vt:i4>
      </vt:variant>
      <vt:variant>
        <vt:i4>5</vt:i4>
      </vt:variant>
      <vt:variant>
        <vt:lpwstr/>
      </vt:variant>
      <vt:variant>
        <vt:lpwstr>_Toc234736018</vt:lpwstr>
      </vt:variant>
      <vt:variant>
        <vt:i4>1310773</vt:i4>
      </vt:variant>
      <vt:variant>
        <vt:i4>26</vt:i4>
      </vt:variant>
      <vt:variant>
        <vt:i4>0</vt:i4>
      </vt:variant>
      <vt:variant>
        <vt:i4>5</vt:i4>
      </vt:variant>
      <vt:variant>
        <vt:lpwstr/>
      </vt:variant>
      <vt:variant>
        <vt:lpwstr>_Toc234736017</vt:lpwstr>
      </vt:variant>
      <vt:variant>
        <vt:i4>1310773</vt:i4>
      </vt:variant>
      <vt:variant>
        <vt:i4>20</vt:i4>
      </vt:variant>
      <vt:variant>
        <vt:i4>0</vt:i4>
      </vt:variant>
      <vt:variant>
        <vt:i4>5</vt:i4>
      </vt:variant>
      <vt:variant>
        <vt:lpwstr/>
      </vt:variant>
      <vt:variant>
        <vt:lpwstr>_Toc234736016</vt:lpwstr>
      </vt:variant>
      <vt:variant>
        <vt:i4>1310773</vt:i4>
      </vt:variant>
      <vt:variant>
        <vt:i4>14</vt:i4>
      </vt:variant>
      <vt:variant>
        <vt:i4>0</vt:i4>
      </vt:variant>
      <vt:variant>
        <vt:i4>5</vt:i4>
      </vt:variant>
      <vt:variant>
        <vt:lpwstr/>
      </vt:variant>
      <vt:variant>
        <vt:lpwstr>_Toc234736015</vt:lpwstr>
      </vt:variant>
      <vt:variant>
        <vt:i4>1310773</vt:i4>
      </vt:variant>
      <vt:variant>
        <vt:i4>8</vt:i4>
      </vt:variant>
      <vt:variant>
        <vt:i4>0</vt:i4>
      </vt:variant>
      <vt:variant>
        <vt:i4>5</vt:i4>
      </vt:variant>
      <vt:variant>
        <vt:lpwstr/>
      </vt:variant>
      <vt:variant>
        <vt:lpwstr>_Toc234736014</vt:lpwstr>
      </vt:variant>
      <vt:variant>
        <vt:i4>1310773</vt:i4>
      </vt:variant>
      <vt:variant>
        <vt:i4>2</vt:i4>
      </vt:variant>
      <vt:variant>
        <vt:i4>0</vt:i4>
      </vt:variant>
      <vt:variant>
        <vt:i4>5</vt:i4>
      </vt:variant>
      <vt:variant>
        <vt:lpwstr/>
      </vt:variant>
      <vt:variant>
        <vt:lpwstr>_Toc23473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Khóa luận tốt nghiệp cử nhân CNTT</dc:subject>
  <dc:creator/>
  <cp:lastModifiedBy/>
  <cp:revision>1</cp:revision>
  <dcterms:created xsi:type="dcterms:W3CDTF">2018-06-17T15:20:00Z</dcterms:created>
  <dcterms:modified xsi:type="dcterms:W3CDTF">2018-06-20T16:27: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